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8B0840">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6D2B6078" w:rsidR="00580FAF" w:rsidRPr="00112790" w:rsidRDefault="001448E0" w:rsidP="00381345">
      <w:pPr>
        <w:widowControl/>
        <w:tabs>
          <w:tab w:val="center" w:pos="4680"/>
        </w:tabs>
      </w:pPr>
      <w:r>
        <w:tab/>
      </w:r>
      <w:r w:rsidR="00AE2F5B">
        <w:t>(</w:t>
      </w:r>
      <w:r w:rsidR="0019116A">
        <w:t>1</w:t>
      </w:r>
      <w:r w:rsidR="008B3139">
        <w:t>2-2</w:t>
      </w:r>
      <w:r w:rsidR="00BC3878">
        <w:t>6</w:t>
      </w:r>
      <w:r w:rsidR="008B3139">
        <w:t>-16</w:t>
      </w:r>
      <w:r w:rsidR="00580FAF" w:rsidRPr="00793F11">
        <w:t xml:space="preserve"> </w:t>
      </w:r>
      <w:r w:rsidR="00580FAF">
        <w:t>Draft)</w:t>
      </w:r>
    </w:p>
    <w:p w14:paraId="20BCECE9" w14:textId="6BDD5CCB" w:rsidR="00C9778E" w:rsidRPr="00112790" w:rsidRDefault="001448E0" w:rsidP="00381345">
      <w:pPr>
        <w:widowControl/>
        <w:tabs>
          <w:tab w:val="center" w:pos="4680"/>
        </w:tabs>
      </w:pPr>
      <w:r>
        <w:tab/>
      </w:r>
      <w:r w:rsidR="00C9778E">
        <w:t>Mark Light</w:t>
      </w:r>
    </w:p>
    <w:p w14:paraId="09210456" w14:textId="18E3995A" w:rsidR="00C644D6" w:rsidRPr="00112790" w:rsidRDefault="00C644D6" w:rsidP="00381345">
      <w:pPr>
        <w:widowControl/>
        <w:tabs>
          <w:tab w:val="center" w:pos="4680"/>
        </w:tabs>
      </w:pPr>
      <w:r>
        <w:tab/>
      </w:r>
    </w:p>
    <w:p w14:paraId="620F8318" w14:textId="3C64339F" w:rsidR="00A70A47" w:rsidRDefault="00A70A47" w:rsidP="007D7491">
      <w:pPr>
        <w:widowControl/>
        <w:tabs>
          <w:tab w:val="center" w:pos="4680"/>
        </w:tabs>
      </w:pPr>
      <w:r>
        <w:rPr>
          <w:noProof/>
        </w:rPr>
        <w:tab/>
      </w:r>
      <w:bookmarkStart w:id="0" w:name="_GoBack"/>
      <w:bookmarkEnd w:id="0"/>
      <w:r>
        <w:rPr>
          <w:noProof/>
        </w:rPr>
        <w:drawing>
          <wp:inline distT="0" distB="0" distL="0" distR="0" wp14:anchorId="629E904A" wp14:editId="46DDBA77">
            <wp:extent cx="1828800" cy="2194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828800" cy="2194560"/>
                    </a:xfrm>
                    <a:prstGeom prst="rect">
                      <a:avLst/>
                    </a:prstGeom>
                    <a:noFill/>
                  </pic:spPr>
                </pic:pic>
              </a:graphicData>
            </a:graphic>
          </wp:inline>
        </w:drawing>
      </w:r>
    </w:p>
    <w:p w14:paraId="35EB4F11" w14:textId="77777777" w:rsidR="00792E95" w:rsidRDefault="00580FAF" w:rsidP="00381345">
      <w:pPr>
        <w:widowControl/>
        <w:tabs>
          <w:tab w:val="center" w:pos="4680"/>
        </w:tabs>
      </w:pPr>
      <w:r>
        <w:tab/>
      </w:r>
    </w:p>
    <w:p w14:paraId="72FDA604" w14:textId="1F4510A0" w:rsidR="00554F5A" w:rsidRPr="00112790" w:rsidRDefault="00554F5A" w:rsidP="00792E95">
      <w:pPr>
        <w:widowControl/>
        <w:tabs>
          <w:tab w:val="center" w:pos="4680"/>
        </w:tabs>
        <w:jc w:val="center"/>
      </w:pPr>
      <w:r w:rsidRPr="00B55C65">
        <w:t>Table of Contents</w:t>
      </w:r>
    </w:p>
    <w:bookmarkStart w:id="1" w:name="_Toc267124612"/>
    <w:bookmarkStart w:id="2" w:name="_Toc439003719"/>
    <w:bookmarkStart w:id="3" w:name="_Toc444854674"/>
    <w:p w14:paraId="43743BAA" w14:textId="77777777" w:rsidR="00EB73C2"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0527318" w:history="1">
        <w:r w:rsidR="00EB73C2" w:rsidRPr="0058028F">
          <w:rPr>
            <w:rStyle w:val="Hyperlink"/>
            <w:noProof/>
          </w:rPr>
          <w:t>Get Ready</w:t>
        </w:r>
        <w:r w:rsidR="00EB73C2">
          <w:rPr>
            <w:noProof/>
            <w:webHidden/>
          </w:rPr>
          <w:tab/>
        </w:r>
        <w:r w:rsidR="00EB73C2">
          <w:rPr>
            <w:noProof/>
            <w:webHidden/>
          </w:rPr>
          <w:fldChar w:fldCharType="begin"/>
        </w:r>
        <w:r w:rsidR="00EB73C2">
          <w:rPr>
            <w:noProof/>
            <w:webHidden/>
          </w:rPr>
          <w:instrText xml:space="preserve"> PAGEREF _Toc470527318 \h </w:instrText>
        </w:r>
        <w:r w:rsidR="00EB73C2">
          <w:rPr>
            <w:noProof/>
            <w:webHidden/>
          </w:rPr>
        </w:r>
        <w:r w:rsidR="00EB73C2">
          <w:rPr>
            <w:noProof/>
            <w:webHidden/>
          </w:rPr>
          <w:fldChar w:fldCharType="separate"/>
        </w:r>
        <w:r w:rsidR="00EB73C2">
          <w:rPr>
            <w:noProof/>
            <w:webHidden/>
          </w:rPr>
          <w:t>6</w:t>
        </w:r>
        <w:r w:rsidR="00EB73C2">
          <w:rPr>
            <w:noProof/>
            <w:webHidden/>
          </w:rPr>
          <w:fldChar w:fldCharType="end"/>
        </w:r>
      </w:hyperlink>
    </w:p>
    <w:p w14:paraId="5D21CCC9" w14:textId="77777777" w:rsidR="00EB73C2" w:rsidRDefault="00EB73C2">
      <w:pPr>
        <w:pStyle w:val="TOC2"/>
        <w:rPr>
          <w:rFonts w:asciiTheme="minorHAnsi" w:eastAsiaTheme="minorEastAsia" w:hAnsiTheme="minorHAnsi" w:cstheme="minorBidi"/>
          <w:noProof/>
          <w:sz w:val="22"/>
          <w:szCs w:val="22"/>
        </w:rPr>
      </w:pPr>
      <w:hyperlink w:anchor="_Toc470527319" w:history="1">
        <w:r w:rsidRPr="0058028F">
          <w:rPr>
            <w:rStyle w:val="Hyperlink"/>
            <w:noProof/>
          </w:rPr>
          <w:t>Introduction</w:t>
        </w:r>
        <w:r>
          <w:rPr>
            <w:noProof/>
            <w:webHidden/>
          </w:rPr>
          <w:tab/>
        </w:r>
        <w:r>
          <w:rPr>
            <w:noProof/>
            <w:webHidden/>
          </w:rPr>
          <w:fldChar w:fldCharType="begin"/>
        </w:r>
        <w:r>
          <w:rPr>
            <w:noProof/>
            <w:webHidden/>
          </w:rPr>
          <w:instrText xml:space="preserve"> PAGEREF _Toc470527319 \h </w:instrText>
        </w:r>
        <w:r>
          <w:rPr>
            <w:noProof/>
            <w:webHidden/>
          </w:rPr>
        </w:r>
        <w:r>
          <w:rPr>
            <w:noProof/>
            <w:webHidden/>
          </w:rPr>
          <w:fldChar w:fldCharType="separate"/>
        </w:r>
        <w:r>
          <w:rPr>
            <w:noProof/>
            <w:webHidden/>
          </w:rPr>
          <w:t>6</w:t>
        </w:r>
        <w:r>
          <w:rPr>
            <w:noProof/>
            <w:webHidden/>
          </w:rPr>
          <w:fldChar w:fldCharType="end"/>
        </w:r>
      </w:hyperlink>
    </w:p>
    <w:p w14:paraId="74BA27AA" w14:textId="77777777" w:rsidR="00EB73C2" w:rsidRDefault="00EB73C2">
      <w:pPr>
        <w:pStyle w:val="TOC2"/>
        <w:rPr>
          <w:rFonts w:asciiTheme="minorHAnsi" w:eastAsiaTheme="minorEastAsia" w:hAnsiTheme="minorHAnsi" w:cstheme="minorBidi"/>
          <w:noProof/>
          <w:sz w:val="22"/>
          <w:szCs w:val="22"/>
        </w:rPr>
      </w:pPr>
      <w:hyperlink w:anchor="_Toc470527320" w:history="1">
        <w:r w:rsidRPr="0058028F">
          <w:rPr>
            <w:rStyle w:val="Hyperlink"/>
            <w:noProof/>
          </w:rPr>
          <w:t>About This Book</w:t>
        </w:r>
        <w:r>
          <w:rPr>
            <w:noProof/>
            <w:webHidden/>
          </w:rPr>
          <w:tab/>
        </w:r>
        <w:r>
          <w:rPr>
            <w:noProof/>
            <w:webHidden/>
          </w:rPr>
          <w:fldChar w:fldCharType="begin"/>
        </w:r>
        <w:r>
          <w:rPr>
            <w:noProof/>
            <w:webHidden/>
          </w:rPr>
          <w:instrText xml:space="preserve"> PAGEREF _Toc470527320 \h </w:instrText>
        </w:r>
        <w:r>
          <w:rPr>
            <w:noProof/>
            <w:webHidden/>
          </w:rPr>
        </w:r>
        <w:r>
          <w:rPr>
            <w:noProof/>
            <w:webHidden/>
          </w:rPr>
          <w:fldChar w:fldCharType="separate"/>
        </w:r>
        <w:r>
          <w:rPr>
            <w:noProof/>
            <w:webHidden/>
          </w:rPr>
          <w:t>7</w:t>
        </w:r>
        <w:r>
          <w:rPr>
            <w:noProof/>
            <w:webHidden/>
          </w:rPr>
          <w:fldChar w:fldCharType="end"/>
        </w:r>
      </w:hyperlink>
    </w:p>
    <w:p w14:paraId="24908D23" w14:textId="77777777" w:rsidR="00EB73C2" w:rsidRDefault="00EB73C2">
      <w:pPr>
        <w:pStyle w:val="TOC3"/>
        <w:rPr>
          <w:rFonts w:asciiTheme="minorHAnsi" w:eastAsiaTheme="minorEastAsia" w:hAnsiTheme="minorHAnsi" w:cstheme="minorBidi"/>
          <w:noProof/>
          <w:sz w:val="22"/>
          <w:szCs w:val="22"/>
        </w:rPr>
      </w:pPr>
      <w:hyperlink w:anchor="_Toc470527321" w:history="1">
        <w:r w:rsidRPr="0058028F">
          <w:rPr>
            <w:rStyle w:val="Hyperlink"/>
            <w:noProof/>
          </w:rPr>
          <w:t>Quick</w:t>
        </w:r>
        <w:r>
          <w:rPr>
            <w:noProof/>
            <w:webHidden/>
          </w:rPr>
          <w:tab/>
        </w:r>
        <w:r>
          <w:rPr>
            <w:noProof/>
            <w:webHidden/>
          </w:rPr>
          <w:fldChar w:fldCharType="begin"/>
        </w:r>
        <w:r>
          <w:rPr>
            <w:noProof/>
            <w:webHidden/>
          </w:rPr>
          <w:instrText xml:space="preserve"> PAGEREF _Toc470527321 \h </w:instrText>
        </w:r>
        <w:r>
          <w:rPr>
            <w:noProof/>
            <w:webHidden/>
          </w:rPr>
        </w:r>
        <w:r>
          <w:rPr>
            <w:noProof/>
            <w:webHidden/>
          </w:rPr>
          <w:fldChar w:fldCharType="separate"/>
        </w:r>
        <w:r>
          <w:rPr>
            <w:noProof/>
            <w:webHidden/>
          </w:rPr>
          <w:t>7</w:t>
        </w:r>
        <w:r>
          <w:rPr>
            <w:noProof/>
            <w:webHidden/>
          </w:rPr>
          <w:fldChar w:fldCharType="end"/>
        </w:r>
      </w:hyperlink>
    </w:p>
    <w:p w14:paraId="58832C3D" w14:textId="77777777" w:rsidR="00EB73C2" w:rsidRDefault="00EB73C2">
      <w:pPr>
        <w:pStyle w:val="TOC3"/>
        <w:rPr>
          <w:rFonts w:asciiTheme="minorHAnsi" w:eastAsiaTheme="minorEastAsia" w:hAnsiTheme="minorHAnsi" w:cstheme="minorBidi"/>
          <w:noProof/>
          <w:sz w:val="22"/>
          <w:szCs w:val="22"/>
        </w:rPr>
      </w:pPr>
      <w:hyperlink w:anchor="_Toc470527322" w:history="1">
        <w:r w:rsidRPr="0058028F">
          <w:rPr>
            <w:rStyle w:val="Hyperlink"/>
            <w:noProof/>
          </w:rPr>
          <w:t>Simple</w:t>
        </w:r>
        <w:r>
          <w:rPr>
            <w:noProof/>
            <w:webHidden/>
          </w:rPr>
          <w:tab/>
        </w:r>
        <w:r>
          <w:rPr>
            <w:noProof/>
            <w:webHidden/>
          </w:rPr>
          <w:fldChar w:fldCharType="begin"/>
        </w:r>
        <w:r>
          <w:rPr>
            <w:noProof/>
            <w:webHidden/>
          </w:rPr>
          <w:instrText xml:space="preserve"> PAGEREF _Toc470527322 \h </w:instrText>
        </w:r>
        <w:r>
          <w:rPr>
            <w:noProof/>
            <w:webHidden/>
          </w:rPr>
        </w:r>
        <w:r>
          <w:rPr>
            <w:noProof/>
            <w:webHidden/>
          </w:rPr>
          <w:fldChar w:fldCharType="separate"/>
        </w:r>
        <w:r>
          <w:rPr>
            <w:noProof/>
            <w:webHidden/>
          </w:rPr>
          <w:t>8</w:t>
        </w:r>
        <w:r>
          <w:rPr>
            <w:noProof/>
            <w:webHidden/>
          </w:rPr>
          <w:fldChar w:fldCharType="end"/>
        </w:r>
      </w:hyperlink>
    </w:p>
    <w:p w14:paraId="3B4506AA" w14:textId="77777777" w:rsidR="00EB73C2" w:rsidRDefault="00EB73C2">
      <w:pPr>
        <w:pStyle w:val="TOC3"/>
        <w:rPr>
          <w:rFonts w:asciiTheme="minorHAnsi" w:eastAsiaTheme="minorEastAsia" w:hAnsiTheme="minorHAnsi" w:cstheme="minorBidi"/>
          <w:noProof/>
          <w:sz w:val="22"/>
          <w:szCs w:val="22"/>
        </w:rPr>
      </w:pPr>
      <w:hyperlink w:anchor="_Toc470527323" w:history="1">
        <w:r w:rsidRPr="0058028F">
          <w:rPr>
            <w:rStyle w:val="Hyperlink"/>
            <w:noProof/>
          </w:rPr>
          <w:t>Make a Difference</w:t>
        </w:r>
        <w:r>
          <w:rPr>
            <w:noProof/>
            <w:webHidden/>
          </w:rPr>
          <w:tab/>
        </w:r>
        <w:r>
          <w:rPr>
            <w:noProof/>
            <w:webHidden/>
          </w:rPr>
          <w:fldChar w:fldCharType="begin"/>
        </w:r>
        <w:r>
          <w:rPr>
            <w:noProof/>
            <w:webHidden/>
          </w:rPr>
          <w:instrText xml:space="preserve"> PAGEREF _Toc470527323 \h </w:instrText>
        </w:r>
        <w:r>
          <w:rPr>
            <w:noProof/>
            <w:webHidden/>
          </w:rPr>
        </w:r>
        <w:r>
          <w:rPr>
            <w:noProof/>
            <w:webHidden/>
          </w:rPr>
          <w:fldChar w:fldCharType="separate"/>
        </w:r>
        <w:r>
          <w:rPr>
            <w:noProof/>
            <w:webHidden/>
          </w:rPr>
          <w:t>8</w:t>
        </w:r>
        <w:r>
          <w:rPr>
            <w:noProof/>
            <w:webHidden/>
          </w:rPr>
          <w:fldChar w:fldCharType="end"/>
        </w:r>
      </w:hyperlink>
    </w:p>
    <w:p w14:paraId="621D6DD0" w14:textId="77777777" w:rsidR="00EB73C2" w:rsidRDefault="00EB73C2">
      <w:pPr>
        <w:pStyle w:val="TOC2"/>
        <w:rPr>
          <w:rFonts w:asciiTheme="minorHAnsi" w:eastAsiaTheme="minorEastAsia" w:hAnsiTheme="minorHAnsi" w:cstheme="minorBidi"/>
          <w:noProof/>
          <w:sz w:val="22"/>
          <w:szCs w:val="22"/>
        </w:rPr>
      </w:pPr>
      <w:hyperlink w:anchor="_Toc470527324" w:history="1">
        <w:r w:rsidRPr="0058028F">
          <w:rPr>
            <w:rStyle w:val="Hyperlink"/>
            <w:noProof/>
          </w:rPr>
          <w:t>Planning Rules</w:t>
        </w:r>
        <w:r>
          <w:rPr>
            <w:noProof/>
            <w:webHidden/>
          </w:rPr>
          <w:tab/>
        </w:r>
        <w:r>
          <w:rPr>
            <w:noProof/>
            <w:webHidden/>
          </w:rPr>
          <w:fldChar w:fldCharType="begin"/>
        </w:r>
        <w:r>
          <w:rPr>
            <w:noProof/>
            <w:webHidden/>
          </w:rPr>
          <w:instrText xml:space="preserve"> PAGEREF _Toc470527324 \h </w:instrText>
        </w:r>
        <w:r>
          <w:rPr>
            <w:noProof/>
            <w:webHidden/>
          </w:rPr>
        </w:r>
        <w:r>
          <w:rPr>
            <w:noProof/>
            <w:webHidden/>
          </w:rPr>
          <w:fldChar w:fldCharType="separate"/>
        </w:r>
        <w:r>
          <w:rPr>
            <w:noProof/>
            <w:webHidden/>
          </w:rPr>
          <w:t>9</w:t>
        </w:r>
        <w:r>
          <w:rPr>
            <w:noProof/>
            <w:webHidden/>
          </w:rPr>
          <w:fldChar w:fldCharType="end"/>
        </w:r>
      </w:hyperlink>
    </w:p>
    <w:p w14:paraId="1E0ABE66" w14:textId="77777777" w:rsidR="00EB73C2" w:rsidRDefault="00EB73C2">
      <w:pPr>
        <w:pStyle w:val="TOC3"/>
        <w:rPr>
          <w:rFonts w:asciiTheme="minorHAnsi" w:eastAsiaTheme="minorEastAsia" w:hAnsiTheme="minorHAnsi" w:cstheme="minorBidi"/>
          <w:noProof/>
          <w:sz w:val="22"/>
          <w:szCs w:val="22"/>
        </w:rPr>
      </w:pPr>
      <w:hyperlink w:anchor="_Toc470527325" w:history="1">
        <w:r w:rsidRPr="0058028F">
          <w:rPr>
            <w:rStyle w:val="Hyperlink"/>
            <w:noProof/>
          </w:rPr>
          <w:t>Just Say No</w:t>
        </w:r>
        <w:r>
          <w:rPr>
            <w:noProof/>
            <w:webHidden/>
          </w:rPr>
          <w:tab/>
        </w:r>
        <w:r>
          <w:rPr>
            <w:noProof/>
            <w:webHidden/>
          </w:rPr>
          <w:fldChar w:fldCharType="begin"/>
        </w:r>
        <w:r>
          <w:rPr>
            <w:noProof/>
            <w:webHidden/>
          </w:rPr>
          <w:instrText xml:space="preserve"> PAGEREF _Toc470527325 \h </w:instrText>
        </w:r>
        <w:r>
          <w:rPr>
            <w:noProof/>
            <w:webHidden/>
          </w:rPr>
        </w:r>
        <w:r>
          <w:rPr>
            <w:noProof/>
            <w:webHidden/>
          </w:rPr>
          <w:fldChar w:fldCharType="separate"/>
        </w:r>
        <w:r>
          <w:rPr>
            <w:noProof/>
            <w:webHidden/>
          </w:rPr>
          <w:t>10</w:t>
        </w:r>
        <w:r>
          <w:rPr>
            <w:noProof/>
            <w:webHidden/>
          </w:rPr>
          <w:fldChar w:fldCharType="end"/>
        </w:r>
      </w:hyperlink>
    </w:p>
    <w:p w14:paraId="1D370FDF" w14:textId="77777777" w:rsidR="00EB73C2" w:rsidRDefault="00EB73C2">
      <w:pPr>
        <w:pStyle w:val="TOC3"/>
        <w:rPr>
          <w:rFonts w:asciiTheme="minorHAnsi" w:eastAsiaTheme="minorEastAsia" w:hAnsiTheme="minorHAnsi" w:cstheme="minorBidi"/>
          <w:noProof/>
          <w:sz w:val="22"/>
          <w:szCs w:val="22"/>
        </w:rPr>
      </w:pPr>
      <w:hyperlink w:anchor="_Toc470527326" w:history="1">
        <w:r w:rsidRPr="0058028F">
          <w:rPr>
            <w:rStyle w:val="Hyperlink"/>
            <w:noProof/>
          </w:rPr>
          <w:t>Just Say Yes</w:t>
        </w:r>
        <w:r>
          <w:rPr>
            <w:noProof/>
            <w:webHidden/>
          </w:rPr>
          <w:tab/>
        </w:r>
        <w:r>
          <w:rPr>
            <w:noProof/>
            <w:webHidden/>
          </w:rPr>
          <w:fldChar w:fldCharType="begin"/>
        </w:r>
        <w:r>
          <w:rPr>
            <w:noProof/>
            <w:webHidden/>
          </w:rPr>
          <w:instrText xml:space="preserve"> PAGEREF _Toc470527326 \h </w:instrText>
        </w:r>
        <w:r>
          <w:rPr>
            <w:noProof/>
            <w:webHidden/>
          </w:rPr>
        </w:r>
        <w:r>
          <w:rPr>
            <w:noProof/>
            <w:webHidden/>
          </w:rPr>
          <w:fldChar w:fldCharType="separate"/>
        </w:r>
        <w:r>
          <w:rPr>
            <w:noProof/>
            <w:webHidden/>
          </w:rPr>
          <w:t>13</w:t>
        </w:r>
        <w:r>
          <w:rPr>
            <w:noProof/>
            <w:webHidden/>
          </w:rPr>
          <w:fldChar w:fldCharType="end"/>
        </w:r>
      </w:hyperlink>
    </w:p>
    <w:p w14:paraId="6468960E" w14:textId="77777777" w:rsidR="00EB73C2" w:rsidRDefault="00EB73C2">
      <w:pPr>
        <w:pStyle w:val="TOC3"/>
        <w:rPr>
          <w:rFonts w:asciiTheme="minorHAnsi" w:eastAsiaTheme="minorEastAsia" w:hAnsiTheme="minorHAnsi" w:cstheme="minorBidi"/>
          <w:noProof/>
          <w:sz w:val="22"/>
          <w:szCs w:val="22"/>
        </w:rPr>
      </w:pPr>
      <w:hyperlink w:anchor="_Toc470527327" w:history="1">
        <w:r w:rsidRPr="0058028F">
          <w:rPr>
            <w:rStyle w:val="Hyperlink"/>
            <w:noProof/>
          </w:rPr>
          <w:t>Show Me the Money</w:t>
        </w:r>
        <w:r>
          <w:rPr>
            <w:noProof/>
            <w:webHidden/>
          </w:rPr>
          <w:tab/>
        </w:r>
        <w:r>
          <w:rPr>
            <w:noProof/>
            <w:webHidden/>
          </w:rPr>
          <w:fldChar w:fldCharType="begin"/>
        </w:r>
        <w:r>
          <w:rPr>
            <w:noProof/>
            <w:webHidden/>
          </w:rPr>
          <w:instrText xml:space="preserve"> PAGEREF _Toc470527327 \h </w:instrText>
        </w:r>
        <w:r>
          <w:rPr>
            <w:noProof/>
            <w:webHidden/>
          </w:rPr>
        </w:r>
        <w:r>
          <w:rPr>
            <w:noProof/>
            <w:webHidden/>
          </w:rPr>
          <w:fldChar w:fldCharType="separate"/>
        </w:r>
        <w:r>
          <w:rPr>
            <w:noProof/>
            <w:webHidden/>
          </w:rPr>
          <w:t>15</w:t>
        </w:r>
        <w:r>
          <w:rPr>
            <w:noProof/>
            <w:webHidden/>
          </w:rPr>
          <w:fldChar w:fldCharType="end"/>
        </w:r>
      </w:hyperlink>
    </w:p>
    <w:p w14:paraId="1B519232" w14:textId="77777777" w:rsidR="00EB73C2" w:rsidRDefault="00EB73C2">
      <w:pPr>
        <w:pStyle w:val="TOC3"/>
        <w:rPr>
          <w:rFonts w:asciiTheme="minorHAnsi" w:eastAsiaTheme="minorEastAsia" w:hAnsiTheme="minorHAnsi" w:cstheme="minorBidi"/>
          <w:noProof/>
          <w:sz w:val="22"/>
          <w:szCs w:val="22"/>
        </w:rPr>
      </w:pPr>
      <w:hyperlink w:anchor="_Toc470527328" w:history="1">
        <w:r w:rsidRPr="0058028F">
          <w:rPr>
            <w:rStyle w:val="Hyperlink"/>
            <w:noProof/>
          </w:rPr>
          <w:t>Bottom Lines</w:t>
        </w:r>
        <w:r>
          <w:rPr>
            <w:noProof/>
            <w:webHidden/>
          </w:rPr>
          <w:tab/>
        </w:r>
        <w:r>
          <w:rPr>
            <w:noProof/>
            <w:webHidden/>
          </w:rPr>
          <w:fldChar w:fldCharType="begin"/>
        </w:r>
        <w:r>
          <w:rPr>
            <w:noProof/>
            <w:webHidden/>
          </w:rPr>
          <w:instrText xml:space="preserve"> PAGEREF _Toc470527328 \h </w:instrText>
        </w:r>
        <w:r>
          <w:rPr>
            <w:noProof/>
            <w:webHidden/>
          </w:rPr>
        </w:r>
        <w:r>
          <w:rPr>
            <w:noProof/>
            <w:webHidden/>
          </w:rPr>
          <w:fldChar w:fldCharType="separate"/>
        </w:r>
        <w:r>
          <w:rPr>
            <w:noProof/>
            <w:webHidden/>
          </w:rPr>
          <w:t>17</w:t>
        </w:r>
        <w:r>
          <w:rPr>
            <w:noProof/>
            <w:webHidden/>
          </w:rPr>
          <w:fldChar w:fldCharType="end"/>
        </w:r>
      </w:hyperlink>
    </w:p>
    <w:p w14:paraId="23624C5A" w14:textId="77777777" w:rsidR="00EB73C2" w:rsidRDefault="00EB73C2">
      <w:pPr>
        <w:pStyle w:val="TOC2"/>
        <w:rPr>
          <w:rFonts w:asciiTheme="minorHAnsi" w:eastAsiaTheme="minorEastAsia" w:hAnsiTheme="minorHAnsi" w:cstheme="minorBidi"/>
          <w:noProof/>
          <w:sz w:val="22"/>
          <w:szCs w:val="22"/>
        </w:rPr>
      </w:pPr>
      <w:hyperlink w:anchor="_Toc470527329" w:history="1">
        <w:r w:rsidRPr="0058028F">
          <w:rPr>
            <w:rStyle w:val="Hyperlink"/>
            <w:noProof/>
          </w:rPr>
          <w:t>Strategic Management</w:t>
        </w:r>
        <w:r>
          <w:rPr>
            <w:noProof/>
            <w:webHidden/>
          </w:rPr>
          <w:tab/>
        </w:r>
        <w:r>
          <w:rPr>
            <w:noProof/>
            <w:webHidden/>
          </w:rPr>
          <w:fldChar w:fldCharType="begin"/>
        </w:r>
        <w:r>
          <w:rPr>
            <w:noProof/>
            <w:webHidden/>
          </w:rPr>
          <w:instrText xml:space="preserve"> PAGEREF _Toc470527329 \h </w:instrText>
        </w:r>
        <w:r>
          <w:rPr>
            <w:noProof/>
            <w:webHidden/>
          </w:rPr>
        </w:r>
        <w:r>
          <w:rPr>
            <w:noProof/>
            <w:webHidden/>
          </w:rPr>
          <w:fldChar w:fldCharType="separate"/>
        </w:r>
        <w:r>
          <w:rPr>
            <w:noProof/>
            <w:webHidden/>
          </w:rPr>
          <w:t>19</w:t>
        </w:r>
        <w:r>
          <w:rPr>
            <w:noProof/>
            <w:webHidden/>
          </w:rPr>
          <w:fldChar w:fldCharType="end"/>
        </w:r>
      </w:hyperlink>
    </w:p>
    <w:p w14:paraId="0D17D76A" w14:textId="77777777" w:rsidR="00EB73C2" w:rsidRDefault="00EB73C2">
      <w:pPr>
        <w:pStyle w:val="TOC2"/>
        <w:rPr>
          <w:rFonts w:asciiTheme="minorHAnsi" w:eastAsiaTheme="minorEastAsia" w:hAnsiTheme="minorHAnsi" w:cstheme="minorBidi"/>
          <w:noProof/>
          <w:sz w:val="22"/>
          <w:szCs w:val="22"/>
        </w:rPr>
      </w:pPr>
      <w:hyperlink w:anchor="_Toc470527330" w:history="1">
        <w:r w:rsidRPr="0058028F">
          <w:rPr>
            <w:rStyle w:val="Hyperlink"/>
            <w:noProof/>
          </w:rPr>
          <w:t>Plan to Plan</w:t>
        </w:r>
        <w:r>
          <w:rPr>
            <w:noProof/>
            <w:webHidden/>
          </w:rPr>
          <w:tab/>
        </w:r>
        <w:r>
          <w:rPr>
            <w:noProof/>
            <w:webHidden/>
          </w:rPr>
          <w:fldChar w:fldCharType="begin"/>
        </w:r>
        <w:r>
          <w:rPr>
            <w:noProof/>
            <w:webHidden/>
          </w:rPr>
          <w:instrText xml:space="preserve"> PAGEREF _Toc470527330 \h </w:instrText>
        </w:r>
        <w:r>
          <w:rPr>
            <w:noProof/>
            <w:webHidden/>
          </w:rPr>
        </w:r>
        <w:r>
          <w:rPr>
            <w:noProof/>
            <w:webHidden/>
          </w:rPr>
          <w:fldChar w:fldCharType="separate"/>
        </w:r>
        <w:r>
          <w:rPr>
            <w:noProof/>
            <w:webHidden/>
          </w:rPr>
          <w:t>21</w:t>
        </w:r>
        <w:r>
          <w:rPr>
            <w:noProof/>
            <w:webHidden/>
          </w:rPr>
          <w:fldChar w:fldCharType="end"/>
        </w:r>
      </w:hyperlink>
    </w:p>
    <w:p w14:paraId="66AFB241" w14:textId="77777777" w:rsidR="00EB73C2" w:rsidRDefault="00EB73C2">
      <w:pPr>
        <w:pStyle w:val="TOC3"/>
        <w:rPr>
          <w:rFonts w:asciiTheme="minorHAnsi" w:eastAsiaTheme="minorEastAsia" w:hAnsiTheme="minorHAnsi" w:cstheme="minorBidi"/>
          <w:noProof/>
          <w:sz w:val="22"/>
          <w:szCs w:val="22"/>
        </w:rPr>
      </w:pPr>
      <w:hyperlink w:anchor="_Toc470527331" w:history="1">
        <w:r w:rsidRPr="0058028F">
          <w:rPr>
            <w:rStyle w:val="Hyperlink"/>
            <w:noProof/>
          </w:rPr>
          <w:t>First Who</w:t>
        </w:r>
        <w:r>
          <w:rPr>
            <w:noProof/>
            <w:webHidden/>
          </w:rPr>
          <w:tab/>
        </w:r>
        <w:r>
          <w:rPr>
            <w:noProof/>
            <w:webHidden/>
          </w:rPr>
          <w:fldChar w:fldCharType="begin"/>
        </w:r>
        <w:r>
          <w:rPr>
            <w:noProof/>
            <w:webHidden/>
          </w:rPr>
          <w:instrText xml:space="preserve"> PAGEREF _Toc470527331 \h </w:instrText>
        </w:r>
        <w:r>
          <w:rPr>
            <w:noProof/>
            <w:webHidden/>
          </w:rPr>
        </w:r>
        <w:r>
          <w:rPr>
            <w:noProof/>
            <w:webHidden/>
          </w:rPr>
          <w:fldChar w:fldCharType="separate"/>
        </w:r>
        <w:r>
          <w:rPr>
            <w:noProof/>
            <w:webHidden/>
          </w:rPr>
          <w:t>21</w:t>
        </w:r>
        <w:r>
          <w:rPr>
            <w:noProof/>
            <w:webHidden/>
          </w:rPr>
          <w:fldChar w:fldCharType="end"/>
        </w:r>
      </w:hyperlink>
    </w:p>
    <w:p w14:paraId="7D566304" w14:textId="77777777" w:rsidR="00EB73C2" w:rsidRDefault="00EB73C2">
      <w:pPr>
        <w:pStyle w:val="TOC3"/>
        <w:rPr>
          <w:rFonts w:asciiTheme="minorHAnsi" w:eastAsiaTheme="minorEastAsia" w:hAnsiTheme="minorHAnsi" w:cstheme="minorBidi"/>
          <w:noProof/>
          <w:sz w:val="22"/>
          <w:szCs w:val="22"/>
        </w:rPr>
      </w:pPr>
      <w:hyperlink w:anchor="_Toc470527332" w:history="1">
        <w:r w:rsidRPr="0058028F">
          <w:rPr>
            <w:rStyle w:val="Hyperlink"/>
            <w:noProof/>
          </w:rPr>
          <w:t>Then What</w:t>
        </w:r>
        <w:r>
          <w:rPr>
            <w:noProof/>
            <w:webHidden/>
          </w:rPr>
          <w:tab/>
        </w:r>
        <w:r>
          <w:rPr>
            <w:noProof/>
            <w:webHidden/>
          </w:rPr>
          <w:fldChar w:fldCharType="begin"/>
        </w:r>
        <w:r>
          <w:rPr>
            <w:noProof/>
            <w:webHidden/>
          </w:rPr>
          <w:instrText xml:space="preserve"> PAGEREF _Toc470527332 \h </w:instrText>
        </w:r>
        <w:r>
          <w:rPr>
            <w:noProof/>
            <w:webHidden/>
          </w:rPr>
        </w:r>
        <w:r>
          <w:rPr>
            <w:noProof/>
            <w:webHidden/>
          </w:rPr>
          <w:fldChar w:fldCharType="separate"/>
        </w:r>
        <w:r>
          <w:rPr>
            <w:noProof/>
            <w:webHidden/>
          </w:rPr>
          <w:t>23</w:t>
        </w:r>
        <w:r>
          <w:rPr>
            <w:noProof/>
            <w:webHidden/>
          </w:rPr>
          <w:fldChar w:fldCharType="end"/>
        </w:r>
      </w:hyperlink>
    </w:p>
    <w:p w14:paraId="762196DF" w14:textId="77777777" w:rsidR="00EB73C2" w:rsidRDefault="00EB73C2">
      <w:pPr>
        <w:pStyle w:val="TOC1"/>
        <w:rPr>
          <w:rFonts w:asciiTheme="minorHAnsi" w:eastAsiaTheme="minorEastAsia" w:hAnsiTheme="minorHAnsi" w:cstheme="minorBidi"/>
          <w:noProof/>
          <w:sz w:val="22"/>
          <w:szCs w:val="22"/>
        </w:rPr>
      </w:pPr>
      <w:hyperlink w:anchor="_Toc470527333" w:history="1">
        <w:r w:rsidRPr="0058028F">
          <w:rPr>
            <w:rStyle w:val="Hyperlink"/>
            <w:noProof/>
          </w:rPr>
          <w:t>Sustainable Strategy</w:t>
        </w:r>
        <w:r>
          <w:rPr>
            <w:noProof/>
            <w:webHidden/>
          </w:rPr>
          <w:tab/>
        </w:r>
        <w:r>
          <w:rPr>
            <w:noProof/>
            <w:webHidden/>
          </w:rPr>
          <w:fldChar w:fldCharType="begin"/>
        </w:r>
        <w:r>
          <w:rPr>
            <w:noProof/>
            <w:webHidden/>
          </w:rPr>
          <w:instrText xml:space="preserve"> PAGEREF _Toc470527333 \h </w:instrText>
        </w:r>
        <w:r>
          <w:rPr>
            <w:noProof/>
            <w:webHidden/>
          </w:rPr>
        </w:r>
        <w:r>
          <w:rPr>
            <w:noProof/>
            <w:webHidden/>
          </w:rPr>
          <w:fldChar w:fldCharType="separate"/>
        </w:r>
        <w:r>
          <w:rPr>
            <w:noProof/>
            <w:webHidden/>
          </w:rPr>
          <w:t>26</w:t>
        </w:r>
        <w:r>
          <w:rPr>
            <w:noProof/>
            <w:webHidden/>
          </w:rPr>
          <w:fldChar w:fldCharType="end"/>
        </w:r>
      </w:hyperlink>
    </w:p>
    <w:p w14:paraId="01A5E41F" w14:textId="77777777" w:rsidR="00EB73C2" w:rsidRDefault="00EB73C2">
      <w:pPr>
        <w:pStyle w:val="TOC2"/>
        <w:rPr>
          <w:rFonts w:asciiTheme="minorHAnsi" w:eastAsiaTheme="minorEastAsia" w:hAnsiTheme="minorHAnsi" w:cstheme="minorBidi"/>
          <w:noProof/>
          <w:sz w:val="22"/>
          <w:szCs w:val="22"/>
        </w:rPr>
      </w:pPr>
      <w:hyperlink w:anchor="_Toc470527334" w:history="1">
        <w:r w:rsidRPr="0058028F">
          <w:rPr>
            <w:rStyle w:val="Hyperlink"/>
            <w:noProof/>
          </w:rPr>
          <w:t>Great Start</w:t>
        </w:r>
        <w:r>
          <w:rPr>
            <w:noProof/>
            <w:webHidden/>
          </w:rPr>
          <w:tab/>
        </w:r>
        <w:r>
          <w:rPr>
            <w:noProof/>
            <w:webHidden/>
          </w:rPr>
          <w:fldChar w:fldCharType="begin"/>
        </w:r>
        <w:r>
          <w:rPr>
            <w:noProof/>
            <w:webHidden/>
          </w:rPr>
          <w:instrText xml:space="preserve"> PAGEREF _Toc470527334 \h </w:instrText>
        </w:r>
        <w:r>
          <w:rPr>
            <w:noProof/>
            <w:webHidden/>
          </w:rPr>
        </w:r>
        <w:r>
          <w:rPr>
            <w:noProof/>
            <w:webHidden/>
          </w:rPr>
          <w:fldChar w:fldCharType="separate"/>
        </w:r>
        <w:r>
          <w:rPr>
            <w:noProof/>
            <w:webHidden/>
          </w:rPr>
          <w:t>26</w:t>
        </w:r>
        <w:r>
          <w:rPr>
            <w:noProof/>
            <w:webHidden/>
          </w:rPr>
          <w:fldChar w:fldCharType="end"/>
        </w:r>
      </w:hyperlink>
    </w:p>
    <w:p w14:paraId="542D3D85" w14:textId="77777777" w:rsidR="00EB73C2" w:rsidRDefault="00EB73C2">
      <w:pPr>
        <w:pStyle w:val="TOC3"/>
        <w:rPr>
          <w:rFonts w:asciiTheme="minorHAnsi" w:eastAsiaTheme="minorEastAsia" w:hAnsiTheme="minorHAnsi" w:cstheme="minorBidi"/>
          <w:noProof/>
          <w:sz w:val="22"/>
          <w:szCs w:val="22"/>
        </w:rPr>
      </w:pPr>
      <w:hyperlink w:anchor="_Toc470527335" w:history="1">
        <w:r w:rsidRPr="0058028F">
          <w:rPr>
            <w:rStyle w:val="Hyperlink"/>
            <w:noProof/>
          </w:rPr>
          <w:t>Purpose</w:t>
        </w:r>
        <w:r>
          <w:rPr>
            <w:noProof/>
            <w:webHidden/>
          </w:rPr>
          <w:tab/>
        </w:r>
        <w:r>
          <w:rPr>
            <w:noProof/>
            <w:webHidden/>
          </w:rPr>
          <w:fldChar w:fldCharType="begin"/>
        </w:r>
        <w:r>
          <w:rPr>
            <w:noProof/>
            <w:webHidden/>
          </w:rPr>
          <w:instrText xml:space="preserve"> PAGEREF _Toc470527335 \h </w:instrText>
        </w:r>
        <w:r>
          <w:rPr>
            <w:noProof/>
            <w:webHidden/>
          </w:rPr>
        </w:r>
        <w:r>
          <w:rPr>
            <w:noProof/>
            <w:webHidden/>
          </w:rPr>
          <w:fldChar w:fldCharType="separate"/>
        </w:r>
        <w:r>
          <w:rPr>
            <w:noProof/>
            <w:webHidden/>
          </w:rPr>
          <w:t>26</w:t>
        </w:r>
        <w:r>
          <w:rPr>
            <w:noProof/>
            <w:webHidden/>
          </w:rPr>
          <w:fldChar w:fldCharType="end"/>
        </w:r>
      </w:hyperlink>
    </w:p>
    <w:p w14:paraId="669E035D" w14:textId="77777777" w:rsidR="00EB73C2" w:rsidRDefault="00EB73C2">
      <w:pPr>
        <w:pStyle w:val="TOC4"/>
        <w:rPr>
          <w:rFonts w:asciiTheme="minorHAnsi" w:eastAsiaTheme="minorEastAsia" w:hAnsiTheme="minorHAnsi" w:cstheme="minorBidi"/>
          <w:noProof/>
          <w:sz w:val="22"/>
          <w:szCs w:val="22"/>
        </w:rPr>
      </w:pPr>
      <w:hyperlink w:anchor="_Toc470527336" w:history="1">
        <w:r w:rsidRPr="0058028F">
          <w:rPr>
            <w:rStyle w:val="Hyperlink"/>
            <w:noProof/>
          </w:rPr>
          <w:t>Values</w:t>
        </w:r>
        <w:r>
          <w:rPr>
            <w:noProof/>
            <w:webHidden/>
          </w:rPr>
          <w:tab/>
        </w:r>
        <w:r>
          <w:rPr>
            <w:noProof/>
            <w:webHidden/>
          </w:rPr>
          <w:fldChar w:fldCharType="begin"/>
        </w:r>
        <w:r>
          <w:rPr>
            <w:noProof/>
            <w:webHidden/>
          </w:rPr>
          <w:instrText xml:space="preserve"> PAGEREF _Toc470527336 \h </w:instrText>
        </w:r>
        <w:r>
          <w:rPr>
            <w:noProof/>
            <w:webHidden/>
          </w:rPr>
        </w:r>
        <w:r>
          <w:rPr>
            <w:noProof/>
            <w:webHidden/>
          </w:rPr>
          <w:fldChar w:fldCharType="separate"/>
        </w:r>
        <w:r>
          <w:rPr>
            <w:noProof/>
            <w:webHidden/>
          </w:rPr>
          <w:t>26</w:t>
        </w:r>
        <w:r>
          <w:rPr>
            <w:noProof/>
            <w:webHidden/>
          </w:rPr>
          <w:fldChar w:fldCharType="end"/>
        </w:r>
      </w:hyperlink>
    </w:p>
    <w:p w14:paraId="56F3E93D" w14:textId="77777777" w:rsidR="00EB73C2" w:rsidRDefault="00EB73C2">
      <w:pPr>
        <w:pStyle w:val="TOC4"/>
        <w:rPr>
          <w:rFonts w:asciiTheme="minorHAnsi" w:eastAsiaTheme="minorEastAsia" w:hAnsiTheme="minorHAnsi" w:cstheme="minorBidi"/>
          <w:noProof/>
          <w:sz w:val="22"/>
          <w:szCs w:val="22"/>
        </w:rPr>
      </w:pPr>
      <w:hyperlink w:anchor="_Toc470527337" w:history="1">
        <w:r w:rsidRPr="0058028F">
          <w:rPr>
            <w:rStyle w:val="Hyperlink"/>
            <w:noProof/>
          </w:rPr>
          <w:t>Mission</w:t>
        </w:r>
        <w:r>
          <w:rPr>
            <w:noProof/>
            <w:webHidden/>
          </w:rPr>
          <w:tab/>
        </w:r>
        <w:r>
          <w:rPr>
            <w:noProof/>
            <w:webHidden/>
          </w:rPr>
          <w:fldChar w:fldCharType="begin"/>
        </w:r>
        <w:r>
          <w:rPr>
            <w:noProof/>
            <w:webHidden/>
          </w:rPr>
          <w:instrText xml:space="preserve"> PAGEREF _Toc470527337 \h </w:instrText>
        </w:r>
        <w:r>
          <w:rPr>
            <w:noProof/>
            <w:webHidden/>
          </w:rPr>
        </w:r>
        <w:r>
          <w:rPr>
            <w:noProof/>
            <w:webHidden/>
          </w:rPr>
          <w:fldChar w:fldCharType="separate"/>
        </w:r>
        <w:r>
          <w:rPr>
            <w:noProof/>
            <w:webHidden/>
          </w:rPr>
          <w:t>29</w:t>
        </w:r>
        <w:r>
          <w:rPr>
            <w:noProof/>
            <w:webHidden/>
          </w:rPr>
          <w:fldChar w:fldCharType="end"/>
        </w:r>
      </w:hyperlink>
    </w:p>
    <w:p w14:paraId="6647BCEC" w14:textId="77777777" w:rsidR="00EB73C2" w:rsidRDefault="00EB73C2">
      <w:pPr>
        <w:pStyle w:val="TOC5"/>
        <w:rPr>
          <w:rFonts w:asciiTheme="minorHAnsi" w:eastAsiaTheme="minorEastAsia" w:hAnsiTheme="minorHAnsi" w:cstheme="minorBidi"/>
          <w:noProof/>
          <w:sz w:val="22"/>
          <w:szCs w:val="22"/>
        </w:rPr>
      </w:pPr>
      <w:hyperlink w:anchor="_Toc470527338" w:history="1">
        <w:r w:rsidRPr="0058028F">
          <w:rPr>
            <w:rStyle w:val="Hyperlink"/>
            <w:noProof/>
          </w:rPr>
          <w:t>Who do we serve?</w:t>
        </w:r>
        <w:r>
          <w:rPr>
            <w:noProof/>
            <w:webHidden/>
          </w:rPr>
          <w:tab/>
        </w:r>
        <w:r>
          <w:rPr>
            <w:noProof/>
            <w:webHidden/>
          </w:rPr>
          <w:fldChar w:fldCharType="begin"/>
        </w:r>
        <w:r>
          <w:rPr>
            <w:noProof/>
            <w:webHidden/>
          </w:rPr>
          <w:instrText xml:space="preserve"> PAGEREF _Toc470527338 \h </w:instrText>
        </w:r>
        <w:r>
          <w:rPr>
            <w:noProof/>
            <w:webHidden/>
          </w:rPr>
        </w:r>
        <w:r>
          <w:rPr>
            <w:noProof/>
            <w:webHidden/>
          </w:rPr>
          <w:fldChar w:fldCharType="separate"/>
        </w:r>
        <w:r>
          <w:rPr>
            <w:noProof/>
            <w:webHidden/>
          </w:rPr>
          <w:t>31</w:t>
        </w:r>
        <w:r>
          <w:rPr>
            <w:noProof/>
            <w:webHidden/>
          </w:rPr>
          <w:fldChar w:fldCharType="end"/>
        </w:r>
      </w:hyperlink>
    </w:p>
    <w:p w14:paraId="69279BEC" w14:textId="77777777" w:rsidR="00EB73C2" w:rsidRDefault="00EB73C2">
      <w:pPr>
        <w:pStyle w:val="TOC5"/>
        <w:rPr>
          <w:rFonts w:asciiTheme="minorHAnsi" w:eastAsiaTheme="minorEastAsia" w:hAnsiTheme="minorHAnsi" w:cstheme="minorBidi"/>
          <w:noProof/>
          <w:sz w:val="22"/>
          <w:szCs w:val="22"/>
        </w:rPr>
      </w:pPr>
      <w:hyperlink w:anchor="_Toc470527339" w:history="1">
        <w:r w:rsidRPr="0058028F">
          <w:rPr>
            <w:rStyle w:val="Hyperlink"/>
            <w:noProof/>
          </w:rPr>
          <w:t>What change do they experience?</w:t>
        </w:r>
        <w:r>
          <w:rPr>
            <w:noProof/>
            <w:webHidden/>
          </w:rPr>
          <w:tab/>
        </w:r>
        <w:r>
          <w:rPr>
            <w:noProof/>
            <w:webHidden/>
          </w:rPr>
          <w:fldChar w:fldCharType="begin"/>
        </w:r>
        <w:r>
          <w:rPr>
            <w:noProof/>
            <w:webHidden/>
          </w:rPr>
          <w:instrText xml:space="preserve"> PAGEREF _Toc470527339 \h </w:instrText>
        </w:r>
        <w:r>
          <w:rPr>
            <w:noProof/>
            <w:webHidden/>
          </w:rPr>
        </w:r>
        <w:r>
          <w:rPr>
            <w:noProof/>
            <w:webHidden/>
          </w:rPr>
          <w:fldChar w:fldCharType="separate"/>
        </w:r>
        <w:r>
          <w:rPr>
            <w:noProof/>
            <w:webHidden/>
          </w:rPr>
          <w:t>32</w:t>
        </w:r>
        <w:r>
          <w:rPr>
            <w:noProof/>
            <w:webHidden/>
          </w:rPr>
          <w:fldChar w:fldCharType="end"/>
        </w:r>
      </w:hyperlink>
    </w:p>
    <w:p w14:paraId="2F95A60B" w14:textId="77777777" w:rsidR="00EB73C2" w:rsidRDefault="00EB73C2">
      <w:pPr>
        <w:pStyle w:val="TOC5"/>
        <w:rPr>
          <w:rFonts w:asciiTheme="minorHAnsi" w:eastAsiaTheme="minorEastAsia" w:hAnsiTheme="minorHAnsi" w:cstheme="minorBidi"/>
          <w:noProof/>
          <w:sz w:val="22"/>
          <w:szCs w:val="22"/>
        </w:rPr>
      </w:pPr>
      <w:hyperlink w:anchor="_Toc470527340" w:history="1">
        <w:r w:rsidRPr="0058028F">
          <w:rPr>
            <w:rStyle w:val="Hyperlink"/>
            <w:noProof/>
          </w:rPr>
          <w:t>How are we better than rivals?</w:t>
        </w:r>
        <w:r>
          <w:rPr>
            <w:noProof/>
            <w:webHidden/>
          </w:rPr>
          <w:tab/>
        </w:r>
        <w:r>
          <w:rPr>
            <w:noProof/>
            <w:webHidden/>
          </w:rPr>
          <w:fldChar w:fldCharType="begin"/>
        </w:r>
        <w:r>
          <w:rPr>
            <w:noProof/>
            <w:webHidden/>
          </w:rPr>
          <w:instrText xml:space="preserve"> PAGEREF _Toc470527340 \h </w:instrText>
        </w:r>
        <w:r>
          <w:rPr>
            <w:noProof/>
            <w:webHidden/>
          </w:rPr>
        </w:r>
        <w:r>
          <w:rPr>
            <w:noProof/>
            <w:webHidden/>
          </w:rPr>
          <w:fldChar w:fldCharType="separate"/>
        </w:r>
        <w:r>
          <w:rPr>
            <w:noProof/>
            <w:webHidden/>
          </w:rPr>
          <w:t>34</w:t>
        </w:r>
        <w:r>
          <w:rPr>
            <w:noProof/>
            <w:webHidden/>
          </w:rPr>
          <w:fldChar w:fldCharType="end"/>
        </w:r>
      </w:hyperlink>
    </w:p>
    <w:p w14:paraId="1B0FD0C3" w14:textId="77777777" w:rsidR="00EB73C2" w:rsidRDefault="00EB73C2">
      <w:pPr>
        <w:pStyle w:val="TOC5"/>
        <w:rPr>
          <w:rFonts w:asciiTheme="minorHAnsi" w:eastAsiaTheme="minorEastAsia" w:hAnsiTheme="minorHAnsi" w:cstheme="minorBidi"/>
          <w:noProof/>
          <w:sz w:val="22"/>
          <w:szCs w:val="22"/>
        </w:rPr>
      </w:pPr>
      <w:hyperlink w:anchor="_Toc470527341" w:history="1">
        <w:r w:rsidRPr="0058028F">
          <w:rPr>
            <w:rStyle w:val="Hyperlink"/>
            <w:noProof/>
          </w:rPr>
          <w:t>Simplified Mission</w:t>
        </w:r>
        <w:r>
          <w:rPr>
            <w:noProof/>
            <w:webHidden/>
          </w:rPr>
          <w:tab/>
        </w:r>
        <w:r>
          <w:rPr>
            <w:noProof/>
            <w:webHidden/>
          </w:rPr>
          <w:fldChar w:fldCharType="begin"/>
        </w:r>
        <w:r>
          <w:rPr>
            <w:noProof/>
            <w:webHidden/>
          </w:rPr>
          <w:instrText xml:space="preserve"> PAGEREF _Toc470527341 \h </w:instrText>
        </w:r>
        <w:r>
          <w:rPr>
            <w:noProof/>
            <w:webHidden/>
          </w:rPr>
        </w:r>
        <w:r>
          <w:rPr>
            <w:noProof/>
            <w:webHidden/>
          </w:rPr>
          <w:fldChar w:fldCharType="separate"/>
        </w:r>
        <w:r>
          <w:rPr>
            <w:noProof/>
            <w:webHidden/>
          </w:rPr>
          <w:t>37</w:t>
        </w:r>
        <w:r>
          <w:rPr>
            <w:noProof/>
            <w:webHidden/>
          </w:rPr>
          <w:fldChar w:fldCharType="end"/>
        </w:r>
      </w:hyperlink>
    </w:p>
    <w:p w14:paraId="48C8775F" w14:textId="77777777" w:rsidR="00EB73C2" w:rsidRDefault="00EB73C2">
      <w:pPr>
        <w:pStyle w:val="TOC3"/>
        <w:rPr>
          <w:rFonts w:asciiTheme="minorHAnsi" w:eastAsiaTheme="minorEastAsia" w:hAnsiTheme="minorHAnsi" w:cstheme="minorBidi"/>
          <w:noProof/>
          <w:sz w:val="22"/>
          <w:szCs w:val="22"/>
        </w:rPr>
      </w:pPr>
      <w:hyperlink w:anchor="_Toc470527342" w:history="1">
        <w:r w:rsidRPr="0058028F">
          <w:rPr>
            <w:rStyle w:val="Hyperlink"/>
            <w:noProof/>
          </w:rPr>
          <w:t>Current Strategy</w:t>
        </w:r>
        <w:r>
          <w:rPr>
            <w:noProof/>
            <w:webHidden/>
          </w:rPr>
          <w:tab/>
        </w:r>
        <w:r>
          <w:rPr>
            <w:noProof/>
            <w:webHidden/>
          </w:rPr>
          <w:fldChar w:fldCharType="begin"/>
        </w:r>
        <w:r>
          <w:rPr>
            <w:noProof/>
            <w:webHidden/>
          </w:rPr>
          <w:instrText xml:space="preserve"> PAGEREF _Toc470527342 \h </w:instrText>
        </w:r>
        <w:r>
          <w:rPr>
            <w:noProof/>
            <w:webHidden/>
          </w:rPr>
        </w:r>
        <w:r>
          <w:rPr>
            <w:noProof/>
            <w:webHidden/>
          </w:rPr>
          <w:fldChar w:fldCharType="separate"/>
        </w:r>
        <w:r>
          <w:rPr>
            <w:noProof/>
            <w:webHidden/>
          </w:rPr>
          <w:t>40</w:t>
        </w:r>
        <w:r>
          <w:rPr>
            <w:noProof/>
            <w:webHidden/>
          </w:rPr>
          <w:fldChar w:fldCharType="end"/>
        </w:r>
      </w:hyperlink>
    </w:p>
    <w:p w14:paraId="4D9849A2" w14:textId="77777777" w:rsidR="00EB73C2" w:rsidRDefault="00EB73C2">
      <w:pPr>
        <w:pStyle w:val="TOC4"/>
        <w:rPr>
          <w:rFonts w:asciiTheme="minorHAnsi" w:eastAsiaTheme="minorEastAsia" w:hAnsiTheme="minorHAnsi" w:cstheme="minorBidi"/>
          <w:noProof/>
          <w:sz w:val="22"/>
          <w:szCs w:val="22"/>
        </w:rPr>
      </w:pPr>
      <w:hyperlink w:anchor="_Toc470527343"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343 \h </w:instrText>
        </w:r>
        <w:r>
          <w:rPr>
            <w:noProof/>
            <w:webHidden/>
          </w:rPr>
        </w:r>
        <w:r>
          <w:rPr>
            <w:noProof/>
            <w:webHidden/>
          </w:rPr>
          <w:fldChar w:fldCharType="separate"/>
        </w:r>
        <w:r>
          <w:rPr>
            <w:noProof/>
            <w:webHidden/>
          </w:rPr>
          <w:t>40</w:t>
        </w:r>
        <w:r>
          <w:rPr>
            <w:noProof/>
            <w:webHidden/>
          </w:rPr>
          <w:fldChar w:fldCharType="end"/>
        </w:r>
      </w:hyperlink>
    </w:p>
    <w:p w14:paraId="664DA8B0" w14:textId="77777777" w:rsidR="00EB73C2" w:rsidRDefault="00EB73C2">
      <w:pPr>
        <w:pStyle w:val="TOC4"/>
        <w:rPr>
          <w:rFonts w:asciiTheme="minorHAnsi" w:eastAsiaTheme="minorEastAsia" w:hAnsiTheme="minorHAnsi" w:cstheme="minorBidi"/>
          <w:noProof/>
          <w:sz w:val="22"/>
          <w:szCs w:val="22"/>
        </w:rPr>
      </w:pPr>
      <w:hyperlink w:anchor="_Toc470527344" w:history="1">
        <w:r w:rsidRPr="0058028F">
          <w:rPr>
            <w:rStyle w:val="Hyperlink"/>
            <w:noProof/>
          </w:rPr>
          <w:t>Success Measures</w:t>
        </w:r>
        <w:r>
          <w:rPr>
            <w:noProof/>
            <w:webHidden/>
          </w:rPr>
          <w:tab/>
        </w:r>
        <w:r>
          <w:rPr>
            <w:noProof/>
            <w:webHidden/>
          </w:rPr>
          <w:fldChar w:fldCharType="begin"/>
        </w:r>
        <w:r>
          <w:rPr>
            <w:noProof/>
            <w:webHidden/>
          </w:rPr>
          <w:instrText xml:space="preserve"> PAGEREF _Toc470527344 \h </w:instrText>
        </w:r>
        <w:r>
          <w:rPr>
            <w:noProof/>
            <w:webHidden/>
          </w:rPr>
        </w:r>
        <w:r>
          <w:rPr>
            <w:noProof/>
            <w:webHidden/>
          </w:rPr>
          <w:fldChar w:fldCharType="separate"/>
        </w:r>
        <w:r>
          <w:rPr>
            <w:noProof/>
            <w:webHidden/>
          </w:rPr>
          <w:t>44</w:t>
        </w:r>
        <w:r>
          <w:rPr>
            <w:noProof/>
            <w:webHidden/>
          </w:rPr>
          <w:fldChar w:fldCharType="end"/>
        </w:r>
      </w:hyperlink>
    </w:p>
    <w:p w14:paraId="4C4D43CD" w14:textId="77777777" w:rsidR="00EB73C2" w:rsidRDefault="00EB73C2">
      <w:pPr>
        <w:pStyle w:val="TOC5"/>
        <w:rPr>
          <w:rFonts w:asciiTheme="minorHAnsi" w:eastAsiaTheme="minorEastAsia" w:hAnsiTheme="minorHAnsi" w:cstheme="minorBidi"/>
          <w:noProof/>
          <w:sz w:val="22"/>
          <w:szCs w:val="22"/>
        </w:rPr>
      </w:pPr>
      <w:hyperlink w:anchor="_Toc470527345" w:history="1">
        <w:r w:rsidRPr="0058028F">
          <w:rPr>
            <w:rStyle w:val="Hyperlink"/>
            <w:noProof/>
          </w:rPr>
          <w:t>Mission Success Measures</w:t>
        </w:r>
        <w:r>
          <w:rPr>
            <w:noProof/>
            <w:webHidden/>
          </w:rPr>
          <w:tab/>
        </w:r>
        <w:r>
          <w:rPr>
            <w:noProof/>
            <w:webHidden/>
          </w:rPr>
          <w:fldChar w:fldCharType="begin"/>
        </w:r>
        <w:r>
          <w:rPr>
            <w:noProof/>
            <w:webHidden/>
          </w:rPr>
          <w:instrText xml:space="preserve"> PAGEREF _Toc470527345 \h </w:instrText>
        </w:r>
        <w:r>
          <w:rPr>
            <w:noProof/>
            <w:webHidden/>
          </w:rPr>
        </w:r>
        <w:r>
          <w:rPr>
            <w:noProof/>
            <w:webHidden/>
          </w:rPr>
          <w:fldChar w:fldCharType="separate"/>
        </w:r>
        <w:r>
          <w:rPr>
            <w:noProof/>
            <w:webHidden/>
          </w:rPr>
          <w:t>46</w:t>
        </w:r>
        <w:r>
          <w:rPr>
            <w:noProof/>
            <w:webHidden/>
          </w:rPr>
          <w:fldChar w:fldCharType="end"/>
        </w:r>
      </w:hyperlink>
    </w:p>
    <w:p w14:paraId="4B2EDD79" w14:textId="77777777" w:rsidR="00EB73C2" w:rsidRDefault="00EB73C2">
      <w:pPr>
        <w:pStyle w:val="TOC5"/>
        <w:rPr>
          <w:rFonts w:asciiTheme="minorHAnsi" w:eastAsiaTheme="minorEastAsia" w:hAnsiTheme="minorHAnsi" w:cstheme="minorBidi"/>
          <w:noProof/>
          <w:sz w:val="22"/>
          <w:szCs w:val="22"/>
        </w:rPr>
      </w:pPr>
      <w:hyperlink w:anchor="_Toc470527346" w:history="1">
        <w:r w:rsidRPr="0058028F">
          <w:rPr>
            <w:rStyle w:val="Hyperlink"/>
            <w:noProof/>
          </w:rPr>
          <w:t>Lines of Business Success Measures</w:t>
        </w:r>
        <w:r>
          <w:rPr>
            <w:noProof/>
            <w:webHidden/>
          </w:rPr>
          <w:tab/>
        </w:r>
        <w:r>
          <w:rPr>
            <w:noProof/>
            <w:webHidden/>
          </w:rPr>
          <w:fldChar w:fldCharType="begin"/>
        </w:r>
        <w:r>
          <w:rPr>
            <w:noProof/>
            <w:webHidden/>
          </w:rPr>
          <w:instrText xml:space="preserve"> PAGEREF _Toc470527346 \h </w:instrText>
        </w:r>
        <w:r>
          <w:rPr>
            <w:noProof/>
            <w:webHidden/>
          </w:rPr>
        </w:r>
        <w:r>
          <w:rPr>
            <w:noProof/>
            <w:webHidden/>
          </w:rPr>
          <w:fldChar w:fldCharType="separate"/>
        </w:r>
        <w:r>
          <w:rPr>
            <w:noProof/>
            <w:webHidden/>
          </w:rPr>
          <w:t>47</w:t>
        </w:r>
        <w:r>
          <w:rPr>
            <w:noProof/>
            <w:webHidden/>
          </w:rPr>
          <w:fldChar w:fldCharType="end"/>
        </w:r>
      </w:hyperlink>
    </w:p>
    <w:p w14:paraId="5FF3482B" w14:textId="77777777" w:rsidR="00EB73C2" w:rsidRDefault="00EB73C2">
      <w:pPr>
        <w:pStyle w:val="TOC4"/>
        <w:rPr>
          <w:rFonts w:asciiTheme="minorHAnsi" w:eastAsiaTheme="minorEastAsia" w:hAnsiTheme="minorHAnsi" w:cstheme="minorBidi"/>
          <w:noProof/>
          <w:sz w:val="22"/>
          <w:szCs w:val="22"/>
        </w:rPr>
      </w:pPr>
      <w:hyperlink w:anchor="_Toc470527347" w:history="1">
        <w:r w:rsidRPr="0058028F">
          <w:rPr>
            <w:rStyle w:val="Hyperlink"/>
            <w:noProof/>
          </w:rPr>
          <w:t>Great Start Summary</w:t>
        </w:r>
        <w:r>
          <w:rPr>
            <w:noProof/>
            <w:webHidden/>
          </w:rPr>
          <w:tab/>
        </w:r>
        <w:r>
          <w:rPr>
            <w:noProof/>
            <w:webHidden/>
          </w:rPr>
          <w:fldChar w:fldCharType="begin"/>
        </w:r>
        <w:r>
          <w:rPr>
            <w:noProof/>
            <w:webHidden/>
          </w:rPr>
          <w:instrText xml:space="preserve"> PAGEREF _Toc470527347 \h </w:instrText>
        </w:r>
        <w:r>
          <w:rPr>
            <w:noProof/>
            <w:webHidden/>
          </w:rPr>
        </w:r>
        <w:r>
          <w:rPr>
            <w:noProof/>
            <w:webHidden/>
          </w:rPr>
          <w:fldChar w:fldCharType="separate"/>
        </w:r>
        <w:r>
          <w:rPr>
            <w:noProof/>
            <w:webHidden/>
          </w:rPr>
          <w:t>49</w:t>
        </w:r>
        <w:r>
          <w:rPr>
            <w:noProof/>
            <w:webHidden/>
          </w:rPr>
          <w:fldChar w:fldCharType="end"/>
        </w:r>
      </w:hyperlink>
    </w:p>
    <w:p w14:paraId="132471F7" w14:textId="77777777" w:rsidR="00EB73C2" w:rsidRDefault="00EB73C2">
      <w:pPr>
        <w:pStyle w:val="TOC2"/>
        <w:rPr>
          <w:rFonts w:asciiTheme="minorHAnsi" w:eastAsiaTheme="minorEastAsia" w:hAnsiTheme="minorHAnsi" w:cstheme="minorBidi"/>
          <w:noProof/>
          <w:sz w:val="22"/>
          <w:szCs w:val="22"/>
        </w:rPr>
      </w:pPr>
      <w:hyperlink w:anchor="_Toc470527348" w:history="1">
        <w:r w:rsidRPr="0058028F">
          <w:rPr>
            <w:rStyle w:val="Hyperlink"/>
            <w:noProof/>
          </w:rPr>
          <w:t>Great Ideas</w:t>
        </w:r>
        <w:r>
          <w:rPr>
            <w:noProof/>
            <w:webHidden/>
          </w:rPr>
          <w:tab/>
        </w:r>
        <w:r>
          <w:rPr>
            <w:noProof/>
            <w:webHidden/>
          </w:rPr>
          <w:fldChar w:fldCharType="begin"/>
        </w:r>
        <w:r>
          <w:rPr>
            <w:noProof/>
            <w:webHidden/>
          </w:rPr>
          <w:instrText xml:space="preserve"> PAGEREF _Toc470527348 \h </w:instrText>
        </w:r>
        <w:r>
          <w:rPr>
            <w:noProof/>
            <w:webHidden/>
          </w:rPr>
        </w:r>
        <w:r>
          <w:rPr>
            <w:noProof/>
            <w:webHidden/>
          </w:rPr>
          <w:fldChar w:fldCharType="separate"/>
        </w:r>
        <w:r>
          <w:rPr>
            <w:noProof/>
            <w:webHidden/>
          </w:rPr>
          <w:t>50</w:t>
        </w:r>
        <w:r>
          <w:rPr>
            <w:noProof/>
            <w:webHidden/>
          </w:rPr>
          <w:fldChar w:fldCharType="end"/>
        </w:r>
      </w:hyperlink>
    </w:p>
    <w:p w14:paraId="7834CA1F" w14:textId="77777777" w:rsidR="00EB73C2" w:rsidRDefault="00EB73C2">
      <w:pPr>
        <w:pStyle w:val="TOC3"/>
        <w:rPr>
          <w:rFonts w:asciiTheme="minorHAnsi" w:eastAsiaTheme="minorEastAsia" w:hAnsiTheme="minorHAnsi" w:cstheme="minorBidi"/>
          <w:noProof/>
          <w:sz w:val="22"/>
          <w:szCs w:val="22"/>
        </w:rPr>
      </w:pPr>
      <w:hyperlink w:anchor="_Toc470527349" w:history="1">
        <w:r w:rsidRPr="0058028F">
          <w:rPr>
            <w:rStyle w:val="Hyperlink"/>
            <w:noProof/>
          </w:rPr>
          <w:t>Vision Statement</w:t>
        </w:r>
        <w:r>
          <w:rPr>
            <w:noProof/>
            <w:webHidden/>
          </w:rPr>
          <w:tab/>
        </w:r>
        <w:r>
          <w:rPr>
            <w:noProof/>
            <w:webHidden/>
          </w:rPr>
          <w:fldChar w:fldCharType="begin"/>
        </w:r>
        <w:r>
          <w:rPr>
            <w:noProof/>
            <w:webHidden/>
          </w:rPr>
          <w:instrText xml:space="preserve"> PAGEREF _Toc470527349 \h </w:instrText>
        </w:r>
        <w:r>
          <w:rPr>
            <w:noProof/>
            <w:webHidden/>
          </w:rPr>
        </w:r>
        <w:r>
          <w:rPr>
            <w:noProof/>
            <w:webHidden/>
          </w:rPr>
          <w:fldChar w:fldCharType="separate"/>
        </w:r>
        <w:r>
          <w:rPr>
            <w:noProof/>
            <w:webHidden/>
          </w:rPr>
          <w:t>50</w:t>
        </w:r>
        <w:r>
          <w:rPr>
            <w:noProof/>
            <w:webHidden/>
          </w:rPr>
          <w:fldChar w:fldCharType="end"/>
        </w:r>
      </w:hyperlink>
    </w:p>
    <w:p w14:paraId="1C3B0CB6" w14:textId="77777777" w:rsidR="00EB73C2" w:rsidRDefault="00EB73C2">
      <w:pPr>
        <w:pStyle w:val="TOC4"/>
        <w:rPr>
          <w:rFonts w:asciiTheme="minorHAnsi" w:eastAsiaTheme="minorEastAsia" w:hAnsiTheme="minorHAnsi" w:cstheme="minorBidi"/>
          <w:noProof/>
          <w:sz w:val="22"/>
          <w:szCs w:val="22"/>
        </w:rPr>
      </w:pPr>
      <w:hyperlink w:anchor="_Toc470527350" w:history="1">
        <w:r w:rsidRPr="0058028F">
          <w:rPr>
            <w:rStyle w:val="Hyperlink"/>
            <w:noProof/>
          </w:rPr>
          <w:t>Ideate</w:t>
        </w:r>
        <w:r>
          <w:rPr>
            <w:noProof/>
            <w:webHidden/>
          </w:rPr>
          <w:tab/>
        </w:r>
        <w:r>
          <w:rPr>
            <w:noProof/>
            <w:webHidden/>
          </w:rPr>
          <w:fldChar w:fldCharType="begin"/>
        </w:r>
        <w:r>
          <w:rPr>
            <w:noProof/>
            <w:webHidden/>
          </w:rPr>
          <w:instrText xml:space="preserve"> PAGEREF _Toc470527350 \h </w:instrText>
        </w:r>
        <w:r>
          <w:rPr>
            <w:noProof/>
            <w:webHidden/>
          </w:rPr>
        </w:r>
        <w:r>
          <w:rPr>
            <w:noProof/>
            <w:webHidden/>
          </w:rPr>
          <w:fldChar w:fldCharType="separate"/>
        </w:r>
        <w:r>
          <w:rPr>
            <w:noProof/>
            <w:webHidden/>
          </w:rPr>
          <w:t>52</w:t>
        </w:r>
        <w:r>
          <w:rPr>
            <w:noProof/>
            <w:webHidden/>
          </w:rPr>
          <w:fldChar w:fldCharType="end"/>
        </w:r>
      </w:hyperlink>
    </w:p>
    <w:p w14:paraId="206368ED" w14:textId="77777777" w:rsidR="00EB73C2" w:rsidRDefault="00EB73C2">
      <w:pPr>
        <w:pStyle w:val="TOC5"/>
        <w:rPr>
          <w:rFonts w:asciiTheme="minorHAnsi" w:eastAsiaTheme="minorEastAsia" w:hAnsiTheme="minorHAnsi" w:cstheme="minorBidi"/>
          <w:noProof/>
          <w:sz w:val="22"/>
          <w:szCs w:val="22"/>
        </w:rPr>
      </w:pPr>
      <w:hyperlink w:anchor="_Toc470527351" w:history="1">
        <w:r w:rsidRPr="0058028F">
          <w:rPr>
            <w:rStyle w:val="Hyperlink"/>
            <w:noProof/>
          </w:rPr>
          <w:t>Stakeholders</w:t>
        </w:r>
        <w:r>
          <w:rPr>
            <w:noProof/>
            <w:webHidden/>
          </w:rPr>
          <w:tab/>
        </w:r>
        <w:r>
          <w:rPr>
            <w:noProof/>
            <w:webHidden/>
          </w:rPr>
          <w:fldChar w:fldCharType="begin"/>
        </w:r>
        <w:r>
          <w:rPr>
            <w:noProof/>
            <w:webHidden/>
          </w:rPr>
          <w:instrText xml:space="preserve"> PAGEREF _Toc470527351 \h </w:instrText>
        </w:r>
        <w:r>
          <w:rPr>
            <w:noProof/>
            <w:webHidden/>
          </w:rPr>
        </w:r>
        <w:r>
          <w:rPr>
            <w:noProof/>
            <w:webHidden/>
          </w:rPr>
          <w:fldChar w:fldCharType="separate"/>
        </w:r>
        <w:r>
          <w:rPr>
            <w:noProof/>
            <w:webHidden/>
          </w:rPr>
          <w:t>53</w:t>
        </w:r>
        <w:r>
          <w:rPr>
            <w:noProof/>
            <w:webHidden/>
          </w:rPr>
          <w:fldChar w:fldCharType="end"/>
        </w:r>
      </w:hyperlink>
    </w:p>
    <w:p w14:paraId="20BD1887" w14:textId="77777777" w:rsidR="00EB73C2" w:rsidRDefault="00EB73C2">
      <w:pPr>
        <w:pStyle w:val="TOC5"/>
        <w:rPr>
          <w:rFonts w:asciiTheme="minorHAnsi" w:eastAsiaTheme="minorEastAsia" w:hAnsiTheme="minorHAnsi" w:cstheme="minorBidi"/>
          <w:noProof/>
          <w:sz w:val="22"/>
          <w:szCs w:val="22"/>
        </w:rPr>
      </w:pPr>
      <w:hyperlink w:anchor="_Toc470527352" w:history="1">
        <w:r w:rsidRPr="0058028F">
          <w:rPr>
            <w:rStyle w:val="Hyperlink"/>
            <w:noProof/>
          </w:rPr>
          <w:t>BOBs</w:t>
        </w:r>
        <w:r>
          <w:rPr>
            <w:noProof/>
            <w:webHidden/>
          </w:rPr>
          <w:tab/>
        </w:r>
        <w:r>
          <w:rPr>
            <w:noProof/>
            <w:webHidden/>
          </w:rPr>
          <w:fldChar w:fldCharType="begin"/>
        </w:r>
        <w:r>
          <w:rPr>
            <w:noProof/>
            <w:webHidden/>
          </w:rPr>
          <w:instrText xml:space="preserve"> PAGEREF _Toc470527352 \h </w:instrText>
        </w:r>
        <w:r>
          <w:rPr>
            <w:noProof/>
            <w:webHidden/>
          </w:rPr>
        </w:r>
        <w:r>
          <w:rPr>
            <w:noProof/>
            <w:webHidden/>
          </w:rPr>
          <w:fldChar w:fldCharType="separate"/>
        </w:r>
        <w:r>
          <w:rPr>
            <w:noProof/>
            <w:webHidden/>
          </w:rPr>
          <w:t>59</w:t>
        </w:r>
        <w:r>
          <w:rPr>
            <w:noProof/>
            <w:webHidden/>
          </w:rPr>
          <w:fldChar w:fldCharType="end"/>
        </w:r>
      </w:hyperlink>
    </w:p>
    <w:p w14:paraId="1162B103" w14:textId="77777777" w:rsidR="00EB73C2" w:rsidRDefault="00EB73C2">
      <w:pPr>
        <w:pStyle w:val="TOC5"/>
        <w:rPr>
          <w:rFonts w:asciiTheme="minorHAnsi" w:eastAsiaTheme="minorEastAsia" w:hAnsiTheme="minorHAnsi" w:cstheme="minorBidi"/>
          <w:noProof/>
          <w:sz w:val="22"/>
          <w:szCs w:val="22"/>
        </w:rPr>
      </w:pPr>
      <w:hyperlink w:anchor="_Toc470527353" w:history="1">
        <w:r w:rsidRPr="0058028F">
          <w:rPr>
            <w:rStyle w:val="Hyperlink"/>
            <w:noProof/>
          </w:rPr>
          <w:t>Stop Fix</w:t>
        </w:r>
        <w:r>
          <w:rPr>
            <w:noProof/>
            <w:webHidden/>
          </w:rPr>
          <w:tab/>
        </w:r>
        <w:r>
          <w:rPr>
            <w:noProof/>
            <w:webHidden/>
          </w:rPr>
          <w:fldChar w:fldCharType="begin"/>
        </w:r>
        <w:r>
          <w:rPr>
            <w:noProof/>
            <w:webHidden/>
          </w:rPr>
          <w:instrText xml:space="preserve"> PAGEREF _Toc470527353 \h </w:instrText>
        </w:r>
        <w:r>
          <w:rPr>
            <w:noProof/>
            <w:webHidden/>
          </w:rPr>
        </w:r>
        <w:r>
          <w:rPr>
            <w:noProof/>
            <w:webHidden/>
          </w:rPr>
          <w:fldChar w:fldCharType="separate"/>
        </w:r>
        <w:r>
          <w:rPr>
            <w:noProof/>
            <w:webHidden/>
          </w:rPr>
          <w:t>64</w:t>
        </w:r>
        <w:r>
          <w:rPr>
            <w:noProof/>
            <w:webHidden/>
          </w:rPr>
          <w:fldChar w:fldCharType="end"/>
        </w:r>
      </w:hyperlink>
    </w:p>
    <w:p w14:paraId="122D7BE3" w14:textId="77777777" w:rsidR="00EB73C2" w:rsidRDefault="00EB73C2">
      <w:pPr>
        <w:pStyle w:val="TOC5"/>
        <w:rPr>
          <w:rFonts w:asciiTheme="minorHAnsi" w:eastAsiaTheme="minorEastAsia" w:hAnsiTheme="minorHAnsi" w:cstheme="minorBidi"/>
          <w:noProof/>
          <w:sz w:val="22"/>
          <w:szCs w:val="22"/>
        </w:rPr>
      </w:pPr>
      <w:hyperlink w:anchor="_Toc470527354" w:history="1">
        <w:r w:rsidRPr="0058028F">
          <w:rPr>
            <w:rStyle w:val="Hyperlink"/>
            <w:noProof/>
          </w:rPr>
          <w:t>Great Questions</w:t>
        </w:r>
        <w:r>
          <w:rPr>
            <w:noProof/>
            <w:webHidden/>
          </w:rPr>
          <w:tab/>
        </w:r>
        <w:r>
          <w:rPr>
            <w:noProof/>
            <w:webHidden/>
          </w:rPr>
          <w:fldChar w:fldCharType="begin"/>
        </w:r>
        <w:r>
          <w:rPr>
            <w:noProof/>
            <w:webHidden/>
          </w:rPr>
          <w:instrText xml:space="preserve"> PAGEREF _Toc470527354 \h </w:instrText>
        </w:r>
        <w:r>
          <w:rPr>
            <w:noProof/>
            <w:webHidden/>
          </w:rPr>
        </w:r>
        <w:r>
          <w:rPr>
            <w:noProof/>
            <w:webHidden/>
          </w:rPr>
          <w:fldChar w:fldCharType="separate"/>
        </w:r>
        <w:r>
          <w:rPr>
            <w:noProof/>
            <w:webHidden/>
          </w:rPr>
          <w:t>67</w:t>
        </w:r>
        <w:r>
          <w:rPr>
            <w:noProof/>
            <w:webHidden/>
          </w:rPr>
          <w:fldChar w:fldCharType="end"/>
        </w:r>
      </w:hyperlink>
    </w:p>
    <w:p w14:paraId="75F664FD" w14:textId="77777777" w:rsidR="00EB73C2" w:rsidRDefault="00EB73C2">
      <w:pPr>
        <w:pStyle w:val="TOC5"/>
        <w:rPr>
          <w:rFonts w:asciiTheme="minorHAnsi" w:eastAsiaTheme="minorEastAsia" w:hAnsiTheme="minorHAnsi" w:cstheme="minorBidi"/>
          <w:noProof/>
          <w:sz w:val="22"/>
          <w:szCs w:val="22"/>
        </w:rPr>
      </w:pPr>
      <w:hyperlink w:anchor="_Toc470527355" w:history="1">
        <w:r w:rsidRPr="0058028F">
          <w:rPr>
            <w:rStyle w:val="Hyperlink"/>
            <w:noProof/>
          </w:rPr>
          <w:t>SPOT</w:t>
        </w:r>
        <w:r>
          <w:rPr>
            <w:noProof/>
            <w:webHidden/>
          </w:rPr>
          <w:tab/>
        </w:r>
        <w:r>
          <w:rPr>
            <w:noProof/>
            <w:webHidden/>
          </w:rPr>
          <w:fldChar w:fldCharType="begin"/>
        </w:r>
        <w:r>
          <w:rPr>
            <w:noProof/>
            <w:webHidden/>
          </w:rPr>
          <w:instrText xml:space="preserve"> PAGEREF _Toc470527355 \h </w:instrText>
        </w:r>
        <w:r>
          <w:rPr>
            <w:noProof/>
            <w:webHidden/>
          </w:rPr>
        </w:r>
        <w:r>
          <w:rPr>
            <w:noProof/>
            <w:webHidden/>
          </w:rPr>
          <w:fldChar w:fldCharType="separate"/>
        </w:r>
        <w:r>
          <w:rPr>
            <w:noProof/>
            <w:webHidden/>
          </w:rPr>
          <w:t>70</w:t>
        </w:r>
        <w:r>
          <w:rPr>
            <w:noProof/>
            <w:webHidden/>
          </w:rPr>
          <w:fldChar w:fldCharType="end"/>
        </w:r>
      </w:hyperlink>
    </w:p>
    <w:p w14:paraId="088D4097" w14:textId="77777777" w:rsidR="00EB73C2" w:rsidRDefault="00EB73C2">
      <w:pPr>
        <w:pStyle w:val="TOC4"/>
        <w:rPr>
          <w:rFonts w:asciiTheme="minorHAnsi" w:eastAsiaTheme="minorEastAsia" w:hAnsiTheme="minorHAnsi" w:cstheme="minorBidi"/>
          <w:noProof/>
          <w:sz w:val="22"/>
          <w:szCs w:val="22"/>
        </w:rPr>
      </w:pPr>
      <w:hyperlink w:anchor="_Toc470527356" w:history="1">
        <w:r w:rsidRPr="0058028F">
          <w:rPr>
            <w:rStyle w:val="Hyperlink"/>
            <w:noProof/>
          </w:rPr>
          <w:t>Vision Statement</w:t>
        </w:r>
        <w:r>
          <w:rPr>
            <w:noProof/>
            <w:webHidden/>
          </w:rPr>
          <w:tab/>
        </w:r>
        <w:r>
          <w:rPr>
            <w:noProof/>
            <w:webHidden/>
          </w:rPr>
          <w:fldChar w:fldCharType="begin"/>
        </w:r>
        <w:r>
          <w:rPr>
            <w:noProof/>
            <w:webHidden/>
          </w:rPr>
          <w:instrText xml:space="preserve"> PAGEREF _Toc470527356 \h </w:instrText>
        </w:r>
        <w:r>
          <w:rPr>
            <w:noProof/>
            <w:webHidden/>
          </w:rPr>
        </w:r>
        <w:r>
          <w:rPr>
            <w:noProof/>
            <w:webHidden/>
          </w:rPr>
          <w:fldChar w:fldCharType="separate"/>
        </w:r>
        <w:r>
          <w:rPr>
            <w:noProof/>
            <w:webHidden/>
          </w:rPr>
          <w:t>75</w:t>
        </w:r>
        <w:r>
          <w:rPr>
            <w:noProof/>
            <w:webHidden/>
          </w:rPr>
          <w:fldChar w:fldCharType="end"/>
        </w:r>
      </w:hyperlink>
    </w:p>
    <w:p w14:paraId="2DF38BF1" w14:textId="77777777" w:rsidR="00EB73C2" w:rsidRDefault="00EB73C2">
      <w:pPr>
        <w:pStyle w:val="TOC3"/>
        <w:rPr>
          <w:rFonts w:asciiTheme="minorHAnsi" w:eastAsiaTheme="minorEastAsia" w:hAnsiTheme="minorHAnsi" w:cstheme="minorBidi"/>
          <w:noProof/>
          <w:sz w:val="22"/>
          <w:szCs w:val="22"/>
        </w:rPr>
      </w:pPr>
      <w:hyperlink w:anchor="_Toc470527357" w:history="1">
        <w:r w:rsidRPr="0058028F">
          <w:rPr>
            <w:rStyle w:val="Hyperlink"/>
            <w:noProof/>
          </w:rPr>
          <w:t>Vision Ideas</w:t>
        </w:r>
        <w:r>
          <w:rPr>
            <w:noProof/>
            <w:webHidden/>
          </w:rPr>
          <w:tab/>
        </w:r>
        <w:r>
          <w:rPr>
            <w:noProof/>
            <w:webHidden/>
          </w:rPr>
          <w:fldChar w:fldCharType="begin"/>
        </w:r>
        <w:r>
          <w:rPr>
            <w:noProof/>
            <w:webHidden/>
          </w:rPr>
          <w:instrText xml:space="preserve"> PAGEREF _Toc470527357 \h </w:instrText>
        </w:r>
        <w:r>
          <w:rPr>
            <w:noProof/>
            <w:webHidden/>
          </w:rPr>
        </w:r>
        <w:r>
          <w:rPr>
            <w:noProof/>
            <w:webHidden/>
          </w:rPr>
          <w:fldChar w:fldCharType="separate"/>
        </w:r>
        <w:r>
          <w:rPr>
            <w:noProof/>
            <w:webHidden/>
          </w:rPr>
          <w:t>77</w:t>
        </w:r>
        <w:r>
          <w:rPr>
            <w:noProof/>
            <w:webHidden/>
          </w:rPr>
          <w:fldChar w:fldCharType="end"/>
        </w:r>
      </w:hyperlink>
    </w:p>
    <w:p w14:paraId="734C6108" w14:textId="77777777" w:rsidR="00EB73C2" w:rsidRDefault="00EB73C2">
      <w:pPr>
        <w:pStyle w:val="TOC4"/>
        <w:rPr>
          <w:rFonts w:asciiTheme="minorHAnsi" w:eastAsiaTheme="minorEastAsia" w:hAnsiTheme="minorHAnsi" w:cstheme="minorBidi"/>
          <w:noProof/>
          <w:sz w:val="22"/>
          <w:szCs w:val="22"/>
        </w:rPr>
      </w:pPr>
      <w:hyperlink w:anchor="_Toc470527358" w:history="1">
        <w:r w:rsidRPr="0058028F">
          <w:rPr>
            <w:rStyle w:val="Hyperlink"/>
            <w:noProof/>
          </w:rPr>
          <w:t>Collect</w:t>
        </w:r>
        <w:r>
          <w:rPr>
            <w:noProof/>
            <w:webHidden/>
          </w:rPr>
          <w:tab/>
        </w:r>
        <w:r>
          <w:rPr>
            <w:noProof/>
            <w:webHidden/>
          </w:rPr>
          <w:fldChar w:fldCharType="begin"/>
        </w:r>
        <w:r>
          <w:rPr>
            <w:noProof/>
            <w:webHidden/>
          </w:rPr>
          <w:instrText xml:space="preserve"> PAGEREF _Toc470527358 \h </w:instrText>
        </w:r>
        <w:r>
          <w:rPr>
            <w:noProof/>
            <w:webHidden/>
          </w:rPr>
        </w:r>
        <w:r>
          <w:rPr>
            <w:noProof/>
            <w:webHidden/>
          </w:rPr>
          <w:fldChar w:fldCharType="separate"/>
        </w:r>
        <w:r>
          <w:rPr>
            <w:noProof/>
            <w:webHidden/>
          </w:rPr>
          <w:t>77</w:t>
        </w:r>
        <w:r>
          <w:rPr>
            <w:noProof/>
            <w:webHidden/>
          </w:rPr>
          <w:fldChar w:fldCharType="end"/>
        </w:r>
      </w:hyperlink>
    </w:p>
    <w:p w14:paraId="543370DB" w14:textId="77777777" w:rsidR="00EB73C2" w:rsidRDefault="00EB73C2">
      <w:pPr>
        <w:pStyle w:val="TOC4"/>
        <w:rPr>
          <w:rFonts w:asciiTheme="minorHAnsi" w:eastAsiaTheme="minorEastAsia" w:hAnsiTheme="minorHAnsi" w:cstheme="minorBidi"/>
          <w:noProof/>
          <w:sz w:val="22"/>
          <w:szCs w:val="22"/>
        </w:rPr>
      </w:pPr>
      <w:hyperlink w:anchor="_Toc470527359" w:history="1">
        <w:r w:rsidRPr="0058028F">
          <w:rPr>
            <w:rStyle w:val="Hyperlink"/>
            <w:noProof/>
          </w:rPr>
          <w:t>Evaluate</w:t>
        </w:r>
        <w:r>
          <w:rPr>
            <w:noProof/>
            <w:webHidden/>
          </w:rPr>
          <w:tab/>
        </w:r>
        <w:r>
          <w:rPr>
            <w:noProof/>
            <w:webHidden/>
          </w:rPr>
          <w:fldChar w:fldCharType="begin"/>
        </w:r>
        <w:r>
          <w:rPr>
            <w:noProof/>
            <w:webHidden/>
          </w:rPr>
          <w:instrText xml:space="preserve"> PAGEREF _Toc470527359 \h </w:instrText>
        </w:r>
        <w:r>
          <w:rPr>
            <w:noProof/>
            <w:webHidden/>
          </w:rPr>
        </w:r>
        <w:r>
          <w:rPr>
            <w:noProof/>
            <w:webHidden/>
          </w:rPr>
          <w:fldChar w:fldCharType="separate"/>
        </w:r>
        <w:r>
          <w:rPr>
            <w:noProof/>
            <w:webHidden/>
          </w:rPr>
          <w:t>78</w:t>
        </w:r>
        <w:r>
          <w:rPr>
            <w:noProof/>
            <w:webHidden/>
          </w:rPr>
          <w:fldChar w:fldCharType="end"/>
        </w:r>
      </w:hyperlink>
    </w:p>
    <w:p w14:paraId="547D72A0" w14:textId="77777777" w:rsidR="00EB73C2" w:rsidRDefault="00EB73C2">
      <w:pPr>
        <w:pStyle w:val="TOC5"/>
        <w:rPr>
          <w:rFonts w:asciiTheme="minorHAnsi" w:eastAsiaTheme="minorEastAsia" w:hAnsiTheme="minorHAnsi" w:cstheme="minorBidi"/>
          <w:noProof/>
          <w:sz w:val="22"/>
          <w:szCs w:val="22"/>
        </w:rPr>
      </w:pPr>
      <w:hyperlink w:anchor="_Toc470527360" w:history="1">
        <w:r w:rsidRPr="0058028F">
          <w:rPr>
            <w:rStyle w:val="Hyperlink"/>
            <w:noProof/>
          </w:rPr>
          <w:t>Decisions – Decisions</w:t>
        </w:r>
        <w:r>
          <w:rPr>
            <w:noProof/>
            <w:webHidden/>
          </w:rPr>
          <w:tab/>
        </w:r>
        <w:r>
          <w:rPr>
            <w:noProof/>
            <w:webHidden/>
          </w:rPr>
          <w:fldChar w:fldCharType="begin"/>
        </w:r>
        <w:r>
          <w:rPr>
            <w:noProof/>
            <w:webHidden/>
          </w:rPr>
          <w:instrText xml:space="preserve"> PAGEREF _Toc470527360 \h </w:instrText>
        </w:r>
        <w:r>
          <w:rPr>
            <w:noProof/>
            <w:webHidden/>
          </w:rPr>
        </w:r>
        <w:r>
          <w:rPr>
            <w:noProof/>
            <w:webHidden/>
          </w:rPr>
          <w:fldChar w:fldCharType="separate"/>
        </w:r>
        <w:r>
          <w:rPr>
            <w:noProof/>
            <w:webHidden/>
          </w:rPr>
          <w:t>78</w:t>
        </w:r>
        <w:r>
          <w:rPr>
            <w:noProof/>
            <w:webHidden/>
          </w:rPr>
          <w:fldChar w:fldCharType="end"/>
        </w:r>
      </w:hyperlink>
    </w:p>
    <w:p w14:paraId="6BA341A2" w14:textId="77777777" w:rsidR="00EB73C2" w:rsidRDefault="00EB73C2">
      <w:pPr>
        <w:pStyle w:val="TOC5"/>
        <w:rPr>
          <w:rFonts w:asciiTheme="minorHAnsi" w:eastAsiaTheme="minorEastAsia" w:hAnsiTheme="minorHAnsi" w:cstheme="minorBidi"/>
          <w:noProof/>
          <w:sz w:val="22"/>
          <w:szCs w:val="22"/>
        </w:rPr>
      </w:pPr>
      <w:hyperlink w:anchor="_Toc470527361" w:history="1">
        <w:r w:rsidRPr="0058028F">
          <w:rPr>
            <w:rStyle w:val="Hyperlink"/>
            <w:noProof/>
          </w:rPr>
          <w:t>First Cut</w:t>
        </w:r>
        <w:r>
          <w:rPr>
            <w:noProof/>
            <w:webHidden/>
          </w:rPr>
          <w:tab/>
        </w:r>
        <w:r>
          <w:rPr>
            <w:noProof/>
            <w:webHidden/>
          </w:rPr>
          <w:fldChar w:fldCharType="begin"/>
        </w:r>
        <w:r>
          <w:rPr>
            <w:noProof/>
            <w:webHidden/>
          </w:rPr>
          <w:instrText xml:space="preserve"> PAGEREF _Toc470527361 \h </w:instrText>
        </w:r>
        <w:r>
          <w:rPr>
            <w:noProof/>
            <w:webHidden/>
          </w:rPr>
        </w:r>
        <w:r>
          <w:rPr>
            <w:noProof/>
            <w:webHidden/>
          </w:rPr>
          <w:fldChar w:fldCharType="separate"/>
        </w:r>
        <w:r>
          <w:rPr>
            <w:noProof/>
            <w:webHidden/>
          </w:rPr>
          <w:t>79</w:t>
        </w:r>
        <w:r>
          <w:rPr>
            <w:noProof/>
            <w:webHidden/>
          </w:rPr>
          <w:fldChar w:fldCharType="end"/>
        </w:r>
      </w:hyperlink>
    </w:p>
    <w:p w14:paraId="7119D810" w14:textId="77777777" w:rsidR="00EB73C2" w:rsidRDefault="00EB73C2">
      <w:pPr>
        <w:pStyle w:val="TOC5"/>
        <w:rPr>
          <w:rFonts w:asciiTheme="minorHAnsi" w:eastAsiaTheme="minorEastAsia" w:hAnsiTheme="minorHAnsi" w:cstheme="minorBidi"/>
          <w:noProof/>
          <w:sz w:val="22"/>
          <w:szCs w:val="22"/>
        </w:rPr>
      </w:pPr>
      <w:hyperlink w:anchor="_Toc470527362" w:history="1">
        <w:r w:rsidRPr="0058028F">
          <w:rPr>
            <w:rStyle w:val="Hyperlink"/>
            <w:noProof/>
          </w:rPr>
          <w:t>Contenders</w:t>
        </w:r>
        <w:r>
          <w:rPr>
            <w:noProof/>
            <w:webHidden/>
          </w:rPr>
          <w:tab/>
        </w:r>
        <w:r>
          <w:rPr>
            <w:noProof/>
            <w:webHidden/>
          </w:rPr>
          <w:fldChar w:fldCharType="begin"/>
        </w:r>
        <w:r>
          <w:rPr>
            <w:noProof/>
            <w:webHidden/>
          </w:rPr>
          <w:instrText xml:space="preserve"> PAGEREF _Toc470527362 \h </w:instrText>
        </w:r>
        <w:r>
          <w:rPr>
            <w:noProof/>
            <w:webHidden/>
          </w:rPr>
        </w:r>
        <w:r>
          <w:rPr>
            <w:noProof/>
            <w:webHidden/>
          </w:rPr>
          <w:fldChar w:fldCharType="separate"/>
        </w:r>
        <w:r>
          <w:rPr>
            <w:noProof/>
            <w:webHidden/>
          </w:rPr>
          <w:t>80</w:t>
        </w:r>
        <w:r>
          <w:rPr>
            <w:noProof/>
            <w:webHidden/>
          </w:rPr>
          <w:fldChar w:fldCharType="end"/>
        </w:r>
      </w:hyperlink>
    </w:p>
    <w:p w14:paraId="0782D387" w14:textId="77777777" w:rsidR="00EB73C2" w:rsidRDefault="00EB73C2">
      <w:pPr>
        <w:pStyle w:val="TOC5"/>
        <w:rPr>
          <w:rFonts w:asciiTheme="minorHAnsi" w:eastAsiaTheme="minorEastAsia" w:hAnsiTheme="minorHAnsi" w:cstheme="minorBidi"/>
          <w:noProof/>
          <w:sz w:val="22"/>
          <w:szCs w:val="22"/>
        </w:rPr>
      </w:pPr>
      <w:hyperlink w:anchor="_Toc470527363" w:history="1">
        <w:r w:rsidRPr="0058028F">
          <w:rPr>
            <w:rStyle w:val="Hyperlink"/>
            <w:noProof/>
          </w:rPr>
          <w:t>Finalists</w:t>
        </w:r>
        <w:r>
          <w:rPr>
            <w:noProof/>
            <w:webHidden/>
          </w:rPr>
          <w:tab/>
        </w:r>
        <w:r>
          <w:rPr>
            <w:noProof/>
            <w:webHidden/>
          </w:rPr>
          <w:fldChar w:fldCharType="begin"/>
        </w:r>
        <w:r>
          <w:rPr>
            <w:noProof/>
            <w:webHidden/>
          </w:rPr>
          <w:instrText xml:space="preserve"> PAGEREF _Toc470527363 \h </w:instrText>
        </w:r>
        <w:r>
          <w:rPr>
            <w:noProof/>
            <w:webHidden/>
          </w:rPr>
        </w:r>
        <w:r>
          <w:rPr>
            <w:noProof/>
            <w:webHidden/>
          </w:rPr>
          <w:fldChar w:fldCharType="separate"/>
        </w:r>
        <w:r>
          <w:rPr>
            <w:noProof/>
            <w:webHidden/>
          </w:rPr>
          <w:t>80</w:t>
        </w:r>
        <w:r>
          <w:rPr>
            <w:noProof/>
            <w:webHidden/>
          </w:rPr>
          <w:fldChar w:fldCharType="end"/>
        </w:r>
      </w:hyperlink>
    </w:p>
    <w:p w14:paraId="40F9A34E" w14:textId="77777777" w:rsidR="00EB73C2" w:rsidRDefault="00EB73C2">
      <w:pPr>
        <w:pStyle w:val="TOC4"/>
        <w:rPr>
          <w:rFonts w:asciiTheme="minorHAnsi" w:eastAsiaTheme="minorEastAsia" w:hAnsiTheme="minorHAnsi" w:cstheme="minorBidi"/>
          <w:noProof/>
          <w:sz w:val="22"/>
          <w:szCs w:val="22"/>
        </w:rPr>
      </w:pPr>
      <w:hyperlink w:anchor="_Toc470527364" w:history="1">
        <w:r w:rsidRPr="0058028F">
          <w:rPr>
            <w:rStyle w:val="Hyperlink"/>
            <w:noProof/>
          </w:rPr>
          <w:t>Great Ideas Summary</w:t>
        </w:r>
        <w:r>
          <w:rPr>
            <w:noProof/>
            <w:webHidden/>
          </w:rPr>
          <w:tab/>
        </w:r>
        <w:r>
          <w:rPr>
            <w:noProof/>
            <w:webHidden/>
          </w:rPr>
          <w:fldChar w:fldCharType="begin"/>
        </w:r>
        <w:r>
          <w:rPr>
            <w:noProof/>
            <w:webHidden/>
          </w:rPr>
          <w:instrText xml:space="preserve"> PAGEREF _Toc470527364 \h </w:instrText>
        </w:r>
        <w:r>
          <w:rPr>
            <w:noProof/>
            <w:webHidden/>
          </w:rPr>
        </w:r>
        <w:r>
          <w:rPr>
            <w:noProof/>
            <w:webHidden/>
          </w:rPr>
          <w:fldChar w:fldCharType="separate"/>
        </w:r>
        <w:r>
          <w:rPr>
            <w:noProof/>
            <w:webHidden/>
          </w:rPr>
          <w:t>81</w:t>
        </w:r>
        <w:r>
          <w:rPr>
            <w:noProof/>
            <w:webHidden/>
          </w:rPr>
          <w:fldChar w:fldCharType="end"/>
        </w:r>
      </w:hyperlink>
    </w:p>
    <w:p w14:paraId="43FAC931" w14:textId="77777777" w:rsidR="00EB73C2" w:rsidRDefault="00EB73C2">
      <w:pPr>
        <w:pStyle w:val="TOC2"/>
        <w:rPr>
          <w:rFonts w:asciiTheme="minorHAnsi" w:eastAsiaTheme="minorEastAsia" w:hAnsiTheme="minorHAnsi" w:cstheme="minorBidi"/>
          <w:noProof/>
          <w:sz w:val="22"/>
          <w:szCs w:val="22"/>
        </w:rPr>
      </w:pPr>
      <w:hyperlink w:anchor="_Toc470527365" w:history="1">
        <w:r w:rsidRPr="0058028F">
          <w:rPr>
            <w:rStyle w:val="Hyperlink"/>
            <w:noProof/>
          </w:rPr>
          <w:t>Great Strategies</w:t>
        </w:r>
        <w:r>
          <w:rPr>
            <w:noProof/>
            <w:webHidden/>
          </w:rPr>
          <w:tab/>
        </w:r>
        <w:r>
          <w:rPr>
            <w:noProof/>
            <w:webHidden/>
          </w:rPr>
          <w:fldChar w:fldCharType="begin"/>
        </w:r>
        <w:r>
          <w:rPr>
            <w:noProof/>
            <w:webHidden/>
          </w:rPr>
          <w:instrText xml:space="preserve"> PAGEREF _Toc470527365 \h </w:instrText>
        </w:r>
        <w:r>
          <w:rPr>
            <w:noProof/>
            <w:webHidden/>
          </w:rPr>
        </w:r>
        <w:r>
          <w:rPr>
            <w:noProof/>
            <w:webHidden/>
          </w:rPr>
          <w:fldChar w:fldCharType="separate"/>
        </w:r>
        <w:r>
          <w:rPr>
            <w:noProof/>
            <w:webHidden/>
          </w:rPr>
          <w:t>83</w:t>
        </w:r>
        <w:r>
          <w:rPr>
            <w:noProof/>
            <w:webHidden/>
          </w:rPr>
          <w:fldChar w:fldCharType="end"/>
        </w:r>
      </w:hyperlink>
    </w:p>
    <w:p w14:paraId="07053F2F" w14:textId="77777777" w:rsidR="00EB73C2" w:rsidRDefault="00EB73C2">
      <w:pPr>
        <w:pStyle w:val="TOC3"/>
        <w:rPr>
          <w:rFonts w:asciiTheme="minorHAnsi" w:eastAsiaTheme="minorEastAsia" w:hAnsiTheme="minorHAnsi" w:cstheme="minorBidi"/>
          <w:noProof/>
          <w:sz w:val="22"/>
          <w:szCs w:val="22"/>
        </w:rPr>
      </w:pPr>
      <w:hyperlink w:anchor="_Toc470527366" w:history="1">
        <w:r w:rsidRPr="0058028F">
          <w:rPr>
            <w:rStyle w:val="Hyperlink"/>
            <w:noProof/>
          </w:rPr>
          <w:t>Vision Strategies</w:t>
        </w:r>
        <w:r>
          <w:rPr>
            <w:noProof/>
            <w:webHidden/>
          </w:rPr>
          <w:tab/>
        </w:r>
        <w:r>
          <w:rPr>
            <w:noProof/>
            <w:webHidden/>
          </w:rPr>
          <w:fldChar w:fldCharType="begin"/>
        </w:r>
        <w:r>
          <w:rPr>
            <w:noProof/>
            <w:webHidden/>
          </w:rPr>
          <w:instrText xml:space="preserve"> PAGEREF _Toc470527366 \h </w:instrText>
        </w:r>
        <w:r>
          <w:rPr>
            <w:noProof/>
            <w:webHidden/>
          </w:rPr>
        </w:r>
        <w:r>
          <w:rPr>
            <w:noProof/>
            <w:webHidden/>
          </w:rPr>
          <w:fldChar w:fldCharType="separate"/>
        </w:r>
        <w:r>
          <w:rPr>
            <w:noProof/>
            <w:webHidden/>
          </w:rPr>
          <w:t>83</w:t>
        </w:r>
        <w:r>
          <w:rPr>
            <w:noProof/>
            <w:webHidden/>
          </w:rPr>
          <w:fldChar w:fldCharType="end"/>
        </w:r>
      </w:hyperlink>
    </w:p>
    <w:p w14:paraId="6F55B481" w14:textId="77777777" w:rsidR="00EB73C2" w:rsidRDefault="00EB73C2">
      <w:pPr>
        <w:pStyle w:val="TOC4"/>
        <w:rPr>
          <w:rFonts w:asciiTheme="minorHAnsi" w:eastAsiaTheme="minorEastAsia" w:hAnsiTheme="minorHAnsi" w:cstheme="minorBidi"/>
          <w:noProof/>
          <w:sz w:val="22"/>
          <w:szCs w:val="22"/>
        </w:rPr>
      </w:pPr>
      <w:hyperlink w:anchor="_Toc470527367" w:history="1">
        <w:r w:rsidRPr="0058028F">
          <w:rPr>
            <w:rStyle w:val="Hyperlink"/>
            <w:noProof/>
          </w:rPr>
          <w:t>Build</w:t>
        </w:r>
        <w:r>
          <w:rPr>
            <w:noProof/>
            <w:webHidden/>
          </w:rPr>
          <w:tab/>
        </w:r>
        <w:r>
          <w:rPr>
            <w:noProof/>
            <w:webHidden/>
          </w:rPr>
          <w:fldChar w:fldCharType="begin"/>
        </w:r>
        <w:r>
          <w:rPr>
            <w:noProof/>
            <w:webHidden/>
          </w:rPr>
          <w:instrText xml:space="preserve"> PAGEREF _Toc470527367 \h </w:instrText>
        </w:r>
        <w:r>
          <w:rPr>
            <w:noProof/>
            <w:webHidden/>
          </w:rPr>
        </w:r>
        <w:r>
          <w:rPr>
            <w:noProof/>
            <w:webHidden/>
          </w:rPr>
          <w:fldChar w:fldCharType="separate"/>
        </w:r>
        <w:r>
          <w:rPr>
            <w:noProof/>
            <w:webHidden/>
          </w:rPr>
          <w:t>83</w:t>
        </w:r>
        <w:r>
          <w:rPr>
            <w:noProof/>
            <w:webHidden/>
          </w:rPr>
          <w:fldChar w:fldCharType="end"/>
        </w:r>
      </w:hyperlink>
    </w:p>
    <w:p w14:paraId="45FAAF2D" w14:textId="77777777" w:rsidR="00EB73C2" w:rsidRDefault="00EB73C2">
      <w:pPr>
        <w:pStyle w:val="TOC5"/>
        <w:rPr>
          <w:rFonts w:asciiTheme="minorHAnsi" w:eastAsiaTheme="minorEastAsia" w:hAnsiTheme="minorHAnsi" w:cstheme="minorBidi"/>
          <w:noProof/>
          <w:sz w:val="22"/>
          <w:szCs w:val="22"/>
        </w:rPr>
      </w:pPr>
      <w:hyperlink w:anchor="_Toc470527368" w:history="1">
        <w:r w:rsidRPr="0058028F">
          <w:rPr>
            <w:rStyle w:val="Hyperlink"/>
            <w:noProof/>
          </w:rPr>
          <w:t>Six Ps</w:t>
        </w:r>
        <w:r>
          <w:rPr>
            <w:noProof/>
            <w:webHidden/>
          </w:rPr>
          <w:tab/>
        </w:r>
        <w:r>
          <w:rPr>
            <w:noProof/>
            <w:webHidden/>
          </w:rPr>
          <w:fldChar w:fldCharType="begin"/>
        </w:r>
        <w:r>
          <w:rPr>
            <w:noProof/>
            <w:webHidden/>
          </w:rPr>
          <w:instrText xml:space="preserve"> PAGEREF _Toc470527368 \h </w:instrText>
        </w:r>
        <w:r>
          <w:rPr>
            <w:noProof/>
            <w:webHidden/>
          </w:rPr>
        </w:r>
        <w:r>
          <w:rPr>
            <w:noProof/>
            <w:webHidden/>
          </w:rPr>
          <w:fldChar w:fldCharType="separate"/>
        </w:r>
        <w:r>
          <w:rPr>
            <w:noProof/>
            <w:webHidden/>
          </w:rPr>
          <w:t>8</w:t>
        </w:r>
        <w:r>
          <w:rPr>
            <w:noProof/>
            <w:webHidden/>
          </w:rPr>
          <w:t>3</w:t>
        </w:r>
        <w:r>
          <w:rPr>
            <w:noProof/>
            <w:webHidden/>
          </w:rPr>
          <w:fldChar w:fldCharType="end"/>
        </w:r>
      </w:hyperlink>
    </w:p>
    <w:p w14:paraId="3D1F23FE" w14:textId="77777777" w:rsidR="00EB73C2" w:rsidRDefault="00EB73C2">
      <w:pPr>
        <w:pStyle w:val="TOC5"/>
        <w:rPr>
          <w:rFonts w:asciiTheme="minorHAnsi" w:eastAsiaTheme="minorEastAsia" w:hAnsiTheme="minorHAnsi" w:cstheme="minorBidi"/>
          <w:noProof/>
          <w:sz w:val="22"/>
          <w:szCs w:val="22"/>
        </w:rPr>
      </w:pPr>
      <w:hyperlink w:anchor="_Toc470527369"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369 \h </w:instrText>
        </w:r>
        <w:r>
          <w:rPr>
            <w:noProof/>
            <w:webHidden/>
          </w:rPr>
        </w:r>
        <w:r>
          <w:rPr>
            <w:noProof/>
            <w:webHidden/>
          </w:rPr>
          <w:fldChar w:fldCharType="separate"/>
        </w:r>
        <w:r>
          <w:rPr>
            <w:noProof/>
            <w:webHidden/>
          </w:rPr>
          <w:t>92</w:t>
        </w:r>
        <w:r>
          <w:rPr>
            <w:noProof/>
            <w:webHidden/>
          </w:rPr>
          <w:fldChar w:fldCharType="end"/>
        </w:r>
      </w:hyperlink>
    </w:p>
    <w:p w14:paraId="6EB4AE86" w14:textId="77777777" w:rsidR="00EB73C2" w:rsidRDefault="00EB73C2">
      <w:pPr>
        <w:pStyle w:val="TOC5"/>
        <w:rPr>
          <w:rFonts w:asciiTheme="minorHAnsi" w:eastAsiaTheme="minorEastAsia" w:hAnsiTheme="minorHAnsi" w:cstheme="minorBidi"/>
          <w:noProof/>
          <w:sz w:val="22"/>
          <w:szCs w:val="22"/>
        </w:rPr>
      </w:pPr>
      <w:hyperlink w:anchor="_Toc470527370" w:history="1">
        <w:r w:rsidRPr="0058028F">
          <w:rPr>
            <w:rStyle w:val="Hyperlink"/>
            <w:noProof/>
          </w:rPr>
          <w:t>New Strategies</w:t>
        </w:r>
        <w:r>
          <w:rPr>
            <w:noProof/>
            <w:webHidden/>
          </w:rPr>
          <w:tab/>
        </w:r>
        <w:r>
          <w:rPr>
            <w:noProof/>
            <w:webHidden/>
          </w:rPr>
          <w:fldChar w:fldCharType="begin"/>
        </w:r>
        <w:r>
          <w:rPr>
            <w:noProof/>
            <w:webHidden/>
          </w:rPr>
          <w:instrText xml:space="preserve"> PAGEREF _Toc470527370 \h </w:instrText>
        </w:r>
        <w:r>
          <w:rPr>
            <w:noProof/>
            <w:webHidden/>
          </w:rPr>
        </w:r>
        <w:r>
          <w:rPr>
            <w:noProof/>
            <w:webHidden/>
          </w:rPr>
          <w:fldChar w:fldCharType="separate"/>
        </w:r>
        <w:r>
          <w:rPr>
            <w:noProof/>
            <w:webHidden/>
          </w:rPr>
          <w:t>92</w:t>
        </w:r>
        <w:r>
          <w:rPr>
            <w:noProof/>
            <w:webHidden/>
          </w:rPr>
          <w:fldChar w:fldCharType="end"/>
        </w:r>
      </w:hyperlink>
    </w:p>
    <w:p w14:paraId="2498300F" w14:textId="77777777" w:rsidR="00EB73C2" w:rsidRDefault="00EB73C2">
      <w:pPr>
        <w:pStyle w:val="TOC4"/>
        <w:rPr>
          <w:rFonts w:asciiTheme="minorHAnsi" w:eastAsiaTheme="minorEastAsia" w:hAnsiTheme="minorHAnsi" w:cstheme="minorBidi"/>
          <w:noProof/>
          <w:sz w:val="22"/>
          <w:szCs w:val="22"/>
        </w:rPr>
      </w:pPr>
      <w:hyperlink w:anchor="_Toc470527371" w:history="1">
        <w:r w:rsidRPr="0058028F">
          <w:rPr>
            <w:rStyle w:val="Hyperlink"/>
            <w:noProof/>
          </w:rPr>
          <w:t>Test</w:t>
        </w:r>
        <w:r>
          <w:rPr>
            <w:noProof/>
            <w:webHidden/>
          </w:rPr>
          <w:tab/>
        </w:r>
        <w:r>
          <w:rPr>
            <w:noProof/>
            <w:webHidden/>
          </w:rPr>
          <w:fldChar w:fldCharType="begin"/>
        </w:r>
        <w:r>
          <w:rPr>
            <w:noProof/>
            <w:webHidden/>
          </w:rPr>
          <w:instrText xml:space="preserve"> PAGEREF _Toc470527371 \h </w:instrText>
        </w:r>
        <w:r>
          <w:rPr>
            <w:noProof/>
            <w:webHidden/>
          </w:rPr>
        </w:r>
        <w:r>
          <w:rPr>
            <w:noProof/>
            <w:webHidden/>
          </w:rPr>
          <w:fldChar w:fldCharType="separate"/>
        </w:r>
        <w:r>
          <w:rPr>
            <w:noProof/>
            <w:webHidden/>
          </w:rPr>
          <w:t>94</w:t>
        </w:r>
        <w:r>
          <w:rPr>
            <w:noProof/>
            <w:webHidden/>
          </w:rPr>
          <w:fldChar w:fldCharType="end"/>
        </w:r>
      </w:hyperlink>
    </w:p>
    <w:p w14:paraId="7D788025" w14:textId="77777777" w:rsidR="00EB73C2" w:rsidRDefault="00EB73C2">
      <w:pPr>
        <w:pStyle w:val="TOC5"/>
        <w:rPr>
          <w:rFonts w:asciiTheme="minorHAnsi" w:eastAsiaTheme="minorEastAsia" w:hAnsiTheme="minorHAnsi" w:cstheme="minorBidi"/>
          <w:noProof/>
          <w:sz w:val="22"/>
          <w:szCs w:val="22"/>
        </w:rPr>
      </w:pPr>
      <w:hyperlink w:anchor="_Toc470527372" w:history="1">
        <w:r w:rsidRPr="0058028F">
          <w:rPr>
            <w:rStyle w:val="Hyperlink"/>
            <w:noProof/>
          </w:rPr>
          <w:t>External Environment</w:t>
        </w:r>
        <w:r>
          <w:rPr>
            <w:noProof/>
            <w:webHidden/>
          </w:rPr>
          <w:tab/>
        </w:r>
        <w:r>
          <w:rPr>
            <w:noProof/>
            <w:webHidden/>
          </w:rPr>
          <w:fldChar w:fldCharType="begin"/>
        </w:r>
        <w:r>
          <w:rPr>
            <w:noProof/>
            <w:webHidden/>
          </w:rPr>
          <w:instrText xml:space="preserve"> PAGEREF _Toc470527372 \h </w:instrText>
        </w:r>
        <w:r>
          <w:rPr>
            <w:noProof/>
            <w:webHidden/>
          </w:rPr>
        </w:r>
        <w:r>
          <w:rPr>
            <w:noProof/>
            <w:webHidden/>
          </w:rPr>
          <w:fldChar w:fldCharType="separate"/>
        </w:r>
        <w:r>
          <w:rPr>
            <w:noProof/>
            <w:webHidden/>
          </w:rPr>
          <w:t>94</w:t>
        </w:r>
        <w:r>
          <w:rPr>
            <w:noProof/>
            <w:webHidden/>
          </w:rPr>
          <w:fldChar w:fldCharType="end"/>
        </w:r>
      </w:hyperlink>
    </w:p>
    <w:p w14:paraId="12D8FD56" w14:textId="77777777" w:rsidR="00EB73C2" w:rsidRDefault="00EB73C2">
      <w:pPr>
        <w:pStyle w:val="TOC5"/>
        <w:rPr>
          <w:rFonts w:asciiTheme="minorHAnsi" w:eastAsiaTheme="minorEastAsia" w:hAnsiTheme="minorHAnsi" w:cstheme="minorBidi"/>
          <w:noProof/>
          <w:sz w:val="22"/>
          <w:szCs w:val="22"/>
        </w:rPr>
      </w:pPr>
      <w:hyperlink w:anchor="_Toc470527373" w:history="1">
        <w:r w:rsidRPr="0058028F">
          <w:rPr>
            <w:rStyle w:val="Hyperlink"/>
            <w:noProof/>
          </w:rPr>
          <w:t>Internal Environment</w:t>
        </w:r>
        <w:r>
          <w:rPr>
            <w:noProof/>
            <w:webHidden/>
          </w:rPr>
          <w:tab/>
        </w:r>
        <w:r>
          <w:rPr>
            <w:noProof/>
            <w:webHidden/>
          </w:rPr>
          <w:fldChar w:fldCharType="begin"/>
        </w:r>
        <w:r>
          <w:rPr>
            <w:noProof/>
            <w:webHidden/>
          </w:rPr>
          <w:instrText xml:space="preserve"> PAGEREF _Toc470527373 \h </w:instrText>
        </w:r>
        <w:r>
          <w:rPr>
            <w:noProof/>
            <w:webHidden/>
          </w:rPr>
        </w:r>
        <w:r>
          <w:rPr>
            <w:noProof/>
            <w:webHidden/>
          </w:rPr>
          <w:fldChar w:fldCharType="separate"/>
        </w:r>
        <w:r>
          <w:rPr>
            <w:noProof/>
            <w:webHidden/>
          </w:rPr>
          <w:t>96</w:t>
        </w:r>
        <w:r>
          <w:rPr>
            <w:noProof/>
            <w:webHidden/>
          </w:rPr>
          <w:fldChar w:fldCharType="end"/>
        </w:r>
      </w:hyperlink>
    </w:p>
    <w:p w14:paraId="297B8351" w14:textId="77777777" w:rsidR="00EB73C2" w:rsidRDefault="00EB73C2">
      <w:pPr>
        <w:pStyle w:val="TOC5"/>
        <w:rPr>
          <w:rFonts w:asciiTheme="minorHAnsi" w:eastAsiaTheme="minorEastAsia" w:hAnsiTheme="minorHAnsi" w:cstheme="minorBidi"/>
          <w:noProof/>
          <w:sz w:val="22"/>
          <w:szCs w:val="22"/>
        </w:rPr>
      </w:pPr>
      <w:hyperlink w:anchor="_Toc470527374" w:history="1">
        <w:r w:rsidRPr="0058028F">
          <w:rPr>
            <w:rStyle w:val="Hyperlink"/>
            <w:noProof/>
          </w:rPr>
          <w:t>Decide</w:t>
        </w:r>
        <w:r>
          <w:rPr>
            <w:noProof/>
            <w:webHidden/>
          </w:rPr>
          <w:tab/>
        </w:r>
        <w:r>
          <w:rPr>
            <w:noProof/>
            <w:webHidden/>
          </w:rPr>
          <w:fldChar w:fldCharType="begin"/>
        </w:r>
        <w:r>
          <w:rPr>
            <w:noProof/>
            <w:webHidden/>
          </w:rPr>
          <w:instrText xml:space="preserve"> PAGEREF _Toc470527374 \h </w:instrText>
        </w:r>
        <w:r>
          <w:rPr>
            <w:noProof/>
            <w:webHidden/>
          </w:rPr>
        </w:r>
        <w:r>
          <w:rPr>
            <w:noProof/>
            <w:webHidden/>
          </w:rPr>
          <w:fldChar w:fldCharType="separate"/>
        </w:r>
        <w:r>
          <w:rPr>
            <w:noProof/>
            <w:webHidden/>
          </w:rPr>
          <w:t>106</w:t>
        </w:r>
        <w:r>
          <w:rPr>
            <w:noProof/>
            <w:webHidden/>
          </w:rPr>
          <w:fldChar w:fldCharType="end"/>
        </w:r>
      </w:hyperlink>
    </w:p>
    <w:p w14:paraId="02698150" w14:textId="77777777" w:rsidR="00EB73C2" w:rsidRDefault="00EB73C2">
      <w:pPr>
        <w:pStyle w:val="TOC3"/>
        <w:rPr>
          <w:rFonts w:asciiTheme="minorHAnsi" w:eastAsiaTheme="minorEastAsia" w:hAnsiTheme="minorHAnsi" w:cstheme="minorBidi"/>
          <w:noProof/>
          <w:sz w:val="22"/>
          <w:szCs w:val="22"/>
        </w:rPr>
      </w:pPr>
      <w:hyperlink w:anchor="_Toc470527375" w:history="1">
        <w:r w:rsidRPr="0058028F">
          <w:rPr>
            <w:rStyle w:val="Hyperlink"/>
            <w:noProof/>
          </w:rPr>
          <w:t>Strategy</w:t>
        </w:r>
        <w:r>
          <w:rPr>
            <w:noProof/>
            <w:webHidden/>
          </w:rPr>
          <w:tab/>
        </w:r>
        <w:r>
          <w:rPr>
            <w:noProof/>
            <w:webHidden/>
          </w:rPr>
          <w:fldChar w:fldCharType="begin"/>
        </w:r>
        <w:r>
          <w:rPr>
            <w:noProof/>
            <w:webHidden/>
          </w:rPr>
          <w:instrText xml:space="preserve"> PAGEREF _Toc470527375 \h </w:instrText>
        </w:r>
        <w:r>
          <w:rPr>
            <w:noProof/>
            <w:webHidden/>
          </w:rPr>
        </w:r>
        <w:r>
          <w:rPr>
            <w:noProof/>
            <w:webHidden/>
          </w:rPr>
          <w:fldChar w:fldCharType="separate"/>
        </w:r>
        <w:r>
          <w:rPr>
            <w:noProof/>
            <w:webHidden/>
          </w:rPr>
          <w:t>108</w:t>
        </w:r>
        <w:r>
          <w:rPr>
            <w:noProof/>
            <w:webHidden/>
          </w:rPr>
          <w:fldChar w:fldCharType="end"/>
        </w:r>
      </w:hyperlink>
    </w:p>
    <w:p w14:paraId="24928719" w14:textId="77777777" w:rsidR="00EB73C2" w:rsidRDefault="00EB73C2">
      <w:pPr>
        <w:pStyle w:val="TOC4"/>
        <w:rPr>
          <w:rFonts w:asciiTheme="minorHAnsi" w:eastAsiaTheme="minorEastAsia" w:hAnsiTheme="minorHAnsi" w:cstheme="minorBidi"/>
          <w:noProof/>
          <w:sz w:val="22"/>
          <w:szCs w:val="22"/>
        </w:rPr>
      </w:pPr>
      <w:hyperlink w:anchor="_Toc470527376" w:history="1">
        <w:r w:rsidRPr="0058028F">
          <w:rPr>
            <w:rStyle w:val="Hyperlink"/>
            <w:noProof/>
          </w:rPr>
          <w:t>Some Assembly Required</w:t>
        </w:r>
        <w:r>
          <w:rPr>
            <w:noProof/>
            <w:webHidden/>
          </w:rPr>
          <w:tab/>
        </w:r>
        <w:r>
          <w:rPr>
            <w:noProof/>
            <w:webHidden/>
          </w:rPr>
          <w:fldChar w:fldCharType="begin"/>
        </w:r>
        <w:r>
          <w:rPr>
            <w:noProof/>
            <w:webHidden/>
          </w:rPr>
          <w:instrText xml:space="preserve"> PAGEREF _Toc470527376 \h </w:instrText>
        </w:r>
        <w:r>
          <w:rPr>
            <w:noProof/>
            <w:webHidden/>
          </w:rPr>
        </w:r>
        <w:r>
          <w:rPr>
            <w:noProof/>
            <w:webHidden/>
          </w:rPr>
          <w:fldChar w:fldCharType="separate"/>
        </w:r>
        <w:r>
          <w:rPr>
            <w:noProof/>
            <w:webHidden/>
          </w:rPr>
          <w:t>108</w:t>
        </w:r>
        <w:r>
          <w:rPr>
            <w:noProof/>
            <w:webHidden/>
          </w:rPr>
          <w:fldChar w:fldCharType="end"/>
        </w:r>
      </w:hyperlink>
    </w:p>
    <w:p w14:paraId="245583EE" w14:textId="77777777" w:rsidR="00EB73C2" w:rsidRDefault="00EB73C2">
      <w:pPr>
        <w:pStyle w:val="TOC4"/>
        <w:rPr>
          <w:rFonts w:asciiTheme="minorHAnsi" w:eastAsiaTheme="minorEastAsia" w:hAnsiTheme="minorHAnsi" w:cstheme="minorBidi"/>
          <w:noProof/>
          <w:sz w:val="22"/>
          <w:szCs w:val="22"/>
        </w:rPr>
      </w:pPr>
      <w:hyperlink w:anchor="_Toc470527377" w:history="1">
        <w:r w:rsidRPr="0058028F">
          <w:rPr>
            <w:rStyle w:val="Hyperlink"/>
            <w:noProof/>
          </w:rPr>
          <w:t>Great Strategies Summary</w:t>
        </w:r>
        <w:r>
          <w:rPr>
            <w:noProof/>
            <w:webHidden/>
          </w:rPr>
          <w:tab/>
        </w:r>
        <w:r>
          <w:rPr>
            <w:noProof/>
            <w:webHidden/>
          </w:rPr>
          <w:fldChar w:fldCharType="begin"/>
        </w:r>
        <w:r>
          <w:rPr>
            <w:noProof/>
            <w:webHidden/>
          </w:rPr>
          <w:instrText xml:space="preserve"> PAGEREF _Toc470527377 \h </w:instrText>
        </w:r>
        <w:r>
          <w:rPr>
            <w:noProof/>
            <w:webHidden/>
          </w:rPr>
        </w:r>
        <w:r>
          <w:rPr>
            <w:noProof/>
            <w:webHidden/>
          </w:rPr>
          <w:fldChar w:fldCharType="separate"/>
        </w:r>
        <w:r>
          <w:rPr>
            <w:noProof/>
            <w:webHidden/>
          </w:rPr>
          <w:t>108</w:t>
        </w:r>
        <w:r>
          <w:rPr>
            <w:noProof/>
            <w:webHidden/>
          </w:rPr>
          <w:fldChar w:fldCharType="end"/>
        </w:r>
      </w:hyperlink>
    </w:p>
    <w:p w14:paraId="7FB314A1" w14:textId="77777777" w:rsidR="00EB73C2" w:rsidRDefault="00EB73C2">
      <w:pPr>
        <w:pStyle w:val="TOC2"/>
        <w:rPr>
          <w:rFonts w:asciiTheme="minorHAnsi" w:eastAsiaTheme="minorEastAsia" w:hAnsiTheme="minorHAnsi" w:cstheme="minorBidi"/>
          <w:noProof/>
          <w:sz w:val="22"/>
          <w:szCs w:val="22"/>
        </w:rPr>
      </w:pPr>
      <w:hyperlink w:anchor="_Toc470527378" w:history="1">
        <w:r w:rsidRPr="0058028F">
          <w:rPr>
            <w:rStyle w:val="Hyperlink"/>
            <w:noProof/>
          </w:rPr>
          <w:t>Strategic Plan</w:t>
        </w:r>
        <w:r>
          <w:rPr>
            <w:noProof/>
            <w:webHidden/>
          </w:rPr>
          <w:tab/>
        </w:r>
        <w:r>
          <w:rPr>
            <w:noProof/>
            <w:webHidden/>
          </w:rPr>
          <w:fldChar w:fldCharType="begin"/>
        </w:r>
        <w:r>
          <w:rPr>
            <w:noProof/>
            <w:webHidden/>
          </w:rPr>
          <w:instrText xml:space="preserve"> PAGEREF _Toc470527378 \h </w:instrText>
        </w:r>
        <w:r>
          <w:rPr>
            <w:noProof/>
            <w:webHidden/>
          </w:rPr>
        </w:r>
        <w:r>
          <w:rPr>
            <w:noProof/>
            <w:webHidden/>
          </w:rPr>
          <w:fldChar w:fldCharType="separate"/>
        </w:r>
        <w:r>
          <w:rPr>
            <w:noProof/>
            <w:webHidden/>
          </w:rPr>
          <w:t>10</w:t>
        </w:r>
        <w:r>
          <w:rPr>
            <w:noProof/>
            <w:webHidden/>
          </w:rPr>
          <w:t>9</w:t>
        </w:r>
        <w:r>
          <w:rPr>
            <w:noProof/>
            <w:webHidden/>
          </w:rPr>
          <w:fldChar w:fldCharType="end"/>
        </w:r>
      </w:hyperlink>
    </w:p>
    <w:p w14:paraId="142B5628" w14:textId="77777777" w:rsidR="00EB73C2" w:rsidRDefault="00EB73C2">
      <w:pPr>
        <w:pStyle w:val="TOC3"/>
        <w:rPr>
          <w:rFonts w:asciiTheme="minorHAnsi" w:eastAsiaTheme="minorEastAsia" w:hAnsiTheme="minorHAnsi" w:cstheme="minorBidi"/>
          <w:noProof/>
          <w:sz w:val="22"/>
          <w:szCs w:val="22"/>
        </w:rPr>
      </w:pPr>
      <w:hyperlink w:anchor="_Toc470527379"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379 \h </w:instrText>
        </w:r>
        <w:r>
          <w:rPr>
            <w:noProof/>
            <w:webHidden/>
          </w:rPr>
        </w:r>
        <w:r>
          <w:rPr>
            <w:noProof/>
            <w:webHidden/>
          </w:rPr>
          <w:fldChar w:fldCharType="separate"/>
        </w:r>
        <w:r>
          <w:rPr>
            <w:noProof/>
            <w:webHidden/>
          </w:rPr>
          <w:t>109</w:t>
        </w:r>
        <w:r>
          <w:rPr>
            <w:noProof/>
            <w:webHidden/>
          </w:rPr>
          <w:fldChar w:fldCharType="end"/>
        </w:r>
      </w:hyperlink>
    </w:p>
    <w:p w14:paraId="5D950523" w14:textId="77777777" w:rsidR="00EB73C2" w:rsidRDefault="00EB73C2">
      <w:pPr>
        <w:pStyle w:val="TOC3"/>
        <w:rPr>
          <w:rFonts w:asciiTheme="minorHAnsi" w:eastAsiaTheme="minorEastAsia" w:hAnsiTheme="minorHAnsi" w:cstheme="minorBidi"/>
          <w:noProof/>
          <w:sz w:val="22"/>
          <w:szCs w:val="22"/>
        </w:rPr>
      </w:pPr>
      <w:hyperlink w:anchor="_Toc470527380" w:history="1">
        <w:r w:rsidRPr="0058028F">
          <w:rPr>
            <w:rStyle w:val="Hyperlink"/>
            <w:noProof/>
          </w:rPr>
          <w:t>Purpose</w:t>
        </w:r>
        <w:r>
          <w:rPr>
            <w:noProof/>
            <w:webHidden/>
          </w:rPr>
          <w:tab/>
        </w:r>
        <w:r>
          <w:rPr>
            <w:noProof/>
            <w:webHidden/>
          </w:rPr>
          <w:fldChar w:fldCharType="begin"/>
        </w:r>
        <w:r>
          <w:rPr>
            <w:noProof/>
            <w:webHidden/>
          </w:rPr>
          <w:instrText xml:space="preserve"> PAGEREF _Toc470527380 \h </w:instrText>
        </w:r>
        <w:r>
          <w:rPr>
            <w:noProof/>
            <w:webHidden/>
          </w:rPr>
        </w:r>
        <w:r>
          <w:rPr>
            <w:noProof/>
            <w:webHidden/>
          </w:rPr>
          <w:fldChar w:fldCharType="separate"/>
        </w:r>
        <w:r>
          <w:rPr>
            <w:noProof/>
            <w:webHidden/>
          </w:rPr>
          <w:t>110</w:t>
        </w:r>
        <w:r>
          <w:rPr>
            <w:noProof/>
            <w:webHidden/>
          </w:rPr>
          <w:fldChar w:fldCharType="end"/>
        </w:r>
      </w:hyperlink>
    </w:p>
    <w:p w14:paraId="38F2E9EE" w14:textId="77777777" w:rsidR="00EB73C2" w:rsidRDefault="00EB73C2">
      <w:pPr>
        <w:pStyle w:val="TOC4"/>
        <w:rPr>
          <w:rFonts w:asciiTheme="minorHAnsi" w:eastAsiaTheme="minorEastAsia" w:hAnsiTheme="minorHAnsi" w:cstheme="minorBidi"/>
          <w:noProof/>
          <w:sz w:val="22"/>
          <w:szCs w:val="22"/>
        </w:rPr>
      </w:pPr>
      <w:hyperlink w:anchor="_Toc470527381" w:history="1">
        <w:r w:rsidRPr="0058028F">
          <w:rPr>
            <w:rStyle w:val="Hyperlink"/>
            <w:noProof/>
          </w:rPr>
          <w:t>Values</w:t>
        </w:r>
        <w:r>
          <w:rPr>
            <w:noProof/>
            <w:webHidden/>
          </w:rPr>
          <w:tab/>
        </w:r>
        <w:r>
          <w:rPr>
            <w:noProof/>
            <w:webHidden/>
          </w:rPr>
          <w:fldChar w:fldCharType="begin"/>
        </w:r>
        <w:r>
          <w:rPr>
            <w:noProof/>
            <w:webHidden/>
          </w:rPr>
          <w:instrText xml:space="preserve"> PAGEREF _Toc470527381 \h </w:instrText>
        </w:r>
        <w:r>
          <w:rPr>
            <w:noProof/>
            <w:webHidden/>
          </w:rPr>
        </w:r>
        <w:r>
          <w:rPr>
            <w:noProof/>
            <w:webHidden/>
          </w:rPr>
          <w:fldChar w:fldCharType="separate"/>
        </w:r>
        <w:r>
          <w:rPr>
            <w:noProof/>
            <w:webHidden/>
          </w:rPr>
          <w:t>110</w:t>
        </w:r>
        <w:r>
          <w:rPr>
            <w:noProof/>
            <w:webHidden/>
          </w:rPr>
          <w:fldChar w:fldCharType="end"/>
        </w:r>
      </w:hyperlink>
    </w:p>
    <w:p w14:paraId="5A051D9C" w14:textId="77777777" w:rsidR="00EB73C2" w:rsidRDefault="00EB73C2">
      <w:pPr>
        <w:pStyle w:val="TOC4"/>
        <w:rPr>
          <w:rFonts w:asciiTheme="minorHAnsi" w:eastAsiaTheme="minorEastAsia" w:hAnsiTheme="minorHAnsi" w:cstheme="minorBidi"/>
          <w:noProof/>
          <w:sz w:val="22"/>
          <w:szCs w:val="22"/>
        </w:rPr>
      </w:pPr>
      <w:hyperlink w:anchor="_Toc470527382" w:history="1">
        <w:r w:rsidRPr="0058028F">
          <w:rPr>
            <w:rStyle w:val="Hyperlink"/>
            <w:noProof/>
          </w:rPr>
          <w:t>Mission</w:t>
        </w:r>
        <w:r>
          <w:rPr>
            <w:noProof/>
            <w:webHidden/>
          </w:rPr>
          <w:tab/>
        </w:r>
        <w:r>
          <w:rPr>
            <w:noProof/>
            <w:webHidden/>
          </w:rPr>
          <w:fldChar w:fldCharType="begin"/>
        </w:r>
        <w:r>
          <w:rPr>
            <w:noProof/>
            <w:webHidden/>
          </w:rPr>
          <w:instrText xml:space="preserve"> PAGEREF _Toc470527382 \h </w:instrText>
        </w:r>
        <w:r>
          <w:rPr>
            <w:noProof/>
            <w:webHidden/>
          </w:rPr>
        </w:r>
        <w:r>
          <w:rPr>
            <w:noProof/>
            <w:webHidden/>
          </w:rPr>
          <w:fldChar w:fldCharType="separate"/>
        </w:r>
        <w:r>
          <w:rPr>
            <w:noProof/>
            <w:webHidden/>
          </w:rPr>
          <w:t>110</w:t>
        </w:r>
        <w:r>
          <w:rPr>
            <w:noProof/>
            <w:webHidden/>
          </w:rPr>
          <w:fldChar w:fldCharType="end"/>
        </w:r>
      </w:hyperlink>
    </w:p>
    <w:p w14:paraId="114DD4D3" w14:textId="77777777" w:rsidR="00EB73C2" w:rsidRDefault="00EB73C2">
      <w:pPr>
        <w:pStyle w:val="TOC3"/>
        <w:rPr>
          <w:rFonts w:asciiTheme="minorHAnsi" w:eastAsiaTheme="minorEastAsia" w:hAnsiTheme="minorHAnsi" w:cstheme="minorBidi"/>
          <w:noProof/>
          <w:sz w:val="22"/>
          <w:szCs w:val="22"/>
        </w:rPr>
      </w:pPr>
      <w:hyperlink w:anchor="_Toc470527383" w:history="1">
        <w:r w:rsidRPr="0058028F">
          <w:rPr>
            <w:rStyle w:val="Hyperlink"/>
            <w:noProof/>
          </w:rPr>
          <w:t>Strategy</w:t>
        </w:r>
        <w:r>
          <w:rPr>
            <w:noProof/>
            <w:webHidden/>
          </w:rPr>
          <w:tab/>
        </w:r>
        <w:r>
          <w:rPr>
            <w:noProof/>
            <w:webHidden/>
          </w:rPr>
          <w:fldChar w:fldCharType="begin"/>
        </w:r>
        <w:r>
          <w:rPr>
            <w:noProof/>
            <w:webHidden/>
          </w:rPr>
          <w:instrText xml:space="preserve"> PAGEREF _Toc470527383 \h </w:instrText>
        </w:r>
        <w:r>
          <w:rPr>
            <w:noProof/>
            <w:webHidden/>
          </w:rPr>
        </w:r>
        <w:r>
          <w:rPr>
            <w:noProof/>
            <w:webHidden/>
          </w:rPr>
          <w:fldChar w:fldCharType="separate"/>
        </w:r>
        <w:r>
          <w:rPr>
            <w:noProof/>
            <w:webHidden/>
          </w:rPr>
          <w:t>110</w:t>
        </w:r>
        <w:r>
          <w:rPr>
            <w:noProof/>
            <w:webHidden/>
          </w:rPr>
          <w:fldChar w:fldCharType="end"/>
        </w:r>
      </w:hyperlink>
    </w:p>
    <w:p w14:paraId="71EA4C62" w14:textId="77777777" w:rsidR="00EB73C2" w:rsidRDefault="00EB73C2">
      <w:pPr>
        <w:pStyle w:val="TOC4"/>
        <w:rPr>
          <w:rFonts w:asciiTheme="minorHAnsi" w:eastAsiaTheme="minorEastAsia" w:hAnsiTheme="minorHAnsi" w:cstheme="minorBidi"/>
          <w:noProof/>
          <w:sz w:val="22"/>
          <w:szCs w:val="22"/>
        </w:rPr>
      </w:pPr>
      <w:hyperlink w:anchor="_Toc470527384"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384 \h </w:instrText>
        </w:r>
        <w:r>
          <w:rPr>
            <w:noProof/>
            <w:webHidden/>
          </w:rPr>
        </w:r>
        <w:r>
          <w:rPr>
            <w:noProof/>
            <w:webHidden/>
          </w:rPr>
          <w:fldChar w:fldCharType="separate"/>
        </w:r>
        <w:r>
          <w:rPr>
            <w:noProof/>
            <w:webHidden/>
          </w:rPr>
          <w:t>110</w:t>
        </w:r>
        <w:r>
          <w:rPr>
            <w:noProof/>
            <w:webHidden/>
          </w:rPr>
          <w:fldChar w:fldCharType="end"/>
        </w:r>
      </w:hyperlink>
    </w:p>
    <w:p w14:paraId="44815279" w14:textId="77777777" w:rsidR="00EB73C2" w:rsidRDefault="00EB73C2">
      <w:pPr>
        <w:pStyle w:val="TOC4"/>
        <w:rPr>
          <w:rFonts w:asciiTheme="minorHAnsi" w:eastAsiaTheme="minorEastAsia" w:hAnsiTheme="minorHAnsi" w:cstheme="minorBidi"/>
          <w:noProof/>
          <w:sz w:val="22"/>
          <w:szCs w:val="22"/>
        </w:rPr>
      </w:pPr>
      <w:hyperlink w:anchor="_Toc470527385" w:history="1">
        <w:r w:rsidRPr="0058028F">
          <w:rPr>
            <w:rStyle w:val="Hyperlink"/>
            <w:noProof/>
          </w:rPr>
          <w:t>Success Measures</w:t>
        </w:r>
        <w:r>
          <w:rPr>
            <w:noProof/>
            <w:webHidden/>
          </w:rPr>
          <w:tab/>
        </w:r>
        <w:r>
          <w:rPr>
            <w:noProof/>
            <w:webHidden/>
          </w:rPr>
          <w:fldChar w:fldCharType="begin"/>
        </w:r>
        <w:r>
          <w:rPr>
            <w:noProof/>
            <w:webHidden/>
          </w:rPr>
          <w:instrText xml:space="preserve"> PAGEREF _Toc470527385 \h </w:instrText>
        </w:r>
        <w:r>
          <w:rPr>
            <w:noProof/>
            <w:webHidden/>
          </w:rPr>
        </w:r>
        <w:r>
          <w:rPr>
            <w:noProof/>
            <w:webHidden/>
          </w:rPr>
          <w:fldChar w:fldCharType="separate"/>
        </w:r>
        <w:r>
          <w:rPr>
            <w:noProof/>
            <w:webHidden/>
          </w:rPr>
          <w:t>110</w:t>
        </w:r>
        <w:r>
          <w:rPr>
            <w:noProof/>
            <w:webHidden/>
          </w:rPr>
          <w:fldChar w:fldCharType="end"/>
        </w:r>
      </w:hyperlink>
    </w:p>
    <w:p w14:paraId="3045C400" w14:textId="77777777" w:rsidR="00EB73C2" w:rsidRDefault="00EB73C2">
      <w:pPr>
        <w:pStyle w:val="TOC4"/>
        <w:rPr>
          <w:rFonts w:asciiTheme="minorHAnsi" w:eastAsiaTheme="minorEastAsia" w:hAnsiTheme="minorHAnsi" w:cstheme="minorBidi"/>
          <w:noProof/>
          <w:sz w:val="22"/>
          <w:szCs w:val="22"/>
        </w:rPr>
      </w:pPr>
      <w:hyperlink w:anchor="_Toc470527386" w:history="1">
        <w:r w:rsidRPr="0058028F">
          <w:rPr>
            <w:rStyle w:val="Hyperlink"/>
            <w:noProof/>
          </w:rPr>
          <w:t>Vision</w:t>
        </w:r>
        <w:r>
          <w:rPr>
            <w:noProof/>
            <w:webHidden/>
          </w:rPr>
          <w:tab/>
        </w:r>
        <w:r>
          <w:rPr>
            <w:noProof/>
            <w:webHidden/>
          </w:rPr>
          <w:fldChar w:fldCharType="begin"/>
        </w:r>
        <w:r>
          <w:rPr>
            <w:noProof/>
            <w:webHidden/>
          </w:rPr>
          <w:instrText xml:space="preserve"> PAGEREF _Toc470527386 \h </w:instrText>
        </w:r>
        <w:r>
          <w:rPr>
            <w:noProof/>
            <w:webHidden/>
          </w:rPr>
        </w:r>
        <w:r>
          <w:rPr>
            <w:noProof/>
            <w:webHidden/>
          </w:rPr>
          <w:fldChar w:fldCharType="separate"/>
        </w:r>
        <w:r>
          <w:rPr>
            <w:noProof/>
            <w:webHidden/>
          </w:rPr>
          <w:t>110</w:t>
        </w:r>
        <w:r>
          <w:rPr>
            <w:noProof/>
            <w:webHidden/>
          </w:rPr>
          <w:fldChar w:fldCharType="end"/>
        </w:r>
      </w:hyperlink>
    </w:p>
    <w:p w14:paraId="7F7CF7E2" w14:textId="77777777" w:rsidR="00EB73C2" w:rsidRDefault="00EB73C2">
      <w:pPr>
        <w:pStyle w:val="TOC1"/>
        <w:rPr>
          <w:rFonts w:asciiTheme="minorHAnsi" w:eastAsiaTheme="minorEastAsia" w:hAnsiTheme="minorHAnsi" w:cstheme="minorBidi"/>
          <w:noProof/>
          <w:sz w:val="22"/>
          <w:szCs w:val="22"/>
        </w:rPr>
      </w:pPr>
      <w:hyperlink w:anchor="_Toc470527387" w:history="1">
        <w:r w:rsidRPr="0058028F">
          <w:rPr>
            <w:rStyle w:val="Hyperlink"/>
            <w:noProof/>
          </w:rPr>
          <w:t>Good to Go</w:t>
        </w:r>
        <w:r>
          <w:rPr>
            <w:noProof/>
            <w:webHidden/>
          </w:rPr>
          <w:tab/>
        </w:r>
        <w:r>
          <w:rPr>
            <w:noProof/>
            <w:webHidden/>
          </w:rPr>
          <w:fldChar w:fldCharType="begin"/>
        </w:r>
        <w:r>
          <w:rPr>
            <w:noProof/>
            <w:webHidden/>
          </w:rPr>
          <w:instrText xml:space="preserve"> PAGEREF _Toc470527387 \h </w:instrText>
        </w:r>
        <w:r>
          <w:rPr>
            <w:noProof/>
            <w:webHidden/>
          </w:rPr>
        </w:r>
        <w:r>
          <w:rPr>
            <w:noProof/>
            <w:webHidden/>
          </w:rPr>
          <w:fldChar w:fldCharType="separate"/>
        </w:r>
        <w:r>
          <w:rPr>
            <w:noProof/>
            <w:webHidden/>
          </w:rPr>
          <w:t>112</w:t>
        </w:r>
        <w:r>
          <w:rPr>
            <w:noProof/>
            <w:webHidden/>
          </w:rPr>
          <w:fldChar w:fldCharType="end"/>
        </w:r>
      </w:hyperlink>
    </w:p>
    <w:p w14:paraId="783E88AB" w14:textId="77777777" w:rsidR="00EB73C2" w:rsidRDefault="00EB73C2">
      <w:pPr>
        <w:pStyle w:val="TOC2"/>
        <w:rPr>
          <w:rFonts w:asciiTheme="minorHAnsi" w:eastAsiaTheme="minorEastAsia" w:hAnsiTheme="minorHAnsi" w:cstheme="minorBidi"/>
          <w:noProof/>
          <w:sz w:val="22"/>
          <w:szCs w:val="22"/>
        </w:rPr>
      </w:pPr>
      <w:hyperlink w:anchor="_Toc470527388" w:history="1">
        <w:r w:rsidRPr="0058028F">
          <w:rPr>
            <w:rStyle w:val="Hyperlink"/>
            <w:noProof/>
          </w:rPr>
          <w:t>Operations</w:t>
        </w:r>
        <w:r>
          <w:rPr>
            <w:noProof/>
            <w:webHidden/>
          </w:rPr>
          <w:tab/>
        </w:r>
        <w:r>
          <w:rPr>
            <w:noProof/>
            <w:webHidden/>
          </w:rPr>
          <w:fldChar w:fldCharType="begin"/>
        </w:r>
        <w:r>
          <w:rPr>
            <w:noProof/>
            <w:webHidden/>
          </w:rPr>
          <w:instrText xml:space="preserve"> PAGEREF _Toc470527388 \h </w:instrText>
        </w:r>
        <w:r>
          <w:rPr>
            <w:noProof/>
            <w:webHidden/>
          </w:rPr>
        </w:r>
        <w:r>
          <w:rPr>
            <w:noProof/>
            <w:webHidden/>
          </w:rPr>
          <w:fldChar w:fldCharType="separate"/>
        </w:r>
        <w:r>
          <w:rPr>
            <w:noProof/>
            <w:webHidden/>
          </w:rPr>
          <w:t>112</w:t>
        </w:r>
        <w:r>
          <w:rPr>
            <w:noProof/>
            <w:webHidden/>
          </w:rPr>
          <w:fldChar w:fldCharType="end"/>
        </w:r>
      </w:hyperlink>
    </w:p>
    <w:p w14:paraId="120DF3CC" w14:textId="77777777" w:rsidR="00EB73C2" w:rsidRDefault="00EB73C2">
      <w:pPr>
        <w:pStyle w:val="TOC3"/>
        <w:rPr>
          <w:rFonts w:asciiTheme="minorHAnsi" w:eastAsiaTheme="minorEastAsia" w:hAnsiTheme="minorHAnsi" w:cstheme="minorBidi"/>
          <w:noProof/>
          <w:sz w:val="22"/>
          <w:szCs w:val="22"/>
        </w:rPr>
      </w:pPr>
      <w:hyperlink w:anchor="_Toc470527389" w:history="1">
        <w:r w:rsidRPr="0058028F">
          <w:rPr>
            <w:rStyle w:val="Hyperlink"/>
            <w:noProof/>
          </w:rPr>
          <w:t>Goals</w:t>
        </w:r>
        <w:r>
          <w:rPr>
            <w:noProof/>
            <w:webHidden/>
          </w:rPr>
          <w:tab/>
        </w:r>
        <w:r>
          <w:rPr>
            <w:noProof/>
            <w:webHidden/>
          </w:rPr>
          <w:fldChar w:fldCharType="begin"/>
        </w:r>
        <w:r>
          <w:rPr>
            <w:noProof/>
            <w:webHidden/>
          </w:rPr>
          <w:instrText xml:space="preserve"> PAGEREF _Toc470527389 \h </w:instrText>
        </w:r>
        <w:r>
          <w:rPr>
            <w:noProof/>
            <w:webHidden/>
          </w:rPr>
        </w:r>
        <w:r>
          <w:rPr>
            <w:noProof/>
            <w:webHidden/>
          </w:rPr>
          <w:fldChar w:fldCharType="separate"/>
        </w:r>
        <w:r>
          <w:rPr>
            <w:noProof/>
            <w:webHidden/>
          </w:rPr>
          <w:t>114</w:t>
        </w:r>
        <w:r>
          <w:rPr>
            <w:noProof/>
            <w:webHidden/>
          </w:rPr>
          <w:fldChar w:fldCharType="end"/>
        </w:r>
      </w:hyperlink>
    </w:p>
    <w:p w14:paraId="3C4E8D56" w14:textId="77777777" w:rsidR="00EB73C2" w:rsidRDefault="00EB73C2">
      <w:pPr>
        <w:pStyle w:val="TOC4"/>
        <w:rPr>
          <w:rFonts w:asciiTheme="minorHAnsi" w:eastAsiaTheme="minorEastAsia" w:hAnsiTheme="minorHAnsi" w:cstheme="minorBidi"/>
          <w:noProof/>
          <w:sz w:val="22"/>
          <w:szCs w:val="22"/>
        </w:rPr>
      </w:pPr>
      <w:hyperlink w:anchor="_Toc470527390" w:history="1">
        <w:r w:rsidRPr="0058028F">
          <w:rPr>
            <w:rStyle w:val="Hyperlink"/>
            <w:noProof/>
          </w:rPr>
          <w:t>Department Map</w:t>
        </w:r>
        <w:r>
          <w:rPr>
            <w:noProof/>
            <w:webHidden/>
          </w:rPr>
          <w:tab/>
        </w:r>
        <w:r>
          <w:rPr>
            <w:noProof/>
            <w:webHidden/>
          </w:rPr>
          <w:fldChar w:fldCharType="begin"/>
        </w:r>
        <w:r>
          <w:rPr>
            <w:noProof/>
            <w:webHidden/>
          </w:rPr>
          <w:instrText xml:space="preserve"> PAGEREF _Toc470527390 \h </w:instrText>
        </w:r>
        <w:r>
          <w:rPr>
            <w:noProof/>
            <w:webHidden/>
          </w:rPr>
        </w:r>
        <w:r>
          <w:rPr>
            <w:noProof/>
            <w:webHidden/>
          </w:rPr>
          <w:fldChar w:fldCharType="separate"/>
        </w:r>
        <w:r>
          <w:rPr>
            <w:noProof/>
            <w:webHidden/>
          </w:rPr>
          <w:t>115</w:t>
        </w:r>
        <w:r>
          <w:rPr>
            <w:noProof/>
            <w:webHidden/>
          </w:rPr>
          <w:fldChar w:fldCharType="end"/>
        </w:r>
      </w:hyperlink>
    </w:p>
    <w:p w14:paraId="2C90E6DF" w14:textId="77777777" w:rsidR="00EB73C2" w:rsidRDefault="00EB73C2">
      <w:pPr>
        <w:pStyle w:val="TOC4"/>
        <w:rPr>
          <w:rFonts w:asciiTheme="minorHAnsi" w:eastAsiaTheme="minorEastAsia" w:hAnsiTheme="minorHAnsi" w:cstheme="minorBidi"/>
          <w:noProof/>
          <w:sz w:val="22"/>
          <w:szCs w:val="22"/>
        </w:rPr>
      </w:pPr>
      <w:hyperlink w:anchor="_Toc470527391" w:history="1">
        <w:r w:rsidRPr="0058028F">
          <w:rPr>
            <w:rStyle w:val="Hyperlink"/>
            <w:noProof/>
          </w:rPr>
          <w:t>Making Goals</w:t>
        </w:r>
        <w:r>
          <w:rPr>
            <w:noProof/>
            <w:webHidden/>
          </w:rPr>
          <w:tab/>
        </w:r>
        <w:r>
          <w:rPr>
            <w:noProof/>
            <w:webHidden/>
          </w:rPr>
          <w:fldChar w:fldCharType="begin"/>
        </w:r>
        <w:r>
          <w:rPr>
            <w:noProof/>
            <w:webHidden/>
          </w:rPr>
          <w:instrText xml:space="preserve"> PAGEREF _Toc470527391 \h </w:instrText>
        </w:r>
        <w:r>
          <w:rPr>
            <w:noProof/>
            <w:webHidden/>
          </w:rPr>
        </w:r>
        <w:r>
          <w:rPr>
            <w:noProof/>
            <w:webHidden/>
          </w:rPr>
          <w:fldChar w:fldCharType="separate"/>
        </w:r>
        <w:r>
          <w:rPr>
            <w:noProof/>
            <w:webHidden/>
          </w:rPr>
          <w:t>116</w:t>
        </w:r>
        <w:r>
          <w:rPr>
            <w:noProof/>
            <w:webHidden/>
          </w:rPr>
          <w:fldChar w:fldCharType="end"/>
        </w:r>
      </w:hyperlink>
    </w:p>
    <w:p w14:paraId="4DF5CF8E" w14:textId="77777777" w:rsidR="00EB73C2" w:rsidRDefault="00EB73C2">
      <w:pPr>
        <w:pStyle w:val="TOC5"/>
        <w:rPr>
          <w:rFonts w:asciiTheme="minorHAnsi" w:eastAsiaTheme="minorEastAsia" w:hAnsiTheme="minorHAnsi" w:cstheme="minorBidi"/>
          <w:noProof/>
          <w:sz w:val="22"/>
          <w:szCs w:val="22"/>
        </w:rPr>
      </w:pPr>
      <w:hyperlink w:anchor="_Toc470527392" w:history="1">
        <w:r w:rsidRPr="0058028F">
          <w:rPr>
            <w:rStyle w:val="Hyperlink"/>
            <w:noProof/>
          </w:rPr>
          <w:t>Generate Your Ideas</w:t>
        </w:r>
        <w:r>
          <w:rPr>
            <w:noProof/>
            <w:webHidden/>
          </w:rPr>
          <w:tab/>
        </w:r>
        <w:r>
          <w:rPr>
            <w:noProof/>
            <w:webHidden/>
          </w:rPr>
          <w:fldChar w:fldCharType="begin"/>
        </w:r>
        <w:r>
          <w:rPr>
            <w:noProof/>
            <w:webHidden/>
          </w:rPr>
          <w:instrText xml:space="preserve"> PAGEREF _Toc470527392 \h </w:instrText>
        </w:r>
        <w:r>
          <w:rPr>
            <w:noProof/>
            <w:webHidden/>
          </w:rPr>
        </w:r>
        <w:r>
          <w:rPr>
            <w:noProof/>
            <w:webHidden/>
          </w:rPr>
          <w:fldChar w:fldCharType="separate"/>
        </w:r>
        <w:r>
          <w:rPr>
            <w:noProof/>
            <w:webHidden/>
          </w:rPr>
          <w:t>116</w:t>
        </w:r>
        <w:r>
          <w:rPr>
            <w:noProof/>
            <w:webHidden/>
          </w:rPr>
          <w:fldChar w:fldCharType="end"/>
        </w:r>
      </w:hyperlink>
    </w:p>
    <w:p w14:paraId="6A284C8E" w14:textId="77777777" w:rsidR="00EB73C2" w:rsidRDefault="00EB73C2">
      <w:pPr>
        <w:pStyle w:val="TOC5"/>
        <w:rPr>
          <w:rFonts w:asciiTheme="minorHAnsi" w:eastAsiaTheme="minorEastAsia" w:hAnsiTheme="minorHAnsi" w:cstheme="minorBidi"/>
          <w:noProof/>
          <w:sz w:val="22"/>
          <w:szCs w:val="22"/>
        </w:rPr>
      </w:pPr>
      <w:hyperlink w:anchor="_Toc470527393" w:history="1">
        <w:r w:rsidRPr="0058028F">
          <w:rPr>
            <w:rStyle w:val="Hyperlink"/>
            <w:noProof/>
          </w:rPr>
          <w:t>Make Your Goals</w:t>
        </w:r>
        <w:r>
          <w:rPr>
            <w:noProof/>
            <w:webHidden/>
          </w:rPr>
          <w:tab/>
        </w:r>
        <w:r>
          <w:rPr>
            <w:noProof/>
            <w:webHidden/>
          </w:rPr>
          <w:fldChar w:fldCharType="begin"/>
        </w:r>
        <w:r>
          <w:rPr>
            <w:noProof/>
            <w:webHidden/>
          </w:rPr>
          <w:instrText xml:space="preserve"> PAGEREF _Toc470527393 \h </w:instrText>
        </w:r>
        <w:r>
          <w:rPr>
            <w:noProof/>
            <w:webHidden/>
          </w:rPr>
        </w:r>
        <w:r>
          <w:rPr>
            <w:noProof/>
            <w:webHidden/>
          </w:rPr>
          <w:fldChar w:fldCharType="separate"/>
        </w:r>
        <w:r>
          <w:rPr>
            <w:noProof/>
            <w:webHidden/>
          </w:rPr>
          <w:t>118</w:t>
        </w:r>
        <w:r>
          <w:rPr>
            <w:noProof/>
            <w:webHidden/>
          </w:rPr>
          <w:fldChar w:fldCharType="end"/>
        </w:r>
      </w:hyperlink>
    </w:p>
    <w:p w14:paraId="270DD8DA" w14:textId="77777777" w:rsidR="00EB73C2" w:rsidRDefault="00EB73C2">
      <w:pPr>
        <w:pStyle w:val="TOC3"/>
        <w:rPr>
          <w:rFonts w:asciiTheme="minorHAnsi" w:eastAsiaTheme="minorEastAsia" w:hAnsiTheme="minorHAnsi" w:cstheme="minorBidi"/>
          <w:noProof/>
          <w:sz w:val="22"/>
          <w:szCs w:val="22"/>
        </w:rPr>
      </w:pPr>
      <w:hyperlink w:anchor="_Toc470527394" w:history="1">
        <w:r w:rsidRPr="0058028F">
          <w:rPr>
            <w:rStyle w:val="Hyperlink"/>
            <w:noProof/>
          </w:rPr>
          <w:t>Budget</w:t>
        </w:r>
        <w:r>
          <w:rPr>
            <w:noProof/>
            <w:webHidden/>
          </w:rPr>
          <w:tab/>
        </w:r>
        <w:r>
          <w:rPr>
            <w:noProof/>
            <w:webHidden/>
          </w:rPr>
          <w:fldChar w:fldCharType="begin"/>
        </w:r>
        <w:r>
          <w:rPr>
            <w:noProof/>
            <w:webHidden/>
          </w:rPr>
          <w:instrText xml:space="preserve"> PAGEREF _Toc470527394 \h </w:instrText>
        </w:r>
        <w:r>
          <w:rPr>
            <w:noProof/>
            <w:webHidden/>
          </w:rPr>
        </w:r>
        <w:r>
          <w:rPr>
            <w:noProof/>
            <w:webHidden/>
          </w:rPr>
          <w:fldChar w:fldCharType="separate"/>
        </w:r>
        <w:r>
          <w:rPr>
            <w:noProof/>
            <w:webHidden/>
          </w:rPr>
          <w:t>118</w:t>
        </w:r>
        <w:r>
          <w:rPr>
            <w:noProof/>
            <w:webHidden/>
          </w:rPr>
          <w:fldChar w:fldCharType="end"/>
        </w:r>
      </w:hyperlink>
    </w:p>
    <w:p w14:paraId="5944E0EF" w14:textId="77777777" w:rsidR="00EB73C2" w:rsidRDefault="00EB73C2">
      <w:pPr>
        <w:pStyle w:val="TOC3"/>
        <w:rPr>
          <w:rFonts w:asciiTheme="minorHAnsi" w:eastAsiaTheme="minorEastAsia" w:hAnsiTheme="minorHAnsi" w:cstheme="minorBidi"/>
          <w:noProof/>
          <w:sz w:val="22"/>
          <w:szCs w:val="22"/>
        </w:rPr>
      </w:pPr>
      <w:hyperlink w:anchor="_Toc470527395" w:history="1">
        <w:r w:rsidRPr="0058028F">
          <w:rPr>
            <w:rStyle w:val="Hyperlink"/>
            <w:noProof/>
          </w:rPr>
          <w:t>Contingencies</w:t>
        </w:r>
        <w:r>
          <w:rPr>
            <w:noProof/>
            <w:webHidden/>
          </w:rPr>
          <w:tab/>
        </w:r>
        <w:r>
          <w:rPr>
            <w:noProof/>
            <w:webHidden/>
          </w:rPr>
          <w:fldChar w:fldCharType="begin"/>
        </w:r>
        <w:r>
          <w:rPr>
            <w:noProof/>
            <w:webHidden/>
          </w:rPr>
          <w:instrText xml:space="preserve"> PAGEREF _Toc470527395 \h </w:instrText>
        </w:r>
        <w:r>
          <w:rPr>
            <w:noProof/>
            <w:webHidden/>
          </w:rPr>
        </w:r>
        <w:r>
          <w:rPr>
            <w:noProof/>
            <w:webHidden/>
          </w:rPr>
          <w:fldChar w:fldCharType="separate"/>
        </w:r>
        <w:r>
          <w:rPr>
            <w:noProof/>
            <w:webHidden/>
          </w:rPr>
          <w:t>121</w:t>
        </w:r>
        <w:r>
          <w:rPr>
            <w:noProof/>
            <w:webHidden/>
          </w:rPr>
          <w:fldChar w:fldCharType="end"/>
        </w:r>
      </w:hyperlink>
    </w:p>
    <w:p w14:paraId="42762470" w14:textId="77777777" w:rsidR="00EB73C2" w:rsidRDefault="00EB73C2">
      <w:pPr>
        <w:pStyle w:val="TOC2"/>
        <w:rPr>
          <w:rFonts w:asciiTheme="minorHAnsi" w:eastAsiaTheme="minorEastAsia" w:hAnsiTheme="minorHAnsi" w:cstheme="minorBidi"/>
          <w:noProof/>
          <w:sz w:val="22"/>
          <w:szCs w:val="22"/>
        </w:rPr>
      </w:pPr>
      <w:hyperlink w:anchor="_Toc470527396" w:history="1">
        <w:r w:rsidRPr="0058028F">
          <w:rPr>
            <w:rStyle w:val="Hyperlink"/>
            <w:noProof/>
          </w:rPr>
          <w:t>Promoting Strategy</w:t>
        </w:r>
        <w:r>
          <w:rPr>
            <w:noProof/>
            <w:webHidden/>
          </w:rPr>
          <w:tab/>
        </w:r>
        <w:r>
          <w:rPr>
            <w:noProof/>
            <w:webHidden/>
          </w:rPr>
          <w:fldChar w:fldCharType="begin"/>
        </w:r>
        <w:r>
          <w:rPr>
            <w:noProof/>
            <w:webHidden/>
          </w:rPr>
          <w:instrText xml:space="preserve"> PAGEREF _Toc470527396 \h </w:instrText>
        </w:r>
        <w:r>
          <w:rPr>
            <w:noProof/>
            <w:webHidden/>
          </w:rPr>
        </w:r>
        <w:r>
          <w:rPr>
            <w:noProof/>
            <w:webHidden/>
          </w:rPr>
          <w:fldChar w:fldCharType="separate"/>
        </w:r>
        <w:r>
          <w:rPr>
            <w:noProof/>
            <w:webHidden/>
          </w:rPr>
          <w:t>123</w:t>
        </w:r>
        <w:r>
          <w:rPr>
            <w:noProof/>
            <w:webHidden/>
          </w:rPr>
          <w:fldChar w:fldCharType="end"/>
        </w:r>
      </w:hyperlink>
    </w:p>
    <w:p w14:paraId="4960C0F1" w14:textId="77777777" w:rsidR="00EB73C2" w:rsidRDefault="00EB73C2">
      <w:pPr>
        <w:pStyle w:val="TOC3"/>
        <w:rPr>
          <w:rFonts w:asciiTheme="minorHAnsi" w:eastAsiaTheme="minorEastAsia" w:hAnsiTheme="minorHAnsi" w:cstheme="minorBidi"/>
          <w:noProof/>
          <w:sz w:val="22"/>
          <w:szCs w:val="22"/>
        </w:rPr>
      </w:pPr>
      <w:hyperlink w:anchor="_Toc470527397" w:history="1">
        <w:r w:rsidRPr="0058028F">
          <w:rPr>
            <w:rStyle w:val="Hyperlink"/>
            <w:noProof/>
          </w:rPr>
          <w:t>Preparedness</w:t>
        </w:r>
        <w:r>
          <w:rPr>
            <w:noProof/>
            <w:webHidden/>
          </w:rPr>
          <w:tab/>
        </w:r>
        <w:r>
          <w:rPr>
            <w:noProof/>
            <w:webHidden/>
          </w:rPr>
          <w:fldChar w:fldCharType="begin"/>
        </w:r>
        <w:r>
          <w:rPr>
            <w:noProof/>
            <w:webHidden/>
          </w:rPr>
          <w:instrText xml:space="preserve"> PAGEREF _Toc470527397 \h </w:instrText>
        </w:r>
        <w:r>
          <w:rPr>
            <w:noProof/>
            <w:webHidden/>
          </w:rPr>
        </w:r>
        <w:r>
          <w:rPr>
            <w:noProof/>
            <w:webHidden/>
          </w:rPr>
          <w:fldChar w:fldCharType="separate"/>
        </w:r>
        <w:r>
          <w:rPr>
            <w:noProof/>
            <w:webHidden/>
          </w:rPr>
          <w:t>123</w:t>
        </w:r>
        <w:r>
          <w:rPr>
            <w:noProof/>
            <w:webHidden/>
          </w:rPr>
          <w:fldChar w:fldCharType="end"/>
        </w:r>
      </w:hyperlink>
    </w:p>
    <w:p w14:paraId="1FD6B8BE" w14:textId="77777777" w:rsidR="00EB73C2" w:rsidRDefault="00EB73C2">
      <w:pPr>
        <w:pStyle w:val="TOC3"/>
        <w:rPr>
          <w:rFonts w:asciiTheme="minorHAnsi" w:eastAsiaTheme="minorEastAsia" w:hAnsiTheme="minorHAnsi" w:cstheme="minorBidi"/>
          <w:noProof/>
          <w:sz w:val="22"/>
          <w:szCs w:val="22"/>
        </w:rPr>
      </w:pPr>
      <w:hyperlink w:anchor="_Toc470527398" w:history="1">
        <w:r w:rsidRPr="0058028F">
          <w:rPr>
            <w:rStyle w:val="Hyperlink"/>
            <w:noProof/>
          </w:rPr>
          <w:t>Passion</w:t>
        </w:r>
        <w:r>
          <w:rPr>
            <w:noProof/>
            <w:webHidden/>
          </w:rPr>
          <w:tab/>
        </w:r>
        <w:r>
          <w:rPr>
            <w:noProof/>
            <w:webHidden/>
          </w:rPr>
          <w:fldChar w:fldCharType="begin"/>
        </w:r>
        <w:r>
          <w:rPr>
            <w:noProof/>
            <w:webHidden/>
          </w:rPr>
          <w:instrText xml:space="preserve"> PAGEREF _Toc470527398 \h </w:instrText>
        </w:r>
        <w:r>
          <w:rPr>
            <w:noProof/>
            <w:webHidden/>
          </w:rPr>
        </w:r>
        <w:r>
          <w:rPr>
            <w:noProof/>
            <w:webHidden/>
          </w:rPr>
          <w:fldChar w:fldCharType="separate"/>
        </w:r>
        <w:r>
          <w:rPr>
            <w:noProof/>
            <w:webHidden/>
          </w:rPr>
          <w:t>125</w:t>
        </w:r>
        <w:r>
          <w:rPr>
            <w:noProof/>
            <w:webHidden/>
          </w:rPr>
          <w:fldChar w:fldCharType="end"/>
        </w:r>
      </w:hyperlink>
    </w:p>
    <w:p w14:paraId="0B7A06AD" w14:textId="77777777" w:rsidR="00EB73C2" w:rsidRDefault="00EB73C2">
      <w:pPr>
        <w:pStyle w:val="TOC2"/>
        <w:rPr>
          <w:rFonts w:asciiTheme="minorHAnsi" w:eastAsiaTheme="minorEastAsia" w:hAnsiTheme="minorHAnsi" w:cstheme="minorBidi"/>
          <w:noProof/>
          <w:sz w:val="22"/>
          <w:szCs w:val="22"/>
        </w:rPr>
      </w:pPr>
      <w:hyperlink w:anchor="_Toc470527399" w:history="1">
        <w:r w:rsidRPr="0058028F">
          <w:rPr>
            <w:rStyle w:val="Hyperlink"/>
            <w:noProof/>
          </w:rPr>
          <w:t>Leading Change</w:t>
        </w:r>
        <w:r>
          <w:rPr>
            <w:noProof/>
            <w:webHidden/>
          </w:rPr>
          <w:tab/>
        </w:r>
        <w:r>
          <w:rPr>
            <w:noProof/>
            <w:webHidden/>
          </w:rPr>
          <w:fldChar w:fldCharType="begin"/>
        </w:r>
        <w:r>
          <w:rPr>
            <w:noProof/>
            <w:webHidden/>
          </w:rPr>
          <w:instrText xml:space="preserve"> PAGEREF _Toc470527399 \h </w:instrText>
        </w:r>
        <w:r>
          <w:rPr>
            <w:noProof/>
            <w:webHidden/>
          </w:rPr>
        </w:r>
        <w:r>
          <w:rPr>
            <w:noProof/>
            <w:webHidden/>
          </w:rPr>
          <w:fldChar w:fldCharType="separate"/>
        </w:r>
        <w:r>
          <w:rPr>
            <w:noProof/>
            <w:webHidden/>
          </w:rPr>
          <w:t>127</w:t>
        </w:r>
        <w:r>
          <w:rPr>
            <w:noProof/>
            <w:webHidden/>
          </w:rPr>
          <w:fldChar w:fldCharType="end"/>
        </w:r>
      </w:hyperlink>
    </w:p>
    <w:p w14:paraId="635ED06B" w14:textId="77777777" w:rsidR="00EB73C2" w:rsidRDefault="00EB73C2">
      <w:pPr>
        <w:pStyle w:val="TOC3"/>
        <w:rPr>
          <w:rFonts w:asciiTheme="minorHAnsi" w:eastAsiaTheme="minorEastAsia" w:hAnsiTheme="minorHAnsi" w:cstheme="minorBidi"/>
          <w:noProof/>
          <w:sz w:val="22"/>
          <w:szCs w:val="22"/>
        </w:rPr>
      </w:pPr>
      <w:hyperlink w:anchor="_Toc470527400" w:history="1">
        <w:r w:rsidRPr="0058028F">
          <w:rPr>
            <w:rStyle w:val="Hyperlink"/>
            <w:noProof/>
          </w:rPr>
          <w:t>Healthy Resistance</w:t>
        </w:r>
        <w:r>
          <w:rPr>
            <w:noProof/>
            <w:webHidden/>
          </w:rPr>
          <w:tab/>
        </w:r>
        <w:r>
          <w:rPr>
            <w:noProof/>
            <w:webHidden/>
          </w:rPr>
          <w:fldChar w:fldCharType="begin"/>
        </w:r>
        <w:r>
          <w:rPr>
            <w:noProof/>
            <w:webHidden/>
          </w:rPr>
          <w:instrText xml:space="preserve"> PAGEREF _Toc470527400 \h </w:instrText>
        </w:r>
        <w:r>
          <w:rPr>
            <w:noProof/>
            <w:webHidden/>
          </w:rPr>
        </w:r>
        <w:r>
          <w:rPr>
            <w:noProof/>
            <w:webHidden/>
          </w:rPr>
          <w:fldChar w:fldCharType="separate"/>
        </w:r>
        <w:r>
          <w:rPr>
            <w:noProof/>
            <w:webHidden/>
          </w:rPr>
          <w:t>127</w:t>
        </w:r>
        <w:r>
          <w:rPr>
            <w:noProof/>
            <w:webHidden/>
          </w:rPr>
          <w:fldChar w:fldCharType="end"/>
        </w:r>
      </w:hyperlink>
    </w:p>
    <w:p w14:paraId="476E9434" w14:textId="77777777" w:rsidR="00EB73C2" w:rsidRDefault="00EB73C2">
      <w:pPr>
        <w:pStyle w:val="TOC3"/>
        <w:rPr>
          <w:rFonts w:asciiTheme="minorHAnsi" w:eastAsiaTheme="minorEastAsia" w:hAnsiTheme="minorHAnsi" w:cstheme="minorBidi"/>
          <w:noProof/>
          <w:sz w:val="22"/>
          <w:szCs w:val="22"/>
        </w:rPr>
      </w:pPr>
      <w:hyperlink w:anchor="_Toc470527401" w:history="1">
        <w:r w:rsidRPr="0058028F">
          <w:rPr>
            <w:rStyle w:val="Hyperlink"/>
            <w:noProof/>
          </w:rPr>
          <w:t>Necessary Urgency</w:t>
        </w:r>
        <w:r>
          <w:rPr>
            <w:noProof/>
            <w:webHidden/>
          </w:rPr>
          <w:tab/>
        </w:r>
        <w:r>
          <w:rPr>
            <w:noProof/>
            <w:webHidden/>
          </w:rPr>
          <w:fldChar w:fldCharType="begin"/>
        </w:r>
        <w:r>
          <w:rPr>
            <w:noProof/>
            <w:webHidden/>
          </w:rPr>
          <w:instrText xml:space="preserve"> PAGEREF _Toc470527401 \h </w:instrText>
        </w:r>
        <w:r>
          <w:rPr>
            <w:noProof/>
            <w:webHidden/>
          </w:rPr>
        </w:r>
        <w:r>
          <w:rPr>
            <w:noProof/>
            <w:webHidden/>
          </w:rPr>
          <w:fldChar w:fldCharType="separate"/>
        </w:r>
        <w:r>
          <w:rPr>
            <w:noProof/>
            <w:webHidden/>
          </w:rPr>
          <w:t>128</w:t>
        </w:r>
        <w:r>
          <w:rPr>
            <w:noProof/>
            <w:webHidden/>
          </w:rPr>
          <w:fldChar w:fldCharType="end"/>
        </w:r>
      </w:hyperlink>
    </w:p>
    <w:p w14:paraId="783867FA" w14:textId="77777777" w:rsidR="00EB73C2" w:rsidRDefault="00EB73C2">
      <w:pPr>
        <w:pStyle w:val="TOC2"/>
        <w:rPr>
          <w:rFonts w:asciiTheme="minorHAnsi" w:eastAsiaTheme="minorEastAsia" w:hAnsiTheme="minorHAnsi" w:cstheme="minorBidi"/>
          <w:noProof/>
          <w:sz w:val="22"/>
          <w:szCs w:val="22"/>
        </w:rPr>
      </w:pPr>
      <w:hyperlink w:anchor="_Toc470527402" w:history="1">
        <w:r w:rsidRPr="0058028F">
          <w:rPr>
            <w:rStyle w:val="Hyperlink"/>
            <w:noProof/>
          </w:rPr>
          <w:t>Closing Thoughts</w:t>
        </w:r>
        <w:r>
          <w:rPr>
            <w:noProof/>
            <w:webHidden/>
          </w:rPr>
          <w:tab/>
        </w:r>
        <w:r>
          <w:rPr>
            <w:noProof/>
            <w:webHidden/>
          </w:rPr>
          <w:fldChar w:fldCharType="begin"/>
        </w:r>
        <w:r>
          <w:rPr>
            <w:noProof/>
            <w:webHidden/>
          </w:rPr>
          <w:instrText xml:space="preserve"> PAGEREF _Toc470527402 \h </w:instrText>
        </w:r>
        <w:r>
          <w:rPr>
            <w:noProof/>
            <w:webHidden/>
          </w:rPr>
        </w:r>
        <w:r>
          <w:rPr>
            <w:noProof/>
            <w:webHidden/>
          </w:rPr>
          <w:fldChar w:fldCharType="separate"/>
        </w:r>
        <w:r>
          <w:rPr>
            <w:noProof/>
            <w:webHidden/>
          </w:rPr>
          <w:t>131</w:t>
        </w:r>
        <w:r>
          <w:rPr>
            <w:noProof/>
            <w:webHidden/>
          </w:rPr>
          <w:fldChar w:fldCharType="end"/>
        </w:r>
      </w:hyperlink>
    </w:p>
    <w:p w14:paraId="26F9E0E7" w14:textId="77777777" w:rsidR="00EB73C2" w:rsidRDefault="00EB73C2">
      <w:pPr>
        <w:pStyle w:val="TOC1"/>
        <w:rPr>
          <w:rFonts w:asciiTheme="minorHAnsi" w:eastAsiaTheme="minorEastAsia" w:hAnsiTheme="minorHAnsi" w:cstheme="minorBidi"/>
          <w:noProof/>
          <w:sz w:val="22"/>
          <w:szCs w:val="22"/>
        </w:rPr>
      </w:pPr>
      <w:hyperlink w:anchor="_Toc470527403" w:history="1">
        <w:r w:rsidRPr="0058028F">
          <w:rPr>
            <w:rStyle w:val="Hyperlink"/>
            <w:noProof/>
          </w:rPr>
          <w:t>Appendices</w:t>
        </w:r>
        <w:r>
          <w:rPr>
            <w:noProof/>
            <w:webHidden/>
          </w:rPr>
          <w:tab/>
        </w:r>
        <w:r>
          <w:rPr>
            <w:noProof/>
            <w:webHidden/>
          </w:rPr>
          <w:fldChar w:fldCharType="begin"/>
        </w:r>
        <w:r>
          <w:rPr>
            <w:noProof/>
            <w:webHidden/>
          </w:rPr>
          <w:instrText xml:space="preserve"> PAGEREF _Toc470527403 \h </w:instrText>
        </w:r>
        <w:r>
          <w:rPr>
            <w:noProof/>
            <w:webHidden/>
          </w:rPr>
        </w:r>
        <w:r>
          <w:rPr>
            <w:noProof/>
            <w:webHidden/>
          </w:rPr>
          <w:fldChar w:fldCharType="separate"/>
        </w:r>
        <w:r>
          <w:rPr>
            <w:noProof/>
            <w:webHidden/>
          </w:rPr>
          <w:t>132</w:t>
        </w:r>
        <w:r>
          <w:rPr>
            <w:noProof/>
            <w:webHidden/>
          </w:rPr>
          <w:fldChar w:fldCharType="end"/>
        </w:r>
      </w:hyperlink>
    </w:p>
    <w:p w14:paraId="5B35B3CA" w14:textId="77777777" w:rsidR="00EB73C2" w:rsidRDefault="00EB73C2">
      <w:pPr>
        <w:pStyle w:val="TOC2"/>
        <w:rPr>
          <w:rFonts w:asciiTheme="minorHAnsi" w:eastAsiaTheme="minorEastAsia" w:hAnsiTheme="minorHAnsi" w:cstheme="minorBidi"/>
          <w:noProof/>
          <w:sz w:val="22"/>
          <w:szCs w:val="22"/>
        </w:rPr>
      </w:pPr>
      <w:hyperlink w:anchor="_Toc470527404" w:history="1">
        <w:r w:rsidRPr="0058028F">
          <w:rPr>
            <w:rStyle w:val="Hyperlink"/>
            <w:noProof/>
          </w:rPr>
          <w:t>BAM</w:t>
        </w:r>
        <w:r>
          <w:rPr>
            <w:noProof/>
            <w:webHidden/>
          </w:rPr>
          <w:tab/>
        </w:r>
        <w:r>
          <w:rPr>
            <w:noProof/>
            <w:webHidden/>
          </w:rPr>
          <w:fldChar w:fldCharType="begin"/>
        </w:r>
        <w:r>
          <w:rPr>
            <w:noProof/>
            <w:webHidden/>
          </w:rPr>
          <w:instrText xml:space="preserve"> PAGEREF _Toc470527404 \h </w:instrText>
        </w:r>
        <w:r>
          <w:rPr>
            <w:noProof/>
            <w:webHidden/>
          </w:rPr>
        </w:r>
        <w:r>
          <w:rPr>
            <w:noProof/>
            <w:webHidden/>
          </w:rPr>
          <w:fldChar w:fldCharType="separate"/>
        </w:r>
        <w:r>
          <w:rPr>
            <w:noProof/>
            <w:webHidden/>
          </w:rPr>
          <w:t>132</w:t>
        </w:r>
        <w:r>
          <w:rPr>
            <w:noProof/>
            <w:webHidden/>
          </w:rPr>
          <w:fldChar w:fldCharType="end"/>
        </w:r>
      </w:hyperlink>
    </w:p>
    <w:p w14:paraId="363F3D3A" w14:textId="77777777" w:rsidR="00EB73C2" w:rsidRDefault="00EB73C2">
      <w:pPr>
        <w:pStyle w:val="TOC2"/>
        <w:rPr>
          <w:rFonts w:asciiTheme="minorHAnsi" w:eastAsiaTheme="minorEastAsia" w:hAnsiTheme="minorHAnsi" w:cstheme="minorBidi"/>
          <w:noProof/>
          <w:sz w:val="22"/>
          <w:szCs w:val="22"/>
        </w:rPr>
      </w:pPr>
      <w:hyperlink w:anchor="_Toc470527405" w:history="1">
        <w:r w:rsidRPr="0058028F">
          <w:rPr>
            <w:rStyle w:val="Hyperlink"/>
            <w:noProof/>
          </w:rPr>
          <w:t>Sample Strategic Plan</w:t>
        </w:r>
        <w:r>
          <w:rPr>
            <w:noProof/>
            <w:webHidden/>
          </w:rPr>
          <w:tab/>
        </w:r>
        <w:r>
          <w:rPr>
            <w:noProof/>
            <w:webHidden/>
          </w:rPr>
          <w:fldChar w:fldCharType="begin"/>
        </w:r>
        <w:r>
          <w:rPr>
            <w:noProof/>
            <w:webHidden/>
          </w:rPr>
          <w:instrText xml:space="preserve"> PAGEREF _Toc470527405 \h </w:instrText>
        </w:r>
        <w:r>
          <w:rPr>
            <w:noProof/>
            <w:webHidden/>
          </w:rPr>
        </w:r>
        <w:r>
          <w:rPr>
            <w:noProof/>
            <w:webHidden/>
          </w:rPr>
          <w:fldChar w:fldCharType="separate"/>
        </w:r>
        <w:r>
          <w:rPr>
            <w:noProof/>
            <w:webHidden/>
          </w:rPr>
          <w:t>135</w:t>
        </w:r>
        <w:r>
          <w:rPr>
            <w:noProof/>
            <w:webHidden/>
          </w:rPr>
          <w:fldChar w:fldCharType="end"/>
        </w:r>
      </w:hyperlink>
    </w:p>
    <w:p w14:paraId="331CA2AD" w14:textId="77777777" w:rsidR="00EB73C2" w:rsidRDefault="00EB73C2">
      <w:pPr>
        <w:pStyle w:val="TOC3"/>
        <w:rPr>
          <w:rFonts w:asciiTheme="minorHAnsi" w:eastAsiaTheme="minorEastAsia" w:hAnsiTheme="minorHAnsi" w:cstheme="minorBidi"/>
          <w:noProof/>
          <w:sz w:val="22"/>
          <w:szCs w:val="22"/>
        </w:rPr>
      </w:pPr>
      <w:hyperlink w:anchor="_Toc470527406"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406 \h </w:instrText>
        </w:r>
        <w:r>
          <w:rPr>
            <w:noProof/>
            <w:webHidden/>
          </w:rPr>
        </w:r>
        <w:r>
          <w:rPr>
            <w:noProof/>
            <w:webHidden/>
          </w:rPr>
          <w:fldChar w:fldCharType="separate"/>
        </w:r>
        <w:r>
          <w:rPr>
            <w:noProof/>
            <w:webHidden/>
          </w:rPr>
          <w:t>135</w:t>
        </w:r>
        <w:r>
          <w:rPr>
            <w:noProof/>
            <w:webHidden/>
          </w:rPr>
          <w:fldChar w:fldCharType="end"/>
        </w:r>
      </w:hyperlink>
    </w:p>
    <w:p w14:paraId="6C99A10F" w14:textId="77777777" w:rsidR="00EB73C2" w:rsidRDefault="00EB73C2">
      <w:pPr>
        <w:pStyle w:val="TOC3"/>
        <w:rPr>
          <w:rFonts w:asciiTheme="minorHAnsi" w:eastAsiaTheme="minorEastAsia" w:hAnsiTheme="minorHAnsi" w:cstheme="minorBidi"/>
          <w:noProof/>
          <w:sz w:val="22"/>
          <w:szCs w:val="22"/>
        </w:rPr>
      </w:pPr>
      <w:hyperlink w:anchor="_Toc470527407" w:history="1">
        <w:r w:rsidRPr="0058028F">
          <w:rPr>
            <w:rStyle w:val="Hyperlink"/>
            <w:noProof/>
          </w:rPr>
          <w:t>Purpose</w:t>
        </w:r>
        <w:r>
          <w:rPr>
            <w:noProof/>
            <w:webHidden/>
          </w:rPr>
          <w:tab/>
        </w:r>
        <w:r>
          <w:rPr>
            <w:noProof/>
            <w:webHidden/>
          </w:rPr>
          <w:fldChar w:fldCharType="begin"/>
        </w:r>
        <w:r>
          <w:rPr>
            <w:noProof/>
            <w:webHidden/>
          </w:rPr>
          <w:instrText xml:space="preserve"> PAGEREF _Toc470527407 \h </w:instrText>
        </w:r>
        <w:r>
          <w:rPr>
            <w:noProof/>
            <w:webHidden/>
          </w:rPr>
        </w:r>
        <w:r>
          <w:rPr>
            <w:noProof/>
            <w:webHidden/>
          </w:rPr>
          <w:fldChar w:fldCharType="separate"/>
        </w:r>
        <w:r>
          <w:rPr>
            <w:noProof/>
            <w:webHidden/>
          </w:rPr>
          <w:t>136</w:t>
        </w:r>
        <w:r>
          <w:rPr>
            <w:noProof/>
            <w:webHidden/>
          </w:rPr>
          <w:fldChar w:fldCharType="end"/>
        </w:r>
      </w:hyperlink>
    </w:p>
    <w:p w14:paraId="5CC4B0F6" w14:textId="77777777" w:rsidR="00EB73C2" w:rsidRDefault="00EB73C2">
      <w:pPr>
        <w:pStyle w:val="TOC4"/>
        <w:rPr>
          <w:rFonts w:asciiTheme="minorHAnsi" w:eastAsiaTheme="minorEastAsia" w:hAnsiTheme="minorHAnsi" w:cstheme="minorBidi"/>
          <w:noProof/>
          <w:sz w:val="22"/>
          <w:szCs w:val="22"/>
        </w:rPr>
      </w:pPr>
      <w:hyperlink w:anchor="_Toc470527408" w:history="1">
        <w:r w:rsidRPr="0058028F">
          <w:rPr>
            <w:rStyle w:val="Hyperlink"/>
            <w:noProof/>
          </w:rPr>
          <w:t>Values</w:t>
        </w:r>
        <w:r>
          <w:rPr>
            <w:noProof/>
            <w:webHidden/>
          </w:rPr>
          <w:tab/>
        </w:r>
        <w:r>
          <w:rPr>
            <w:noProof/>
            <w:webHidden/>
          </w:rPr>
          <w:fldChar w:fldCharType="begin"/>
        </w:r>
        <w:r>
          <w:rPr>
            <w:noProof/>
            <w:webHidden/>
          </w:rPr>
          <w:instrText xml:space="preserve"> PAGEREF _Toc470527408 \h </w:instrText>
        </w:r>
        <w:r>
          <w:rPr>
            <w:noProof/>
            <w:webHidden/>
          </w:rPr>
        </w:r>
        <w:r>
          <w:rPr>
            <w:noProof/>
            <w:webHidden/>
          </w:rPr>
          <w:fldChar w:fldCharType="separate"/>
        </w:r>
        <w:r>
          <w:rPr>
            <w:noProof/>
            <w:webHidden/>
          </w:rPr>
          <w:t>136</w:t>
        </w:r>
        <w:r>
          <w:rPr>
            <w:noProof/>
            <w:webHidden/>
          </w:rPr>
          <w:fldChar w:fldCharType="end"/>
        </w:r>
      </w:hyperlink>
    </w:p>
    <w:p w14:paraId="00C5B898" w14:textId="77777777" w:rsidR="00EB73C2" w:rsidRDefault="00EB73C2">
      <w:pPr>
        <w:pStyle w:val="TOC4"/>
        <w:rPr>
          <w:rFonts w:asciiTheme="minorHAnsi" w:eastAsiaTheme="minorEastAsia" w:hAnsiTheme="minorHAnsi" w:cstheme="minorBidi"/>
          <w:noProof/>
          <w:sz w:val="22"/>
          <w:szCs w:val="22"/>
        </w:rPr>
      </w:pPr>
      <w:hyperlink w:anchor="_Toc470527409" w:history="1">
        <w:r w:rsidRPr="0058028F">
          <w:rPr>
            <w:rStyle w:val="Hyperlink"/>
            <w:noProof/>
          </w:rPr>
          <w:t>Mission</w:t>
        </w:r>
        <w:r>
          <w:rPr>
            <w:noProof/>
            <w:webHidden/>
          </w:rPr>
          <w:tab/>
        </w:r>
        <w:r>
          <w:rPr>
            <w:noProof/>
            <w:webHidden/>
          </w:rPr>
          <w:fldChar w:fldCharType="begin"/>
        </w:r>
        <w:r>
          <w:rPr>
            <w:noProof/>
            <w:webHidden/>
          </w:rPr>
          <w:instrText xml:space="preserve"> PAGEREF _Toc470527409 \h </w:instrText>
        </w:r>
        <w:r>
          <w:rPr>
            <w:noProof/>
            <w:webHidden/>
          </w:rPr>
        </w:r>
        <w:r>
          <w:rPr>
            <w:noProof/>
            <w:webHidden/>
          </w:rPr>
          <w:fldChar w:fldCharType="separate"/>
        </w:r>
        <w:r>
          <w:rPr>
            <w:noProof/>
            <w:webHidden/>
          </w:rPr>
          <w:t>136</w:t>
        </w:r>
        <w:r>
          <w:rPr>
            <w:noProof/>
            <w:webHidden/>
          </w:rPr>
          <w:fldChar w:fldCharType="end"/>
        </w:r>
      </w:hyperlink>
    </w:p>
    <w:p w14:paraId="3C474FEC" w14:textId="77777777" w:rsidR="00EB73C2" w:rsidRDefault="00EB73C2">
      <w:pPr>
        <w:pStyle w:val="TOC3"/>
        <w:rPr>
          <w:rFonts w:asciiTheme="minorHAnsi" w:eastAsiaTheme="minorEastAsia" w:hAnsiTheme="minorHAnsi" w:cstheme="minorBidi"/>
          <w:noProof/>
          <w:sz w:val="22"/>
          <w:szCs w:val="22"/>
        </w:rPr>
      </w:pPr>
      <w:hyperlink w:anchor="_Toc470527410"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10 \h </w:instrText>
        </w:r>
        <w:r>
          <w:rPr>
            <w:noProof/>
            <w:webHidden/>
          </w:rPr>
        </w:r>
        <w:r>
          <w:rPr>
            <w:noProof/>
            <w:webHidden/>
          </w:rPr>
          <w:fldChar w:fldCharType="separate"/>
        </w:r>
        <w:r>
          <w:rPr>
            <w:noProof/>
            <w:webHidden/>
          </w:rPr>
          <w:t>136</w:t>
        </w:r>
        <w:r>
          <w:rPr>
            <w:noProof/>
            <w:webHidden/>
          </w:rPr>
          <w:fldChar w:fldCharType="end"/>
        </w:r>
      </w:hyperlink>
    </w:p>
    <w:p w14:paraId="16D1ED20" w14:textId="77777777" w:rsidR="00EB73C2" w:rsidRDefault="00EB73C2">
      <w:pPr>
        <w:pStyle w:val="TOC3"/>
        <w:rPr>
          <w:rFonts w:asciiTheme="minorHAnsi" w:eastAsiaTheme="minorEastAsia" w:hAnsiTheme="minorHAnsi" w:cstheme="minorBidi"/>
          <w:noProof/>
          <w:sz w:val="22"/>
          <w:szCs w:val="22"/>
        </w:rPr>
      </w:pPr>
      <w:hyperlink w:anchor="_Toc470527411" w:history="1">
        <w:r w:rsidRPr="0058028F">
          <w:rPr>
            <w:rStyle w:val="Hyperlink"/>
            <w:noProof/>
          </w:rPr>
          <w:t>Success Measures</w:t>
        </w:r>
        <w:r>
          <w:rPr>
            <w:noProof/>
            <w:webHidden/>
          </w:rPr>
          <w:tab/>
        </w:r>
        <w:r>
          <w:rPr>
            <w:noProof/>
            <w:webHidden/>
          </w:rPr>
          <w:fldChar w:fldCharType="begin"/>
        </w:r>
        <w:r>
          <w:rPr>
            <w:noProof/>
            <w:webHidden/>
          </w:rPr>
          <w:instrText xml:space="preserve"> PAGEREF _Toc470527411 \h </w:instrText>
        </w:r>
        <w:r>
          <w:rPr>
            <w:noProof/>
            <w:webHidden/>
          </w:rPr>
        </w:r>
        <w:r>
          <w:rPr>
            <w:noProof/>
            <w:webHidden/>
          </w:rPr>
          <w:fldChar w:fldCharType="separate"/>
        </w:r>
        <w:r>
          <w:rPr>
            <w:noProof/>
            <w:webHidden/>
          </w:rPr>
          <w:t>137</w:t>
        </w:r>
        <w:r>
          <w:rPr>
            <w:noProof/>
            <w:webHidden/>
          </w:rPr>
          <w:fldChar w:fldCharType="end"/>
        </w:r>
      </w:hyperlink>
    </w:p>
    <w:p w14:paraId="0E82A225" w14:textId="77777777" w:rsidR="00EB73C2" w:rsidRDefault="00EB73C2">
      <w:pPr>
        <w:pStyle w:val="TOC3"/>
        <w:rPr>
          <w:rFonts w:asciiTheme="minorHAnsi" w:eastAsiaTheme="minorEastAsia" w:hAnsiTheme="minorHAnsi" w:cstheme="minorBidi"/>
          <w:noProof/>
          <w:sz w:val="22"/>
          <w:szCs w:val="22"/>
        </w:rPr>
      </w:pPr>
      <w:hyperlink w:anchor="_Toc470527412" w:history="1">
        <w:r w:rsidRPr="0058028F">
          <w:rPr>
            <w:rStyle w:val="Hyperlink"/>
            <w:noProof/>
          </w:rPr>
          <w:t>Vision</w:t>
        </w:r>
        <w:r>
          <w:rPr>
            <w:noProof/>
            <w:webHidden/>
          </w:rPr>
          <w:tab/>
        </w:r>
        <w:r>
          <w:rPr>
            <w:noProof/>
            <w:webHidden/>
          </w:rPr>
          <w:fldChar w:fldCharType="begin"/>
        </w:r>
        <w:r>
          <w:rPr>
            <w:noProof/>
            <w:webHidden/>
          </w:rPr>
          <w:instrText xml:space="preserve"> PAGEREF _Toc470527412 \h </w:instrText>
        </w:r>
        <w:r>
          <w:rPr>
            <w:noProof/>
            <w:webHidden/>
          </w:rPr>
        </w:r>
        <w:r>
          <w:rPr>
            <w:noProof/>
            <w:webHidden/>
          </w:rPr>
          <w:fldChar w:fldCharType="separate"/>
        </w:r>
        <w:r>
          <w:rPr>
            <w:noProof/>
            <w:webHidden/>
          </w:rPr>
          <w:t>138</w:t>
        </w:r>
        <w:r>
          <w:rPr>
            <w:noProof/>
            <w:webHidden/>
          </w:rPr>
          <w:fldChar w:fldCharType="end"/>
        </w:r>
      </w:hyperlink>
    </w:p>
    <w:p w14:paraId="44931DCA" w14:textId="77777777" w:rsidR="00EB73C2" w:rsidRDefault="00EB73C2">
      <w:pPr>
        <w:pStyle w:val="TOC4"/>
        <w:rPr>
          <w:rFonts w:asciiTheme="minorHAnsi" w:eastAsiaTheme="minorEastAsia" w:hAnsiTheme="minorHAnsi" w:cstheme="minorBidi"/>
          <w:noProof/>
          <w:sz w:val="22"/>
          <w:szCs w:val="22"/>
        </w:rPr>
      </w:pPr>
      <w:hyperlink w:anchor="_Toc470527413" w:history="1">
        <w:r w:rsidRPr="0058028F">
          <w:rPr>
            <w:rStyle w:val="Hyperlink"/>
            <w:noProof/>
          </w:rPr>
          <w:t>Statement</w:t>
        </w:r>
        <w:r>
          <w:rPr>
            <w:noProof/>
            <w:webHidden/>
          </w:rPr>
          <w:tab/>
        </w:r>
        <w:r>
          <w:rPr>
            <w:noProof/>
            <w:webHidden/>
          </w:rPr>
          <w:fldChar w:fldCharType="begin"/>
        </w:r>
        <w:r>
          <w:rPr>
            <w:noProof/>
            <w:webHidden/>
          </w:rPr>
          <w:instrText xml:space="preserve"> PAGEREF _Toc470527413 \h </w:instrText>
        </w:r>
        <w:r>
          <w:rPr>
            <w:noProof/>
            <w:webHidden/>
          </w:rPr>
        </w:r>
        <w:r>
          <w:rPr>
            <w:noProof/>
            <w:webHidden/>
          </w:rPr>
          <w:fldChar w:fldCharType="separate"/>
        </w:r>
        <w:r>
          <w:rPr>
            <w:noProof/>
            <w:webHidden/>
          </w:rPr>
          <w:t>138</w:t>
        </w:r>
        <w:r>
          <w:rPr>
            <w:noProof/>
            <w:webHidden/>
          </w:rPr>
          <w:fldChar w:fldCharType="end"/>
        </w:r>
      </w:hyperlink>
    </w:p>
    <w:p w14:paraId="5AEA98A3" w14:textId="77777777" w:rsidR="00EB73C2" w:rsidRDefault="00EB73C2">
      <w:pPr>
        <w:pStyle w:val="TOC4"/>
        <w:rPr>
          <w:rFonts w:asciiTheme="minorHAnsi" w:eastAsiaTheme="minorEastAsia" w:hAnsiTheme="minorHAnsi" w:cstheme="minorBidi"/>
          <w:noProof/>
          <w:sz w:val="22"/>
          <w:szCs w:val="22"/>
        </w:rPr>
      </w:pPr>
      <w:hyperlink w:anchor="_Toc470527414" w:history="1">
        <w:r w:rsidRPr="0058028F">
          <w:rPr>
            <w:rStyle w:val="Hyperlink"/>
            <w:noProof/>
          </w:rPr>
          <w:t>Strategies</w:t>
        </w:r>
        <w:r>
          <w:rPr>
            <w:noProof/>
            <w:webHidden/>
          </w:rPr>
          <w:tab/>
        </w:r>
        <w:r>
          <w:rPr>
            <w:noProof/>
            <w:webHidden/>
          </w:rPr>
          <w:fldChar w:fldCharType="begin"/>
        </w:r>
        <w:r>
          <w:rPr>
            <w:noProof/>
            <w:webHidden/>
          </w:rPr>
          <w:instrText xml:space="preserve"> PAGEREF _Toc470527414 \h </w:instrText>
        </w:r>
        <w:r>
          <w:rPr>
            <w:noProof/>
            <w:webHidden/>
          </w:rPr>
        </w:r>
        <w:r>
          <w:rPr>
            <w:noProof/>
            <w:webHidden/>
          </w:rPr>
          <w:fldChar w:fldCharType="separate"/>
        </w:r>
        <w:r>
          <w:rPr>
            <w:noProof/>
            <w:webHidden/>
          </w:rPr>
          <w:t>138</w:t>
        </w:r>
        <w:r>
          <w:rPr>
            <w:noProof/>
            <w:webHidden/>
          </w:rPr>
          <w:fldChar w:fldCharType="end"/>
        </w:r>
      </w:hyperlink>
    </w:p>
    <w:p w14:paraId="74EE7F47" w14:textId="77777777" w:rsidR="00EB73C2" w:rsidRDefault="00EB73C2">
      <w:pPr>
        <w:pStyle w:val="TOC5"/>
        <w:rPr>
          <w:rFonts w:asciiTheme="minorHAnsi" w:eastAsiaTheme="minorEastAsia" w:hAnsiTheme="minorHAnsi" w:cstheme="minorBidi"/>
          <w:noProof/>
          <w:sz w:val="22"/>
          <w:szCs w:val="22"/>
        </w:rPr>
      </w:pPr>
      <w:hyperlink w:anchor="_Toc470527415"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415 \h </w:instrText>
        </w:r>
        <w:r>
          <w:rPr>
            <w:noProof/>
            <w:webHidden/>
          </w:rPr>
        </w:r>
        <w:r>
          <w:rPr>
            <w:noProof/>
            <w:webHidden/>
          </w:rPr>
          <w:fldChar w:fldCharType="separate"/>
        </w:r>
        <w:r>
          <w:rPr>
            <w:noProof/>
            <w:webHidden/>
          </w:rPr>
          <w:t>138</w:t>
        </w:r>
        <w:r>
          <w:rPr>
            <w:noProof/>
            <w:webHidden/>
          </w:rPr>
          <w:fldChar w:fldCharType="end"/>
        </w:r>
      </w:hyperlink>
    </w:p>
    <w:p w14:paraId="7C95AD5E" w14:textId="77777777" w:rsidR="00EB73C2" w:rsidRDefault="00EB73C2">
      <w:pPr>
        <w:pStyle w:val="TOC5"/>
        <w:rPr>
          <w:rFonts w:asciiTheme="minorHAnsi" w:eastAsiaTheme="minorEastAsia" w:hAnsiTheme="minorHAnsi" w:cstheme="minorBidi"/>
          <w:noProof/>
          <w:sz w:val="22"/>
          <w:szCs w:val="22"/>
        </w:rPr>
      </w:pPr>
      <w:hyperlink w:anchor="_Toc470527416" w:history="1">
        <w:r w:rsidRPr="0058028F">
          <w:rPr>
            <w:rStyle w:val="Hyperlink"/>
            <w:noProof/>
          </w:rPr>
          <w:t>New Strategies</w:t>
        </w:r>
        <w:r>
          <w:rPr>
            <w:noProof/>
            <w:webHidden/>
          </w:rPr>
          <w:tab/>
        </w:r>
        <w:r>
          <w:rPr>
            <w:noProof/>
            <w:webHidden/>
          </w:rPr>
          <w:fldChar w:fldCharType="begin"/>
        </w:r>
        <w:r>
          <w:rPr>
            <w:noProof/>
            <w:webHidden/>
          </w:rPr>
          <w:instrText xml:space="preserve"> PAGEREF _Toc470527416 \h </w:instrText>
        </w:r>
        <w:r>
          <w:rPr>
            <w:noProof/>
            <w:webHidden/>
          </w:rPr>
        </w:r>
        <w:r>
          <w:rPr>
            <w:noProof/>
            <w:webHidden/>
          </w:rPr>
          <w:fldChar w:fldCharType="separate"/>
        </w:r>
        <w:r>
          <w:rPr>
            <w:noProof/>
            <w:webHidden/>
          </w:rPr>
          <w:t>139</w:t>
        </w:r>
        <w:r>
          <w:rPr>
            <w:noProof/>
            <w:webHidden/>
          </w:rPr>
          <w:fldChar w:fldCharType="end"/>
        </w:r>
      </w:hyperlink>
    </w:p>
    <w:p w14:paraId="1528E29E" w14:textId="77777777" w:rsidR="00EB73C2" w:rsidRDefault="00EB73C2">
      <w:pPr>
        <w:pStyle w:val="TOC1"/>
        <w:rPr>
          <w:rFonts w:asciiTheme="minorHAnsi" w:eastAsiaTheme="minorEastAsia" w:hAnsiTheme="minorHAnsi" w:cstheme="minorBidi"/>
          <w:noProof/>
          <w:sz w:val="22"/>
          <w:szCs w:val="22"/>
        </w:rPr>
      </w:pPr>
      <w:hyperlink w:anchor="_Toc470527417" w:history="1">
        <w:r w:rsidRPr="0058028F">
          <w:rPr>
            <w:rStyle w:val="Hyperlink"/>
            <w:noProof/>
          </w:rPr>
          <w:t>Report Templates</w:t>
        </w:r>
        <w:r>
          <w:rPr>
            <w:noProof/>
            <w:webHidden/>
          </w:rPr>
          <w:tab/>
        </w:r>
        <w:r>
          <w:rPr>
            <w:noProof/>
            <w:webHidden/>
          </w:rPr>
          <w:fldChar w:fldCharType="begin"/>
        </w:r>
        <w:r>
          <w:rPr>
            <w:noProof/>
            <w:webHidden/>
          </w:rPr>
          <w:instrText xml:space="preserve"> PAGEREF _Toc470527417 \h </w:instrText>
        </w:r>
        <w:r>
          <w:rPr>
            <w:noProof/>
            <w:webHidden/>
          </w:rPr>
        </w:r>
        <w:r>
          <w:rPr>
            <w:noProof/>
            <w:webHidden/>
          </w:rPr>
          <w:fldChar w:fldCharType="separate"/>
        </w:r>
        <w:r>
          <w:rPr>
            <w:noProof/>
            <w:webHidden/>
          </w:rPr>
          <w:t>140</w:t>
        </w:r>
        <w:r>
          <w:rPr>
            <w:noProof/>
            <w:webHidden/>
          </w:rPr>
          <w:fldChar w:fldCharType="end"/>
        </w:r>
      </w:hyperlink>
    </w:p>
    <w:p w14:paraId="5C8A776D" w14:textId="77777777" w:rsidR="00EB73C2" w:rsidRDefault="00EB73C2">
      <w:pPr>
        <w:pStyle w:val="TOC2"/>
        <w:rPr>
          <w:rFonts w:asciiTheme="minorHAnsi" w:eastAsiaTheme="minorEastAsia" w:hAnsiTheme="minorHAnsi" w:cstheme="minorBidi"/>
          <w:noProof/>
          <w:sz w:val="22"/>
          <w:szCs w:val="22"/>
        </w:rPr>
      </w:pPr>
      <w:hyperlink w:anchor="_Toc470527418" w:history="1">
        <w:r w:rsidRPr="0058028F">
          <w:rPr>
            <w:rStyle w:val="Hyperlink"/>
            <w:noProof/>
          </w:rPr>
          <w:t>Strategic Plan Report</w:t>
        </w:r>
        <w:r>
          <w:rPr>
            <w:noProof/>
            <w:webHidden/>
          </w:rPr>
          <w:tab/>
        </w:r>
        <w:r>
          <w:rPr>
            <w:noProof/>
            <w:webHidden/>
          </w:rPr>
          <w:fldChar w:fldCharType="begin"/>
        </w:r>
        <w:r>
          <w:rPr>
            <w:noProof/>
            <w:webHidden/>
          </w:rPr>
          <w:instrText xml:space="preserve"> PAGEREF _Toc470527418 \h </w:instrText>
        </w:r>
        <w:r>
          <w:rPr>
            <w:noProof/>
            <w:webHidden/>
          </w:rPr>
        </w:r>
        <w:r>
          <w:rPr>
            <w:noProof/>
            <w:webHidden/>
          </w:rPr>
          <w:fldChar w:fldCharType="separate"/>
        </w:r>
        <w:r>
          <w:rPr>
            <w:noProof/>
            <w:webHidden/>
          </w:rPr>
          <w:t>140</w:t>
        </w:r>
        <w:r>
          <w:rPr>
            <w:noProof/>
            <w:webHidden/>
          </w:rPr>
          <w:fldChar w:fldCharType="end"/>
        </w:r>
      </w:hyperlink>
    </w:p>
    <w:p w14:paraId="47147AFF" w14:textId="77777777" w:rsidR="00EB73C2" w:rsidRDefault="00EB73C2">
      <w:pPr>
        <w:pStyle w:val="TOC3"/>
        <w:rPr>
          <w:rFonts w:asciiTheme="minorHAnsi" w:eastAsiaTheme="minorEastAsia" w:hAnsiTheme="minorHAnsi" w:cstheme="minorBidi"/>
          <w:noProof/>
          <w:sz w:val="22"/>
          <w:szCs w:val="22"/>
        </w:rPr>
      </w:pPr>
      <w:hyperlink w:anchor="_Toc470527419" w:history="1">
        <w:r w:rsidRPr="0058028F">
          <w:rPr>
            <w:rStyle w:val="Hyperlink"/>
            <w:noProof/>
          </w:rPr>
          <w:t>Executive Summary</w:t>
        </w:r>
        <w:r>
          <w:rPr>
            <w:noProof/>
            <w:webHidden/>
          </w:rPr>
          <w:tab/>
        </w:r>
        <w:r>
          <w:rPr>
            <w:noProof/>
            <w:webHidden/>
          </w:rPr>
          <w:fldChar w:fldCharType="begin"/>
        </w:r>
        <w:r>
          <w:rPr>
            <w:noProof/>
            <w:webHidden/>
          </w:rPr>
          <w:instrText xml:space="preserve"> PAGEREF _Toc470527419 \h </w:instrText>
        </w:r>
        <w:r>
          <w:rPr>
            <w:noProof/>
            <w:webHidden/>
          </w:rPr>
        </w:r>
        <w:r>
          <w:rPr>
            <w:noProof/>
            <w:webHidden/>
          </w:rPr>
          <w:fldChar w:fldCharType="separate"/>
        </w:r>
        <w:r>
          <w:rPr>
            <w:noProof/>
            <w:webHidden/>
          </w:rPr>
          <w:t>140</w:t>
        </w:r>
        <w:r>
          <w:rPr>
            <w:noProof/>
            <w:webHidden/>
          </w:rPr>
          <w:fldChar w:fldCharType="end"/>
        </w:r>
      </w:hyperlink>
    </w:p>
    <w:p w14:paraId="77BF5FC6" w14:textId="77777777" w:rsidR="00EB73C2" w:rsidRDefault="00EB73C2">
      <w:pPr>
        <w:pStyle w:val="TOC3"/>
        <w:rPr>
          <w:rFonts w:asciiTheme="minorHAnsi" w:eastAsiaTheme="minorEastAsia" w:hAnsiTheme="minorHAnsi" w:cstheme="minorBidi"/>
          <w:noProof/>
          <w:sz w:val="22"/>
          <w:szCs w:val="22"/>
        </w:rPr>
      </w:pPr>
      <w:hyperlink w:anchor="_Toc470527420" w:history="1">
        <w:r w:rsidRPr="0058028F">
          <w:rPr>
            <w:rStyle w:val="Hyperlink"/>
            <w:noProof/>
          </w:rPr>
          <w:t>Purpose</w:t>
        </w:r>
        <w:r>
          <w:rPr>
            <w:noProof/>
            <w:webHidden/>
          </w:rPr>
          <w:tab/>
        </w:r>
        <w:r>
          <w:rPr>
            <w:noProof/>
            <w:webHidden/>
          </w:rPr>
          <w:fldChar w:fldCharType="begin"/>
        </w:r>
        <w:r>
          <w:rPr>
            <w:noProof/>
            <w:webHidden/>
          </w:rPr>
          <w:instrText xml:space="preserve"> PAGEREF _Toc470527420 \h </w:instrText>
        </w:r>
        <w:r>
          <w:rPr>
            <w:noProof/>
            <w:webHidden/>
          </w:rPr>
        </w:r>
        <w:r>
          <w:rPr>
            <w:noProof/>
            <w:webHidden/>
          </w:rPr>
          <w:fldChar w:fldCharType="separate"/>
        </w:r>
        <w:r>
          <w:rPr>
            <w:noProof/>
            <w:webHidden/>
          </w:rPr>
          <w:t>140</w:t>
        </w:r>
        <w:r>
          <w:rPr>
            <w:noProof/>
            <w:webHidden/>
          </w:rPr>
          <w:fldChar w:fldCharType="end"/>
        </w:r>
      </w:hyperlink>
    </w:p>
    <w:p w14:paraId="03CA38A7" w14:textId="77777777" w:rsidR="00EB73C2" w:rsidRDefault="00EB73C2">
      <w:pPr>
        <w:pStyle w:val="TOC4"/>
        <w:rPr>
          <w:rFonts w:asciiTheme="minorHAnsi" w:eastAsiaTheme="minorEastAsia" w:hAnsiTheme="minorHAnsi" w:cstheme="minorBidi"/>
          <w:noProof/>
          <w:sz w:val="22"/>
          <w:szCs w:val="22"/>
        </w:rPr>
      </w:pPr>
      <w:hyperlink w:anchor="_Toc470527421" w:history="1">
        <w:r w:rsidRPr="0058028F">
          <w:rPr>
            <w:rStyle w:val="Hyperlink"/>
            <w:noProof/>
          </w:rPr>
          <w:t>Val</w:t>
        </w:r>
        <w:r w:rsidRPr="0058028F">
          <w:rPr>
            <w:rStyle w:val="Hyperlink"/>
            <w:rFonts w:cs="Arial"/>
            <w:noProof/>
          </w:rPr>
          <w:t>u</w:t>
        </w:r>
        <w:r w:rsidRPr="0058028F">
          <w:rPr>
            <w:rStyle w:val="Hyperlink"/>
            <w:noProof/>
          </w:rPr>
          <w:t>es</w:t>
        </w:r>
        <w:r>
          <w:rPr>
            <w:noProof/>
            <w:webHidden/>
          </w:rPr>
          <w:tab/>
        </w:r>
        <w:r>
          <w:rPr>
            <w:noProof/>
            <w:webHidden/>
          </w:rPr>
          <w:fldChar w:fldCharType="begin"/>
        </w:r>
        <w:r>
          <w:rPr>
            <w:noProof/>
            <w:webHidden/>
          </w:rPr>
          <w:instrText xml:space="preserve"> PAGEREF _Toc470527421 \h </w:instrText>
        </w:r>
        <w:r>
          <w:rPr>
            <w:noProof/>
            <w:webHidden/>
          </w:rPr>
        </w:r>
        <w:r>
          <w:rPr>
            <w:noProof/>
            <w:webHidden/>
          </w:rPr>
          <w:fldChar w:fldCharType="separate"/>
        </w:r>
        <w:r>
          <w:rPr>
            <w:noProof/>
            <w:webHidden/>
          </w:rPr>
          <w:t>140</w:t>
        </w:r>
        <w:r>
          <w:rPr>
            <w:noProof/>
            <w:webHidden/>
          </w:rPr>
          <w:fldChar w:fldCharType="end"/>
        </w:r>
      </w:hyperlink>
    </w:p>
    <w:p w14:paraId="7FEC0CBF" w14:textId="77777777" w:rsidR="00EB73C2" w:rsidRDefault="00EB73C2">
      <w:pPr>
        <w:pStyle w:val="TOC4"/>
        <w:rPr>
          <w:rFonts w:asciiTheme="minorHAnsi" w:eastAsiaTheme="minorEastAsia" w:hAnsiTheme="minorHAnsi" w:cstheme="minorBidi"/>
          <w:noProof/>
          <w:sz w:val="22"/>
          <w:szCs w:val="22"/>
        </w:rPr>
      </w:pPr>
      <w:hyperlink w:anchor="_Toc470527422" w:history="1">
        <w:r w:rsidRPr="0058028F">
          <w:rPr>
            <w:rStyle w:val="Hyperlink"/>
            <w:noProof/>
          </w:rPr>
          <w:t>Mission</w:t>
        </w:r>
        <w:r>
          <w:rPr>
            <w:noProof/>
            <w:webHidden/>
          </w:rPr>
          <w:tab/>
        </w:r>
        <w:r>
          <w:rPr>
            <w:noProof/>
            <w:webHidden/>
          </w:rPr>
          <w:fldChar w:fldCharType="begin"/>
        </w:r>
        <w:r>
          <w:rPr>
            <w:noProof/>
            <w:webHidden/>
          </w:rPr>
          <w:instrText xml:space="preserve"> PAGEREF _Toc470527422 \h </w:instrText>
        </w:r>
        <w:r>
          <w:rPr>
            <w:noProof/>
            <w:webHidden/>
          </w:rPr>
        </w:r>
        <w:r>
          <w:rPr>
            <w:noProof/>
            <w:webHidden/>
          </w:rPr>
          <w:fldChar w:fldCharType="separate"/>
        </w:r>
        <w:r>
          <w:rPr>
            <w:noProof/>
            <w:webHidden/>
          </w:rPr>
          <w:t>140</w:t>
        </w:r>
        <w:r>
          <w:rPr>
            <w:noProof/>
            <w:webHidden/>
          </w:rPr>
          <w:fldChar w:fldCharType="end"/>
        </w:r>
      </w:hyperlink>
    </w:p>
    <w:p w14:paraId="1DB1F06D" w14:textId="77777777" w:rsidR="00EB73C2" w:rsidRDefault="00EB73C2">
      <w:pPr>
        <w:pStyle w:val="TOC3"/>
        <w:rPr>
          <w:rFonts w:asciiTheme="minorHAnsi" w:eastAsiaTheme="minorEastAsia" w:hAnsiTheme="minorHAnsi" w:cstheme="minorBidi"/>
          <w:noProof/>
          <w:sz w:val="22"/>
          <w:szCs w:val="22"/>
        </w:rPr>
      </w:pPr>
      <w:hyperlink w:anchor="_Toc470527423" w:history="1">
        <w:r w:rsidRPr="0058028F">
          <w:rPr>
            <w:rStyle w:val="Hyperlink"/>
            <w:noProof/>
          </w:rPr>
          <w:t>Strategy</w:t>
        </w:r>
        <w:r>
          <w:rPr>
            <w:noProof/>
            <w:webHidden/>
          </w:rPr>
          <w:tab/>
        </w:r>
        <w:r>
          <w:rPr>
            <w:noProof/>
            <w:webHidden/>
          </w:rPr>
          <w:fldChar w:fldCharType="begin"/>
        </w:r>
        <w:r>
          <w:rPr>
            <w:noProof/>
            <w:webHidden/>
          </w:rPr>
          <w:instrText xml:space="preserve"> PAGEREF _Toc470527423 \h </w:instrText>
        </w:r>
        <w:r>
          <w:rPr>
            <w:noProof/>
            <w:webHidden/>
          </w:rPr>
        </w:r>
        <w:r>
          <w:rPr>
            <w:noProof/>
            <w:webHidden/>
          </w:rPr>
          <w:fldChar w:fldCharType="separate"/>
        </w:r>
        <w:r>
          <w:rPr>
            <w:noProof/>
            <w:webHidden/>
          </w:rPr>
          <w:t>140</w:t>
        </w:r>
        <w:r>
          <w:rPr>
            <w:noProof/>
            <w:webHidden/>
          </w:rPr>
          <w:fldChar w:fldCharType="end"/>
        </w:r>
      </w:hyperlink>
    </w:p>
    <w:p w14:paraId="4E6154F2" w14:textId="77777777" w:rsidR="00EB73C2" w:rsidRDefault="00EB73C2">
      <w:pPr>
        <w:pStyle w:val="TOC4"/>
        <w:rPr>
          <w:rFonts w:asciiTheme="minorHAnsi" w:eastAsiaTheme="minorEastAsia" w:hAnsiTheme="minorHAnsi" w:cstheme="minorBidi"/>
          <w:noProof/>
          <w:sz w:val="22"/>
          <w:szCs w:val="22"/>
        </w:rPr>
      </w:pPr>
      <w:hyperlink w:anchor="_Toc470527424"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24 \h </w:instrText>
        </w:r>
        <w:r>
          <w:rPr>
            <w:noProof/>
            <w:webHidden/>
          </w:rPr>
        </w:r>
        <w:r>
          <w:rPr>
            <w:noProof/>
            <w:webHidden/>
          </w:rPr>
          <w:fldChar w:fldCharType="separate"/>
        </w:r>
        <w:r>
          <w:rPr>
            <w:noProof/>
            <w:webHidden/>
          </w:rPr>
          <w:t>140</w:t>
        </w:r>
        <w:r>
          <w:rPr>
            <w:noProof/>
            <w:webHidden/>
          </w:rPr>
          <w:fldChar w:fldCharType="end"/>
        </w:r>
      </w:hyperlink>
    </w:p>
    <w:p w14:paraId="0704AF78" w14:textId="77777777" w:rsidR="00EB73C2" w:rsidRDefault="00EB73C2">
      <w:pPr>
        <w:pStyle w:val="TOC4"/>
        <w:rPr>
          <w:rFonts w:asciiTheme="minorHAnsi" w:eastAsiaTheme="minorEastAsia" w:hAnsiTheme="minorHAnsi" w:cstheme="minorBidi"/>
          <w:noProof/>
          <w:sz w:val="22"/>
          <w:szCs w:val="22"/>
        </w:rPr>
      </w:pPr>
      <w:hyperlink w:anchor="_Toc470527425" w:history="1">
        <w:r w:rsidRPr="0058028F">
          <w:rPr>
            <w:rStyle w:val="Hyperlink"/>
            <w:noProof/>
          </w:rPr>
          <w:t xml:space="preserve">Success </w:t>
        </w:r>
        <w:r w:rsidRPr="0058028F">
          <w:rPr>
            <w:rStyle w:val="Hyperlink"/>
            <w:rFonts w:cs="Arial"/>
            <w:noProof/>
          </w:rPr>
          <w:t>M</w:t>
        </w:r>
        <w:r w:rsidRPr="0058028F">
          <w:rPr>
            <w:rStyle w:val="Hyperlink"/>
            <w:noProof/>
          </w:rPr>
          <w:t>easu</w:t>
        </w:r>
        <w:r w:rsidRPr="0058028F">
          <w:rPr>
            <w:rStyle w:val="Hyperlink"/>
            <w:rFonts w:cs="Arial"/>
            <w:noProof/>
          </w:rPr>
          <w:t>r</w:t>
        </w:r>
        <w:r w:rsidRPr="0058028F">
          <w:rPr>
            <w:rStyle w:val="Hyperlink"/>
            <w:noProof/>
          </w:rPr>
          <w:t>es</w:t>
        </w:r>
        <w:r>
          <w:rPr>
            <w:noProof/>
            <w:webHidden/>
          </w:rPr>
          <w:tab/>
        </w:r>
        <w:r>
          <w:rPr>
            <w:noProof/>
            <w:webHidden/>
          </w:rPr>
          <w:fldChar w:fldCharType="begin"/>
        </w:r>
        <w:r>
          <w:rPr>
            <w:noProof/>
            <w:webHidden/>
          </w:rPr>
          <w:instrText xml:space="preserve"> PAGEREF _Toc470527425 \h </w:instrText>
        </w:r>
        <w:r>
          <w:rPr>
            <w:noProof/>
            <w:webHidden/>
          </w:rPr>
        </w:r>
        <w:r>
          <w:rPr>
            <w:noProof/>
            <w:webHidden/>
          </w:rPr>
          <w:fldChar w:fldCharType="separate"/>
        </w:r>
        <w:r>
          <w:rPr>
            <w:noProof/>
            <w:webHidden/>
          </w:rPr>
          <w:t>140</w:t>
        </w:r>
        <w:r>
          <w:rPr>
            <w:noProof/>
            <w:webHidden/>
          </w:rPr>
          <w:fldChar w:fldCharType="end"/>
        </w:r>
      </w:hyperlink>
    </w:p>
    <w:p w14:paraId="59CC431E" w14:textId="77777777" w:rsidR="00EB73C2" w:rsidRDefault="00EB73C2">
      <w:pPr>
        <w:pStyle w:val="TOC3"/>
        <w:rPr>
          <w:rFonts w:asciiTheme="minorHAnsi" w:eastAsiaTheme="minorEastAsia" w:hAnsiTheme="minorHAnsi" w:cstheme="minorBidi"/>
          <w:noProof/>
          <w:sz w:val="22"/>
          <w:szCs w:val="22"/>
        </w:rPr>
      </w:pPr>
      <w:hyperlink w:anchor="_Toc470527426" w:history="1">
        <w:r w:rsidRPr="0058028F">
          <w:rPr>
            <w:rStyle w:val="Hyperlink"/>
            <w:noProof/>
          </w:rPr>
          <w:t>Vision</w:t>
        </w:r>
        <w:r>
          <w:rPr>
            <w:noProof/>
            <w:webHidden/>
          </w:rPr>
          <w:tab/>
        </w:r>
        <w:r>
          <w:rPr>
            <w:noProof/>
            <w:webHidden/>
          </w:rPr>
          <w:fldChar w:fldCharType="begin"/>
        </w:r>
        <w:r>
          <w:rPr>
            <w:noProof/>
            <w:webHidden/>
          </w:rPr>
          <w:instrText xml:space="preserve"> PAGEREF _Toc470527426 \h </w:instrText>
        </w:r>
        <w:r>
          <w:rPr>
            <w:noProof/>
            <w:webHidden/>
          </w:rPr>
        </w:r>
        <w:r>
          <w:rPr>
            <w:noProof/>
            <w:webHidden/>
          </w:rPr>
          <w:fldChar w:fldCharType="separate"/>
        </w:r>
        <w:r>
          <w:rPr>
            <w:noProof/>
            <w:webHidden/>
          </w:rPr>
          <w:t>141</w:t>
        </w:r>
        <w:r>
          <w:rPr>
            <w:noProof/>
            <w:webHidden/>
          </w:rPr>
          <w:fldChar w:fldCharType="end"/>
        </w:r>
      </w:hyperlink>
    </w:p>
    <w:p w14:paraId="0C37BC67" w14:textId="77777777" w:rsidR="00EB73C2" w:rsidRDefault="00EB73C2">
      <w:pPr>
        <w:pStyle w:val="TOC4"/>
        <w:rPr>
          <w:rFonts w:asciiTheme="minorHAnsi" w:eastAsiaTheme="minorEastAsia" w:hAnsiTheme="minorHAnsi" w:cstheme="minorBidi"/>
          <w:noProof/>
          <w:sz w:val="22"/>
          <w:szCs w:val="22"/>
        </w:rPr>
      </w:pPr>
      <w:hyperlink w:anchor="_Toc470527427" w:history="1">
        <w:r w:rsidRPr="0058028F">
          <w:rPr>
            <w:rStyle w:val="Hyperlink"/>
            <w:noProof/>
          </w:rPr>
          <w:t>Statement</w:t>
        </w:r>
        <w:r>
          <w:rPr>
            <w:noProof/>
            <w:webHidden/>
          </w:rPr>
          <w:tab/>
        </w:r>
        <w:r>
          <w:rPr>
            <w:noProof/>
            <w:webHidden/>
          </w:rPr>
          <w:fldChar w:fldCharType="begin"/>
        </w:r>
        <w:r>
          <w:rPr>
            <w:noProof/>
            <w:webHidden/>
          </w:rPr>
          <w:instrText xml:space="preserve"> PAGEREF _Toc470527427 \h </w:instrText>
        </w:r>
        <w:r>
          <w:rPr>
            <w:noProof/>
            <w:webHidden/>
          </w:rPr>
        </w:r>
        <w:r>
          <w:rPr>
            <w:noProof/>
            <w:webHidden/>
          </w:rPr>
          <w:fldChar w:fldCharType="separate"/>
        </w:r>
        <w:r>
          <w:rPr>
            <w:noProof/>
            <w:webHidden/>
          </w:rPr>
          <w:t>141</w:t>
        </w:r>
        <w:r>
          <w:rPr>
            <w:noProof/>
            <w:webHidden/>
          </w:rPr>
          <w:fldChar w:fldCharType="end"/>
        </w:r>
      </w:hyperlink>
    </w:p>
    <w:p w14:paraId="5143817A" w14:textId="77777777" w:rsidR="00EB73C2" w:rsidRDefault="00EB73C2">
      <w:pPr>
        <w:pStyle w:val="TOC4"/>
        <w:rPr>
          <w:rFonts w:asciiTheme="minorHAnsi" w:eastAsiaTheme="minorEastAsia" w:hAnsiTheme="minorHAnsi" w:cstheme="minorBidi"/>
          <w:noProof/>
          <w:sz w:val="22"/>
          <w:szCs w:val="22"/>
        </w:rPr>
      </w:pPr>
      <w:hyperlink w:anchor="_Toc470527428" w:history="1">
        <w:r w:rsidRPr="0058028F">
          <w:rPr>
            <w:rStyle w:val="Hyperlink"/>
            <w:noProof/>
          </w:rPr>
          <w:t>Strategies</w:t>
        </w:r>
        <w:r>
          <w:rPr>
            <w:noProof/>
            <w:webHidden/>
          </w:rPr>
          <w:tab/>
        </w:r>
        <w:r>
          <w:rPr>
            <w:noProof/>
            <w:webHidden/>
          </w:rPr>
          <w:fldChar w:fldCharType="begin"/>
        </w:r>
        <w:r>
          <w:rPr>
            <w:noProof/>
            <w:webHidden/>
          </w:rPr>
          <w:instrText xml:space="preserve"> PAGEREF _Toc470527428 \h </w:instrText>
        </w:r>
        <w:r>
          <w:rPr>
            <w:noProof/>
            <w:webHidden/>
          </w:rPr>
        </w:r>
        <w:r>
          <w:rPr>
            <w:noProof/>
            <w:webHidden/>
          </w:rPr>
          <w:fldChar w:fldCharType="separate"/>
        </w:r>
        <w:r>
          <w:rPr>
            <w:noProof/>
            <w:webHidden/>
          </w:rPr>
          <w:t>141</w:t>
        </w:r>
        <w:r>
          <w:rPr>
            <w:noProof/>
            <w:webHidden/>
          </w:rPr>
          <w:fldChar w:fldCharType="end"/>
        </w:r>
      </w:hyperlink>
    </w:p>
    <w:p w14:paraId="25CAF8CB" w14:textId="77777777" w:rsidR="00EB73C2" w:rsidRDefault="00EB73C2">
      <w:pPr>
        <w:pStyle w:val="TOC5"/>
        <w:rPr>
          <w:rFonts w:asciiTheme="minorHAnsi" w:eastAsiaTheme="minorEastAsia" w:hAnsiTheme="minorHAnsi" w:cstheme="minorBidi"/>
          <w:noProof/>
          <w:sz w:val="22"/>
          <w:szCs w:val="22"/>
        </w:rPr>
      </w:pPr>
      <w:hyperlink w:anchor="_Toc470527429" w:history="1">
        <w:r w:rsidRPr="0058028F">
          <w:rPr>
            <w:rStyle w:val="Hyperlink"/>
            <w:noProof/>
          </w:rPr>
          <w:t>Current Strategies</w:t>
        </w:r>
        <w:r>
          <w:rPr>
            <w:noProof/>
            <w:webHidden/>
          </w:rPr>
          <w:tab/>
        </w:r>
        <w:r>
          <w:rPr>
            <w:noProof/>
            <w:webHidden/>
          </w:rPr>
          <w:fldChar w:fldCharType="begin"/>
        </w:r>
        <w:r>
          <w:rPr>
            <w:noProof/>
            <w:webHidden/>
          </w:rPr>
          <w:instrText xml:space="preserve"> PAGEREF _Toc470527429 \h </w:instrText>
        </w:r>
        <w:r>
          <w:rPr>
            <w:noProof/>
            <w:webHidden/>
          </w:rPr>
        </w:r>
        <w:r>
          <w:rPr>
            <w:noProof/>
            <w:webHidden/>
          </w:rPr>
          <w:fldChar w:fldCharType="separate"/>
        </w:r>
        <w:r>
          <w:rPr>
            <w:noProof/>
            <w:webHidden/>
          </w:rPr>
          <w:t>141</w:t>
        </w:r>
        <w:r>
          <w:rPr>
            <w:noProof/>
            <w:webHidden/>
          </w:rPr>
          <w:fldChar w:fldCharType="end"/>
        </w:r>
      </w:hyperlink>
    </w:p>
    <w:p w14:paraId="76B7448E" w14:textId="77777777" w:rsidR="00EB73C2" w:rsidRDefault="00EB73C2">
      <w:pPr>
        <w:pStyle w:val="TOC5"/>
        <w:rPr>
          <w:rFonts w:asciiTheme="minorHAnsi" w:eastAsiaTheme="minorEastAsia" w:hAnsiTheme="minorHAnsi" w:cstheme="minorBidi"/>
          <w:noProof/>
          <w:sz w:val="22"/>
          <w:szCs w:val="22"/>
        </w:rPr>
      </w:pPr>
      <w:hyperlink w:anchor="_Toc470527430" w:history="1">
        <w:r w:rsidRPr="0058028F">
          <w:rPr>
            <w:rStyle w:val="Hyperlink"/>
            <w:noProof/>
          </w:rPr>
          <w:t>New Strategies</w:t>
        </w:r>
        <w:r>
          <w:rPr>
            <w:noProof/>
            <w:webHidden/>
          </w:rPr>
          <w:tab/>
        </w:r>
        <w:r>
          <w:rPr>
            <w:noProof/>
            <w:webHidden/>
          </w:rPr>
          <w:fldChar w:fldCharType="begin"/>
        </w:r>
        <w:r>
          <w:rPr>
            <w:noProof/>
            <w:webHidden/>
          </w:rPr>
          <w:instrText xml:space="preserve"> PAGEREF _Toc470527430 \h </w:instrText>
        </w:r>
        <w:r>
          <w:rPr>
            <w:noProof/>
            <w:webHidden/>
          </w:rPr>
        </w:r>
        <w:r>
          <w:rPr>
            <w:noProof/>
            <w:webHidden/>
          </w:rPr>
          <w:fldChar w:fldCharType="separate"/>
        </w:r>
        <w:r>
          <w:rPr>
            <w:noProof/>
            <w:webHidden/>
          </w:rPr>
          <w:t>141</w:t>
        </w:r>
        <w:r>
          <w:rPr>
            <w:noProof/>
            <w:webHidden/>
          </w:rPr>
          <w:fldChar w:fldCharType="end"/>
        </w:r>
      </w:hyperlink>
    </w:p>
    <w:p w14:paraId="6FCE005B" w14:textId="77777777" w:rsidR="00EB73C2" w:rsidRDefault="00EB73C2">
      <w:pPr>
        <w:pStyle w:val="TOC2"/>
        <w:rPr>
          <w:rFonts w:asciiTheme="minorHAnsi" w:eastAsiaTheme="minorEastAsia" w:hAnsiTheme="minorHAnsi" w:cstheme="minorBidi"/>
          <w:noProof/>
          <w:sz w:val="22"/>
          <w:szCs w:val="22"/>
        </w:rPr>
      </w:pPr>
      <w:hyperlink w:anchor="_Toc470527431" w:history="1">
        <w:r w:rsidRPr="0058028F">
          <w:rPr>
            <w:rStyle w:val="Hyperlink"/>
            <w:noProof/>
          </w:rPr>
          <w:t>Great Start Report</w:t>
        </w:r>
        <w:r>
          <w:rPr>
            <w:noProof/>
            <w:webHidden/>
          </w:rPr>
          <w:tab/>
        </w:r>
        <w:r>
          <w:rPr>
            <w:noProof/>
            <w:webHidden/>
          </w:rPr>
          <w:fldChar w:fldCharType="begin"/>
        </w:r>
        <w:r>
          <w:rPr>
            <w:noProof/>
            <w:webHidden/>
          </w:rPr>
          <w:instrText xml:space="preserve"> PAGEREF _Toc470527431 \h </w:instrText>
        </w:r>
        <w:r>
          <w:rPr>
            <w:noProof/>
            <w:webHidden/>
          </w:rPr>
        </w:r>
        <w:r>
          <w:rPr>
            <w:noProof/>
            <w:webHidden/>
          </w:rPr>
          <w:fldChar w:fldCharType="separate"/>
        </w:r>
        <w:r>
          <w:rPr>
            <w:noProof/>
            <w:webHidden/>
          </w:rPr>
          <w:t>142</w:t>
        </w:r>
        <w:r>
          <w:rPr>
            <w:noProof/>
            <w:webHidden/>
          </w:rPr>
          <w:fldChar w:fldCharType="end"/>
        </w:r>
      </w:hyperlink>
    </w:p>
    <w:p w14:paraId="4CF09E2A" w14:textId="77777777" w:rsidR="00EB73C2" w:rsidRDefault="00EB73C2">
      <w:pPr>
        <w:pStyle w:val="TOC3"/>
        <w:rPr>
          <w:rFonts w:asciiTheme="minorHAnsi" w:eastAsiaTheme="minorEastAsia" w:hAnsiTheme="minorHAnsi" w:cstheme="minorBidi"/>
          <w:noProof/>
          <w:sz w:val="22"/>
          <w:szCs w:val="22"/>
        </w:rPr>
      </w:pPr>
      <w:hyperlink w:anchor="_Toc470527432" w:history="1">
        <w:r w:rsidRPr="0058028F">
          <w:rPr>
            <w:rStyle w:val="Hyperlink"/>
            <w:noProof/>
          </w:rPr>
          <w:t>Purpose</w:t>
        </w:r>
        <w:r>
          <w:rPr>
            <w:noProof/>
            <w:webHidden/>
          </w:rPr>
          <w:tab/>
        </w:r>
        <w:r>
          <w:rPr>
            <w:noProof/>
            <w:webHidden/>
          </w:rPr>
          <w:fldChar w:fldCharType="begin"/>
        </w:r>
        <w:r>
          <w:rPr>
            <w:noProof/>
            <w:webHidden/>
          </w:rPr>
          <w:instrText xml:space="preserve"> PAGEREF _Toc470527432 \h </w:instrText>
        </w:r>
        <w:r>
          <w:rPr>
            <w:noProof/>
            <w:webHidden/>
          </w:rPr>
        </w:r>
        <w:r>
          <w:rPr>
            <w:noProof/>
            <w:webHidden/>
          </w:rPr>
          <w:fldChar w:fldCharType="separate"/>
        </w:r>
        <w:r>
          <w:rPr>
            <w:noProof/>
            <w:webHidden/>
          </w:rPr>
          <w:t>142</w:t>
        </w:r>
        <w:r>
          <w:rPr>
            <w:noProof/>
            <w:webHidden/>
          </w:rPr>
          <w:fldChar w:fldCharType="end"/>
        </w:r>
      </w:hyperlink>
    </w:p>
    <w:p w14:paraId="45F09BE1" w14:textId="77777777" w:rsidR="00EB73C2" w:rsidRDefault="00EB73C2">
      <w:pPr>
        <w:pStyle w:val="TOC4"/>
        <w:rPr>
          <w:rFonts w:asciiTheme="minorHAnsi" w:eastAsiaTheme="minorEastAsia" w:hAnsiTheme="minorHAnsi" w:cstheme="minorBidi"/>
          <w:noProof/>
          <w:sz w:val="22"/>
          <w:szCs w:val="22"/>
        </w:rPr>
      </w:pPr>
      <w:hyperlink w:anchor="_Toc470527433" w:history="1">
        <w:r w:rsidRPr="0058028F">
          <w:rPr>
            <w:rStyle w:val="Hyperlink"/>
            <w:noProof/>
          </w:rPr>
          <w:t>Values</w:t>
        </w:r>
        <w:r>
          <w:rPr>
            <w:noProof/>
            <w:webHidden/>
          </w:rPr>
          <w:tab/>
        </w:r>
        <w:r>
          <w:rPr>
            <w:noProof/>
            <w:webHidden/>
          </w:rPr>
          <w:fldChar w:fldCharType="begin"/>
        </w:r>
        <w:r>
          <w:rPr>
            <w:noProof/>
            <w:webHidden/>
          </w:rPr>
          <w:instrText xml:space="preserve"> PAGEREF _Toc470527433 \h </w:instrText>
        </w:r>
        <w:r>
          <w:rPr>
            <w:noProof/>
            <w:webHidden/>
          </w:rPr>
        </w:r>
        <w:r>
          <w:rPr>
            <w:noProof/>
            <w:webHidden/>
          </w:rPr>
          <w:fldChar w:fldCharType="separate"/>
        </w:r>
        <w:r>
          <w:rPr>
            <w:noProof/>
            <w:webHidden/>
          </w:rPr>
          <w:t>142</w:t>
        </w:r>
        <w:r>
          <w:rPr>
            <w:noProof/>
            <w:webHidden/>
          </w:rPr>
          <w:fldChar w:fldCharType="end"/>
        </w:r>
      </w:hyperlink>
    </w:p>
    <w:p w14:paraId="3A98F2C9" w14:textId="77777777" w:rsidR="00EB73C2" w:rsidRDefault="00EB73C2">
      <w:pPr>
        <w:pStyle w:val="TOC4"/>
        <w:rPr>
          <w:rFonts w:asciiTheme="minorHAnsi" w:eastAsiaTheme="minorEastAsia" w:hAnsiTheme="minorHAnsi" w:cstheme="minorBidi"/>
          <w:noProof/>
          <w:sz w:val="22"/>
          <w:szCs w:val="22"/>
        </w:rPr>
      </w:pPr>
      <w:hyperlink w:anchor="_Toc470527434" w:history="1">
        <w:r w:rsidRPr="0058028F">
          <w:rPr>
            <w:rStyle w:val="Hyperlink"/>
            <w:noProof/>
          </w:rPr>
          <w:t>Mission</w:t>
        </w:r>
        <w:r>
          <w:rPr>
            <w:noProof/>
            <w:webHidden/>
          </w:rPr>
          <w:tab/>
        </w:r>
        <w:r>
          <w:rPr>
            <w:noProof/>
            <w:webHidden/>
          </w:rPr>
          <w:fldChar w:fldCharType="begin"/>
        </w:r>
        <w:r>
          <w:rPr>
            <w:noProof/>
            <w:webHidden/>
          </w:rPr>
          <w:instrText xml:space="preserve"> PAGEREF _Toc470527434 \h </w:instrText>
        </w:r>
        <w:r>
          <w:rPr>
            <w:noProof/>
            <w:webHidden/>
          </w:rPr>
        </w:r>
        <w:r>
          <w:rPr>
            <w:noProof/>
            <w:webHidden/>
          </w:rPr>
          <w:fldChar w:fldCharType="separate"/>
        </w:r>
        <w:r>
          <w:rPr>
            <w:noProof/>
            <w:webHidden/>
          </w:rPr>
          <w:t>142</w:t>
        </w:r>
        <w:r>
          <w:rPr>
            <w:noProof/>
            <w:webHidden/>
          </w:rPr>
          <w:fldChar w:fldCharType="end"/>
        </w:r>
      </w:hyperlink>
    </w:p>
    <w:p w14:paraId="18A6E004" w14:textId="77777777" w:rsidR="00EB73C2" w:rsidRDefault="00EB73C2">
      <w:pPr>
        <w:pStyle w:val="TOC5"/>
        <w:rPr>
          <w:rFonts w:asciiTheme="minorHAnsi" w:eastAsiaTheme="minorEastAsia" w:hAnsiTheme="minorHAnsi" w:cstheme="minorBidi"/>
          <w:noProof/>
          <w:sz w:val="22"/>
          <w:szCs w:val="22"/>
        </w:rPr>
      </w:pPr>
      <w:hyperlink w:anchor="_Toc470527435" w:history="1">
        <w:r w:rsidRPr="0058028F">
          <w:rPr>
            <w:rStyle w:val="Hyperlink"/>
            <w:noProof/>
          </w:rPr>
          <w:t>Who do we serve?</w:t>
        </w:r>
        <w:r>
          <w:rPr>
            <w:noProof/>
            <w:webHidden/>
          </w:rPr>
          <w:tab/>
        </w:r>
        <w:r>
          <w:rPr>
            <w:noProof/>
            <w:webHidden/>
          </w:rPr>
          <w:fldChar w:fldCharType="begin"/>
        </w:r>
        <w:r>
          <w:rPr>
            <w:noProof/>
            <w:webHidden/>
          </w:rPr>
          <w:instrText xml:space="preserve"> PAGEREF _Toc470527435 \h </w:instrText>
        </w:r>
        <w:r>
          <w:rPr>
            <w:noProof/>
            <w:webHidden/>
          </w:rPr>
        </w:r>
        <w:r>
          <w:rPr>
            <w:noProof/>
            <w:webHidden/>
          </w:rPr>
          <w:fldChar w:fldCharType="separate"/>
        </w:r>
        <w:r>
          <w:rPr>
            <w:noProof/>
            <w:webHidden/>
          </w:rPr>
          <w:t>142</w:t>
        </w:r>
        <w:r>
          <w:rPr>
            <w:noProof/>
            <w:webHidden/>
          </w:rPr>
          <w:fldChar w:fldCharType="end"/>
        </w:r>
      </w:hyperlink>
    </w:p>
    <w:p w14:paraId="54ECA882" w14:textId="77777777" w:rsidR="00EB73C2" w:rsidRDefault="00EB73C2">
      <w:pPr>
        <w:pStyle w:val="TOC5"/>
        <w:rPr>
          <w:rFonts w:asciiTheme="minorHAnsi" w:eastAsiaTheme="minorEastAsia" w:hAnsiTheme="minorHAnsi" w:cstheme="minorBidi"/>
          <w:noProof/>
          <w:sz w:val="22"/>
          <w:szCs w:val="22"/>
        </w:rPr>
      </w:pPr>
      <w:hyperlink w:anchor="_Toc470527436" w:history="1">
        <w:r w:rsidRPr="0058028F">
          <w:rPr>
            <w:rStyle w:val="Hyperlink"/>
            <w:noProof/>
          </w:rPr>
          <w:t>What change do they experience in their lives?</w:t>
        </w:r>
        <w:r>
          <w:rPr>
            <w:noProof/>
            <w:webHidden/>
          </w:rPr>
          <w:tab/>
        </w:r>
        <w:r>
          <w:rPr>
            <w:noProof/>
            <w:webHidden/>
          </w:rPr>
          <w:fldChar w:fldCharType="begin"/>
        </w:r>
        <w:r>
          <w:rPr>
            <w:noProof/>
            <w:webHidden/>
          </w:rPr>
          <w:instrText xml:space="preserve"> PAGEREF _Toc470527436 \h </w:instrText>
        </w:r>
        <w:r>
          <w:rPr>
            <w:noProof/>
            <w:webHidden/>
          </w:rPr>
        </w:r>
        <w:r>
          <w:rPr>
            <w:noProof/>
            <w:webHidden/>
          </w:rPr>
          <w:fldChar w:fldCharType="separate"/>
        </w:r>
        <w:r>
          <w:rPr>
            <w:noProof/>
            <w:webHidden/>
          </w:rPr>
          <w:t>142</w:t>
        </w:r>
        <w:r>
          <w:rPr>
            <w:noProof/>
            <w:webHidden/>
          </w:rPr>
          <w:fldChar w:fldCharType="end"/>
        </w:r>
      </w:hyperlink>
    </w:p>
    <w:p w14:paraId="16095FC4" w14:textId="77777777" w:rsidR="00EB73C2" w:rsidRDefault="00EB73C2">
      <w:pPr>
        <w:pStyle w:val="TOC5"/>
        <w:rPr>
          <w:rFonts w:asciiTheme="minorHAnsi" w:eastAsiaTheme="minorEastAsia" w:hAnsiTheme="minorHAnsi" w:cstheme="minorBidi"/>
          <w:noProof/>
          <w:sz w:val="22"/>
          <w:szCs w:val="22"/>
        </w:rPr>
      </w:pPr>
      <w:hyperlink w:anchor="_Toc470527437" w:history="1">
        <w:r w:rsidRPr="0058028F">
          <w:rPr>
            <w:rStyle w:val="Hyperlink"/>
            <w:noProof/>
          </w:rPr>
          <w:t>How are we better than rivals?</w:t>
        </w:r>
        <w:r>
          <w:rPr>
            <w:noProof/>
            <w:webHidden/>
          </w:rPr>
          <w:tab/>
        </w:r>
        <w:r>
          <w:rPr>
            <w:noProof/>
            <w:webHidden/>
          </w:rPr>
          <w:fldChar w:fldCharType="begin"/>
        </w:r>
        <w:r>
          <w:rPr>
            <w:noProof/>
            <w:webHidden/>
          </w:rPr>
          <w:instrText xml:space="preserve"> PAGEREF _Toc470527437 \h </w:instrText>
        </w:r>
        <w:r>
          <w:rPr>
            <w:noProof/>
            <w:webHidden/>
          </w:rPr>
        </w:r>
        <w:r>
          <w:rPr>
            <w:noProof/>
            <w:webHidden/>
          </w:rPr>
          <w:fldChar w:fldCharType="separate"/>
        </w:r>
        <w:r>
          <w:rPr>
            <w:noProof/>
            <w:webHidden/>
          </w:rPr>
          <w:t>142</w:t>
        </w:r>
        <w:r>
          <w:rPr>
            <w:noProof/>
            <w:webHidden/>
          </w:rPr>
          <w:fldChar w:fldCharType="end"/>
        </w:r>
      </w:hyperlink>
    </w:p>
    <w:p w14:paraId="00ABA232" w14:textId="77777777" w:rsidR="00EB73C2" w:rsidRDefault="00EB73C2">
      <w:pPr>
        <w:pStyle w:val="TOC5"/>
        <w:rPr>
          <w:rFonts w:asciiTheme="minorHAnsi" w:eastAsiaTheme="minorEastAsia" w:hAnsiTheme="minorHAnsi" w:cstheme="minorBidi"/>
          <w:noProof/>
          <w:sz w:val="22"/>
          <w:szCs w:val="22"/>
        </w:rPr>
      </w:pPr>
      <w:hyperlink w:anchor="_Toc470527438" w:history="1">
        <w:r w:rsidRPr="0058028F">
          <w:rPr>
            <w:rStyle w:val="Hyperlink"/>
            <w:noProof/>
          </w:rPr>
          <w:t>Mission Statement</w:t>
        </w:r>
        <w:r>
          <w:rPr>
            <w:noProof/>
            <w:webHidden/>
          </w:rPr>
          <w:tab/>
        </w:r>
        <w:r>
          <w:rPr>
            <w:noProof/>
            <w:webHidden/>
          </w:rPr>
          <w:fldChar w:fldCharType="begin"/>
        </w:r>
        <w:r>
          <w:rPr>
            <w:noProof/>
            <w:webHidden/>
          </w:rPr>
          <w:instrText xml:space="preserve"> PAGEREF _Toc470527438 \h </w:instrText>
        </w:r>
        <w:r>
          <w:rPr>
            <w:noProof/>
            <w:webHidden/>
          </w:rPr>
        </w:r>
        <w:r>
          <w:rPr>
            <w:noProof/>
            <w:webHidden/>
          </w:rPr>
          <w:fldChar w:fldCharType="separate"/>
        </w:r>
        <w:r>
          <w:rPr>
            <w:noProof/>
            <w:webHidden/>
          </w:rPr>
          <w:t>142</w:t>
        </w:r>
        <w:r>
          <w:rPr>
            <w:noProof/>
            <w:webHidden/>
          </w:rPr>
          <w:fldChar w:fldCharType="end"/>
        </w:r>
      </w:hyperlink>
    </w:p>
    <w:p w14:paraId="537A1049" w14:textId="77777777" w:rsidR="00EB73C2" w:rsidRDefault="00EB73C2">
      <w:pPr>
        <w:pStyle w:val="TOC3"/>
        <w:rPr>
          <w:rFonts w:asciiTheme="minorHAnsi" w:eastAsiaTheme="minorEastAsia" w:hAnsiTheme="minorHAnsi" w:cstheme="minorBidi"/>
          <w:noProof/>
          <w:sz w:val="22"/>
          <w:szCs w:val="22"/>
        </w:rPr>
      </w:pPr>
      <w:hyperlink w:anchor="_Toc470527439" w:history="1">
        <w:r w:rsidRPr="0058028F">
          <w:rPr>
            <w:rStyle w:val="Hyperlink"/>
            <w:noProof/>
          </w:rPr>
          <w:t>Current Strategy</w:t>
        </w:r>
        <w:r>
          <w:rPr>
            <w:noProof/>
            <w:webHidden/>
          </w:rPr>
          <w:tab/>
        </w:r>
        <w:r>
          <w:rPr>
            <w:noProof/>
            <w:webHidden/>
          </w:rPr>
          <w:fldChar w:fldCharType="begin"/>
        </w:r>
        <w:r>
          <w:rPr>
            <w:noProof/>
            <w:webHidden/>
          </w:rPr>
          <w:instrText xml:space="preserve"> PAGEREF _Toc470527439 \h </w:instrText>
        </w:r>
        <w:r>
          <w:rPr>
            <w:noProof/>
            <w:webHidden/>
          </w:rPr>
        </w:r>
        <w:r>
          <w:rPr>
            <w:noProof/>
            <w:webHidden/>
          </w:rPr>
          <w:fldChar w:fldCharType="separate"/>
        </w:r>
        <w:r>
          <w:rPr>
            <w:noProof/>
            <w:webHidden/>
          </w:rPr>
          <w:t>142</w:t>
        </w:r>
        <w:r>
          <w:rPr>
            <w:noProof/>
            <w:webHidden/>
          </w:rPr>
          <w:fldChar w:fldCharType="end"/>
        </w:r>
      </w:hyperlink>
    </w:p>
    <w:p w14:paraId="0CCF9C3D" w14:textId="77777777" w:rsidR="00EB73C2" w:rsidRDefault="00EB73C2">
      <w:pPr>
        <w:pStyle w:val="TOC4"/>
        <w:rPr>
          <w:rFonts w:asciiTheme="minorHAnsi" w:eastAsiaTheme="minorEastAsia" w:hAnsiTheme="minorHAnsi" w:cstheme="minorBidi"/>
          <w:noProof/>
          <w:sz w:val="22"/>
          <w:szCs w:val="22"/>
        </w:rPr>
      </w:pPr>
      <w:hyperlink w:anchor="_Toc470527440" w:history="1">
        <w:r w:rsidRPr="0058028F">
          <w:rPr>
            <w:rStyle w:val="Hyperlink"/>
            <w:noProof/>
          </w:rPr>
          <w:t>Lines of Business</w:t>
        </w:r>
        <w:r>
          <w:rPr>
            <w:noProof/>
            <w:webHidden/>
          </w:rPr>
          <w:tab/>
        </w:r>
        <w:r>
          <w:rPr>
            <w:noProof/>
            <w:webHidden/>
          </w:rPr>
          <w:fldChar w:fldCharType="begin"/>
        </w:r>
        <w:r>
          <w:rPr>
            <w:noProof/>
            <w:webHidden/>
          </w:rPr>
          <w:instrText xml:space="preserve"> PAGEREF _Toc470527440 \h </w:instrText>
        </w:r>
        <w:r>
          <w:rPr>
            <w:noProof/>
            <w:webHidden/>
          </w:rPr>
        </w:r>
        <w:r>
          <w:rPr>
            <w:noProof/>
            <w:webHidden/>
          </w:rPr>
          <w:fldChar w:fldCharType="separate"/>
        </w:r>
        <w:r>
          <w:rPr>
            <w:noProof/>
            <w:webHidden/>
          </w:rPr>
          <w:t>142</w:t>
        </w:r>
        <w:r>
          <w:rPr>
            <w:noProof/>
            <w:webHidden/>
          </w:rPr>
          <w:fldChar w:fldCharType="end"/>
        </w:r>
      </w:hyperlink>
    </w:p>
    <w:p w14:paraId="13A97554" w14:textId="77777777" w:rsidR="00EB73C2" w:rsidRDefault="00EB73C2">
      <w:pPr>
        <w:pStyle w:val="TOC4"/>
        <w:rPr>
          <w:rFonts w:asciiTheme="minorHAnsi" w:eastAsiaTheme="minorEastAsia" w:hAnsiTheme="minorHAnsi" w:cstheme="minorBidi"/>
          <w:noProof/>
          <w:sz w:val="22"/>
          <w:szCs w:val="22"/>
        </w:rPr>
      </w:pPr>
      <w:hyperlink w:anchor="_Toc470527441" w:history="1">
        <w:r w:rsidRPr="0058028F">
          <w:rPr>
            <w:rStyle w:val="Hyperlink"/>
            <w:noProof/>
          </w:rPr>
          <w:t>Success Measures</w:t>
        </w:r>
        <w:r>
          <w:rPr>
            <w:noProof/>
            <w:webHidden/>
          </w:rPr>
          <w:tab/>
        </w:r>
        <w:r>
          <w:rPr>
            <w:noProof/>
            <w:webHidden/>
          </w:rPr>
          <w:fldChar w:fldCharType="begin"/>
        </w:r>
        <w:r>
          <w:rPr>
            <w:noProof/>
            <w:webHidden/>
          </w:rPr>
          <w:instrText xml:space="preserve"> PAGEREF _Toc470527441 \h </w:instrText>
        </w:r>
        <w:r>
          <w:rPr>
            <w:noProof/>
            <w:webHidden/>
          </w:rPr>
        </w:r>
        <w:r>
          <w:rPr>
            <w:noProof/>
            <w:webHidden/>
          </w:rPr>
          <w:fldChar w:fldCharType="separate"/>
        </w:r>
        <w:r>
          <w:rPr>
            <w:noProof/>
            <w:webHidden/>
          </w:rPr>
          <w:t>143</w:t>
        </w:r>
        <w:r>
          <w:rPr>
            <w:noProof/>
            <w:webHidden/>
          </w:rPr>
          <w:fldChar w:fldCharType="end"/>
        </w:r>
      </w:hyperlink>
    </w:p>
    <w:p w14:paraId="6706CE96" w14:textId="77777777" w:rsidR="00EB73C2" w:rsidRDefault="00EB73C2">
      <w:pPr>
        <w:pStyle w:val="TOC3"/>
        <w:rPr>
          <w:rFonts w:asciiTheme="minorHAnsi" w:eastAsiaTheme="minorEastAsia" w:hAnsiTheme="minorHAnsi" w:cstheme="minorBidi"/>
          <w:noProof/>
          <w:sz w:val="22"/>
          <w:szCs w:val="22"/>
        </w:rPr>
      </w:pPr>
      <w:hyperlink w:anchor="_Toc470527442" w:history="1">
        <w:r w:rsidRPr="0058028F">
          <w:rPr>
            <w:rStyle w:val="Hyperlink"/>
            <w:noProof/>
          </w:rPr>
          <w:t>Great Start Summary</w:t>
        </w:r>
        <w:r>
          <w:rPr>
            <w:noProof/>
            <w:webHidden/>
          </w:rPr>
          <w:tab/>
        </w:r>
        <w:r>
          <w:rPr>
            <w:noProof/>
            <w:webHidden/>
          </w:rPr>
          <w:fldChar w:fldCharType="begin"/>
        </w:r>
        <w:r>
          <w:rPr>
            <w:noProof/>
            <w:webHidden/>
          </w:rPr>
          <w:instrText xml:space="preserve"> PAGEREF _Toc470527442 \h </w:instrText>
        </w:r>
        <w:r>
          <w:rPr>
            <w:noProof/>
            <w:webHidden/>
          </w:rPr>
        </w:r>
        <w:r>
          <w:rPr>
            <w:noProof/>
            <w:webHidden/>
          </w:rPr>
          <w:fldChar w:fldCharType="separate"/>
        </w:r>
        <w:r>
          <w:rPr>
            <w:noProof/>
            <w:webHidden/>
          </w:rPr>
          <w:t>143</w:t>
        </w:r>
        <w:r>
          <w:rPr>
            <w:noProof/>
            <w:webHidden/>
          </w:rPr>
          <w:fldChar w:fldCharType="end"/>
        </w:r>
      </w:hyperlink>
    </w:p>
    <w:p w14:paraId="0B303DBE" w14:textId="77777777" w:rsidR="00EB73C2" w:rsidRDefault="00EB73C2">
      <w:pPr>
        <w:pStyle w:val="TOC2"/>
        <w:rPr>
          <w:rFonts w:asciiTheme="minorHAnsi" w:eastAsiaTheme="minorEastAsia" w:hAnsiTheme="minorHAnsi" w:cstheme="minorBidi"/>
          <w:noProof/>
          <w:sz w:val="22"/>
          <w:szCs w:val="22"/>
        </w:rPr>
      </w:pPr>
      <w:hyperlink w:anchor="_Toc470527443" w:history="1">
        <w:r w:rsidRPr="0058028F">
          <w:rPr>
            <w:rStyle w:val="Hyperlink"/>
            <w:noProof/>
          </w:rPr>
          <w:t>Great Ideas Report</w:t>
        </w:r>
        <w:r>
          <w:rPr>
            <w:noProof/>
            <w:webHidden/>
          </w:rPr>
          <w:tab/>
        </w:r>
        <w:r>
          <w:rPr>
            <w:noProof/>
            <w:webHidden/>
          </w:rPr>
          <w:fldChar w:fldCharType="begin"/>
        </w:r>
        <w:r>
          <w:rPr>
            <w:noProof/>
            <w:webHidden/>
          </w:rPr>
          <w:instrText xml:space="preserve"> PAGEREF _Toc470527443 \h </w:instrText>
        </w:r>
        <w:r>
          <w:rPr>
            <w:noProof/>
            <w:webHidden/>
          </w:rPr>
        </w:r>
        <w:r>
          <w:rPr>
            <w:noProof/>
            <w:webHidden/>
          </w:rPr>
          <w:fldChar w:fldCharType="separate"/>
        </w:r>
        <w:r>
          <w:rPr>
            <w:noProof/>
            <w:webHidden/>
          </w:rPr>
          <w:t>144</w:t>
        </w:r>
        <w:r>
          <w:rPr>
            <w:noProof/>
            <w:webHidden/>
          </w:rPr>
          <w:fldChar w:fldCharType="end"/>
        </w:r>
      </w:hyperlink>
    </w:p>
    <w:p w14:paraId="54BD4F0E" w14:textId="77777777" w:rsidR="00EB73C2" w:rsidRDefault="00EB73C2">
      <w:pPr>
        <w:pStyle w:val="TOC3"/>
        <w:rPr>
          <w:rFonts w:asciiTheme="minorHAnsi" w:eastAsiaTheme="minorEastAsia" w:hAnsiTheme="minorHAnsi" w:cstheme="minorBidi"/>
          <w:noProof/>
          <w:sz w:val="22"/>
          <w:szCs w:val="22"/>
        </w:rPr>
      </w:pPr>
      <w:hyperlink w:anchor="_Toc470527444" w:history="1">
        <w:r w:rsidRPr="0058028F">
          <w:rPr>
            <w:rStyle w:val="Hyperlink"/>
            <w:noProof/>
          </w:rPr>
          <w:t>Vision Statement</w:t>
        </w:r>
        <w:r>
          <w:rPr>
            <w:noProof/>
            <w:webHidden/>
          </w:rPr>
          <w:tab/>
        </w:r>
        <w:r>
          <w:rPr>
            <w:noProof/>
            <w:webHidden/>
          </w:rPr>
          <w:fldChar w:fldCharType="begin"/>
        </w:r>
        <w:r>
          <w:rPr>
            <w:noProof/>
            <w:webHidden/>
          </w:rPr>
          <w:instrText xml:space="preserve"> PAGEREF _Toc470527444 \h </w:instrText>
        </w:r>
        <w:r>
          <w:rPr>
            <w:noProof/>
            <w:webHidden/>
          </w:rPr>
        </w:r>
        <w:r>
          <w:rPr>
            <w:noProof/>
            <w:webHidden/>
          </w:rPr>
          <w:fldChar w:fldCharType="separate"/>
        </w:r>
        <w:r>
          <w:rPr>
            <w:noProof/>
            <w:webHidden/>
          </w:rPr>
          <w:t>144</w:t>
        </w:r>
        <w:r>
          <w:rPr>
            <w:noProof/>
            <w:webHidden/>
          </w:rPr>
          <w:fldChar w:fldCharType="end"/>
        </w:r>
      </w:hyperlink>
    </w:p>
    <w:p w14:paraId="7D8EAC4A" w14:textId="77777777" w:rsidR="00EB73C2" w:rsidRDefault="00EB73C2">
      <w:pPr>
        <w:pStyle w:val="TOC4"/>
        <w:rPr>
          <w:rFonts w:asciiTheme="minorHAnsi" w:eastAsiaTheme="minorEastAsia" w:hAnsiTheme="minorHAnsi" w:cstheme="minorBidi"/>
          <w:noProof/>
          <w:sz w:val="22"/>
          <w:szCs w:val="22"/>
        </w:rPr>
      </w:pPr>
      <w:hyperlink w:anchor="_Toc470527445" w:history="1">
        <w:r w:rsidRPr="0058028F">
          <w:rPr>
            <w:rStyle w:val="Hyperlink"/>
            <w:noProof/>
          </w:rPr>
          <w:t>Ideate</w:t>
        </w:r>
        <w:r>
          <w:rPr>
            <w:noProof/>
            <w:webHidden/>
          </w:rPr>
          <w:tab/>
        </w:r>
        <w:r>
          <w:rPr>
            <w:noProof/>
            <w:webHidden/>
          </w:rPr>
          <w:fldChar w:fldCharType="begin"/>
        </w:r>
        <w:r>
          <w:rPr>
            <w:noProof/>
            <w:webHidden/>
          </w:rPr>
          <w:instrText xml:space="preserve"> PAGEREF _Toc470527445 \h </w:instrText>
        </w:r>
        <w:r>
          <w:rPr>
            <w:noProof/>
            <w:webHidden/>
          </w:rPr>
        </w:r>
        <w:r>
          <w:rPr>
            <w:noProof/>
            <w:webHidden/>
          </w:rPr>
          <w:fldChar w:fldCharType="separate"/>
        </w:r>
        <w:r>
          <w:rPr>
            <w:noProof/>
            <w:webHidden/>
          </w:rPr>
          <w:t>144</w:t>
        </w:r>
        <w:r>
          <w:rPr>
            <w:noProof/>
            <w:webHidden/>
          </w:rPr>
          <w:fldChar w:fldCharType="end"/>
        </w:r>
      </w:hyperlink>
    </w:p>
    <w:p w14:paraId="65749BC6" w14:textId="77777777" w:rsidR="00EB73C2" w:rsidRDefault="00EB73C2">
      <w:pPr>
        <w:pStyle w:val="TOC5"/>
        <w:rPr>
          <w:rFonts w:asciiTheme="minorHAnsi" w:eastAsiaTheme="minorEastAsia" w:hAnsiTheme="minorHAnsi" w:cstheme="minorBidi"/>
          <w:noProof/>
          <w:sz w:val="22"/>
          <w:szCs w:val="22"/>
        </w:rPr>
      </w:pPr>
      <w:hyperlink w:anchor="_Toc470527446" w:history="1">
        <w:r w:rsidRPr="0058028F">
          <w:rPr>
            <w:rStyle w:val="Hyperlink"/>
            <w:noProof/>
          </w:rPr>
          <w:t>Stakeholders</w:t>
        </w:r>
        <w:r>
          <w:rPr>
            <w:noProof/>
            <w:webHidden/>
          </w:rPr>
          <w:tab/>
        </w:r>
        <w:r>
          <w:rPr>
            <w:noProof/>
            <w:webHidden/>
          </w:rPr>
          <w:fldChar w:fldCharType="begin"/>
        </w:r>
        <w:r>
          <w:rPr>
            <w:noProof/>
            <w:webHidden/>
          </w:rPr>
          <w:instrText xml:space="preserve"> PAGEREF _Toc470527446 \h </w:instrText>
        </w:r>
        <w:r>
          <w:rPr>
            <w:noProof/>
            <w:webHidden/>
          </w:rPr>
        </w:r>
        <w:r>
          <w:rPr>
            <w:noProof/>
            <w:webHidden/>
          </w:rPr>
          <w:fldChar w:fldCharType="separate"/>
        </w:r>
        <w:r>
          <w:rPr>
            <w:noProof/>
            <w:webHidden/>
          </w:rPr>
          <w:t>144</w:t>
        </w:r>
        <w:r>
          <w:rPr>
            <w:noProof/>
            <w:webHidden/>
          </w:rPr>
          <w:fldChar w:fldCharType="end"/>
        </w:r>
      </w:hyperlink>
    </w:p>
    <w:p w14:paraId="4588F5BD" w14:textId="77777777" w:rsidR="00EB73C2" w:rsidRDefault="00EB73C2">
      <w:pPr>
        <w:pStyle w:val="TOC5"/>
        <w:rPr>
          <w:rFonts w:asciiTheme="minorHAnsi" w:eastAsiaTheme="minorEastAsia" w:hAnsiTheme="minorHAnsi" w:cstheme="minorBidi"/>
          <w:noProof/>
          <w:sz w:val="22"/>
          <w:szCs w:val="22"/>
        </w:rPr>
      </w:pPr>
      <w:hyperlink w:anchor="_Toc470527447" w:history="1">
        <w:r w:rsidRPr="0058028F">
          <w:rPr>
            <w:rStyle w:val="Hyperlink"/>
            <w:noProof/>
          </w:rPr>
          <w:t>BOBs</w:t>
        </w:r>
        <w:r>
          <w:rPr>
            <w:noProof/>
            <w:webHidden/>
          </w:rPr>
          <w:tab/>
        </w:r>
        <w:r>
          <w:rPr>
            <w:noProof/>
            <w:webHidden/>
          </w:rPr>
          <w:fldChar w:fldCharType="begin"/>
        </w:r>
        <w:r>
          <w:rPr>
            <w:noProof/>
            <w:webHidden/>
          </w:rPr>
          <w:instrText xml:space="preserve"> PAGEREF _Toc470527447 \h </w:instrText>
        </w:r>
        <w:r>
          <w:rPr>
            <w:noProof/>
            <w:webHidden/>
          </w:rPr>
        </w:r>
        <w:r>
          <w:rPr>
            <w:noProof/>
            <w:webHidden/>
          </w:rPr>
          <w:fldChar w:fldCharType="separate"/>
        </w:r>
        <w:r>
          <w:rPr>
            <w:noProof/>
            <w:webHidden/>
          </w:rPr>
          <w:t>144</w:t>
        </w:r>
        <w:r>
          <w:rPr>
            <w:noProof/>
            <w:webHidden/>
          </w:rPr>
          <w:fldChar w:fldCharType="end"/>
        </w:r>
      </w:hyperlink>
    </w:p>
    <w:p w14:paraId="32482256" w14:textId="77777777" w:rsidR="00EB73C2" w:rsidRDefault="00EB73C2">
      <w:pPr>
        <w:pStyle w:val="TOC5"/>
        <w:rPr>
          <w:rFonts w:asciiTheme="minorHAnsi" w:eastAsiaTheme="minorEastAsia" w:hAnsiTheme="minorHAnsi" w:cstheme="minorBidi"/>
          <w:noProof/>
          <w:sz w:val="22"/>
          <w:szCs w:val="22"/>
        </w:rPr>
      </w:pPr>
      <w:hyperlink w:anchor="_Toc470527448" w:history="1">
        <w:r w:rsidRPr="0058028F">
          <w:rPr>
            <w:rStyle w:val="Hyperlink"/>
            <w:noProof/>
          </w:rPr>
          <w:t>Stop Fix</w:t>
        </w:r>
        <w:r>
          <w:rPr>
            <w:noProof/>
            <w:webHidden/>
          </w:rPr>
          <w:tab/>
        </w:r>
        <w:r>
          <w:rPr>
            <w:noProof/>
            <w:webHidden/>
          </w:rPr>
          <w:fldChar w:fldCharType="begin"/>
        </w:r>
        <w:r>
          <w:rPr>
            <w:noProof/>
            <w:webHidden/>
          </w:rPr>
          <w:instrText xml:space="preserve"> PAGEREF _Toc470527448 \h </w:instrText>
        </w:r>
        <w:r>
          <w:rPr>
            <w:noProof/>
            <w:webHidden/>
          </w:rPr>
        </w:r>
        <w:r>
          <w:rPr>
            <w:noProof/>
            <w:webHidden/>
          </w:rPr>
          <w:fldChar w:fldCharType="separate"/>
        </w:r>
        <w:r>
          <w:rPr>
            <w:noProof/>
            <w:webHidden/>
          </w:rPr>
          <w:t>145</w:t>
        </w:r>
        <w:r>
          <w:rPr>
            <w:noProof/>
            <w:webHidden/>
          </w:rPr>
          <w:fldChar w:fldCharType="end"/>
        </w:r>
      </w:hyperlink>
    </w:p>
    <w:p w14:paraId="145A0C72" w14:textId="77777777" w:rsidR="00EB73C2" w:rsidRDefault="00EB73C2">
      <w:pPr>
        <w:pStyle w:val="TOC5"/>
        <w:rPr>
          <w:rFonts w:asciiTheme="minorHAnsi" w:eastAsiaTheme="minorEastAsia" w:hAnsiTheme="minorHAnsi" w:cstheme="minorBidi"/>
          <w:noProof/>
          <w:sz w:val="22"/>
          <w:szCs w:val="22"/>
        </w:rPr>
      </w:pPr>
      <w:hyperlink w:anchor="_Toc470527449" w:history="1">
        <w:r w:rsidRPr="0058028F">
          <w:rPr>
            <w:rStyle w:val="Hyperlink"/>
            <w:noProof/>
          </w:rPr>
          <w:t>Great Questions</w:t>
        </w:r>
        <w:r>
          <w:rPr>
            <w:noProof/>
            <w:webHidden/>
          </w:rPr>
          <w:tab/>
        </w:r>
        <w:r>
          <w:rPr>
            <w:noProof/>
            <w:webHidden/>
          </w:rPr>
          <w:fldChar w:fldCharType="begin"/>
        </w:r>
        <w:r>
          <w:rPr>
            <w:noProof/>
            <w:webHidden/>
          </w:rPr>
          <w:instrText xml:space="preserve"> PAGEREF _Toc470527449 \h </w:instrText>
        </w:r>
        <w:r>
          <w:rPr>
            <w:noProof/>
            <w:webHidden/>
          </w:rPr>
        </w:r>
        <w:r>
          <w:rPr>
            <w:noProof/>
            <w:webHidden/>
          </w:rPr>
          <w:fldChar w:fldCharType="separate"/>
        </w:r>
        <w:r>
          <w:rPr>
            <w:noProof/>
            <w:webHidden/>
          </w:rPr>
          <w:t>145</w:t>
        </w:r>
        <w:r>
          <w:rPr>
            <w:noProof/>
            <w:webHidden/>
          </w:rPr>
          <w:fldChar w:fldCharType="end"/>
        </w:r>
      </w:hyperlink>
    </w:p>
    <w:p w14:paraId="5D9C24AA" w14:textId="77777777" w:rsidR="00EB73C2" w:rsidRDefault="00EB73C2">
      <w:pPr>
        <w:pStyle w:val="TOC5"/>
        <w:rPr>
          <w:rFonts w:asciiTheme="minorHAnsi" w:eastAsiaTheme="minorEastAsia" w:hAnsiTheme="minorHAnsi" w:cstheme="minorBidi"/>
          <w:noProof/>
          <w:sz w:val="22"/>
          <w:szCs w:val="22"/>
        </w:rPr>
      </w:pPr>
      <w:hyperlink w:anchor="_Toc470527450" w:history="1">
        <w:r w:rsidRPr="0058028F">
          <w:rPr>
            <w:rStyle w:val="Hyperlink"/>
            <w:noProof/>
          </w:rPr>
          <w:t>SPOT</w:t>
        </w:r>
        <w:r>
          <w:rPr>
            <w:noProof/>
            <w:webHidden/>
          </w:rPr>
          <w:tab/>
        </w:r>
        <w:r>
          <w:rPr>
            <w:noProof/>
            <w:webHidden/>
          </w:rPr>
          <w:fldChar w:fldCharType="begin"/>
        </w:r>
        <w:r>
          <w:rPr>
            <w:noProof/>
            <w:webHidden/>
          </w:rPr>
          <w:instrText xml:space="preserve"> PAGEREF _Toc470527450 \h </w:instrText>
        </w:r>
        <w:r>
          <w:rPr>
            <w:noProof/>
            <w:webHidden/>
          </w:rPr>
        </w:r>
        <w:r>
          <w:rPr>
            <w:noProof/>
            <w:webHidden/>
          </w:rPr>
          <w:fldChar w:fldCharType="separate"/>
        </w:r>
        <w:r>
          <w:rPr>
            <w:noProof/>
            <w:webHidden/>
          </w:rPr>
          <w:t>1</w:t>
        </w:r>
        <w:r>
          <w:rPr>
            <w:noProof/>
            <w:webHidden/>
          </w:rPr>
          <w:t>4</w:t>
        </w:r>
        <w:r>
          <w:rPr>
            <w:noProof/>
            <w:webHidden/>
          </w:rPr>
          <w:t>5</w:t>
        </w:r>
        <w:r>
          <w:rPr>
            <w:noProof/>
            <w:webHidden/>
          </w:rPr>
          <w:fldChar w:fldCharType="end"/>
        </w:r>
      </w:hyperlink>
    </w:p>
    <w:p w14:paraId="4A3770E3" w14:textId="77777777" w:rsidR="00EB73C2" w:rsidRDefault="00EB73C2">
      <w:pPr>
        <w:pStyle w:val="TOC4"/>
        <w:rPr>
          <w:rFonts w:asciiTheme="minorHAnsi" w:eastAsiaTheme="minorEastAsia" w:hAnsiTheme="minorHAnsi" w:cstheme="minorBidi"/>
          <w:noProof/>
          <w:sz w:val="22"/>
          <w:szCs w:val="22"/>
        </w:rPr>
      </w:pPr>
      <w:hyperlink w:anchor="_Toc470527451" w:history="1">
        <w:r w:rsidRPr="0058028F">
          <w:rPr>
            <w:rStyle w:val="Hyperlink"/>
            <w:noProof/>
          </w:rPr>
          <w:t>Statement</w:t>
        </w:r>
        <w:r>
          <w:rPr>
            <w:noProof/>
            <w:webHidden/>
          </w:rPr>
          <w:tab/>
        </w:r>
        <w:r>
          <w:rPr>
            <w:noProof/>
            <w:webHidden/>
          </w:rPr>
          <w:fldChar w:fldCharType="begin"/>
        </w:r>
        <w:r>
          <w:rPr>
            <w:noProof/>
            <w:webHidden/>
          </w:rPr>
          <w:instrText xml:space="preserve"> PAGEREF _Toc470527451 \h </w:instrText>
        </w:r>
        <w:r>
          <w:rPr>
            <w:noProof/>
            <w:webHidden/>
          </w:rPr>
        </w:r>
        <w:r>
          <w:rPr>
            <w:noProof/>
            <w:webHidden/>
          </w:rPr>
          <w:fldChar w:fldCharType="separate"/>
        </w:r>
        <w:r>
          <w:rPr>
            <w:noProof/>
            <w:webHidden/>
          </w:rPr>
          <w:t>146</w:t>
        </w:r>
        <w:r>
          <w:rPr>
            <w:noProof/>
            <w:webHidden/>
          </w:rPr>
          <w:fldChar w:fldCharType="end"/>
        </w:r>
      </w:hyperlink>
    </w:p>
    <w:p w14:paraId="4BF29A38" w14:textId="77777777" w:rsidR="00EB73C2" w:rsidRDefault="00EB73C2">
      <w:pPr>
        <w:pStyle w:val="TOC3"/>
        <w:rPr>
          <w:rFonts w:asciiTheme="minorHAnsi" w:eastAsiaTheme="minorEastAsia" w:hAnsiTheme="minorHAnsi" w:cstheme="minorBidi"/>
          <w:noProof/>
          <w:sz w:val="22"/>
          <w:szCs w:val="22"/>
        </w:rPr>
      </w:pPr>
      <w:hyperlink w:anchor="_Toc470527452" w:history="1">
        <w:r w:rsidRPr="0058028F">
          <w:rPr>
            <w:rStyle w:val="Hyperlink"/>
            <w:noProof/>
          </w:rPr>
          <w:t>Vision Ideas</w:t>
        </w:r>
        <w:r>
          <w:rPr>
            <w:noProof/>
            <w:webHidden/>
          </w:rPr>
          <w:tab/>
        </w:r>
        <w:r>
          <w:rPr>
            <w:noProof/>
            <w:webHidden/>
          </w:rPr>
          <w:fldChar w:fldCharType="begin"/>
        </w:r>
        <w:r>
          <w:rPr>
            <w:noProof/>
            <w:webHidden/>
          </w:rPr>
          <w:instrText xml:space="preserve"> PAGEREF _Toc470527452 \h </w:instrText>
        </w:r>
        <w:r>
          <w:rPr>
            <w:noProof/>
            <w:webHidden/>
          </w:rPr>
        </w:r>
        <w:r>
          <w:rPr>
            <w:noProof/>
            <w:webHidden/>
          </w:rPr>
          <w:fldChar w:fldCharType="separate"/>
        </w:r>
        <w:r>
          <w:rPr>
            <w:noProof/>
            <w:webHidden/>
          </w:rPr>
          <w:t>146</w:t>
        </w:r>
        <w:r>
          <w:rPr>
            <w:noProof/>
            <w:webHidden/>
          </w:rPr>
          <w:fldChar w:fldCharType="end"/>
        </w:r>
      </w:hyperlink>
    </w:p>
    <w:p w14:paraId="35132372" w14:textId="77777777" w:rsidR="00EB73C2" w:rsidRDefault="00EB73C2">
      <w:pPr>
        <w:pStyle w:val="TOC4"/>
        <w:rPr>
          <w:rFonts w:asciiTheme="minorHAnsi" w:eastAsiaTheme="minorEastAsia" w:hAnsiTheme="minorHAnsi" w:cstheme="minorBidi"/>
          <w:noProof/>
          <w:sz w:val="22"/>
          <w:szCs w:val="22"/>
        </w:rPr>
      </w:pPr>
      <w:hyperlink w:anchor="_Toc470527453" w:history="1">
        <w:r w:rsidRPr="0058028F">
          <w:rPr>
            <w:rStyle w:val="Hyperlink"/>
            <w:noProof/>
          </w:rPr>
          <w:t>Collect</w:t>
        </w:r>
        <w:r>
          <w:rPr>
            <w:noProof/>
            <w:webHidden/>
          </w:rPr>
          <w:tab/>
        </w:r>
        <w:r>
          <w:rPr>
            <w:noProof/>
            <w:webHidden/>
          </w:rPr>
          <w:fldChar w:fldCharType="begin"/>
        </w:r>
        <w:r>
          <w:rPr>
            <w:noProof/>
            <w:webHidden/>
          </w:rPr>
          <w:instrText xml:space="preserve"> PAGEREF _Toc470527453 \h </w:instrText>
        </w:r>
        <w:r>
          <w:rPr>
            <w:noProof/>
            <w:webHidden/>
          </w:rPr>
        </w:r>
        <w:r>
          <w:rPr>
            <w:noProof/>
            <w:webHidden/>
          </w:rPr>
          <w:fldChar w:fldCharType="separate"/>
        </w:r>
        <w:r>
          <w:rPr>
            <w:noProof/>
            <w:webHidden/>
          </w:rPr>
          <w:t>146</w:t>
        </w:r>
        <w:r>
          <w:rPr>
            <w:noProof/>
            <w:webHidden/>
          </w:rPr>
          <w:fldChar w:fldCharType="end"/>
        </w:r>
      </w:hyperlink>
    </w:p>
    <w:p w14:paraId="3A43A2BB" w14:textId="77777777" w:rsidR="00EB73C2" w:rsidRDefault="00EB73C2">
      <w:pPr>
        <w:pStyle w:val="TOC4"/>
        <w:rPr>
          <w:rFonts w:asciiTheme="minorHAnsi" w:eastAsiaTheme="minorEastAsia" w:hAnsiTheme="minorHAnsi" w:cstheme="minorBidi"/>
          <w:noProof/>
          <w:sz w:val="22"/>
          <w:szCs w:val="22"/>
        </w:rPr>
      </w:pPr>
      <w:hyperlink w:anchor="_Toc470527454" w:history="1">
        <w:r w:rsidRPr="0058028F">
          <w:rPr>
            <w:rStyle w:val="Hyperlink"/>
            <w:noProof/>
          </w:rPr>
          <w:t>Evaluate</w:t>
        </w:r>
        <w:r>
          <w:rPr>
            <w:noProof/>
            <w:webHidden/>
          </w:rPr>
          <w:tab/>
        </w:r>
        <w:r>
          <w:rPr>
            <w:noProof/>
            <w:webHidden/>
          </w:rPr>
          <w:fldChar w:fldCharType="begin"/>
        </w:r>
        <w:r>
          <w:rPr>
            <w:noProof/>
            <w:webHidden/>
          </w:rPr>
          <w:instrText xml:space="preserve"> PAGEREF _Toc470527454 \h </w:instrText>
        </w:r>
        <w:r>
          <w:rPr>
            <w:noProof/>
            <w:webHidden/>
          </w:rPr>
        </w:r>
        <w:r>
          <w:rPr>
            <w:noProof/>
            <w:webHidden/>
          </w:rPr>
          <w:fldChar w:fldCharType="separate"/>
        </w:r>
        <w:r>
          <w:rPr>
            <w:noProof/>
            <w:webHidden/>
          </w:rPr>
          <w:t>146</w:t>
        </w:r>
        <w:r>
          <w:rPr>
            <w:noProof/>
            <w:webHidden/>
          </w:rPr>
          <w:fldChar w:fldCharType="end"/>
        </w:r>
      </w:hyperlink>
    </w:p>
    <w:p w14:paraId="4FC6C35D" w14:textId="77777777" w:rsidR="00EB73C2" w:rsidRDefault="00EB73C2">
      <w:pPr>
        <w:pStyle w:val="TOC5"/>
        <w:rPr>
          <w:rFonts w:asciiTheme="minorHAnsi" w:eastAsiaTheme="minorEastAsia" w:hAnsiTheme="minorHAnsi" w:cstheme="minorBidi"/>
          <w:noProof/>
          <w:sz w:val="22"/>
          <w:szCs w:val="22"/>
        </w:rPr>
      </w:pPr>
      <w:hyperlink w:anchor="_Toc470527455" w:history="1">
        <w:r w:rsidRPr="0058028F">
          <w:rPr>
            <w:rStyle w:val="Hyperlink"/>
            <w:noProof/>
          </w:rPr>
          <w:t>First Cut</w:t>
        </w:r>
        <w:r>
          <w:rPr>
            <w:noProof/>
            <w:webHidden/>
          </w:rPr>
          <w:tab/>
        </w:r>
        <w:r>
          <w:rPr>
            <w:noProof/>
            <w:webHidden/>
          </w:rPr>
          <w:fldChar w:fldCharType="begin"/>
        </w:r>
        <w:r>
          <w:rPr>
            <w:noProof/>
            <w:webHidden/>
          </w:rPr>
          <w:instrText xml:space="preserve"> PAGEREF _Toc470527455 \h </w:instrText>
        </w:r>
        <w:r>
          <w:rPr>
            <w:noProof/>
            <w:webHidden/>
          </w:rPr>
        </w:r>
        <w:r>
          <w:rPr>
            <w:noProof/>
            <w:webHidden/>
          </w:rPr>
          <w:fldChar w:fldCharType="separate"/>
        </w:r>
        <w:r>
          <w:rPr>
            <w:noProof/>
            <w:webHidden/>
          </w:rPr>
          <w:t>146</w:t>
        </w:r>
        <w:r>
          <w:rPr>
            <w:noProof/>
            <w:webHidden/>
          </w:rPr>
          <w:fldChar w:fldCharType="end"/>
        </w:r>
      </w:hyperlink>
    </w:p>
    <w:p w14:paraId="1741A20D" w14:textId="77777777" w:rsidR="00EB73C2" w:rsidRDefault="00EB73C2">
      <w:pPr>
        <w:pStyle w:val="TOC5"/>
        <w:rPr>
          <w:rFonts w:asciiTheme="minorHAnsi" w:eastAsiaTheme="minorEastAsia" w:hAnsiTheme="minorHAnsi" w:cstheme="minorBidi"/>
          <w:noProof/>
          <w:sz w:val="22"/>
          <w:szCs w:val="22"/>
        </w:rPr>
      </w:pPr>
      <w:hyperlink w:anchor="_Toc470527456" w:history="1">
        <w:r w:rsidRPr="0058028F">
          <w:rPr>
            <w:rStyle w:val="Hyperlink"/>
            <w:noProof/>
          </w:rPr>
          <w:t>Contenders</w:t>
        </w:r>
        <w:r>
          <w:rPr>
            <w:noProof/>
            <w:webHidden/>
          </w:rPr>
          <w:tab/>
        </w:r>
        <w:r>
          <w:rPr>
            <w:noProof/>
            <w:webHidden/>
          </w:rPr>
          <w:fldChar w:fldCharType="begin"/>
        </w:r>
        <w:r>
          <w:rPr>
            <w:noProof/>
            <w:webHidden/>
          </w:rPr>
          <w:instrText xml:space="preserve"> PAGEREF _Toc470527456 \h </w:instrText>
        </w:r>
        <w:r>
          <w:rPr>
            <w:noProof/>
            <w:webHidden/>
          </w:rPr>
        </w:r>
        <w:r>
          <w:rPr>
            <w:noProof/>
            <w:webHidden/>
          </w:rPr>
          <w:fldChar w:fldCharType="separate"/>
        </w:r>
        <w:r>
          <w:rPr>
            <w:noProof/>
            <w:webHidden/>
          </w:rPr>
          <w:t>146</w:t>
        </w:r>
        <w:r>
          <w:rPr>
            <w:noProof/>
            <w:webHidden/>
          </w:rPr>
          <w:fldChar w:fldCharType="end"/>
        </w:r>
      </w:hyperlink>
    </w:p>
    <w:p w14:paraId="4BF28957" w14:textId="77777777" w:rsidR="00EB73C2" w:rsidRDefault="00EB73C2">
      <w:pPr>
        <w:pStyle w:val="TOC4"/>
        <w:rPr>
          <w:rFonts w:asciiTheme="minorHAnsi" w:eastAsiaTheme="minorEastAsia" w:hAnsiTheme="minorHAnsi" w:cstheme="minorBidi"/>
          <w:noProof/>
          <w:sz w:val="22"/>
          <w:szCs w:val="22"/>
        </w:rPr>
      </w:pPr>
      <w:hyperlink w:anchor="_Toc470527457" w:history="1">
        <w:r w:rsidRPr="0058028F">
          <w:rPr>
            <w:rStyle w:val="Hyperlink"/>
            <w:noProof/>
          </w:rPr>
          <w:t>Great Ideas</w:t>
        </w:r>
        <w:r>
          <w:rPr>
            <w:noProof/>
            <w:webHidden/>
          </w:rPr>
          <w:tab/>
        </w:r>
        <w:r>
          <w:rPr>
            <w:noProof/>
            <w:webHidden/>
          </w:rPr>
          <w:fldChar w:fldCharType="begin"/>
        </w:r>
        <w:r>
          <w:rPr>
            <w:noProof/>
            <w:webHidden/>
          </w:rPr>
          <w:instrText xml:space="preserve"> PAGEREF _Toc470527457 \h </w:instrText>
        </w:r>
        <w:r>
          <w:rPr>
            <w:noProof/>
            <w:webHidden/>
          </w:rPr>
        </w:r>
        <w:r>
          <w:rPr>
            <w:noProof/>
            <w:webHidden/>
          </w:rPr>
          <w:fldChar w:fldCharType="separate"/>
        </w:r>
        <w:r>
          <w:rPr>
            <w:noProof/>
            <w:webHidden/>
          </w:rPr>
          <w:t>146</w:t>
        </w:r>
        <w:r>
          <w:rPr>
            <w:noProof/>
            <w:webHidden/>
          </w:rPr>
          <w:fldChar w:fldCharType="end"/>
        </w:r>
      </w:hyperlink>
    </w:p>
    <w:p w14:paraId="328BA66C" w14:textId="77777777" w:rsidR="00EB73C2" w:rsidRDefault="00EB73C2">
      <w:pPr>
        <w:pStyle w:val="TOC3"/>
        <w:rPr>
          <w:rFonts w:asciiTheme="minorHAnsi" w:eastAsiaTheme="minorEastAsia" w:hAnsiTheme="minorHAnsi" w:cstheme="minorBidi"/>
          <w:noProof/>
          <w:sz w:val="22"/>
          <w:szCs w:val="22"/>
        </w:rPr>
      </w:pPr>
      <w:hyperlink w:anchor="_Toc470527458" w:history="1">
        <w:r w:rsidRPr="0058028F">
          <w:rPr>
            <w:rStyle w:val="Hyperlink"/>
            <w:noProof/>
          </w:rPr>
          <w:t>Great Ideas Summary</w:t>
        </w:r>
        <w:r>
          <w:rPr>
            <w:noProof/>
            <w:webHidden/>
          </w:rPr>
          <w:tab/>
        </w:r>
        <w:r>
          <w:rPr>
            <w:noProof/>
            <w:webHidden/>
          </w:rPr>
          <w:fldChar w:fldCharType="begin"/>
        </w:r>
        <w:r>
          <w:rPr>
            <w:noProof/>
            <w:webHidden/>
          </w:rPr>
          <w:instrText xml:space="preserve"> PAGEREF _Toc470527458 \h </w:instrText>
        </w:r>
        <w:r>
          <w:rPr>
            <w:noProof/>
            <w:webHidden/>
          </w:rPr>
        </w:r>
        <w:r>
          <w:rPr>
            <w:noProof/>
            <w:webHidden/>
          </w:rPr>
          <w:fldChar w:fldCharType="separate"/>
        </w:r>
        <w:r>
          <w:rPr>
            <w:noProof/>
            <w:webHidden/>
          </w:rPr>
          <w:t>147</w:t>
        </w:r>
        <w:r>
          <w:rPr>
            <w:noProof/>
            <w:webHidden/>
          </w:rPr>
          <w:fldChar w:fldCharType="end"/>
        </w:r>
      </w:hyperlink>
    </w:p>
    <w:p w14:paraId="327C5294" w14:textId="77777777" w:rsidR="00EB73C2" w:rsidRDefault="00EB73C2">
      <w:pPr>
        <w:pStyle w:val="TOC2"/>
        <w:rPr>
          <w:rFonts w:asciiTheme="minorHAnsi" w:eastAsiaTheme="minorEastAsia" w:hAnsiTheme="minorHAnsi" w:cstheme="minorBidi"/>
          <w:noProof/>
          <w:sz w:val="22"/>
          <w:szCs w:val="22"/>
        </w:rPr>
      </w:pPr>
      <w:hyperlink w:anchor="_Toc470527459" w:history="1">
        <w:r w:rsidRPr="0058028F">
          <w:rPr>
            <w:rStyle w:val="Hyperlink"/>
            <w:noProof/>
          </w:rPr>
          <w:t>Great Strategies Report</w:t>
        </w:r>
        <w:r>
          <w:rPr>
            <w:noProof/>
            <w:webHidden/>
          </w:rPr>
          <w:tab/>
        </w:r>
        <w:r>
          <w:rPr>
            <w:noProof/>
            <w:webHidden/>
          </w:rPr>
          <w:fldChar w:fldCharType="begin"/>
        </w:r>
        <w:r>
          <w:rPr>
            <w:noProof/>
            <w:webHidden/>
          </w:rPr>
          <w:instrText xml:space="preserve"> PAGEREF _Toc470527459 \h </w:instrText>
        </w:r>
        <w:r>
          <w:rPr>
            <w:noProof/>
            <w:webHidden/>
          </w:rPr>
        </w:r>
        <w:r>
          <w:rPr>
            <w:noProof/>
            <w:webHidden/>
          </w:rPr>
          <w:fldChar w:fldCharType="separate"/>
        </w:r>
        <w:r>
          <w:rPr>
            <w:noProof/>
            <w:webHidden/>
          </w:rPr>
          <w:t>148</w:t>
        </w:r>
        <w:r>
          <w:rPr>
            <w:noProof/>
            <w:webHidden/>
          </w:rPr>
          <w:fldChar w:fldCharType="end"/>
        </w:r>
      </w:hyperlink>
    </w:p>
    <w:p w14:paraId="6678CD55" w14:textId="77777777" w:rsidR="00EB73C2" w:rsidRDefault="00EB73C2">
      <w:pPr>
        <w:pStyle w:val="TOC3"/>
        <w:rPr>
          <w:rFonts w:asciiTheme="minorHAnsi" w:eastAsiaTheme="minorEastAsia" w:hAnsiTheme="minorHAnsi" w:cstheme="minorBidi"/>
          <w:noProof/>
          <w:sz w:val="22"/>
          <w:szCs w:val="22"/>
        </w:rPr>
      </w:pPr>
      <w:hyperlink w:anchor="_Toc470527460" w:history="1">
        <w:r w:rsidRPr="0058028F">
          <w:rPr>
            <w:rStyle w:val="Hyperlink"/>
            <w:noProof/>
          </w:rPr>
          <w:t>Build</w:t>
        </w:r>
        <w:r>
          <w:rPr>
            <w:noProof/>
            <w:webHidden/>
          </w:rPr>
          <w:tab/>
        </w:r>
        <w:r>
          <w:rPr>
            <w:noProof/>
            <w:webHidden/>
          </w:rPr>
          <w:fldChar w:fldCharType="begin"/>
        </w:r>
        <w:r>
          <w:rPr>
            <w:noProof/>
            <w:webHidden/>
          </w:rPr>
          <w:instrText xml:space="preserve"> PAGEREF _Toc470527460 \h </w:instrText>
        </w:r>
        <w:r>
          <w:rPr>
            <w:noProof/>
            <w:webHidden/>
          </w:rPr>
        </w:r>
        <w:r>
          <w:rPr>
            <w:noProof/>
            <w:webHidden/>
          </w:rPr>
          <w:fldChar w:fldCharType="separate"/>
        </w:r>
        <w:r>
          <w:rPr>
            <w:noProof/>
            <w:webHidden/>
          </w:rPr>
          <w:t>148</w:t>
        </w:r>
        <w:r>
          <w:rPr>
            <w:noProof/>
            <w:webHidden/>
          </w:rPr>
          <w:fldChar w:fldCharType="end"/>
        </w:r>
      </w:hyperlink>
    </w:p>
    <w:p w14:paraId="436A205A" w14:textId="77777777" w:rsidR="00EB73C2" w:rsidRDefault="00EB73C2">
      <w:pPr>
        <w:pStyle w:val="TOC4"/>
        <w:rPr>
          <w:rFonts w:asciiTheme="minorHAnsi" w:eastAsiaTheme="minorEastAsia" w:hAnsiTheme="minorHAnsi" w:cstheme="minorBidi"/>
          <w:noProof/>
          <w:sz w:val="22"/>
          <w:szCs w:val="22"/>
        </w:rPr>
      </w:pPr>
      <w:hyperlink w:anchor="_Toc470527461" w:history="1">
        <w:r w:rsidRPr="0058028F">
          <w:rPr>
            <w:rStyle w:val="Hyperlink"/>
            <w:noProof/>
          </w:rPr>
          <w:t>Current</w:t>
        </w:r>
        <w:r>
          <w:rPr>
            <w:noProof/>
            <w:webHidden/>
          </w:rPr>
          <w:tab/>
        </w:r>
        <w:r>
          <w:rPr>
            <w:noProof/>
            <w:webHidden/>
          </w:rPr>
          <w:fldChar w:fldCharType="begin"/>
        </w:r>
        <w:r>
          <w:rPr>
            <w:noProof/>
            <w:webHidden/>
          </w:rPr>
          <w:instrText xml:space="preserve"> PAGEREF _Toc470527461 \h </w:instrText>
        </w:r>
        <w:r>
          <w:rPr>
            <w:noProof/>
            <w:webHidden/>
          </w:rPr>
        </w:r>
        <w:r>
          <w:rPr>
            <w:noProof/>
            <w:webHidden/>
          </w:rPr>
          <w:fldChar w:fldCharType="separate"/>
        </w:r>
        <w:r>
          <w:rPr>
            <w:noProof/>
            <w:webHidden/>
          </w:rPr>
          <w:t>148</w:t>
        </w:r>
        <w:r>
          <w:rPr>
            <w:noProof/>
            <w:webHidden/>
          </w:rPr>
          <w:fldChar w:fldCharType="end"/>
        </w:r>
      </w:hyperlink>
    </w:p>
    <w:p w14:paraId="5967FACE" w14:textId="77777777" w:rsidR="00EB73C2" w:rsidRDefault="00EB73C2">
      <w:pPr>
        <w:pStyle w:val="TOC4"/>
        <w:rPr>
          <w:rFonts w:asciiTheme="minorHAnsi" w:eastAsiaTheme="minorEastAsia" w:hAnsiTheme="minorHAnsi" w:cstheme="minorBidi"/>
          <w:noProof/>
          <w:sz w:val="22"/>
          <w:szCs w:val="22"/>
        </w:rPr>
      </w:pPr>
      <w:hyperlink w:anchor="_Toc470527462" w:history="1">
        <w:r w:rsidRPr="0058028F">
          <w:rPr>
            <w:rStyle w:val="Hyperlink"/>
            <w:noProof/>
          </w:rPr>
          <w:t>New</w:t>
        </w:r>
        <w:r>
          <w:rPr>
            <w:noProof/>
            <w:webHidden/>
          </w:rPr>
          <w:tab/>
        </w:r>
        <w:r>
          <w:rPr>
            <w:noProof/>
            <w:webHidden/>
          </w:rPr>
          <w:fldChar w:fldCharType="begin"/>
        </w:r>
        <w:r>
          <w:rPr>
            <w:noProof/>
            <w:webHidden/>
          </w:rPr>
          <w:instrText xml:space="preserve"> PAGEREF _Toc470527462 \h </w:instrText>
        </w:r>
        <w:r>
          <w:rPr>
            <w:noProof/>
            <w:webHidden/>
          </w:rPr>
        </w:r>
        <w:r>
          <w:rPr>
            <w:noProof/>
            <w:webHidden/>
          </w:rPr>
          <w:fldChar w:fldCharType="separate"/>
        </w:r>
        <w:r>
          <w:rPr>
            <w:noProof/>
            <w:webHidden/>
          </w:rPr>
          <w:t>148</w:t>
        </w:r>
        <w:r>
          <w:rPr>
            <w:noProof/>
            <w:webHidden/>
          </w:rPr>
          <w:fldChar w:fldCharType="end"/>
        </w:r>
      </w:hyperlink>
    </w:p>
    <w:p w14:paraId="050D9013" w14:textId="77777777" w:rsidR="00EB73C2" w:rsidRDefault="00EB73C2">
      <w:pPr>
        <w:pStyle w:val="TOC3"/>
        <w:rPr>
          <w:rFonts w:asciiTheme="minorHAnsi" w:eastAsiaTheme="minorEastAsia" w:hAnsiTheme="minorHAnsi" w:cstheme="minorBidi"/>
          <w:noProof/>
          <w:sz w:val="22"/>
          <w:szCs w:val="22"/>
        </w:rPr>
      </w:pPr>
      <w:hyperlink w:anchor="_Toc470527463" w:history="1">
        <w:r w:rsidRPr="0058028F">
          <w:rPr>
            <w:rStyle w:val="Hyperlink"/>
            <w:noProof/>
          </w:rPr>
          <w:t>Test</w:t>
        </w:r>
        <w:r>
          <w:rPr>
            <w:noProof/>
            <w:webHidden/>
          </w:rPr>
          <w:tab/>
        </w:r>
        <w:r>
          <w:rPr>
            <w:noProof/>
            <w:webHidden/>
          </w:rPr>
          <w:fldChar w:fldCharType="begin"/>
        </w:r>
        <w:r>
          <w:rPr>
            <w:noProof/>
            <w:webHidden/>
          </w:rPr>
          <w:instrText xml:space="preserve"> PAGEREF _Toc470527463 \h </w:instrText>
        </w:r>
        <w:r>
          <w:rPr>
            <w:noProof/>
            <w:webHidden/>
          </w:rPr>
        </w:r>
        <w:r>
          <w:rPr>
            <w:noProof/>
            <w:webHidden/>
          </w:rPr>
          <w:fldChar w:fldCharType="separate"/>
        </w:r>
        <w:r>
          <w:rPr>
            <w:noProof/>
            <w:webHidden/>
          </w:rPr>
          <w:t>148</w:t>
        </w:r>
        <w:r>
          <w:rPr>
            <w:noProof/>
            <w:webHidden/>
          </w:rPr>
          <w:fldChar w:fldCharType="end"/>
        </w:r>
      </w:hyperlink>
    </w:p>
    <w:p w14:paraId="745CD735" w14:textId="77777777" w:rsidR="00EB73C2" w:rsidRDefault="00EB73C2">
      <w:pPr>
        <w:pStyle w:val="TOC4"/>
        <w:rPr>
          <w:rFonts w:asciiTheme="minorHAnsi" w:eastAsiaTheme="minorEastAsia" w:hAnsiTheme="minorHAnsi" w:cstheme="minorBidi"/>
          <w:noProof/>
          <w:sz w:val="22"/>
          <w:szCs w:val="22"/>
        </w:rPr>
      </w:pPr>
      <w:hyperlink w:anchor="_Toc470527464" w:history="1">
        <w:r w:rsidRPr="0058028F">
          <w:rPr>
            <w:rStyle w:val="Hyperlink"/>
            <w:noProof/>
          </w:rPr>
          <w:t>External Environment</w:t>
        </w:r>
        <w:r>
          <w:rPr>
            <w:noProof/>
            <w:webHidden/>
          </w:rPr>
          <w:tab/>
        </w:r>
        <w:r>
          <w:rPr>
            <w:noProof/>
            <w:webHidden/>
          </w:rPr>
          <w:fldChar w:fldCharType="begin"/>
        </w:r>
        <w:r>
          <w:rPr>
            <w:noProof/>
            <w:webHidden/>
          </w:rPr>
          <w:instrText xml:space="preserve"> PAGEREF _Toc470527464 \h </w:instrText>
        </w:r>
        <w:r>
          <w:rPr>
            <w:noProof/>
            <w:webHidden/>
          </w:rPr>
        </w:r>
        <w:r>
          <w:rPr>
            <w:noProof/>
            <w:webHidden/>
          </w:rPr>
          <w:fldChar w:fldCharType="separate"/>
        </w:r>
        <w:r>
          <w:rPr>
            <w:noProof/>
            <w:webHidden/>
          </w:rPr>
          <w:t>148</w:t>
        </w:r>
        <w:r>
          <w:rPr>
            <w:noProof/>
            <w:webHidden/>
          </w:rPr>
          <w:fldChar w:fldCharType="end"/>
        </w:r>
      </w:hyperlink>
    </w:p>
    <w:p w14:paraId="28B8EFD6" w14:textId="77777777" w:rsidR="00EB73C2" w:rsidRDefault="00EB73C2">
      <w:pPr>
        <w:pStyle w:val="TOC5"/>
        <w:rPr>
          <w:rFonts w:asciiTheme="minorHAnsi" w:eastAsiaTheme="minorEastAsia" w:hAnsiTheme="minorHAnsi" w:cstheme="minorBidi"/>
          <w:noProof/>
          <w:sz w:val="22"/>
          <w:szCs w:val="22"/>
        </w:rPr>
      </w:pPr>
      <w:hyperlink w:anchor="_Toc470527465" w:history="1">
        <w:r w:rsidRPr="0058028F">
          <w:rPr>
            <w:rStyle w:val="Hyperlink"/>
            <w:noProof/>
          </w:rPr>
          <w:t>Industry Environment</w:t>
        </w:r>
        <w:r>
          <w:rPr>
            <w:noProof/>
            <w:webHidden/>
          </w:rPr>
          <w:tab/>
        </w:r>
        <w:r>
          <w:rPr>
            <w:noProof/>
            <w:webHidden/>
          </w:rPr>
          <w:fldChar w:fldCharType="begin"/>
        </w:r>
        <w:r>
          <w:rPr>
            <w:noProof/>
            <w:webHidden/>
          </w:rPr>
          <w:instrText xml:space="preserve"> PAGEREF _Toc470527465 \h </w:instrText>
        </w:r>
        <w:r>
          <w:rPr>
            <w:noProof/>
            <w:webHidden/>
          </w:rPr>
        </w:r>
        <w:r>
          <w:rPr>
            <w:noProof/>
            <w:webHidden/>
          </w:rPr>
          <w:fldChar w:fldCharType="separate"/>
        </w:r>
        <w:r>
          <w:rPr>
            <w:noProof/>
            <w:webHidden/>
          </w:rPr>
          <w:t>148</w:t>
        </w:r>
        <w:r>
          <w:rPr>
            <w:noProof/>
            <w:webHidden/>
          </w:rPr>
          <w:fldChar w:fldCharType="end"/>
        </w:r>
      </w:hyperlink>
    </w:p>
    <w:p w14:paraId="59D5A7A7" w14:textId="77777777" w:rsidR="00EB73C2" w:rsidRDefault="00EB73C2">
      <w:pPr>
        <w:pStyle w:val="TOC5"/>
        <w:rPr>
          <w:rFonts w:asciiTheme="minorHAnsi" w:eastAsiaTheme="minorEastAsia" w:hAnsiTheme="minorHAnsi" w:cstheme="minorBidi"/>
          <w:noProof/>
          <w:sz w:val="22"/>
          <w:szCs w:val="22"/>
        </w:rPr>
      </w:pPr>
      <w:hyperlink w:anchor="_Toc470527466" w:history="1">
        <w:r w:rsidRPr="0058028F">
          <w:rPr>
            <w:rStyle w:val="Hyperlink"/>
            <w:noProof/>
          </w:rPr>
          <w:t>Competitor Environment</w:t>
        </w:r>
        <w:r>
          <w:rPr>
            <w:noProof/>
            <w:webHidden/>
          </w:rPr>
          <w:tab/>
        </w:r>
        <w:r>
          <w:rPr>
            <w:noProof/>
            <w:webHidden/>
          </w:rPr>
          <w:fldChar w:fldCharType="begin"/>
        </w:r>
        <w:r>
          <w:rPr>
            <w:noProof/>
            <w:webHidden/>
          </w:rPr>
          <w:instrText xml:space="preserve"> PAGEREF _Toc470527466 \h </w:instrText>
        </w:r>
        <w:r>
          <w:rPr>
            <w:noProof/>
            <w:webHidden/>
          </w:rPr>
        </w:r>
        <w:r>
          <w:rPr>
            <w:noProof/>
            <w:webHidden/>
          </w:rPr>
          <w:fldChar w:fldCharType="separate"/>
        </w:r>
        <w:r>
          <w:rPr>
            <w:noProof/>
            <w:webHidden/>
          </w:rPr>
          <w:t>148</w:t>
        </w:r>
        <w:r>
          <w:rPr>
            <w:noProof/>
            <w:webHidden/>
          </w:rPr>
          <w:fldChar w:fldCharType="end"/>
        </w:r>
      </w:hyperlink>
    </w:p>
    <w:p w14:paraId="748D935F" w14:textId="77777777" w:rsidR="00EB73C2" w:rsidRDefault="00EB73C2">
      <w:pPr>
        <w:pStyle w:val="TOC4"/>
        <w:rPr>
          <w:rFonts w:asciiTheme="minorHAnsi" w:eastAsiaTheme="minorEastAsia" w:hAnsiTheme="minorHAnsi" w:cstheme="minorBidi"/>
          <w:noProof/>
          <w:sz w:val="22"/>
          <w:szCs w:val="22"/>
        </w:rPr>
      </w:pPr>
      <w:hyperlink w:anchor="_Toc470527467" w:history="1">
        <w:r w:rsidRPr="0058028F">
          <w:rPr>
            <w:rStyle w:val="Hyperlink"/>
            <w:noProof/>
          </w:rPr>
          <w:t>Internal Environment</w:t>
        </w:r>
        <w:r>
          <w:rPr>
            <w:noProof/>
            <w:webHidden/>
          </w:rPr>
          <w:tab/>
        </w:r>
        <w:r>
          <w:rPr>
            <w:noProof/>
            <w:webHidden/>
          </w:rPr>
          <w:fldChar w:fldCharType="begin"/>
        </w:r>
        <w:r>
          <w:rPr>
            <w:noProof/>
            <w:webHidden/>
          </w:rPr>
          <w:instrText xml:space="preserve"> PAGEREF _Toc470527467 \h </w:instrText>
        </w:r>
        <w:r>
          <w:rPr>
            <w:noProof/>
            <w:webHidden/>
          </w:rPr>
        </w:r>
        <w:r>
          <w:rPr>
            <w:noProof/>
            <w:webHidden/>
          </w:rPr>
          <w:fldChar w:fldCharType="separate"/>
        </w:r>
        <w:r>
          <w:rPr>
            <w:noProof/>
            <w:webHidden/>
          </w:rPr>
          <w:t>149</w:t>
        </w:r>
        <w:r>
          <w:rPr>
            <w:noProof/>
            <w:webHidden/>
          </w:rPr>
          <w:fldChar w:fldCharType="end"/>
        </w:r>
      </w:hyperlink>
    </w:p>
    <w:p w14:paraId="765B9E51" w14:textId="77777777" w:rsidR="00EB73C2" w:rsidRDefault="00EB73C2">
      <w:pPr>
        <w:pStyle w:val="TOC5"/>
        <w:rPr>
          <w:rFonts w:asciiTheme="minorHAnsi" w:eastAsiaTheme="minorEastAsia" w:hAnsiTheme="minorHAnsi" w:cstheme="minorBidi"/>
          <w:noProof/>
          <w:sz w:val="22"/>
          <w:szCs w:val="22"/>
        </w:rPr>
      </w:pPr>
      <w:hyperlink w:anchor="_Toc470527468" w:history="1">
        <w:r w:rsidRPr="0058028F">
          <w:rPr>
            <w:rStyle w:val="Hyperlink"/>
            <w:noProof/>
          </w:rPr>
          <w:t>Mission</w:t>
        </w:r>
        <w:r>
          <w:rPr>
            <w:noProof/>
            <w:webHidden/>
          </w:rPr>
          <w:tab/>
        </w:r>
        <w:r>
          <w:rPr>
            <w:noProof/>
            <w:webHidden/>
          </w:rPr>
          <w:fldChar w:fldCharType="begin"/>
        </w:r>
        <w:r>
          <w:rPr>
            <w:noProof/>
            <w:webHidden/>
          </w:rPr>
          <w:instrText xml:space="preserve"> PAGEREF _Toc470527468 \h </w:instrText>
        </w:r>
        <w:r>
          <w:rPr>
            <w:noProof/>
            <w:webHidden/>
          </w:rPr>
        </w:r>
        <w:r>
          <w:rPr>
            <w:noProof/>
            <w:webHidden/>
          </w:rPr>
          <w:fldChar w:fldCharType="separate"/>
        </w:r>
        <w:r>
          <w:rPr>
            <w:noProof/>
            <w:webHidden/>
          </w:rPr>
          <w:t>149</w:t>
        </w:r>
        <w:r>
          <w:rPr>
            <w:noProof/>
            <w:webHidden/>
          </w:rPr>
          <w:fldChar w:fldCharType="end"/>
        </w:r>
      </w:hyperlink>
    </w:p>
    <w:p w14:paraId="33D57E8A" w14:textId="77777777" w:rsidR="00EB73C2" w:rsidRDefault="00EB73C2">
      <w:pPr>
        <w:pStyle w:val="TOC5"/>
        <w:rPr>
          <w:rFonts w:asciiTheme="minorHAnsi" w:eastAsiaTheme="minorEastAsia" w:hAnsiTheme="minorHAnsi" w:cstheme="minorBidi"/>
          <w:noProof/>
          <w:sz w:val="22"/>
          <w:szCs w:val="22"/>
        </w:rPr>
      </w:pPr>
      <w:hyperlink w:anchor="_Toc470527469" w:history="1">
        <w:r w:rsidRPr="0058028F">
          <w:rPr>
            <w:rStyle w:val="Hyperlink"/>
            <w:noProof/>
          </w:rPr>
          <w:t>Capacity</w:t>
        </w:r>
        <w:r>
          <w:rPr>
            <w:noProof/>
            <w:webHidden/>
          </w:rPr>
          <w:tab/>
        </w:r>
        <w:r>
          <w:rPr>
            <w:noProof/>
            <w:webHidden/>
          </w:rPr>
          <w:fldChar w:fldCharType="begin"/>
        </w:r>
        <w:r>
          <w:rPr>
            <w:noProof/>
            <w:webHidden/>
          </w:rPr>
          <w:instrText xml:space="preserve"> PAGEREF _Toc470527469 \h </w:instrText>
        </w:r>
        <w:r>
          <w:rPr>
            <w:noProof/>
            <w:webHidden/>
          </w:rPr>
        </w:r>
        <w:r>
          <w:rPr>
            <w:noProof/>
            <w:webHidden/>
          </w:rPr>
          <w:fldChar w:fldCharType="separate"/>
        </w:r>
        <w:r>
          <w:rPr>
            <w:noProof/>
            <w:webHidden/>
          </w:rPr>
          <w:t>149</w:t>
        </w:r>
        <w:r>
          <w:rPr>
            <w:noProof/>
            <w:webHidden/>
          </w:rPr>
          <w:fldChar w:fldCharType="end"/>
        </w:r>
      </w:hyperlink>
    </w:p>
    <w:p w14:paraId="20644A61" w14:textId="77777777" w:rsidR="00EB73C2" w:rsidRDefault="00EB73C2">
      <w:pPr>
        <w:pStyle w:val="TOC5"/>
        <w:rPr>
          <w:rFonts w:asciiTheme="minorHAnsi" w:eastAsiaTheme="minorEastAsia" w:hAnsiTheme="minorHAnsi" w:cstheme="minorBidi"/>
          <w:noProof/>
          <w:sz w:val="22"/>
          <w:szCs w:val="22"/>
        </w:rPr>
      </w:pPr>
      <w:hyperlink w:anchor="_Toc470527470" w:history="1">
        <w:r w:rsidRPr="0058028F">
          <w:rPr>
            <w:rStyle w:val="Hyperlink"/>
            <w:noProof/>
          </w:rPr>
          <w:t>Capital</w:t>
        </w:r>
        <w:r>
          <w:rPr>
            <w:noProof/>
            <w:webHidden/>
          </w:rPr>
          <w:tab/>
        </w:r>
        <w:r>
          <w:rPr>
            <w:noProof/>
            <w:webHidden/>
          </w:rPr>
          <w:fldChar w:fldCharType="begin"/>
        </w:r>
        <w:r>
          <w:rPr>
            <w:noProof/>
            <w:webHidden/>
          </w:rPr>
          <w:instrText xml:space="preserve"> PAGEREF _Toc470527470 \h </w:instrText>
        </w:r>
        <w:r>
          <w:rPr>
            <w:noProof/>
            <w:webHidden/>
          </w:rPr>
        </w:r>
        <w:r>
          <w:rPr>
            <w:noProof/>
            <w:webHidden/>
          </w:rPr>
          <w:fldChar w:fldCharType="separate"/>
        </w:r>
        <w:r>
          <w:rPr>
            <w:noProof/>
            <w:webHidden/>
          </w:rPr>
          <w:t>149</w:t>
        </w:r>
        <w:r>
          <w:rPr>
            <w:noProof/>
            <w:webHidden/>
          </w:rPr>
          <w:fldChar w:fldCharType="end"/>
        </w:r>
      </w:hyperlink>
    </w:p>
    <w:p w14:paraId="42862156" w14:textId="77777777" w:rsidR="00EB73C2" w:rsidRDefault="00EB73C2">
      <w:pPr>
        <w:pStyle w:val="TOC5"/>
        <w:rPr>
          <w:rFonts w:asciiTheme="minorHAnsi" w:eastAsiaTheme="minorEastAsia" w:hAnsiTheme="minorHAnsi" w:cstheme="minorBidi"/>
          <w:noProof/>
          <w:sz w:val="22"/>
          <w:szCs w:val="22"/>
        </w:rPr>
      </w:pPr>
      <w:hyperlink w:anchor="_Toc470527471" w:history="1">
        <w:r w:rsidRPr="0058028F">
          <w:rPr>
            <w:rStyle w:val="Hyperlink"/>
            <w:noProof/>
          </w:rPr>
          <w:t>Risk</w:t>
        </w:r>
        <w:r>
          <w:rPr>
            <w:noProof/>
            <w:webHidden/>
          </w:rPr>
          <w:tab/>
        </w:r>
        <w:r>
          <w:rPr>
            <w:noProof/>
            <w:webHidden/>
          </w:rPr>
          <w:fldChar w:fldCharType="begin"/>
        </w:r>
        <w:r>
          <w:rPr>
            <w:noProof/>
            <w:webHidden/>
          </w:rPr>
          <w:instrText xml:space="preserve"> PAGEREF _Toc470527471 \h </w:instrText>
        </w:r>
        <w:r>
          <w:rPr>
            <w:noProof/>
            <w:webHidden/>
          </w:rPr>
        </w:r>
        <w:r>
          <w:rPr>
            <w:noProof/>
            <w:webHidden/>
          </w:rPr>
          <w:fldChar w:fldCharType="separate"/>
        </w:r>
        <w:r>
          <w:rPr>
            <w:noProof/>
            <w:webHidden/>
          </w:rPr>
          <w:t>149</w:t>
        </w:r>
        <w:r>
          <w:rPr>
            <w:noProof/>
            <w:webHidden/>
          </w:rPr>
          <w:fldChar w:fldCharType="end"/>
        </w:r>
      </w:hyperlink>
    </w:p>
    <w:p w14:paraId="2EB9BFA1" w14:textId="77777777" w:rsidR="00EB73C2" w:rsidRDefault="00EB73C2">
      <w:pPr>
        <w:pStyle w:val="TOC4"/>
        <w:rPr>
          <w:rFonts w:asciiTheme="minorHAnsi" w:eastAsiaTheme="minorEastAsia" w:hAnsiTheme="minorHAnsi" w:cstheme="minorBidi"/>
          <w:noProof/>
          <w:sz w:val="22"/>
          <w:szCs w:val="22"/>
        </w:rPr>
      </w:pPr>
      <w:hyperlink w:anchor="_Toc470527472" w:history="1">
        <w:r w:rsidRPr="0058028F">
          <w:rPr>
            <w:rStyle w:val="Hyperlink"/>
            <w:noProof/>
          </w:rPr>
          <w:t>Decide</w:t>
        </w:r>
        <w:r>
          <w:rPr>
            <w:noProof/>
            <w:webHidden/>
          </w:rPr>
          <w:tab/>
        </w:r>
        <w:r>
          <w:rPr>
            <w:noProof/>
            <w:webHidden/>
          </w:rPr>
          <w:fldChar w:fldCharType="begin"/>
        </w:r>
        <w:r>
          <w:rPr>
            <w:noProof/>
            <w:webHidden/>
          </w:rPr>
          <w:instrText xml:space="preserve"> PAGEREF _Toc470527472 \h </w:instrText>
        </w:r>
        <w:r>
          <w:rPr>
            <w:noProof/>
            <w:webHidden/>
          </w:rPr>
        </w:r>
        <w:r>
          <w:rPr>
            <w:noProof/>
            <w:webHidden/>
          </w:rPr>
          <w:fldChar w:fldCharType="separate"/>
        </w:r>
        <w:r>
          <w:rPr>
            <w:noProof/>
            <w:webHidden/>
          </w:rPr>
          <w:t>149</w:t>
        </w:r>
        <w:r>
          <w:rPr>
            <w:noProof/>
            <w:webHidden/>
          </w:rPr>
          <w:fldChar w:fldCharType="end"/>
        </w:r>
      </w:hyperlink>
    </w:p>
    <w:p w14:paraId="26F93FBC" w14:textId="77777777" w:rsidR="00EB73C2" w:rsidRDefault="00EB73C2">
      <w:pPr>
        <w:pStyle w:val="TOC3"/>
        <w:rPr>
          <w:rFonts w:asciiTheme="minorHAnsi" w:eastAsiaTheme="minorEastAsia" w:hAnsiTheme="minorHAnsi" w:cstheme="minorBidi"/>
          <w:noProof/>
          <w:sz w:val="22"/>
          <w:szCs w:val="22"/>
        </w:rPr>
      </w:pPr>
      <w:hyperlink w:anchor="_Toc470527473" w:history="1">
        <w:r w:rsidRPr="0058028F">
          <w:rPr>
            <w:rStyle w:val="Hyperlink"/>
            <w:noProof/>
          </w:rPr>
          <w:t>Great Strategies Summary</w:t>
        </w:r>
        <w:r>
          <w:rPr>
            <w:noProof/>
            <w:webHidden/>
          </w:rPr>
          <w:tab/>
        </w:r>
        <w:r>
          <w:rPr>
            <w:noProof/>
            <w:webHidden/>
          </w:rPr>
          <w:fldChar w:fldCharType="begin"/>
        </w:r>
        <w:r>
          <w:rPr>
            <w:noProof/>
            <w:webHidden/>
          </w:rPr>
          <w:instrText xml:space="preserve"> PAGEREF _Toc470527473 \h </w:instrText>
        </w:r>
        <w:r>
          <w:rPr>
            <w:noProof/>
            <w:webHidden/>
          </w:rPr>
        </w:r>
        <w:r>
          <w:rPr>
            <w:noProof/>
            <w:webHidden/>
          </w:rPr>
          <w:fldChar w:fldCharType="separate"/>
        </w:r>
        <w:r>
          <w:rPr>
            <w:noProof/>
            <w:webHidden/>
          </w:rPr>
          <w:t>150</w:t>
        </w:r>
        <w:r>
          <w:rPr>
            <w:noProof/>
            <w:webHidden/>
          </w:rPr>
          <w:fldChar w:fldCharType="end"/>
        </w:r>
      </w:hyperlink>
    </w:p>
    <w:p w14:paraId="430EC445" w14:textId="77777777" w:rsidR="00EB73C2" w:rsidRDefault="00EB73C2">
      <w:pPr>
        <w:pStyle w:val="TOC1"/>
        <w:rPr>
          <w:rFonts w:asciiTheme="minorHAnsi" w:eastAsiaTheme="minorEastAsia" w:hAnsiTheme="minorHAnsi" w:cstheme="minorBidi"/>
          <w:noProof/>
          <w:sz w:val="22"/>
          <w:szCs w:val="22"/>
        </w:rPr>
      </w:pPr>
      <w:hyperlink w:anchor="_Toc470527474" w:history="1">
        <w:r w:rsidRPr="0058028F">
          <w:rPr>
            <w:rStyle w:val="Hyperlink"/>
            <w:noProof/>
          </w:rPr>
          <w:t>References</w:t>
        </w:r>
        <w:r>
          <w:rPr>
            <w:noProof/>
            <w:webHidden/>
          </w:rPr>
          <w:tab/>
        </w:r>
        <w:r>
          <w:rPr>
            <w:noProof/>
            <w:webHidden/>
          </w:rPr>
          <w:fldChar w:fldCharType="begin"/>
        </w:r>
        <w:r>
          <w:rPr>
            <w:noProof/>
            <w:webHidden/>
          </w:rPr>
          <w:instrText xml:space="preserve"> PAGEREF _Toc470527474 \h </w:instrText>
        </w:r>
        <w:r>
          <w:rPr>
            <w:noProof/>
            <w:webHidden/>
          </w:rPr>
        </w:r>
        <w:r>
          <w:rPr>
            <w:noProof/>
            <w:webHidden/>
          </w:rPr>
          <w:fldChar w:fldCharType="separate"/>
        </w:r>
        <w:r>
          <w:rPr>
            <w:noProof/>
            <w:webHidden/>
          </w:rPr>
          <w:t>151</w:t>
        </w:r>
        <w:r>
          <w:rPr>
            <w:noProof/>
            <w:webHidden/>
          </w:rPr>
          <w:fldChar w:fldCharType="end"/>
        </w:r>
      </w:hyperlink>
    </w:p>
    <w:p w14:paraId="4F35AA45" w14:textId="75BE492B" w:rsidR="00405E7F" w:rsidRPr="00112790" w:rsidRDefault="00EB73C2" w:rsidP="00035705">
      <w:pPr>
        <w:pStyle w:val="TOC1"/>
        <w:rPr>
          <w:sz w:val="32"/>
        </w:rPr>
      </w:pPr>
      <w:hyperlink w:anchor="_Toc470527475" w:history="1">
        <w:r w:rsidRPr="0058028F">
          <w:rPr>
            <w:rStyle w:val="Hyperlink"/>
            <w:noProof/>
          </w:rPr>
          <w:t>Endnotes</w:t>
        </w:r>
        <w:r>
          <w:rPr>
            <w:noProof/>
            <w:webHidden/>
          </w:rPr>
          <w:tab/>
        </w:r>
        <w:r>
          <w:rPr>
            <w:noProof/>
            <w:webHidden/>
          </w:rPr>
          <w:fldChar w:fldCharType="begin"/>
        </w:r>
        <w:r>
          <w:rPr>
            <w:noProof/>
            <w:webHidden/>
          </w:rPr>
          <w:instrText xml:space="preserve"> PAGEREF _Toc470527475 \h </w:instrText>
        </w:r>
        <w:r>
          <w:rPr>
            <w:noProof/>
            <w:webHidden/>
          </w:rPr>
        </w:r>
        <w:r>
          <w:rPr>
            <w:noProof/>
            <w:webHidden/>
          </w:rPr>
          <w:fldChar w:fldCharType="separate"/>
        </w:r>
        <w:r>
          <w:rPr>
            <w:noProof/>
            <w:webHidden/>
          </w:rPr>
          <w:t>163</w:t>
        </w:r>
        <w:r>
          <w:rPr>
            <w:noProof/>
            <w:webHidden/>
          </w:rPr>
          <w:fldChar w:fldCharType="end"/>
        </w:r>
      </w:hyperlink>
      <w:r w:rsidR="00762468">
        <w:fldChar w:fldCharType="end"/>
      </w:r>
    </w:p>
    <w:p w14:paraId="4420E191" w14:textId="62A7F791" w:rsidR="00E50436" w:rsidRDefault="009D0583" w:rsidP="00E50436">
      <w:pPr>
        <w:pStyle w:val="Header"/>
      </w:pPr>
      <w:bookmarkStart w:id="4" w:name="_Toc237255716"/>
      <w:bookmarkStart w:id="5" w:name="_Toc264188267"/>
      <w:bookmarkStart w:id="6" w:name="_Toc265049132"/>
      <w:bookmarkStart w:id="7" w:name="_Toc265747100"/>
      <w:bookmarkStart w:id="8" w:name="_Toc266280788"/>
      <w:bookmarkStart w:id="9" w:name="_Toc268019319"/>
      <w:bookmarkStart w:id="10" w:name="_Toc470527318"/>
      <w:bookmarkEnd w:id="2"/>
      <w:bookmarkEnd w:id="3"/>
      <w:r>
        <w:lastRenderedPageBreak/>
        <w:t>Get Ready</w:t>
      </w:r>
      <w:bookmarkEnd w:id="10"/>
    </w:p>
    <w:p w14:paraId="18EFA08A" w14:textId="77777777" w:rsidR="00E50436" w:rsidRPr="00E50436" w:rsidRDefault="00E50436" w:rsidP="00E50436"/>
    <w:p w14:paraId="226501E7" w14:textId="0AB8CCEB" w:rsidR="007A377A" w:rsidRPr="00112790" w:rsidRDefault="00392EA5" w:rsidP="00381345">
      <w:pPr>
        <w:pStyle w:val="Heading1"/>
        <w:widowControl/>
      </w:pPr>
      <w:bookmarkStart w:id="11" w:name="_Toc470527319"/>
      <w:r>
        <w:t>Introduction</w:t>
      </w:r>
      <w:bookmarkEnd w:id="11"/>
    </w:p>
    <w:p w14:paraId="1806B8D0" w14:textId="77777777" w:rsidR="007A377A" w:rsidRPr="00112790" w:rsidRDefault="007A377A" w:rsidP="00381345">
      <w:pPr>
        <w:widowControl/>
        <w:jc w:val="right"/>
      </w:pPr>
      <w:r w:rsidRPr="0048684B">
        <w:t>Same bed, different dreams.</w:t>
      </w:r>
    </w:p>
    <w:p w14:paraId="54ECB863" w14:textId="77777777" w:rsidR="007A377A" w:rsidRPr="00112790" w:rsidRDefault="007A377A" w:rsidP="00381345">
      <w:pPr>
        <w:widowControl/>
        <w:jc w:val="right"/>
      </w:pPr>
      <w:r>
        <w:t>Chinese Proverb</w:t>
      </w:r>
    </w:p>
    <w:p w14:paraId="186A89FB" w14:textId="77777777" w:rsidR="007A377A" w:rsidRDefault="007A377A" w:rsidP="00381345">
      <w:pPr>
        <w:widowControl/>
      </w:pPr>
    </w:p>
    <w:p w14:paraId="70F7080F" w14:textId="77777777" w:rsidR="009241D9" w:rsidRPr="00112790" w:rsidRDefault="009241D9" w:rsidP="009241D9">
      <w:pPr>
        <w:widowControl/>
      </w:pPr>
      <w:bookmarkStart w:id="12" w:name="_Toc267124578"/>
      <w:bookmarkEnd w:id="4"/>
      <w:bookmarkEnd w:id="5"/>
      <w:bookmarkEnd w:id="6"/>
      <w:bookmarkEnd w:id="7"/>
      <w:bookmarkEnd w:id="8"/>
      <w:bookmarkEnd w:id="9"/>
      <w:r w:rsidRPr="00774AB8">
        <w:t xml:space="preserve">Leading </w:t>
      </w:r>
      <w:r>
        <w:t>a public service agency is</w:t>
      </w:r>
      <w:r w:rsidRPr="00774AB8">
        <w:t xml:space="preserve"> hard work.</w:t>
      </w:r>
      <w:r>
        <w:t xml:space="preserve"> This shows in the </w:t>
      </w:r>
      <w:r w:rsidRPr="00774AB8">
        <w:t>median</w:t>
      </w:r>
      <w:r>
        <w:t xml:space="preserve"> tenure for an</w:t>
      </w:r>
      <w:r w:rsidRPr="00774AB8">
        <w:t xml:space="preserve"> executive director</w:t>
      </w:r>
      <w:r>
        <w:t xml:space="preserve"> of </w:t>
      </w:r>
      <w:r w:rsidRPr="00774AB8">
        <w:t>four years or less,</w:t>
      </w:r>
      <w:r>
        <w:t xml:space="preserve"> the 65 percent who </w:t>
      </w:r>
      <w:r w:rsidRPr="00774AB8">
        <w:t xml:space="preserve">are first timers in the job, and </w:t>
      </w:r>
      <w:r>
        <w:t xml:space="preserve">the fact 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FFD2195" w14:textId="77777777" w:rsidR="009241D9" w:rsidRPr="00774AB8" w:rsidRDefault="009241D9" w:rsidP="009241D9">
      <w:pPr>
        <w:widowControl/>
      </w:pPr>
    </w:p>
    <w:p w14:paraId="3CFE2DF7" w14:textId="77777777" w:rsidR="009241D9" w:rsidRPr="00112790" w:rsidRDefault="009241D9" w:rsidP="009241D9">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E363897" w14:textId="77777777" w:rsidR="009241D9" w:rsidRDefault="009241D9" w:rsidP="009241D9">
      <w:pPr>
        <w:widowControl/>
      </w:pPr>
    </w:p>
    <w:p w14:paraId="0125ED39" w14:textId="77777777" w:rsidR="009241D9" w:rsidRPr="00112790" w:rsidRDefault="009241D9" w:rsidP="009241D9">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270A5AA2" w14:textId="77777777" w:rsidR="009241D9" w:rsidRPr="00774AB8" w:rsidRDefault="009241D9" w:rsidP="009241D9">
      <w:pPr>
        <w:widowControl/>
      </w:pPr>
    </w:p>
    <w:p w14:paraId="5343B1CC" w14:textId="77777777" w:rsidR="009241D9" w:rsidRPr="00112790" w:rsidRDefault="009241D9" w:rsidP="009241D9">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6708C63F" w14:textId="77777777" w:rsidR="009241D9" w:rsidRPr="00774AB8" w:rsidRDefault="009241D9" w:rsidP="009241D9">
      <w:pPr>
        <w:widowControl/>
      </w:pPr>
    </w:p>
    <w:p w14:paraId="56AA4D08" w14:textId="77777777" w:rsidR="009241D9" w:rsidRPr="00112790" w:rsidRDefault="009241D9" w:rsidP="009241D9">
      <w:pPr>
        <w:widowControl/>
      </w:pPr>
      <w:r w:rsidRPr="00774AB8">
        <w:t xml:space="preserve">If it is true that “in our hearts, we would all like to find a </w:t>
      </w:r>
      <w:r>
        <w:t>p</w:t>
      </w:r>
      <w:r w:rsidRPr="00774AB8">
        <w:t>urpose bigger than ourselves</w:t>
      </w:r>
      <w:r>
        <w:t>.</w:t>
      </w:r>
      <w:r w:rsidRPr="00774AB8">
        <w:t>”</w:t>
      </w:r>
      <w:r w:rsidRPr="00774AB8">
        <w:rPr>
          <w:vertAlign w:val="superscript"/>
        </w:rPr>
        <w:endnoteReference w:id="11"/>
      </w:r>
      <w:r w:rsidRPr="00774AB8">
        <w:t xml:space="preserve"> </w:t>
      </w:r>
      <w:r>
        <w:t>W</w:t>
      </w:r>
      <w:r w:rsidRPr="00774AB8">
        <w:t>here better to find it th</w:t>
      </w:r>
      <w:r>
        <w:t>a</w:t>
      </w:r>
      <w:r w:rsidRPr="00774AB8">
        <w:t>n the nonprofit sector?</w:t>
      </w:r>
      <w:r>
        <w:t xml:space="preserve"> </w:t>
      </w:r>
    </w:p>
    <w:p w14:paraId="5E5A0631" w14:textId="77777777" w:rsidR="009241D9" w:rsidRDefault="009241D9" w:rsidP="009241D9">
      <w:pPr>
        <w:widowControl/>
      </w:pPr>
    </w:p>
    <w:p w14:paraId="3EAC8148" w14:textId="77777777" w:rsidR="009241D9" w:rsidRDefault="009241D9" w:rsidP="009241D9">
      <w:pPr>
        <w:widowControl/>
        <w:rPr>
          <w:b/>
          <w:caps/>
        </w:rPr>
      </w:pPr>
      <w:r>
        <w:br w:type="page"/>
      </w:r>
    </w:p>
    <w:p w14:paraId="7AE88E2E" w14:textId="77777777" w:rsidR="009241D9" w:rsidRPr="00112790" w:rsidRDefault="009241D9" w:rsidP="009241D9">
      <w:pPr>
        <w:pStyle w:val="Heading1"/>
        <w:widowControl/>
      </w:pPr>
      <w:bookmarkStart w:id="13" w:name="_Toc469050366"/>
      <w:bookmarkStart w:id="14" w:name="_Toc470527320"/>
      <w:r>
        <w:lastRenderedPageBreak/>
        <w:t>About This Book</w:t>
      </w:r>
      <w:bookmarkEnd w:id="13"/>
      <w:bookmarkEnd w:id="14"/>
    </w:p>
    <w:p w14:paraId="46A3718C" w14:textId="77777777" w:rsidR="009241D9" w:rsidRPr="00112790" w:rsidRDefault="009241D9" w:rsidP="009241D9">
      <w:pPr>
        <w:widowControl/>
        <w:jc w:val="right"/>
      </w:pPr>
      <w:r>
        <w:t xml:space="preserve">Good things only happen when planned; </w:t>
      </w:r>
      <w:r>
        <w:br/>
        <w:t>bad things happen on their own.</w:t>
      </w:r>
    </w:p>
    <w:p w14:paraId="0747E500" w14:textId="77777777" w:rsidR="009241D9" w:rsidRPr="00112790" w:rsidRDefault="009241D9" w:rsidP="009241D9">
      <w:pPr>
        <w:widowControl/>
        <w:jc w:val="right"/>
      </w:pPr>
      <w:r>
        <w:t>Philip B. Crosby</w:t>
      </w:r>
    </w:p>
    <w:p w14:paraId="6C28DC02" w14:textId="77777777" w:rsidR="009241D9" w:rsidRDefault="009241D9" w:rsidP="009241D9">
      <w:pPr>
        <w:widowControl/>
      </w:pPr>
    </w:p>
    <w:p w14:paraId="768D1C9A" w14:textId="77777777" w:rsidR="009241D9" w:rsidRPr="00112790" w:rsidRDefault="009241D9" w:rsidP="009241D9">
      <w:pPr>
        <w:widowControl/>
      </w:pPr>
      <w:r>
        <w:t xml:space="preserve">St. Vincent de Paul says, “It is not enough to do good. It must be done well,” which in contemporized words is “Do good great.” This book shows you how to do just that by bringing your organization’s purpose to life using sustainable strategy.  </w:t>
      </w:r>
    </w:p>
    <w:p w14:paraId="1E8F4518" w14:textId="77777777" w:rsidR="009241D9" w:rsidRDefault="009241D9" w:rsidP="009241D9">
      <w:pPr>
        <w:widowControl/>
      </w:pPr>
    </w:p>
    <w:p w14:paraId="795A7B03" w14:textId="77777777" w:rsidR="009241D9" w:rsidRPr="00112790" w:rsidRDefault="009241D9" w:rsidP="009241D9">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generate ideas about what your organization </w:t>
      </w:r>
      <w:r w:rsidRPr="001A1FED">
        <w:rPr>
          <w:i/>
        </w:rPr>
        <w:t>could do</w:t>
      </w:r>
      <w:r>
        <w:t xml:space="preserve"> next and develop them into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1F2E255E" w14:textId="77777777" w:rsidR="009241D9" w:rsidRDefault="009241D9" w:rsidP="009241D9">
      <w:pPr>
        <w:widowControl/>
      </w:pPr>
      <w:bookmarkStart w:id="15" w:name="_Toc267124576"/>
    </w:p>
    <w:p w14:paraId="485C439E" w14:textId="77777777" w:rsidR="009241D9" w:rsidRPr="00112790" w:rsidRDefault="009241D9" w:rsidP="009241D9">
      <w:pPr>
        <w:widowControl/>
        <w:rPr>
          <w:b/>
        </w:rPr>
      </w:pPr>
      <w:r w:rsidRPr="00F00856">
        <w:t xml:space="preserve">This </w:t>
      </w:r>
      <w:r>
        <w:t xml:space="preserve">book </w:t>
      </w:r>
      <w:r w:rsidRPr="00F00856">
        <w:t xml:space="preserve">will show you how to </w:t>
      </w:r>
      <w:r>
        <w:t>develop a unique sustainable strategic plan for your organization</w:t>
      </w:r>
      <w:r w:rsidRPr="00F00856">
        <w:t xml:space="preserve">. </w:t>
      </w:r>
      <w:r>
        <w:t>To do that, the late Peter Drucker advises, “</w:t>
      </w:r>
      <w:r w:rsidRPr="00F00856">
        <w:t>you don't start out with people</w:t>
      </w:r>
      <w:r>
        <w:t>—</w:t>
      </w:r>
      <w:r w:rsidRPr="00F00856">
        <w:t>you start out with the job. You ask: What are we trying to do?”</w:t>
      </w:r>
      <w:r w:rsidRPr="00F00856">
        <w:rPr>
          <w:rStyle w:val="EndnoteReference"/>
        </w:rPr>
        <w:endnoteReference w:id="12"/>
      </w:r>
      <w:r w:rsidRPr="00F00856">
        <w:t xml:space="preserve"> To get to the answer, </w:t>
      </w:r>
      <w:r>
        <w:rPr>
          <w:b/>
        </w:rPr>
        <w:t xml:space="preserve">the </w:t>
      </w:r>
      <w:r w:rsidRPr="00FF43B5">
        <w:rPr>
          <w:b/>
        </w:rPr>
        <w:t>process must be quick, simple, and make a difference.</w:t>
      </w:r>
    </w:p>
    <w:p w14:paraId="169ACE48" w14:textId="77777777" w:rsidR="009241D9" w:rsidRPr="00112790" w:rsidRDefault="009241D9" w:rsidP="009241D9">
      <w:pPr>
        <w:widowControl/>
      </w:pPr>
      <w:r w:rsidRPr="00F00856">
        <w:t xml:space="preserve"> </w:t>
      </w:r>
    </w:p>
    <w:p w14:paraId="4BE85761" w14:textId="77777777" w:rsidR="009241D9" w:rsidRPr="00112790" w:rsidRDefault="009241D9" w:rsidP="009241D9">
      <w:pPr>
        <w:pStyle w:val="Heading2"/>
        <w:widowControl/>
      </w:pPr>
      <w:bookmarkStart w:id="16" w:name="_Toc439003721"/>
      <w:bookmarkStart w:id="17" w:name="_Toc444854676"/>
      <w:bookmarkStart w:id="18" w:name="_Toc469050367"/>
      <w:bookmarkStart w:id="19" w:name="_Toc470527321"/>
      <w:r w:rsidRPr="00F00856">
        <w:t>Quick</w:t>
      </w:r>
      <w:bookmarkEnd w:id="16"/>
      <w:bookmarkEnd w:id="17"/>
      <w:bookmarkEnd w:id="18"/>
      <w:bookmarkEnd w:id="19"/>
    </w:p>
    <w:p w14:paraId="2B6CF90F" w14:textId="77777777" w:rsidR="009241D9" w:rsidRDefault="009241D9" w:rsidP="009241D9">
      <w:pPr>
        <w:widowControl/>
      </w:pPr>
    </w:p>
    <w:p w14:paraId="0E9B7F9B" w14:textId="77777777" w:rsidR="009241D9" w:rsidRPr="00112790" w:rsidRDefault="009241D9" w:rsidP="009241D9">
      <w:pPr>
        <w:widowControl/>
      </w:pPr>
      <w:r>
        <w:t>S</w:t>
      </w:r>
      <w:r w:rsidRPr="00F00856">
        <w:t>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w:t>
      </w:r>
      <w:r>
        <w:t xml:space="preserve">developing a sustainable strategic plan, </w:t>
      </w:r>
      <w:r w:rsidRPr="00F00856">
        <w:t xml:space="preserve">the process must be quick. </w:t>
      </w:r>
      <w:r>
        <w:t xml:space="preserve">Although rapidly made strategies </w:t>
      </w:r>
      <w:r w:rsidRPr="00F00856">
        <w:t xml:space="preserve">will </w:t>
      </w:r>
      <w:r>
        <w:t xml:space="preserve">be </w:t>
      </w:r>
      <w:r w:rsidRPr="00F00856">
        <w:t>less refine</w:t>
      </w:r>
      <w:r>
        <w:t>d than those developed over longer periods</w:t>
      </w:r>
      <w:r w:rsidRPr="00F00856">
        <w:t xml:space="preserve">, </w:t>
      </w:r>
      <w:r>
        <w:t xml:space="preserve">you can </w:t>
      </w:r>
      <w:r w:rsidRPr="00F00856">
        <w:t>balance</w:t>
      </w:r>
      <w:r>
        <w:t xml:space="preserve"> this by polishing, reforming, and/or discarding them later. </w:t>
      </w:r>
      <w:r w:rsidRPr="00F00856">
        <w:t xml:space="preserve"> </w:t>
      </w:r>
    </w:p>
    <w:p w14:paraId="7E7B17E6" w14:textId="77777777" w:rsidR="009241D9" w:rsidRPr="00F00856" w:rsidRDefault="009241D9" w:rsidP="009241D9">
      <w:pPr>
        <w:widowControl/>
      </w:pPr>
    </w:p>
    <w:p w14:paraId="5350D468" w14:textId="77777777" w:rsidR="009241D9" w:rsidRPr="00112790" w:rsidRDefault="009241D9" w:rsidP="009241D9">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t xml:space="preserve">, </w:t>
      </w:r>
      <w:r w:rsidRPr="00F00856">
        <w:t>selling</w:t>
      </w:r>
      <w:r>
        <w:t>,</w:t>
      </w:r>
      <w:r w:rsidRPr="00F00856">
        <w:t xml:space="preserve"> or rebuilding from scratch. </w:t>
      </w:r>
      <w:r>
        <w:t>After all, and in the</w:t>
      </w:r>
      <w:r w:rsidRPr="00F00856">
        <w:t xml:space="preserve"> </w:t>
      </w:r>
      <w:r>
        <w:t>adapted words of P</w:t>
      </w:r>
      <w:r w:rsidRPr="00F00856">
        <w:t>russian General Helmuth von Moltke: “No business plan ever survived its first encounter with the market.”</w:t>
      </w:r>
      <w:r w:rsidRPr="00F00856">
        <w:rPr>
          <w:rStyle w:val="EndnoteReference"/>
        </w:rPr>
        <w:endnoteReference w:id="13"/>
      </w:r>
    </w:p>
    <w:p w14:paraId="5EF16B60" w14:textId="77777777" w:rsidR="009241D9" w:rsidRDefault="009241D9" w:rsidP="009241D9">
      <w:pPr>
        <w:widowControl/>
      </w:pPr>
    </w:p>
    <w:p w14:paraId="6EB13AA8" w14:textId="77777777" w:rsidR="009241D9" w:rsidRPr="00112790" w:rsidRDefault="009241D9" w:rsidP="009241D9">
      <w:pPr>
        <w:widowControl/>
      </w:pPr>
      <w:r>
        <w:t>On the other hand, as the late J</w:t>
      </w:r>
      <w:r w:rsidRPr="00F00856">
        <w:t xml:space="preserve">ohn Wooden </w:t>
      </w:r>
      <w:r>
        <w:t>warns,</w:t>
      </w:r>
      <w:r w:rsidRPr="00F00856">
        <w:t xml:space="preserve"> “</w:t>
      </w:r>
      <w:r>
        <w:t>b</w:t>
      </w:r>
      <w:r w:rsidRPr="00F00856">
        <w:t>e quick, but don’t hurry</w:t>
      </w:r>
      <w:r>
        <w:t>.</w:t>
      </w:r>
      <w:r w:rsidRPr="00F00856">
        <w:t>”</w:t>
      </w:r>
      <w:r w:rsidRPr="00F00856">
        <w:rPr>
          <w:rStyle w:val="EndnoteReference"/>
        </w:rPr>
        <w:endnoteReference w:id="14"/>
      </w:r>
      <w:r w:rsidRPr="00F00856">
        <w:t xml:space="preserve"> Begin with what you’re doing now and not with what you’re doing next. Deciding what’s next</w:t>
      </w:r>
      <w:r>
        <w:t xml:space="preserve"> – </w:t>
      </w:r>
      <w:r w:rsidRPr="00F00856">
        <w:t>formulating strategy</w:t>
      </w:r>
      <w:r>
        <w:t xml:space="preserve"> – </w:t>
      </w:r>
      <w:r w:rsidRPr="00F00856">
        <w:t xml:space="preserve">is both a science and an art; it can take a lot of time or be a lucky break. </w:t>
      </w:r>
    </w:p>
    <w:p w14:paraId="202437BE" w14:textId="77777777" w:rsidR="009241D9" w:rsidRDefault="009241D9" w:rsidP="009241D9">
      <w:pPr>
        <w:widowControl/>
      </w:pPr>
    </w:p>
    <w:p w14:paraId="287B3F7A" w14:textId="77777777" w:rsidR="009241D9" w:rsidRDefault="009241D9" w:rsidP="009241D9">
      <w:pPr>
        <w:widowControl/>
      </w:pPr>
      <w:r>
        <w:t>Finding a balance is essential, a</w:t>
      </w:r>
      <w:r w:rsidRPr="00F00856">
        <w:t>s Henry Mintzberg notes</w:t>
      </w:r>
      <w:r>
        <w:t>:</w:t>
      </w:r>
      <w:r w:rsidRPr="00F00856">
        <w:t xml:space="preserve">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p>
    <w:p w14:paraId="1B3F01CA" w14:textId="77777777" w:rsidR="009241D9" w:rsidRPr="00112790" w:rsidRDefault="009241D9" w:rsidP="009241D9">
      <w:pPr>
        <w:widowControl/>
        <w:rPr>
          <w:b/>
        </w:rPr>
      </w:pPr>
    </w:p>
    <w:p w14:paraId="5B346D62" w14:textId="77777777" w:rsidR="009241D9" w:rsidRDefault="009241D9" w:rsidP="009241D9">
      <w:pPr>
        <w:widowControl/>
        <w:rPr>
          <w:b/>
        </w:rPr>
      </w:pPr>
      <w:bookmarkStart w:id="20" w:name="_Toc439003722"/>
      <w:bookmarkStart w:id="21" w:name="_Toc444854677"/>
      <w:r>
        <w:br w:type="page"/>
      </w:r>
    </w:p>
    <w:p w14:paraId="055541FD" w14:textId="77777777" w:rsidR="009241D9" w:rsidRPr="00112790" w:rsidRDefault="009241D9" w:rsidP="009241D9">
      <w:pPr>
        <w:pStyle w:val="Heading2"/>
        <w:widowControl/>
      </w:pPr>
      <w:bookmarkStart w:id="22" w:name="_Toc469050368"/>
      <w:bookmarkStart w:id="23" w:name="_Toc470527322"/>
      <w:r>
        <w:lastRenderedPageBreak/>
        <w:t>Simple</w:t>
      </w:r>
      <w:bookmarkEnd w:id="20"/>
      <w:bookmarkEnd w:id="21"/>
      <w:bookmarkEnd w:id="22"/>
      <w:bookmarkEnd w:id="23"/>
      <w:r>
        <w:t xml:space="preserve"> </w:t>
      </w:r>
    </w:p>
    <w:p w14:paraId="32D14447" w14:textId="77777777" w:rsidR="009241D9" w:rsidRPr="002C5592" w:rsidRDefault="009241D9" w:rsidP="009241D9">
      <w:pPr>
        <w:widowControl/>
      </w:pPr>
    </w:p>
    <w:p w14:paraId="21352891" w14:textId="77777777" w:rsidR="009241D9" w:rsidRPr="00112790" w:rsidRDefault="009241D9" w:rsidP="009241D9">
      <w:pPr>
        <w:widowControl/>
      </w:pPr>
      <w:r>
        <w:t>E</w:t>
      </w:r>
      <w:r w:rsidRPr="00FE609A">
        <w:t xml:space="preserve">xperience </w:t>
      </w:r>
      <w:r>
        <w:t xml:space="preserve">is </w:t>
      </w:r>
      <w:r w:rsidRPr="00FE609A">
        <w:t xml:space="preserve">going to vary within </w:t>
      </w:r>
      <w:r>
        <w:t>any given</w:t>
      </w:r>
      <w:r w:rsidRPr="00FE609A">
        <w:t xml:space="preserve"> professional staff</w:t>
      </w:r>
      <w:r>
        <w:t>,</w:t>
      </w:r>
      <w:r w:rsidRPr="00FE609A">
        <w:t xml:space="preserve"> and</w:t>
      </w:r>
      <w:r>
        <w:t xml:space="preserve"> so</w:t>
      </w:r>
      <w:r w:rsidRPr="00FE609A">
        <w:t xml:space="preserve"> </w:t>
      </w:r>
      <w:r>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0F62152D" w14:textId="77777777" w:rsidR="009241D9" w:rsidRDefault="009241D9" w:rsidP="009241D9">
      <w:pPr>
        <w:widowControl/>
      </w:pPr>
    </w:p>
    <w:p w14:paraId="40D3124D" w14:textId="77777777" w:rsidR="009241D9" w:rsidRPr="00112790" w:rsidRDefault="009241D9" w:rsidP="009241D9">
      <w:pPr>
        <w:widowControl/>
      </w:pPr>
      <w:r w:rsidRPr="00F00856">
        <w:t xml:space="preserve">Gone should be the long-winded mission statements and impossibly complicated documents that few can understand. Less is more; </w:t>
      </w:r>
      <w:r w:rsidRPr="00FE609A">
        <w:t>simple is better</w:t>
      </w:r>
      <w:r>
        <w:t>—</w:t>
      </w:r>
      <w:r w:rsidRPr="00FE609A">
        <w:t>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 in their project that studied excellent companies</w:t>
      </w:r>
      <w:r w:rsidRPr="00F00856">
        <w:t>:</w:t>
      </w:r>
    </w:p>
    <w:p w14:paraId="7C71DB3A" w14:textId="77777777" w:rsidR="009241D9" w:rsidRDefault="009241D9" w:rsidP="009241D9">
      <w:pPr>
        <w:widowControl/>
      </w:pPr>
    </w:p>
    <w:p w14:paraId="36F4364F" w14:textId="77777777" w:rsidR="009241D9" w:rsidRPr="00112790" w:rsidRDefault="009241D9" w:rsidP="009241D9">
      <w:pPr>
        <w:widowControl/>
        <w:ind w:left="720"/>
      </w:pPr>
      <w:r>
        <w:t>“</w:t>
      </w: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t>”</w:t>
      </w:r>
      <w:r w:rsidRPr="00FE609A">
        <w:rPr>
          <w:vertAlign w:val="superscript"/>
        </w:rPr>
        <w:endnoteReference w:id="17"/>
      </w:r>
    </w:p>
    <w:p w14:paraId="51D44073" w14:textId="77777777" w:rsidR="009241D9" w:rsidRPr="00F00856" w:rsidRDefault="009241D9" w:rsidP="009241D9">
      <w:pPr>
        <w:widowControl/>
      </w:pPr>
    </w:p>
    <w:p w14:paraId="56B96E1E" w14:textId="77777777" w:rsidR="009241D9" w:rsidRPr="00112790" w:rsidRDefault="009241D9" w:rsidP="009241D9">
      <w:pPr>
        <w:widowControl/>
      </w:pPr>
      <w:r>
        <w:t xml:space="preserve">Sustainable strategy </w:t>
      </w:r>
      <w:r w:rsidRPr="00F00856">
        <w:t>gets much of its simplicity b</w:t>
      </w:r>
      <w:r>
        <w:t xml:space="preserve">y using the 80/20 rule, </w:t>
      </w:r>
      <w:r w:rsidRPr="00F00856">
        <w:t>formally know</w:t>
      </w:r>
      <w:r>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22C255C8" w14:textId="77777777" w:rsidR="009241D9" w:rsidRDefault="009241D9" w:rsidP="009241D9">
      <w:pPr>
        <w:widowControl/>
      </w:pPr>
    </w:p>
    <w:p w14:paraId="1461AE2E" w14:textId="77777777" w:rsidR="009241D9" w:rsidRPr="00112790" w:rsidRDefault="009241D9" w:rsidP="009241D9">
      <w:pPr>
        <w:pStyle w:val="Heading2"/>
        <w:widowControl/>
      </w:pPr>
      <w:bookmarkStart w:id="24" w:name="_Toc439003723"/>
      <w:bookmarkStart w:id="25" w:name="_Toc444854678"/>
      <w:bookmarkStart w:id="26" w:name="_Toc469050369"/>
      <w:bookmarkStart w:id="27" w:name="_Toc470527323"/>
      <w:r>
        <w:t>Make a Difference</w:t>
      </w:r>
      <w:bookmarkEnd w:id="24"/>
      <w:bookmarkEnd w:id="25"/>
      <w:bookmarkEnd w:id="26"/>
      <w:bookmarkEnd w:id="27"/>
    </w:p>
    <w:p w14:paraId="0263C9FF" w14:textId="77777777" w:rsidR="009241D9" w:rsidRPr="0019233D" w:rsidRDefault="009241D9" w:rsidP="009241D9">
      <w:pPr>
        <w:widowControl/>
      </w:pPr>
    </w:p>
    <w:p w14:paraId="4948E05A" w14:textId="591F1CBF" w:rsidR="009241D9" w:rsidRPr="00112790" w:rsidRDefault="009241D9" w:rsidP="009241D9">
      <w:pPr>
        <w:widowControl/>
      </w:pPr>
      <w:r>
        <w:t>E</w:t>
      </w:r>
      <w:r w:rsidRPr="00F00856">
        <w:t>verything should ultimately make a difference in the work that people do in the here and now</w:t>
      </w:r>
      <w:r>
        <w:t>; n</w:t>
      </w:r>
      <w:r w:rsidRPr="00F00856">
        <w:t xml:space="preserve">othing should be included </w:t>
      </w:r>
      <w:r>
        <w:t>unless it informs the work that you must do today.</w:t>
      </w:r>
      <w:r w:rsidRPr="00F00856">
        <w:t xml:space="preserve"> For example, instead of an operating plan that contains every goal and </w:t>
      </w:r>
      <w:r w:rsidRPr="00FE609A">
        <w:t>action</w:t>
      </w:r>
      <w:r>
        <w:t>,</w:t>
      </w:r>
      <w:r w:rsidRPr="00FE609A">
        <w:t xml:space="preserve"> including what are essentially job duties</w:t>
      </w:r>
      <w:r w:rsidRPr="00F00856">
        <w:t xml:space="preserve"> (the 95 percent of </w:t>
      </w:r>
      <w:r>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0BD3B6B1" w14:textId="77777777" w:rsidR="009241D9" w:rsidRDefault="009241D9" w:rsidP="009241D9">
      <w:pPr>
        <w:widowControl/>
      </w:pPr>
    </w:p>
    <w:p w14:paraId="54144E2F" w14:textId="7BBA6987" w:rsidR="009241D9" w:rsidRPr="00112790" w:rsidRDefault="009241D9" w:rsidP="009241D9">
      <w:pPr>
        <w:widowControl/>
      </w:pPr>
      <w:r w:rsidRPr="00FE609A">
        <w:t>Sustainable strateg</w:t>
      </w:r>
      <w:r>
        <w:t>ies</w:t>
      </w:r>
      <w:r w:rsidRPr="00FE609A">
        <w:t xml:space="preserve"> </w:t>
      </w:r>
      <w:r>
        <w:t>are</w:t>
      </w:r>
      <w:r w:rsidRPr="00FE609A">
        <w:t xml:space="preserve"> </w:t>
      </w:r>
      <w:r>
        <w:t>not just for organizations</w:t>
      </w:r>
      <w:r w:rsidRPr="00FE609A">
        <w:t xml:space="preserve"> already strong</w:t>
      </w:r>
      <w:r w:rsidRPr="00F00856">
        <w:t xml:space="preserve">. In fact, </w:t>
      </w:r>
      <w:r>
        <w:t>sustainable strategy</w:t>
      </w:r>
      <w:r w:rsidRPr="00F00856">
        <w:t xml:space="preserve"> can be extremely valuable for those in dire circumstances. </w:t>
      </w:r>
      <w:r w:rsidRPr="00FE609A">
        <w:t>After all, climbing out of a hole can actually be easier</w:t>
      </w:r>
      <w:r>
        <w:t xml:space="preserve"> with a plan of action</w:t>
      </w:r>
      <w:r w:rsidRPr="00FE609A">
        <w:t xml:space="preserve"> than fighting your way out without any idea of where to go next. For new and seasoned executive directors, no matter what shape your organization is in, step one is having </w:t>
      </w:r>
      <w:r>
        <w:t xml:space="preserve">a </w:t>
      </w:r>
      <w:r w:rsidRPr="00FE609A">
        <w:t>clear</w:t>
      </w:r>
      <w:r>
        <w:t xml:space="preserve"> strategy for where you are going in the future. </w:t>
      </w:r>
      <w:bookmarkEnd w:id="15"/>
    </w:p>
    <w:p w14:paraId="2A084F85" w14:textId="77777777" w:rsidR="009241D9" w:rsidRDefault="009241D9" w:rsidP="009241D9">
      <w:pPr>
        <w:widowControl/>
      </w:pPr>
      <w:bookmarkStart w:id="28" w:name="_Toc439003729"/>
      <w:bookmarkStart w:id="29" w:name="_Toc444854679"/>
    </w:p>
    <w:p w14:paraId="1BDF711E" w14:textId="77777777" w:rsidR="009241D9" w:rsidRDefault="009241D9" w:rsidP="009241D9">
      <w:pPr>
        <w:widowControl/>
        <w:rPr>
          <w:b/>
          <w:caps/>
        </w:rPr>
      </w:pPr>
      <w:bookmarkStart w:id="30" w:name="_Toc439003724"/>
      <w:bookmarkStart w:id="31" w:name="_Toc444854680"/>
      <w:bookmarkEnd w:id="28"/>
      <w:bookmarkEnd w:id="29"/>
      <w:r>
        <w:br w:type="page"/>
      </w:r>
    </w:p>
    <w:p w14:paraId="66035088" w14:textId="77777777" w:rsidR="009241D9" w:rsidRPr="00112790" w:rsidRDefault="009241D9" w:rsidP="009241D9">
      <w:pPr>
        <w:pStyle w:val="Heading1"/>
      </w:pPr>
      <w:bookmarkStart w:id="32" w:name="_Toc469050370"/>
      <w:bookmarkStart w:id="33" w:name="_Toc470527324"/>
      <w:r w:rsidRPr="00A0548B">
        <w:lastRenderedPageBreak/>
        <w:t>Planning Rules</w:t>
      </w:r>
      <w:bookmarkEnd w:id="30"/>
      <w:bookmarkEnd w:id="31"/>
      <w:bookmarkEnd w:id="32"/>
      <w:bookmarkEnd w:id="33"/>
    </w:p>
    <w:p w14:paraId="283559EF" w14:textId="77777777" w:rsidR="009241D9" w:rsidRPr="00112790" w:rsidRDefault="009241D9" w:rsidP="009241D9">
      <w:pPr>
        <w:widowControl/>
        <w:jc w:val="right"/>
      </w:pPr>
      <w:r w:rsidRPr="000A264F">
        <w:t>The essence of strategy is</w:t>
      </w:r>
    </w:p>
    <w:p w14:paraId="21C7E836" w14:textId="77777777" w:rsidR="009241D9" w:rsidRPr="00112790" w:rsidRDefault="009241D9" w:rsidP="009241D9">
      <w:pPr>
        <w:widowControl/>
        <w:jc w:val="right"/>
      </w:pPr>
      <w:r>
        <w:t>c</w:t>
      </w:r>
      <w:r w:rsidRPr="000A264F">
        <w:t>hoosing what not to do.</w:t>
      </w:r>
    </w:p>
    <w:p w14:paraId="0D2436E9" w14:textId="77777777" w:rsidR="009241D9" w:rsidRPr="00112790" w:rsidRDefault="009241D9" w:rsidP="009241D9">
      <w:pPr>
        <w:widowControl/>
        <w:jc w:val="right"/>
      </w:pPr>
      <w:r>
        <w:t>Michael Porter</w:t>
      </w:r>
    </w:p>
    <w:p w14:paraId="415B5393" w14:textId="77777777" w:rsidR="009241D9" w:rsidRPr="00A0548B" w:rsidRDefault="009241D9" w:rsidP="009241D9">
      <w:pPr>
        <w:widowControl/>
      </w:pPr>
    </w:p>
    <w:p w14:paraId="67A1FA74" w14:textId="77777777" w:rsidR="009241D9" w:rsidRPr="00112790" w:rsidRDefault="009241D9" w:rsidP="009241D9">
      <w:pPr>
        <w:widowControl/>
      </w:pPr>
      <w:r w:rsidRPr="005355E9">
        <w:t>Along with opposable thumbs, planning is one of the essential characteristics of human</w:t>
      </w:r>
      <w:r>
        <w:t>ity</w:t>
      </w:r>
      <w:r w:rsidRPr="005355E9">
        <w:t xml:space="preserve">. As opposed to simplistic behaviorism wherein we are slaves to the stimuli around us, </w:t>
      </w:r>
      <w:r>
        <w:t xml:space="preserve">planning governs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plans are being executed as long as we are alive. The question is not ‘Why are plans being executed?’ but </w:t>
      </w:r>
      <w:r>
        <w:t>‘</w:t>
      </w:r>
      <w:r w:rsidRPr="005355E9">
        <w:t>Which plans are being executed?’”</w:t>
      </w:r>
      <w:r w:rsidRPr="005355E9">
        <w:rPr>
          <w:rStyle w:val="EndnoteReference"/>
        </w:rPr>
        <w:endnoteReference w:id="19"/>
      </w:r>
    </w:p>
    <w:p w14:paraId="4C121BFE" w14:textId="77777777" w:rsidR="009241D9" w:rsidRPr="005355E9" w:rsidRDefault="009241D9" w:rsidP="009241D9">
      <w:pPr>
        <w:widowControl/>
      </w:pPr>
    </w:p>
    <w:p w14:paraId="6DC8AFAB" w14:textId="2191E8A3" w:rsidR="009241D9" w:rsidRDefault="009241D9" w:rsidP="009241D9">
      <w:pPr>
        <w:widowControl/>
      </w:pPr>
      <w:r w:rsidRPr="00FE609A">
        <w:t>No practitioner or scholar would disagree that the making of plans, the essence of which is goal</w:t>
      </w:r>
      <w:r>
        <w:t xml:space="preserve"> setting</w:t>
      </w:r>
      <w:r w:rsidRPr="00FE609A">
        <w:t>, is a fundamental obligation of leadership</w:t>
      </w:r>
      <w:r w:rsidRPr="005355E9">
        <w:t xml:space="preserve">. </w:t>
      </w:r>
      <w:r>
        <w:t xml:space="preserve">As </w:t>
      </w:r>
      <w:r w:rsidRPr="005355E9">
        <w:t>James McGregor Burns says, “All leadership is goal-oriented.”</w:t>
      </w:r>
      <w:r w:rsidRPr="005355E9">
        <w:rPr>
          <w:rStyle w:val="EndnoteReference"/>
        </w:rPr>
        <w:endnoteReference w:id="20"/>
      </w:r>
      <w:r w:rsidRPr="005355E9">
        <w:t xml:space="preserve"> This is true whether</w:t>
      </w:r>
      <w:r>
        <w:t xml:space="preserve"> you are looking for </w:t>
      </w:r>
      <w:r w:rsidRPr="005355E9">
        <w:t>a solution to an intractable problem,</w:t>
      </w:r>
      <w:r>
        <w:t xml:space="preserve"> making</w:t>
      </w:r>
      <w:r w:rsidRPr="005355E9">
        <w:t xml:space="preserve"> a goal, or dealing with things that need </w:t>
      </w:r>
      <w:r>
        <w:t>you need to do next.</w:t>
      </w:r>
      <w:r w:rsidRPr="005355E9">
        <w:rPr>
          <w:rStyle w:val="EndnoteReference"/>
        </w:rPr>
        <w:endnoteReference w:id="21"/>
      </w:r>
      <w:r w:rsidRPr="005355E9">
        <w:t xml:space="preserve"> </w:t>
      </w:r>
    </w:p>
    <w:p w14:paraId="47082F80" w14:textId="77777777" w:rsidR="009241D9" w:rsidRPr="00112790" w:rsidRDefault="009241D9" w:rsidP="009241D9">
      <w:pPr>
        <w:widowControl/>
      </w:pPr>
    </w:p>
    <w:p w14:paraId="20132F6C" w14:textId="77777777" w:rsidR="009241D9" w:rsidRPr="00112790" w:rsidRDefault="009241D9" w:rsidP="009241D9">
      <w:pPr>
        <w:widowControl/>
      </w:pPr>
      <w:r w:rsidRPr="00C52A10">
        <w:t>Clearl</w:t>
      </w:r>
      <w:r>
        <w:t xml:space="preserve">y, leaders agree. </w:t>
      </w:r>
      <w:r w:rsidRPr="00FE609A">
        <w:t>Results from five surveys of top management tools used by global for-profit companies spanning five continents gave strategic planning the gold three times (2000, 2006, 2012) and the silver twice (2008, 2010).</w:t>
      </w:r>
      <w:r w:rsidRPr="00FE609A">
        <w:rPr>
          <w:rStyle w:val="EndnoteReference"/>
        </w:rPr>
        <w:endnoteReference w:id="22"/>
      </w:r>
    </w:p>
    <w:p w14:paraId="1B0F079F" w14:textId="77777777" w:rsidR="009241D9" w:rsidRDefault="009241D9" w:rsidP="009241D9">
      <w:pPr>
        <w:widowControl/>
      </w:pPr>
    </w:p>
    <w:p w14:paraId="2AA419E2" w14:textId="77777777" w:rsidR="009241D9" w:rsidRPr="00112790" w:rsidRDefault="009241D9" w:rsidP="009241D9">
      <w:pPr>
        <w:widowControl/>
      </w:pPr>
      <w:r w:rsidRPr="005355E9">
        <w:t>The nonprofit sector reflects the for-profit sensibility to plan</w:t>
      </w:r>
      <w:r>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xml:space="preserve">; </w:t>
      </w:r>
      <w:r w:rsidRPr="005355E9">
        <w:t>91 percent had strategic plans in place at their own organizations.</w:t>
      </w:r>
    </w:p>
    <w:p w14:paraId="7481B2A3" w14:textId="77777777" w:rsidR="009241D9" w:rsidRPr="005355E9" w:rsidRDefault="009241D9" w:rsidP="009241D9">
      <w:pPr>
        <w:widowControl/>
      </w:pPr>
    </w:p>
    <w:p w14:paraId="2EAF189E" w14:textId="77777777" w:rsidR="009241D9" w:rsidRPr="00112790" w:rsidRDefault="009241D9" w:rsidP="009241D9">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Moreover,</w:t>
      </w:r>
      <w:r w:rsidRPr="005355E9">
        <w:t xml:space="preserve"> the bigger the organization, the more likely it is</w:t>
      </w:r>
      <w:r>
        <w:t xml:space="preserve"> to have one; </w:t>
      </w:r>
      <w:r w:rsidRPr="005355E9">
        <w:t>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0E50338D" w14:textId="77777777" w:rsidR="009241D9" w:rsidRPr="005355E9" w:rsidRDefault="009241D9" w:rsidP="009241D9">
      <w:pPr>
        <w:widowControl/>
      </w:pPr>
    </w:p>
    <w:p w14:paraId="35D66D02" w14:textId="77777777" w:rsidR="009241D9" w:rsidRPr="00112790" w:rsidRDefault="009241D9" w:rsidP="009241D9">
      <w:pPr>
        <w:widowControl/>
      </w:pPr>
      <w:r w:rsidRPr="005355E9">
        <w:t xml:space="preserve">Not only do nonprofits </w:t>
      </w:r>
      <w:r>
        <w:t xml:space="preserve">sanction </w:t>
      </w:r>
      <w:r w:rsidRPr="005355E9">
        <w:t xml:space="preserve">the practice, </w:t>
      </w:r>
      <w:r>
        <w:t xml:space="preserve">but </w:t>
      </w:r>
      <w:r w:rsidRPr="005355E9">
        <w:t>management services organizations surveyed by the Alliance for Nonprofit Management rank strategic planning as the number one item on the capacity-building menu.</w:t>
      </w:r>
      <w:r>
        <w:t xml:space="preserve"> </w:t>
      </w:r>
      <w:r w:rsidRPr="005355E9">
        <w:t>Independent Sector, a “nonprofit, nonpartisan coalition of more than 700 national organizations, foundations, and corporate philanthropy programs</w:t>
      </w:r>
      <w:r>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7E20B5D2" w14:textId="77777777" w:rsidR="009241D9" w:rsidRPr="00112790" w:rsidRDefault="009241D9" w:rsidP="009241D9">
      <w:pPr>
        <w:widowControl/>
      </w:pPr>
      <w:r>
        <w:t xml:space="preserve"> </w:t>
      </w:r>
    </w:p>
    <w:p w14:paraId="47EC4029" w14:textId="77777777" w:rsidR="009241D9" w:rsidRPr="00112790" w:rsidRDefault="009241D9" w:rsidP="009241D9">
      <w:pPr>
        <w:widowControl/>
      </w:pPr>
      <w:r>
        <w:lastRenderedPageBreak/>
        <w:t>Yet before moving forward to examine the pros and cons, just what is strategic planning? This is a tough question given Mintzberg’s assertion that “the literature of planning has offered literally hundreds of models of a process by which strategy could supposedly be formally developed and operationalized.”</w:t>
      </w:r>
      <w:r>
        <w:rPr>
          <w:rStyle w:val="EndnoteReference"/>
        </w:rPr>
        <w:endnoteReference w:id="26"/>
      </w:r>
      <w:r>
        <w:t xml:space="preserve"> Fortunately, he goes on to write, “One single set of concepts underlies virtually all the proposals . . . Sometimes called the SWOT model (for </w:t>
      </w:r>
      <w:r w:rsidRPr="00686CA1">
        <w:rPr>
          <w:i/>
        </w:rPr>
        <w:t>s</w:t>
      </w:r>
      <w:r>
        <w:t xml:space="preserve">trengths and </w:t>
      </w:r>
      <w:r w:rsidRPr="00686CA1">
        <w:rPr>
          <w:i/>
        </w:rPr>
        <w:t>w</w:t>
      </w:r>
      <w:r>
        <w:t xml:space="preserve">eaknesses, </w:t>
      </w:r>
      <w:r w:rsidRPr="00686CA1">
        <w:rPr>
          <w:i/>
        </w:rPr>
        <w:t>o</w:t>
      </w:r>
      <w:r>
        <w:t xml:space="preserve">pportunities and </w:t>
      </w:r>
      <w:r w:rsidRPr="00686CA1">
        <w:rPr>
          <w:i/>
        </w:rPr>
        <w:t>t</w:t>
      </w:r>
      <w:r>
        <w:t>hreats).”</w:t>
      </w:r>
      <w:r>
        <w:rPr>
          <w:rStyle w:val="EndnoteReference"/>
        </w:rPr>
        <w:endnoteReference w:id="27"/>
      </w:r>
      <w:r>
        <w:t xml:space="preserve"> He then identifies six premises for what he calls the design school model:</w:t>
      </w:r>
    </w:p>
    <w:p w14:paraId="4D663CEF" w14:textId="77777777" w:rsidR="009241D9" w:rsidRDefault="009241D9" w:rsidP="009241D9">
      <w:pPr>
        <w:widowControl/>
      </w:pPr>
    </w:p>
    <w:p w14:paraId="663C8712" w14:textId="77777777" w:rsidR="009241D9" w:rsidRPr="00112790" w:rsidRDefault="009241D9" w:rsidP="009241D9">
      <w:pPr>
        <w:pStyle w:val="ListParagraph"/>
        <w:widowControl/>
        <w:numPr>
          <w:ilvl w:val="0"/>
          <w:numId w:val="21"/>
        </w:numPr>
      </w:pPr>
      <w:r>
        <w:t>Strategy formation should be a controlled, conscious process of thought.</w:t>
      </w:r>
    </w:p>
    <w:p w14:paraId="3B16AD1C" w14:textId="77777777" w:rsidR="009241D9" w:rsidRPr="00112790" w:rsidRDefault="009241D9" w:rsidP="009241D9">
      <w:pPr>
        <w:pStyle w:val="ListParagraph"/>
        <w:widowControl/>
        <w:numPr>
          <w:ilvl w:val="0"/>
          <w:numId w:val="21"/>
        </w:numPr>
      </w:pPr>
      <w:r>
        <w:t>Responsibility for the process must rest with the chief executive officer.</w:t>
      </w:r>
    </w:p>
    <w:p w14:paraId="6FFBD067" w14:textId="77777777" w:rsidR="009241D9" w:rsidRPr="00112790" w:rsidRDefault="009241D9" w:rsidP="009241D9">
      <w:pPr>
        <w:pStyle w:val="ListParagraph"/>
        <w:widowControl/>
        <w:numPr>
          <w:ilvl w:val="0"/>
          <w:numId w:val="21"/>
        </w:numPr>
      </w:pPr>
      <w:r>
        <w:t>The model of strategy formation must be kept simple and informal.</w:t>
      </w:r>
    </w:p>
    <w:p w14:paraId="2A76F954" w14:textId="77777777" w:rsidR="009241D9" w:rsidRPr="00112790" w:rsidRDefault="009241D9" w:rsidP="009241D9">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3147D360" w14:textId="77777777" w:rsidR="009241D9" w:rsidRPr="00FE609A" w:rsidRDefault="009241D9" w:rsidP="009241D9">
      <w:pPr>
        <w:pStyle w:val="ListParagraph"/>
        <w:widowControl/>
        <w:numPr>
          <w:ilvl w:val="0"/>
          <w:numId w:val="21"/>
        </w:numPr>
      </w:pPr>
      <w:r w:rsidRPr="00FE609A">
        <w:t>Strategies must come of the design process fully developed.</w:t>
      </w:r>
    </w:p>
    <w:p w14:paraId="2B84C4C5" w14:textId="77777777" w:rsidR="009241D9" w:rsidRPr="00112790" w:rsidRDefault="009241D9" w:rsidP="009241D9">
      <w:pPr>
        <w:pStyle w:val="ListParagraph"/>
        <w:widowControl/>
        <w:numPr>
          <w:ilvl w:val="0"/>
          <w:numId w:val="21"/>
        </w:numPr>
      </w:pPr>
      <w:r>
        <w:t>The strategies should be made explicit and, if possible, articulated, which means that they have to be kept simple.</w:t>
      </w:r>
    </w:p>
    <w:p w14:paraId="1F7D8A91" w14:textId="77777777" w:rsidR="009241D9" w:rsidRPr="00112790" w:rsidRDefault="009241D9" w:rsidP="009241D9">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381345">
      <w:pPr>
        <w:widowControl/>
      </w:pPr>
    </w:p>
    <w:p w14:paraId="7C11B8CE" w14:textId="77777777" w:rsidR="00D607AB" w:rsidRPr="00112790" w:rsidRDefault="00D607AB" w:rsidP="009D0583">
      <w:pPr>
        <w:pStyle w:val="Heading2"/>
      </w:pPr>
      <w:bookmarkStart w:id="34" w:name="_Toc264188271"/>
      <w:bookmarkStart w:id="35" w:name="_Toc265049136"/>
      <w:bookmarkStart w:id="36" w:name="_Toc265747104"/>
      <w:bookmarkStart w:id="37" w:name="_Toc266280792"/>
      <w:bookmarkStart w:id="38" w:name="_Toc268190396"/>
      <w:bookmarkStart w:id="39" w:name="_Toc439003725"/>
      <w:bookmarkStart w:id="40" w:name="_Toc444854681"/>
      <w:bookmarkStart w:id="41" w:name="_Toc470527325"/>
      <w:r w:rsidRPr="005355E9">
        <w:t>Just Say No</w:t>
      </w:r>
      <w:bookmarkEnd w:id="34"/>
      <w:bookmarkEnd w:id="35"/>
      <w:bookmarkEnd w:id="36"/>
      <w:bookmarkEnd w:id="37"/>
      <w:bookmarkEnd w:id="38"/>
      <w:bookmarkEnd w:id="39"/>
      <w:bookmarkEnd w:id="40"/>
      <w:bookmarkEnd w:id="41"/>
    </w:p>
    <w:p w14:paraId="4EEBA009" w14:textId="77777777" w:rsidR="00D607AB" w:rsidRDefault="00D607AB" w:rsidP="00381345">
      <w:pPr>
        <w:widowControl/>
      </w:pPr>
    </w:p>
    <w:p w14:paraId="40675402" w14:textId="77777777" w:rsidR="00D607AB" w:rsidRPr="00112790" w:rsidRDefault="00D607AB" w:rsidP="0038134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381345">
      <w:pPr>
        <w:widowControl/>
      </w:pPr>
    </w:p>
    <w:p w14:paraId="6881708B" w14:textId="77777777" w:rsidR="00D607AB" w:rsidRPr="00112790" w:rsidRDefault="00D607AB" w:rsidP="0038134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381345">
      <w:pPr>
        <w:widowControl/>
      </w:pPr>
    </w:p>
    <w:p w14:paraId="282984FD" w14:textId="77777777" w:rsidR="00D607AB" w:rsidRPr="00112790" w:rsidRDefault="00D607AB" w:rsidP="00381345">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381345">
      <w:pPr>
        <w:widowControl/>
      </w:pPr>
    </w:p>
    <w:p w14:paraId="2BF5E7D6" w14:textId="7D51A963" w:rsidR="00D607AB" w:rsidRPr="00112790" w:rsidRDefault="00D607AB" w:rsidP="00381345">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 xml:space="preserve">that they really do gather dust. </w:t>
      </w:r>
      <w:r w:rsidRPr="005355E9">
        <w:lastRenderedPageBreak/>
        <w:t>Here’s how it all works according to balanced scorecard experts Robert Kaplan and David Norton:</w:t>
      </w:r>
    </w:p>
    <w:p w14:paraId="13CBBDC8" w14:textId="77777777" w:rsidR="00D607AB" w:rsidRPr="00112790" w:rsidRDefault="00D607AB" w:rsidP="00381345">
      <w:pPr>
        <w:widowControl/>
      </w:pPr>
      <w:r w:rsidRPr="005355E9">
        <w:t xml:space="preserve"> </w:t>
      </w:r>
    </w:p>
    <w:p w14:paraId="0A3C6E9C" w14:textId="77777777" w:rsidR="00D607AB" w:rsidRPr="00112790" w:rsidRDefault="00D607AB" w:rsidP="00751644">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381345">
      <w:pPr>
        <w:widowControl/>
      </w:pPr>
    </w:p>
    <w:p w14:paraId="0DF02166" w14:textId="40DC3B2B" w:rsidR="00D607AB" w:rsidRPr="00112790" w:rsidRDefault="00D607AB" w:rsidP="00381345">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381345">
      <w:pPr>
        <w:widowControl/>
      </w:pPr>
    </w:p>
    <w:p w14:paraId="7B1C2D3A" w14:textId="55E0F139" w:rsidR="00D607AB" w:rsidRPr="00112790" w:rsidRDefault="00D607AB" w:rsidP="00381345">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381345">
      <w:pPr>
        <w:widowControl/>
      </w:pPr>
    </w:p>
    <w:p w14:paraId="34910600" w14:textId="68EB131A" w:rsidR="00D607AB" w:rsidRPr="00112790" w:rsidRDefault="00D607AB" w:rsidP="00381345">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381345">
      <w:pPr>
        <w:widowControl/>
      </w:pPr>
    </w:p>
    <w:p w14:paraId="28624B65" w14:textId="77777777" w:rsidR="00D607AB" w:rsidRPr="00112790" w:rsidRDefault="00D607AB" w:rsidP="00381345">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381345">
      <w:pPr>
        <w:widowControl/>
      </w:pPr>
    </w:p>
    <w:p w14:paraId="53F847D7" w14:textId="77777777" w:rsidR="00D607AB" w:rsidRPr="00112790" w:rsidRDefault="00D607AB" w:rsidP="0038134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381345">
      <w:pPr>
        <w:widowControl/>
      </w:pPr>
    </w:p>
    <w:p w14:paraId="607C2A0C" w14:textId="361B3A02" w:rsidR="00D607AB" w:rsidRPr="00112790" w:rsidRDefault="00B5097C" w:rsidP="00381345">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w:t>
      </w:r>
      <w:r w:rsidR="00D607AB" w:rsidRPr="005355E9">
        <w:lastRenderedPageBreak/>
        <w:t xml:space="preserve">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381345">
      <w:pPr>
        <w:widowControl/>
      </w:pPr>
    </w:p>
    <w:p w14:paraId="610DA13A" w14:textId="4E412702" w:rsidR="00D607AB" w:rsidRPr="00112790" w:rsidRDefault="00D607AB" w:rsidP="00381345">
      <w:pPr>
        <w:widowControl/>
      </w:pPr>
      <w:r w:rsidRPr="00751644">
        <w:rPr>
          <w:b/>
          <w:bCs/>
        </w:rPr>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381345">
      <w:pPr>
        <w:widowControl/>
      </w:pPr>
    </w:p>
    <w:p w14:paraId="0C61CA05" w14:textId="77777777" w:rsidR="00D607AB" w:rsidRPr="00112790" w:rsidRDefault="00D607AB" w:rsidP="00381345">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381345">
      <w:pPr>
        <w:widowControl/>
      </w:pPr>
    </w:p>
    <w:p w14:paraId="0F5DEB44" w14:textId="77777777" w:rsidR="00D607AB" w:rsidRPr="00112790" w:rsidRDefault="00D607AB" w:rsidP="00381345">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381345">
      <w:pPr>
        <w:widowControl/>
      </w:pPr>
    </w:p>
    <w:p w14:paraId="152B455E" w14:textId="3B25025A" w:rsidR="00D607AB" w:rsidRPr="00112790" w:rsidRDefault="00D607AB" w:rsidP="00381345">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381345">
      <w:pPr>
        <w:widowControl/>
      </w:pPr>
    </w:p>
    <w:p w14:paraId="7B82E811" w14:textId="5D157384" w:rsidR="00D607AB" w:rsidRPr="00112790" w:rsidRDefault="00D607AB" w:rsidP="00381345">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381345">
      <w:pPr>
        <w:widowControl/>
      </w:pPr>
    </w:p>
    <w:p w14:paraId="754322DD" w14:textId="15D80D17" w:rsidR="00D607AB" w:rsidRPr="00112790" w:rsidRDefault="007D4260" w:rsidP="00381345">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381345">
      <w:pPr>
        <w:widowControl/>
      </w:pPr>
    </w:p>
    <w:p w14:paraId="4FA62D4D" w14:textId="77777777" w:rsidR="00D607AB" w:rsidRPr="00112790" w:rsidRDefault="00D607AB" w:rsidP="00751644">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381345">
      <w:pPr>
        <w:widowControl/>
      </w:pPr>
    </w:p>
    <w:p w14:paraId="105B04D4" w14:textId="333EA679" w:rsidR="00D607AB" w:rsidRPr="00112790" w:rsidRDefault="007D4260" w:rsidP="00381345">
      <w:pPr>
        <w:widowControl/>
      </w:pPr>
      <w:r>
        <w:lastRenderedPageBreak/>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381345">
      <w:pPr>
        <w:widowControl/>
      </w:pPr>
    </w:p>
    <w:p w14:paraId="197E8F94" w14:textId="77777777" w:rsidR="00D607AB" w:rsidRPr="00112790" w:rsidRDefault="00D607AB" w:rsidP="00751644">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381345">
      <w:pPr>
        <w:widowControl/>
      </w:pPr>
    </w:p>
    <w:p w14:paraId="49A5F9DC" w14:textId="77777777" w:rsidR="00173EBE" w:rsidRPr="00112790" w:rsidRDefault="00035333" w:rsidP="00381345">
      <w:pPr>
        <w:widowControl/>
      </w:pPr>
      <w:r w:rsidRPr="00FE609A">
        <w:t>The idea here is that you shouldn’t try to control the world, but let the world control the organization.</w:t>
      </w:r>
    </w:p>
    <w:p w14:paraId="7F6F3C31" w14:textId="77777777" w:rsidR="00D607AB" w:rsidRPr="005355E9" w:rsidRDefault="00D607AB" w:rsidP="00381345">
      <w:pPr>
        <w:pStyle w:val="Heading2"/>
        <w:widowControl/>
      </w:pPr>
    </w:p>
    <w:p w14:paraId="69652ABF" w14:textId="77777777" w:rsidR="00D607AB" w:rsidRPr="00112790" w:rsidRDefault="00D607AB" w:rsidP="009D0583">
      <w:pPr>
        <w:pStyle w:val="Heading2"/>
      </w:pPr>
      <w:bookmarkStart w:id="42" w:name="_Toc264188272"/>
      <w:bookmarkStart w:id="43" w:name="_Toc265049137"/>
      <w:bookmarkStart w:id="44" w:name="_Toc265747105"/>
      <w:bookmarkStart w:id="45" w:name="_Toc266280793"/>
      <w:bookmarkStart w:id="46" w:name="_Toc268190397"/>
      <w:bookmarkStart w:id="47" w:name="_Toc439003726"/>
      <w:bookmarkStart w:id="48" w:name="_Toc444854682"/>
      <w:bookmarkStart w:id="49" w:name="_Toc470527326"/>
      <w:r w:rsidRPr="005355E9">
        <w:t xml:space="preserve">Just Say </w:t>
      </w:r>
      <w:r w:rsidRPr="00591B0F">
        <w:t>Y</w:t>
      </w:r>
      <w:r w:rsidRPr="005355E9">
        <w:t>es</w:t>
      </w:r>
      <w:bookmarkEnd w:id="42"/>
      <w:bookmarkEnd w:id="43"/>
      <w:bookmarkEnd w:id="44"/>
      <w:bookmarkEnd w:id="45"/>
      <w:bookmarkEnd w:id="46"/>
      <w:bookmarkEnd w:id="47"/>
      <w:bookmarkEnd w:id="48"/>
      <w:bookmarkEnd w:id="49"/>
    </w:p>
    <w:p w14:paraId="6925C078" w14:textId="77777777" w:rsidR="00D607AB" w:rsidRPr="00BE6E6B" w:rsidRDefault="00D607AB" w:rsidP="00381345">
      <w:pPr>
        <w:widowControl/>
      </w:pPr>
    </w:p>
    <w:p w14:paraId="6855A8B0" w14:textId="13BC935B" w:rsidR="00044A36" w:rsidRPr="00112790" w:rsidRDefault="00044A36" w:rsidP="00381345">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381345">
      <w:pPr>
        <w:widowControl/>
      </w:pPr>
    </w:p>
    <w:p w14:paraId="4DDB21ED" w14:textId="77777777" w:rsidR="00044A36" w:rsidRPr="00112790" w:rsidRDefault="00044A36" w:rsidP="00381345">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381345">
      <w:pPr>
        <w:widowControl/>
      </w:pPr>
    </w:p>
    <w:p w14:paraId="322B2D27" w14:textId="355FBB14" w:rsidR="00D607AB" w:rsidRPr="00112790" w:rsidRDefault="00044A36" w:rsidP="00381345">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381345">
      <w:pPr>
        <w:widowControl/>
      </w:pPr>
    </w:p>
    <w:p w14:paraId="0C18B7C9" w14:textId="77777777" w:rsidR="00D607AB" w:rsidRPr="00112790" w:rsidRDefault="00D607AB" w:rsidP="00381345">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381345">
      <w:pPr>
        <w:widowControl/>
      </w:pPr>
    </w:p>
    <w:p w14:paraId="520A4CF1" w14:textId="4AFA980C" w:rsidR="00D607AB" w:rsidRPr="00112790" w:rsidRDefault="00D607AB" w:rsidP="00381345">
      <w:pPr>
        <w:widowControl/>
      </w:pPr>
      <w:r w:rsidRPr="005355E9">
        <w:lastRenderedPageBreak/>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381345">
      <w:pPr>
        <w:widowControl/>
      </w:pPr>
    </w:p>
    <w:p w14:paraId="2452A747" w14:textId="6390F0DE" w:rsidR="00D607AB" w:rsidRPr="00112790" w:rsidRDefault="00CC1EF0" w:rsidP="00381345">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381345">
      <w:pPr>
        <w:widowControl/>
      </w:pPr>
    </w:p>
    <w:p w14:paraId="0F81F937" w14:textId="77777777" w:rsidR="00D607AB" w:rsidRPr="00112790" w:rsidRDefault="00D607AB" w:rsidP="00381345">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381345">
      <w:pPr>
        <w:widowControl/>
      </w:pPr>
    </w:p>
    <w:p w14:paraId="77897ADA" w14:textId="44A01860" w:rsidR="00D607AB" w:rsidRPr="00112790" w:rsidRDefault="00D607AB" w:rsidP="00381345">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381345">
      <w:pPr>
        <w:widowControl/>
      </w:pPr>
    </w:p>
    <w:p w14:paraId="13994036" w14:textId="77777777" w:rsidR="00D607AB" w:rsidRPr="00112790" w:rsidRDefault="00CC746E" w:rsidP="00381345">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381345">
      <w:pPr>
        <w:widowControl/>
      </w:pPr>
    </w:p>
    <w:p w14:paraId="512DB40D" w14:textId="77777777" w:rsidR="00D607AB" w:rsidRPr="00112790" w:rsidRDefault="00D607AB" w:rsidP="00751644">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381345">
      <w:pPr>
        <w:widowControl/>
      </w:pPr>
    </w:p>
    <w:p w14:paraId="6A17C465" w14:textId="5C89FBBC" w:rsidR="00D607AB" w:rsidRPr="00112790" w:rsidRDefault="00D607AB" w:rsidP="00381345">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t>
      </w:r>
      <w:r w:rsidRPr="005355E9">
        <w:lastRenderedPageBreak/>
        <w:t xml:space="preserve">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381345">
      <w:pPr>
        <w:widowControl/>
      </w:pPr>
    </w:p>
    <w:p w14:paraId="323E49FD" w14:textId="348B4E2A" w:rsidR="00D607AB" w:rsidRPr="00112790" w:rsidRDefault="00D607AB" w:rsidP="00381345">
      <w:pPr>
        <w:widowControl/>
      </w:pPr>
      <w:r w:rsidRPr="005355E9">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381345">
      <w:pPr>
        <w:widowControl/>
      </w:pPr>
    </w:p>
    <w:p w14:paraId="6C333597" w14:textId="77777777" w:rsidR="00D607AB" w:rsidRPr="00112790" w:rsidRDefault="00D607AB" w:rsidP="009D0583">
      <w:pPr>
        <w:pStyle w:val="Heading2"/>
      </w:pPr>
      <w:bookmarkStart w:id="50" w:name="_Toc264188273"/>
      <w:bookmarkStart w:id="51" w:name="_Toc265049138"/>
      <w:bookmarkStart w:id="52" w:name="_Toc265747106"/>
      <w:bookmarkStart w:id="53" w:name="_Toc266280794"/>
      <w:bookmarkStart w:id="54" w:name="_Toc268190398"/>
      <w:bookmarkStart w:id="55" w:name="_Toc439003727"/>
      <w:bookmarkStart w:id="56" w:name="_Toc444854683"/>
      <w:bookmarkStart w:id="57" w:name="_Toc470527327"/>
      <w:r w:rsidRPr="005355E9">
        <w:t>Show Me the Money</w:t>
      </w:r>
      <w:bookmarkEnd w:id="50"/>
      <w:bookmarkEnd w:id="51"/>
      <w:bookmarkEnd w:id="52"/>
      <w:bookmarkEnd w:id="53"/>
      <w:bookmarkEnd w:id="54"/>
      <w:bookmarkEnd w:id="55"/>
      <w:bookmarkEnd w:id="56"/>
      <w:bookmarkEnd w:id="57"/>
    </w:p>
    <w:p w14:paraId="039BDB51" w14:textId="77777777" w:rsidR="00D607AB" w:rsidRDefault="00D607AB" w:rsidP="00381345">
      <w:pPr>
        <w:widowControl/>
      </w:pPr>
    </w:p>
    <w:p w14:paraId="0D3976D7" w14:textId="33772529" w:rsidR="00D607AB" w:rsidRPr="00112790" w:rsidRDefault="00D607AB" w:rsidP="00381345">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381345">
      <w:pPr>
        <w:widowControl/>
      </w:pPr>
    </w:p>
    <w:p w14:paraId="7CA39588" w14:textId="5730CD67" w:rsidR="00D607AB" w:rsidRPr="00112790" w:rsidRDefault="00D607AB" w:rsidP="00381345">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381345">
      <w:pPr>
        <w:widowControl/>
      </w:pPr>
    </w:p>
    <w:p w14:paraId="369172A1" w14:textId="77777777" w:rsidR="00D607AB" w:rsidRPr="00112790" w:rsidRDefault="00D607AB" w:rsidP="00381345">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381345">
      <w:pPr>
        <w:widowControl/>
      </w:pPr>
    </w:p>
    <w:p w14:paraId="382108CE" w14:textId="77777777" w:rsidR="00D607AB" w:rsidRPr="00112790" w:rsidRDefault="00D607AB" w:rsidP="00381345">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381345">
      <w:pPr>
        <w:widowControl/>
      </w:pPr>
    </w:p>
    <w:p w14:paraId="6477BB49" w14:textId="77777777" w:rsidR="00D607AB" w:rsidRPr="00112790" w:rsidRDefault="00D607AB" w:rsidP="00751644">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381345">
      <w:pPr>
        <w:widowControl/>
      </w:pPr>
    </w:p>
    <w:p w14:paraId="48895C0C" w14:textId="655A0B4F" w:rsidR="00D607AB" w:rsidRPr="00112790" w:rsidRDefault="00D607AB" w:rsidP="00381345">
      <w:pPr>
        <w:widowControl/>
      </w:pPr>
      <w:r>
        <w:lastRenderedPageBreak/>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381345">
      <w:pPr>
        <w:widowControl/>
      </w:pPr>
    </w:p>
    <w:p w14:paraId="1EC149D4" w14:textId="77777777" w:rsidR="00D607AB" w:rsidRPr="00112790" w:rsidRDefault="00D607AB" w:rsidP="00381345">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381345">
      <w:pPr>
        <w:widowControl/>
      </w:pPr>
    </w:p>
    <w:p w14:paraId="6611A1AC" w14:textId="1C7E34A8" w:rsidR="00D607AB" w:rsidRPr="00112790" w:rsidRDefault="00D607AB" w:rsidP="00381345">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381345">
      <w:pPr>
        <w:widowControl/>
      </w:pPr>
    </w:p>
    <w:p w14:paraId="7EEB58E7" w14:textId="77777777" w:rsidR="00D607AB" w:rsidRPr="00112790" w:rsidRDefault="00D607AB" w:rsidP="00381345">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381345">
      <w:pPr>
        <w:widowControl/>
      </w:pPr>
    </w:p>
    <w:p w14:paraId="18D49491" w14:textId="7CD95C40" w:rsidR="00D607AB" w:rsidRPr="00112790" w:rsidRDefault="00D607AB" w:rsidP="0038134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381345">
      <w:pPr>
        <w:widowControl/>
      </w:pPr>
    </w:p>
    <w:p w14:paraId="71455A9E" w14:textId="77777777" w:rsidR="00D607AB" w:rsidRPr="00112790" w:rsidRDefault="00D607AB" w:rsidP="00381345">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381345">
      <w:pPr>
        <w:widowControl/>
      </w:pPr>
    </w:p>
    <w:p w14:paraId="3246C5E7" w14:textId="09F07CC7" w:rsidR="00D607AB" w:rsidRPr="00112790" w:rsidRDefault="00D607AB" w:rsidP="00381345">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w:t>
      </w:r>
      <w:r w:rsidRPr="005355E9">
        <w:lastRenderedPageBreak/>
        <w:t xml:space="preserve">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381345">
      <w:pPr>
        <w:widowControl/>
      </w:pPr>
    </w:p>
    <w:p w14:paraId="3989FDDE" w14:textId="77777777" w:rsidR="00D607AB" w:rsidRPr="00112790" w:rsidRDefault="00685211" w:rsidP="00381345">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381345">
      <w:pPr>
        <w:widowControl/>
      </w:pPr>
    </w:p>
    <w:p w14:paraId="21C30B9D" w14:textId="69EFA672" w:rsidR="00D607AB" w:rsidRPr="00112790" w:rsidRDefault="00D607AB" w:rsidP="00381345">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381345">
      <w:pPr>
        <w:widowControl/>
      </w:pPr>
    </w:p>
    <w:p w14:paraId="0F5E9A4C" w14:textId="77777777" w:rsidR="00D607AB" w:rsidRPr="00112790" w:rsidRDefault="00D607AB" w:rsidP="00381345">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381345">
      <w:pPr>
        <w:pStyle w:val="Heading3"/>
        <w:widowControl/>
      </w:pPr>
      <w:bookmarkStart w:id="58" w:name="_Toc264188274"/>
      <w:bookmarkStart w:id="59" w:name="_Toc265049139"/>
      <w:bookmarkStart w:id="60" w:name="_Toc265747107"/>
      <w:bookmarkStart w:id="61" w:name="_Toc266280795"/>
      <w:bookmarkStart w:id="62" w:name="_Toc268190399"/>
    </w:p>
    <w:p w14:paraId="576C890E" w14:textId="77777777" w:rsidR="00D607AB" w:rsidRPr="00112790" w:rsidRDefault="00D607AB" w:rsidP="009D0583">
      <w:pPr>
        <w:pStyle w:val="Heading2"/>
      </w:pPr>
      <w:bookmarkStart w:id="63" w:name="_Toc439003728"/>
      <w:bookmarkStart w:id="64" w:name="_Toc444854684"/>
      <w:bookmarkStart w:id="65" w:name="_Toc470527328"/>
      <w:r w:rsidRPr="005355E9">
        <w:t>Bottom Lines</w:t>
      </w:r>
      <w:bookmarkEnd w:id="58"/>
      <w:bookmarkEnd w:id="59"/>
      <w:bookmarkEnd w:id="60"/>
      <w:bookmarkEnd w:id="61"/>
      <w:bookmarkEnd w:id="62"/>
      <w:bookmarkEnd w:id="63"/>
      <w:bookmarkEnd w:id="64"/>
      <w:bookmarkEnd w:id="65"/>
    </w:p>
    <w:p w14:paraId="79D2D37F" w14:textId="77777777" w:rsidR="00D607AB" w:rsidRDefault="00D607AB" w:rsidP="00381345">
      <w:pPr>
        <w:widowControl/>
      </w:pPr>
    </w:p>
    <w:p w14:paraId="2808A12E" w14:textId="77777777" w:rsidR="00D607AB" w:rsidRPr="00112790" w:rsidRDefault="001D05FB" w:rsidP="00381345">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381345">
      <w:pPr>
        <w:widowControl/>
      </w:pPr>
    </w:p>
    <w:p w14:paraId="490C0597" w14:textId="77777777" w:rsidR="00D607AB" w:rsidRPr="00112790" w:rsidRDefault="00D607AB" w:rsidP="0038134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381345">
      <w:pPr>
        <w:widowControl/>
      </w:pPr>
    </w:p>
    <w:p w14:paraId="2E36D522" w14:textId="3C70DC1B" w:rsidR="00D607AB" w:rsidRPr="00112790" w:rsidRDefault="00D607AB" w:rsidP="00381345">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381345">
      <w:pPr>
        <w:widowControl/>
      </w:pPr>
    </w:p>
    <w:p w14:paraId="486EE082" w14:textId="77777777" w:rsidR="00D607AB" w:rsidRPr="00112790" w:rsidRDefault="00D607AB" w:rsidP="00381345">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w:t>
      </w:r>
      <w:r w:rsidRPr="005355E9">
        <w:lastRenderedPageBreak/>
        <w:t xml:space="preserve">management systems that must serve the mission of the organization, not vice versa. About these management systems, he says:  </w:t>
      </w:r>
    </w:p>
    <w:p w14:paraId="60A7C0E7" w14:textId="77777777" w:rsidR="00D607AB" w:rsidRDefault="00D607AB" w:rsidP="00381345">
      <w:pPr>
        <w:widowControl/>
      </w:pPr>
    </w:p>
    <w:p w14:paraId="1EA04A6B" w14:textId="77777777" w:rsidR="00D607AB" w:rsidRPr="00112790" w:rsidRDefault="00D607AB" w:rsidP="00751644">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381345">
      <w:pPr>
        <w:widowControl/>
      </w:pPr>
    </w:p>
    <w:p w14:paraId="51058CF8" w14:textId="50B8C0CA" w:rsidR="00D607AB" w:rsidRPr="00112790" w:rsidRDefault="00D607AB" w:rsidP="00381345">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381345">
      <w:pPr>
        <w:widowControl/>
      </w:pPr>
    </w:p>
    <w:p w14:paraId="13425CF7" w14:textId="5AC8DC13" w:rsidR="00D607AB" w:rsidRPr="00112790" w:rsidRDefault="00D607AB" w:rsidP="00381345">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381345">
      <w:pPr>
        <w:widowControl/>
      </w:pPr>
    </w:p>
    <w:p w14:paraId="1DBF00A7" w14:textId="4E91721B" w:rsidR="00D607AB" w:rsidRPr="00112790" w:rsidRDefault="00D607AB" w:rsidP="0038134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381345">
      <w:pPr>
        <w:widowControl/>
      </w:pPr>
    </w:p>
    <w:p w14:paraId="72ACC8D4" w14:textId="3CD355B8" w:rsidR="00D607AB" w:rsidRPr="00112790" w:rsidRDefault="00D607AB" w:rsidP="00381345">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381345">
      <w:pPr>
        <w:widowControl/>
      </w:pPr>
    </w:p>
    <w:p w14:paraId="7201826A" w14:textId="77777777" w:rsidR="00D607AB" w:rsidRPr="00112790" w:rsidRDefault="00D607AB" w:rsidP="00381345">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381345">
      <w:pPr>
        <w:widowControl/>
      </w:pPr>
    </w:p>
    <w:p w14:paraId="5A4D3B74" w14:textId="77777777" w:rsidR="00D607AB" w:rsidRPr="00112790" w:rsidRDefault="00D607AB" w:rsidP="00381345">
      <w:pPr>
        <w:widowControl/>
      </w:pPr>
      <w:r w:rsidRPr="005355E9">
        <w:t xml:space="preserve">For those familiar with philosophy, this argument for planning is similar on a small scale to Pascal’s Gambit where it is better to believe that God exists than not believe because </w:t>
      </w:r>
      <w:r w:rsidRPr="005355E9">
        <w:lastRenderedPageBreak/>
        <w:t xml:space="preserve">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381345">
      <w:pPr>
        <w:widowControl/>
      </w:pPr>
      <w:bookmarkStart w:id="66" w:name="_Toc267124579"/>
      <w:bookmarkEnd w:id="12"/>
    </w:p>
    <w:p w14:paraId="65D9A60C" w14:textId="77777777" w:rsidR="00D607AB" w:rsidRPr="00112790" w:rsidRDefault="00D607AB" w:rsidP="009D0583">
      <w:pPr>
        <w:pStyle w:val="Heading1"/>
      </w:pPr>
      <w:bookmarkStart w:id="67" w:name="_Toc439003730"/>
      <w:bookmarkStart w:id="68" w:name="_Toc444854685"/>
      <w:bookmarkStart w:id="69" w:name="_Toc470527329"/>
      <w:r w:rsidRPr="0029284F">
        <w:t>S</w:t>
      </w:r>
      <w:r>
        <w:t>trat</w:t>
      </w:r>
      <w:r w:rsidR="00D848DE">
        <w:t>egic Management</w:t>
      </w:r>
      <w:bookmarkEnd w:id="67"/>
      <w:bookmarkEnd w:id="68"/>
      <w:bookmarkEnd w:id="69"/>
    </w:p>
    <w:p w14:paraId="60D15907" w14:textId="3E7F2D67" w:rsidR="009D0583" w:rsidRDefault="009D0583" w:rsidP="009D0583">
      <w:pPr>
        <w:jc w:val="right"/>
      </w:pPr>
      <w:r>
        <w:t>The essence of strategy is</w:t>
      </w:r>
    </w:p>
    <w:p w14:paraId="1D0AB2EF" w14:textId="2E04C9A5" w:rsidR="009D0583" w:rsidRDefault="009D0583" w:rsidP="009D0583">
      <w:pPr>
        <w:jc w:val="right"/>
      </w:pPr>
      <w:r>
        <w:t>choosing what not to do.</w:t>
      </w:r>
    </w:p>
    <w:p w14:paraId="2FFD9333" w14:textId="08B888AD" w:rsidR="009D0583" w:rsidRDefault="009D0583" w:rsidP="009D0583">
      <w:pPr>
        <w:jc w:val="right"/>
      </w:pPr>
      <w:r>
        <w:t>Michael Porter</w:t>
      </w:r>
    </w:p>
    <w:p w14:paraId="7E4AF7A0" w14:textId="77777777" w:rsidR="009D0583" w:rsidRPr="008F41D0" w:rsidRDefault="009D0583" w:rsidP="00381345">
      <w:pPr>
        <w:widowControl/>
      </w:pPr>
    </w:p>
    <w:p w14:paraId="1FF75D9F" w14:textId="77777777" w:rsidR="00043AE8" w:rsidRPr="00112790" w:rsidRDefault="009A5A06" w:rsidP="00381345">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381345">
      <w:pPr>
        <w:widowControl/>
      </w:pPr>
    </w:p>
    <w:p w14:paraId="56016B27" w14:textId="33572A52" w:rsidR="007E0BF5" w:rsidRDefault="007E0BF5" w:rsidP="00751644">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381345">
      <w:pPr>
        <w:widowControl/>
      </w:pPr>
    </w:p>
    <w:p w14:paraId="1D0F1E6B" w14:textId="77777777" w:rsidR="0094387F" w:rsidRPr="00112790" w:rsidRDefault="00D607AB" w:rsidP="00381345">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3DC41A1D" w:rsidR="00A22818" w:rsidRPr="00112790" w:rsidRDefault="00D17CAA" w:rsidP="00381345">
      <w:pPr>
        <w:widowControl/>
        <w:jc w:val="center"/>
      </w:pPr>
      <w:r>
        <w:rPr>
          <w:noProof/>
        </w:rPr>
        <w:lastRenderedPageBreak/>
        <w:drawing>
          <wp:inline distT="0" distB="0" distL="0" distR="0" wp14:anchorId="0DBFE532" wp14:editId="4AB715B5">
            <wp:extent cx="4507992" cy="1837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biLevel thresh="50000"/>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381345">
      <w:pPr>
        <w:widowControl/>
      </w:pPr>
    </w:p>
    <w:p w14:paraId="403C4C5A" w14:textId="77777777" w:rsidR="00D607AB" w:rsidRPr="00112790" w:rsidRDefault="00D5189B" w:rsidP="00381345">
      <w:pPr>
        <w:widowControl/>
      </w:pPr>
      <w:r>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381345">
      <w:pPr>
        <w:widowControl/>
        <w:rPr>
          <w:rFonts w:eastAsia="Garamond"/>
        </w:rPr>
      </w:pPr>
    </w:p>
    <w:p w14:paraId="01410219" w14:textId="77777777" w:rsidR="00D607AB" w:rsidRPr="00814419" w:rsidRDefault="00D607AB" w:rsidP="00A3651E">
      <w:pPr>
        <w:pStyle w:val="ListParagraph"/>
        <w:widowControl/>
        <w:numPr>
          <w:ilvl w:val="0"/>
          <w:numId w:val="124"/>
        </w:numPr>
        <w:ind w:left="1080"/>
      </w:pPr>
      <w:r w:rsidRPr="00A8415A">
        <w:rPr>
          <w:rFonts w:eastAsia="Garamond"/>
        </w:rPr>
        <w:t>Why?</w:t>
      </w:r>
    </w:p>
    <w:p w14:paraId="35FA175B" w14:textId="77777777" w:rsidR="00D607AB" w:rsidRPr="00814419" w:rsidRDefault="00D607AB" w:rsidP="00A3651E">
      <w:pPr>
        <w:pStyle w:val="ListParagraph"/>
        <w:widowControl/>
        <w:numPr>
          <w:ilvl w:val="0"/>
          <w:numId w:val="124"/>
        </w:numPr>
        <w:ind w:left="1080"/>
      </w:pPr>
      <w:r w:rsidRPr="00A8415A">
        <w:rPr>
          <w:rFonts w:eastAsia="Garamond"/>
        </w:rPr>
        <w:t xml:space="preserve">Where </w:t>
      </w:r>
      <w:r>
        <w:t>to go tomorrow?</w:t>
      </w:r>
    </w:p>
    <w:p w14:paraId="565EC038" w14:textId="77777777" w:rsidR="00D607AB" w:rsidRPr="00814419" w:rsidRDefault="00D607AB" w:rsidP="00A3651E">
      <w:pPr>
        <w:pStyle w:val="ListParagraph"/>
        <w:widowControl/>
        <w:numPr>
          <w:ilvl w:val="0"/>
          <w:numId w:val="124"/>
        </w:numPr>
        <w:ind w:left="1080"/>
      </w:pPr>
      <w:r w:rsidRPr="00A8415A">
        <w:rPr>
          <w:rFonts w:eastAsia="Garamond"/>
        </w:rPr>
        <w:t xml:space="preserve">What </w:t>
      </w:r>
      <w:r>
        <w:t>gets done today?</w:t>
      </w:r>
    </w:p>
    <w:p w14:paraId="0C011890" w14:textId="77777777" w:rsidR="00D607AB" w:rsidRPr="00814419" w:rsidRDefault="00D607AB" w:rsidP="00A3651E">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A3651E">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381345">
      <w:pPr>
        <w:widowControl/>
      </w:pPr>
    </w:p>
    <w:p w14:paraId="2F276C4A" w14:textId="41B97F4F" w:rsidR="00D607AB" w:rsidRPr="00112790" w:rsidRDefault="008F2A04" w:rsidP="00381345">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381345">
      <w:pPr>
        <w:widowControl/>
      </w:pPr>
    </w:p>
    <w:p w14:paraId="35F0DDF5" w14:textId="77777777" w:rsidR="00D607AB" w:rsidRPr="00112790" w:rsidRDefault="00D607AB" w:rsidP="00381345">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381345">
      <w:pPr>
        <w:widowControl/>
        <w:rPr>
          <w:vertAlign w:val="superscript"/>
        </w:rPr>
      </w:pPr>
    </w:p>
    <w:p w14:paraId="65654134" w14:textId="128C3A81" w:rsidR="00D607AB" w:rsidRPr="00112790" w:rsidRDefault="00D607AB" w:rsidP="00381345">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381345">
      <w:pPr>
        <w:widowControl/>
      </w:pPr>
    </w:p>
    <w:p w14:paraId="603820B0" w14:textId="77777777" w:rsidR="00BD6674" w:rsidRPr="00112790" w:rsidRDefault="0094387F" w:rsidP="00381345">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381345">
      <w:pPr>
        <w:widowControl/>
      </w:pPr>
    </w:p>
    <w:p w14:paraId="2920DB7B" w14:textId="157EDA45" w:rsidR="00D607AB" w:rsidRPr="00112790" w:rsidRDefault="00D607AB" w:rsidP="00381345">
      <w:pPr>
        <w:widowControl/>
      </w:pPr>
      <w:r>
        <w:t>Strategy is where the high-impact decisions are made about how to bring the purpose to life. Strategy advance</w:t>
      </w:r>
      <w:r w:rsidR="008F2A04">
        <w:t>s</w:t>
      </w:r>
      <w:r>
        <w:t xml:space="preserve"> the organization’s purpose. This is why gurus like Michael Porter </w:t>
      </w:r>
      <w:r>
        <w:lastRenderedPageBreak/>
        <w:t>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381345">
      <w:pPr>
        <w:widowControl/>
      </w:pPr>
    </w:p>
    <w:p w14:paraId="08C362B9" w14:textId="77777777" w:rsidR="00D607AB" w:rsidRPr="00112790" w:rsidRDefault="007E6B8B" w:rsidP="00381345">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381345">
      <w:pPr>
        <w:widowControl/>
      </w:pPr>
    </w:p>
    <w:p w14:paraId="41E761A4" w14:textId="46A55498" w:rsidR="005128BA" w:rsidRPr="00112790" w:rsidRDefault="00BD6674" w:rsidP="00381345">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381345">
      <w:pPr>
        <w:widowControl/>
      </w:pPr>
      <w:r w:rsidRPr="00DE742B">
        <w:t>strategy brings purpose to life</w:t>
      </w:r>
      <w:r>
        <w:t xml:space="preserve">. </w:t>
      </w:r>
    </w:p>
    <w:p w14:paraId="1DDD70A7" w14:textId="4C88221D" w:rsidR="006146FE" w:rsidRDefault="006146FE">
      <w:pPr>
        <w:widowControl/>
        <w:rPr>
          <w:b/>
        </w:rPr>
      </w:pPr>
      <w:bookmarkStart w:id="70" w:name="_Toc439003733"/>
      <w:bookmarkStart w:id="71" w:name="_Toc444854690"/>
    </w:p>
    <w:p w14:paraId="696BA9D7" w14:textId="53329A1C" w:rsidR="00770979" w:rsidRPr="00112790" w:rsidRDefault="00770979" w:rsidP="00770979">
      <w:pPr>
        <w:pStyle w:val="Heading1"/>
      </w:pPr>
      <w:bookmarkStart w:id="72" w:name="_Toc470527330"/>
      <w:r>
        <w:t>Plan to Plan</w:t>
      </w:r>
      <w:bookmarkEnd w:id="72"/>
    </w:p>
    <w:p w14:paraId="625F925E" w14:textId="77777777" w:rsidR="00770979" w:rsidRDefault="00770979" w:rsidP="00770979">
      <w:pPr>
        <w:jc w:val="right"/>
      </w:pPr>
      <w:bookmarkStart w:id="73" w:name="_Toc444854687"/>
    </w:p>
    <w:p w14:paraId="6DBA5493" w14:textId="77777777" w:rsidR="00770979" w:rsidRDefault="00770979" w:rsidP="00770979">
      <w:pPr>
        <w:jc w:val="right"/>
      </w:pPr>
      <w:r>
        <w:t xml:space="preserve">We can’t cross a bridge until we come to it; </w:t>
      </w:r>
    </w:p>
    <w:p w14:paraId="204B786D" w14:textId="77777777" w:rsidR="00770979" w:rsidRDefault="00770979" w:rsidP="00770979">
      <w:pPr>
        <w:jc w:val="right"/>
      </w:pPr>
      <w:r>
        <w:t>but I always like to lay down a pontoon ahead of time.</w:t>
      </w:r>
    </w:p>
    <w:p w14:paraId="2A81E23A" w14:textId="5C1F49F6" w:rsidR="00770979" w:rsidRDefault="00770979" w:rsidP="00770979">
      <w:pPr>
        <w:jc w:val="right"/>
      </w:pPr>
      <w:r>
        <w:t>Barnard Baruch</w:t>
      </w:r>
    </w:p>
    <w:p w14:paraId="53D0A356" w14:textId="77777777" w:rsidR="00770979" w:rsidRDefault="00770979" w:rsidP="00770979">
      <w:pPr>
        <w:jc w:val="right"/>
      </w:pPr>
    </w:p>
    <w:p w14:paraId="077F0442" w14:textId="77777777" w:rsidR="00770979" w:rsidRPr="00112790" w:rsidRDefault="00770979" w:rsidP="00770979">
      <w:pPr>
        <w:pStyle w:val="Heading2"/>
      </w:pPr>
      <w:bookmarkStart w:id="74" w:name="_Toc470527331"/>
      <w:r>
        <w:t>First Who</w:t>
      </w:r>
      <w:bookmarkEnd w:id="73"/>
      <w:bookmarkEnd w:id="74"/>
    </w:p>
    <w:p w14:paraId="2ED2FEDE" w14:textId="77777777" w:rsidR="00770979" w:rsidRDefault="00770979" w:rsidP="00770979">
      <w:pPr>
        <w:widowControl/>
      </w:pPr>
    </w:p>
    <w:p w14:paraId="6F884889" w14:textId="77777777" w:rsidR="00770979" w:rsidRPr="00112790" w:rsidRDefault="00770979" w:rsidP="00770979">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5A53B152" w14:textId="77777777" w:rsidR="00770979" w:rsidRPr="00C64297" w:rsidRDefault="00770979" w:rsidP="00770979">
      <w:pPr>
        <w:widowControl/>
      </w:pPr>
    </w:p>
    <w:p w14:paraId="57C672E0" w14:textId="77777777" w:rsidR="00770979" w:rsidRPr="00112790" w:rsidRDefault="00770979" w:rsidP="00770979">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7331DE47" w14:textId="77777777" w:rsidR="00770979" w:rsidRDefault="00770979" w:rsidP="00770979">
      <w:pPr>
        <w:widowControl/>
      </w:pPr>
    </w:p>
    <w:p w14:paraId="5B294101" w14:textId="77777777" w:rsidR="00770979" w:rsidRPr="00112790" w:rsidRDefault="00770979" w:rsidP="00770979">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58AF9CE7" w14:textId="77777777" w:rsidR="00770979" w:rsidRDefault="00770979" w:rsidP="00770979">
      <w:pPr>
        <w:widowControl/>
      </w:pPr>
    </w:p>
    <w:p w14:paraId="64232614" w14:textId="77777777" w:rsidR="00770979" w:rsidRPr="00112790" w:rsidRDefault="00770979" w:rsidP="00770979">
      <w:pPr>
        <w:widowControl/>
      </w:pPr>
      <w:r>
        <w:t xml:space="preserve">Some people </w:t>
      </w:r>
      <w:r w:rsidRPr="00C64297">
        <w:t xml:space="preserve">use the need for acceptance and quality of decision as key </w:t>
      </w:r>
      <w:r>
        <w:t xml:space="preserve">factors </w:t>
      </w:r>
      <w:r w:rsidRPr="00C64297">
        <w:t xml:space="preserve">in deciding who should be involved. Gary Yukl’s modification of Victor Vroom and Phillip </w:t>
      </w:r>
      <w:r w:rsidRPr="00C64297">
        <w:lastRenderedPageBreak/>
        <w:t>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3378B724" w14:textId="77777777" w:rsidR="00770979" w:rsidRDefault="00770979" w:rsidP="00770979">
      <w:pPr>
        <w:widowControl/>
      </w:pPr>
    </w:p>
    <w:p w14:paraId="3916ACCE" w14:textId="77777777" w:rsidR="00770979" w:rsidRPr="00112790" w:rsidRDefault="00770979" w:rsidP="00770979">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5F034AD" w14:textId="77777777" w:rsidR="00770979" w:rsidRDefault="00770979" w:rsidP="00770979">
      <w:pPr>
        <w:widowControl/>
      </w:pPr>
    </w:p>
    <w:p w14:paraId="5B21A285" w14:textId="77777777" w:rsidR="00770979" w:rsidRPr="00112790" w:rsidRDefault="00770979" w:rsidP="00770979">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3464A1B5" w14:textId="77777777" w:rsidR="00770979" w:rsidRDefault="00770979" w:rsidP="00770979">
      <w:pPr>
        <w:widowControl/>
      </w:pPr>
    </w:p>
    <w:p w14:paraId="139C6AFB" w14:textId="77777777" w:rsidR="00770979" w:rsidRPr="00112790" w:rsidRDefault="00770979" w:rsidP="00770979">
      <w:pPr>
        <w:widowControl/>
      </w:pPr>
      <w:r>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72C0EAEF" w14:textId="77777777" w:rsidR="00770979" w:rsidRDefault="00770979" w:rsidP="00770979">
      <w:pPr>
        <w:widowControl/>
      </w:pPr>
    </w:p>
    <w:p w14:paraId="6E01C52A" w14:textId="77777777" w:rsidR="00770979" w:rsidRPr="00112790" w:rsidRDefault="00770979" w:rsidP="00770979">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Pr>
          <w:b/>
        </w:rPr>
        <w:t xml:space="preserve">, </w:t>
      </w:r>
      <w:r w:rsidRPr="00216E3B">
        <w:rPr>
          <w:b/>
        </w:rPr>
        <w:t>if you don’t need it, go as fast as you want.</w:t>
      </w:r>
    </w:p>
    <w:p w14:paraId="54F5BD4A" w14:textId="77777777" w:rsidR="00770979" w:rsidRDefault="00770979" w:rsidP="00770979">
      <w:pPr>
        <w:widowControl/>
      </w:pPr>
    </w:p>
    <w:p w14:paraId="726BA269" w14:textId="77777777" w:rsidR="00770979" w:rsidRPr="00112790" w:rsidRDefault="00770979" w:rsidP="00770979">
      <w:pPr>
        <w:widowControl/>
      </w:pPr>
      <w:r>
        <w:t>Equally important to the steps are the conditions for a successful planning process that Allison and Kaye advocate. These factors are affinity grouped in the table below:</w:t>
      </w:r>
    </w:p>
    <w:p w14:paraId="264290E1" w14:textId="77777777" w:rsidR="00770979" w:rsidRDefault="00770979" w:rsidP="00770979">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70979" w:rsidRPr="00D135CB" w14:paraId="1E14A852" w14:textId="77777777" w:rsidTr="00770979">
        <w:trPr>
          <w:cantSplit/>
          <w:tblHeader/>
          <w:jc w:val="center"/>
        </w:trPr>
        <w:tc>
          <w:tcPr>
            <w:tcW w:w="7735" w:type="dxa"/>
            <w:shd w:val="clear" w:color="auto" w:fill="D9D9D9" w:themeFill="background1" w:themeFillShade="D9"/>
          </w:tcPr>
          <w:p w14:paraId="62BCCF98" w14:textId="77777777" w:rsidR="00770979" w:rsidRPr="00112790" w:rsidRDefault="00770979" w:rsidP="00770979">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0074DB7B" w14:textId="77777777" w:rsidR="00770979" w:rsidRPr="00112790" w:rsidRDefault="00770979" w:rsidP="00770979">
            <w:pPr>
              <w:widowControl/>
              <w:jc w:val="center"/>
            </w:pPr>
            <w:r>
              <w:t>Affinity Groups</w:t>
            </w:r>
          </w:p>
        </w:tc>
      </w:tr>
      <w:tr w:rsidR="00770979" w:rsidRPr="00D135CB" w14:paraId="1699E432" w14:textId="77777777" w:rsidTr="00770979">
        <w:trPr>
          <w:cantSplit/>
          <w:trHeight w:val="417"/>
          <w:jc w:val="center"/>
        </w:trPr>
        <w:tc>
          <w:tcPr>
            <w:tcW w:w="7735" w:type="dxa"/>
          </w:tcPr>
          <w:p w14:paraId="198A12D5" w14:textId="77777777" w:rsidR="00770979" w:rsidRPr="00112790" w:rsidRDefault="00770979" w:rsidP="00770979">
            <w:pPr>
              <w:pStyle w:val="ListParagraph"/>
              <w:widowControl/>
              <w:numPr>
                <w:ilvl w:val="0"/>
                <w:numId w:val="129"/>
              </w:numPr>
              <w:ind w:left="216" w:hanging="216"/>
            </w:pPr>
            <w:r>
              <w:t xml:space="preserve">Commitment, support, and involvement of top leadership, especially the executive director and board president. </w:t>
            </w:r>
          </w:p>
          <w:p w14:paraId="61012777" w14:textId="77777777" w:rsidR="00770979" w:rsidRPr="00112790" w:rsidRDefault="00770979" w:rsidP="00770979">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453FDA0" w14:textId="77777777" w:rsidR="00770979" w:rsidRPr="00112790" w:rsidRDefault="00770979" w:rsidP="00770979">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2535A8CF" w14:textId="77777777" w:rsidR="00770979" w:rsidRPr="00112790" w:rsidRDefault="00770979" w:rsidP="00770979">
            <w:pPr>
              <w:widowControl/>
              <w:jc w:val="center"/>
            </w:pPr>
            <w:r w:rsidRPr="00765AF7">
              <w:t>Commitment</w:t>
            </w:r>
          </w:p>
        </w:tc>
      </w:tr>
      <w:tr w:rsidR="00770979" w:rsidRPr="00D135CB" w14:paraId="1BCEF60B" w14:textId="77777777" w:rsidTr="00770979">
        <w:trPr>
          <w:cantSplit/>
          <w:trHeight w:val="2173"/>
          <w:jc w:val="center"/>
        </w:trPr>
        <w:tc>
          <w:tcPr>
            <w:tcW w:w="7735" w:type="dxa"/>
          </w:tcPr>
          <w:p w14:paraId="28D40139" w14:textId="77777777" w:rsidR="00770979" w:rsidRPr="00112790" w:rsidRDefault="00770979" w:rsidP="00770979">
            <w:pPr>
              <w:pStyle w:val="ListParagraph"/>
              <w:widowControl/>
              <w:numPr>
                <w:ilvl w:val="0"/>
                <w:numId w:val="59"/>
              </w:numPr>
              <w:ind w:left="216" w:hanging="216"/>
            </w:pPr>
            <w:r>
              <w:lastRenderedPageBreak/>
              <w:t xml:space="preserve">Commitment to clarifying the roles of all participants in the planning process, including clarity about who will have input into the plan and who will be the decision makers. </w:t>
            </w:r>
          </w:p>
          <w:p w14:paraId="683F9DE1" w14:textId="77777777" w:rsidR="00770979" w:rsidRPr="00112790" w:rsidRDefault="00770979" w:rsidP="00770979">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6B98A717" w14:textId="77777777" w:rsidR="00770979" w:rsidRPr="00112790" w:rsidRDefault="00770979" w:rsidP="00770979">
            <w:pPr>
              <w:pStyle w:val="ListParagraph"/>
              <w:widowControl/>
              <w:numPr>
                <w:ilvl w:val="0"/>
                <w:numId w:val="59"/>
              </w:numPr>
              <w:ind w:left="216" w:hanging="216"/>
            </w:pPr>
            <w:r>
              <w:t>Willingness to encourage participation of board, staff, and as appropriate, external stakeholders.</w:t>
            </w:r>
          </w:p>
          <w:p w14:paraId="5A4EFBD7" w14:textId="77777777" w:rsidR="00770979" w:rsidRPr="00112790" w:rsidRDefault="00770979" w:rsidP="00770979">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32042E5" w14:textId="77777777" w:rsidR="00770979" w:rsidRPr="00112790" w:rsidRDefault="00770979" w:rsidP="00770979">
            <w:pPr>
              <w:pStyle w:val="ListParagraph"/>
              <w:widowControl/>
              <w:numPr>
                <w:ilvl w:val="0"/>
                <w:numId w:val="59"/>
              </w:numPr>
              <w:ind w:left="216" w:hanging="216"/>
            </w:pPr>
            <w:r>
              <w:t xml:space="preserve">No serious conflict exists between key players with the organization. </w:t>
            </w:r>
          </w:p>
        </w:tc>
        <w:tc>
          <w:tcPr>
            <w:tcW w:w="1841" w:type="dxa"/>
          </w:tcPr>
          <w:p w14:paraId="27B3123A" w14:textId="77777777" w:rsidR="00770979" w:rsidRPr="00112790" w:rsidRDefault="00770979" w:rsidP="00770979">
            <w:pPr>
              <w:widowControl/>
              <w:jc w:val="center"/>
            </w:pPr>
            <w:r>
              <w:t>Team</w:t>
            </w:r>
          </w:p>
        </w:tc>
      </w:tr>
      <w:tr w:rsidR="00770979" w:rsidRPr="00D135CB" w14:paraId="649663C3" w14:textId="77777777" w:rsidTr="00770979">
        <w:trPr>
          <w:cantSplit/>
          <w:trHeight w:val="928"/>
          <w:jc w:val="center"/>
        </w:trPr>
        <w:tc>
          <w:tcPr>
            <w:tcW w:w="7735" w:type="dxa"/>
          </w:tcPr>
          <w:p w14:paraId="6DC1B599" w14:textId="77777777" w:rsidR="00770979" w:rsidRPr="00112790" w:rsidRDefault="00770979" w:rsidP="00770979">
            <w:pPr>
              <w:pStyle w:val="ListParagraph"/>
              <w:widowControl/>
              <w:numPr>
                <w:ilvl w:val="0"/>
                <w:numId w:val="59"/>
              </w:numPr>
              <w:ind w:left="216" w:hanging="216"/>
            </w:pPr>
            <w:r>
              <w:t>A willingness to question the status quo and look at new ways of doing things, along with a willingness to ask the hard questions and face difficult choices.</w:t>
            </w:r>
          </w:p>
          <w:p w14:paraId="3B6091DD" w14:textId="77777777" w:rsidR="00770979" w:rsidRPr="00112790" w:rsidRDefault="00770979" w:rsidP="00770979">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02C898B1" w14:textId="77777777" w:rsidR="00770979" w:rsidRPr="00112790" w:rsidRDefault="00770979" w:rsidP="00770979">
            <w:pPr>
              <w:widowControl/>
              <w:jc w:val="center"/>
            </w:pPr>
            <w:r>
              <w:t>Trust</w:t>
            </w:r>
          </w:p>
        </w:tc>
      </w:tr>
      <w:tr w:rsidR="00770979" w:rsidRPr="00D135CB" w14:paraId="7244CD76" w14:textId="77777777" w:rsidTr="00770979">
        <w:trPr>
          <w:cantSplit/>
          <w:trHeight w:val="1073"/>
          <w:jc w:val="center"/>
        </w:trPr>
        <w:tc>
          <w:tcPr>
            <w:tcW w:w="7735" w:type="dxa"/>
          </w:tcPr>
          <w:p w14:paraId="787E2926" w14:textId="77777777" w:rsidR="00770979" w:rsidRPr="00112790" w:rsidRDefault="00770979" w:rsidP="00770979">
            <w:pPr>
              <w:pStyle w:val="ListParagraph"/>
              <w:widowControl/>
              <w:numPr>
                <w:ilvl w:val="0"/>
                <w:numId w:val="59"/>
              </w:numPr>
              <w:ind w:left="216" w:hanging="216"/>
            </w:pPr>
            <w:r>
              <w:t>No high-impact decision (e.g. a major funding or policy decision is about to be made by an external source) that would dramatically change the course of the organization.</w:t>
            </w:r>
          </w:p>
          <w:p w14:paraId="1AFD8A92" w14:textId="77777777" w:rsidR="00770979" w:rsidRPr="00112790" w:rsidRDefault="00770979" w:rsidP="00770979">
            <w:pPr>
              <w:pStyle w:val="ListParagraph"/>
              <w:widowControl/>
              <w:numPr>
                <w:ilvl w:val="0"/>
                <w:numId w:val="59"/>
              </w:numPr>
              <w:ind w:left="216" w:hanging="216"/>
            </w:pPr>
            <w:r>
              <w:t>Organization is not in the middle of merger discussions.</w:t>
            </w:r>
          </w:p>
        </w:tc>
        <w:tc>
          <w:tcPr>
            <w:tcW w:w="1841" w:type="dxa"/>
          </w:tcPr>
          <w:p w14:paraId="0BB9CEF2" w14:textId="77777777" w:rsidR="00770979" w:rsidRPr="00112790" w:rsidRDefault="00770979" w:rsidP="00770979">
            <w:pPr>
              <w:widowControl/>
              <w:jc w:val="center"/>
            </w:pPr>
            <w:r>
              <w:t>Timing</w:t>
            </w:r>
          </w:p>
        </w:tc>
      </w:tr>
    </w:tbl>
    <w:p w14:paraId="548B26DF" w14:textId="77777777" w:rsidR="00770979" w:rsidRDefault="00770979" w:rsidP="00770979"/>
    <w:p w14:paraId="795F0E5A" w14:textId="77777777" w:rsidR="00770979" w:rsidRDefault="00770979" w:rsidP="00770979">
      <w:pPr>
        <w:pStyle w:val="Heading2"/>
      </w:pPr>
      <w:bookmarkStart w:id="75" w:name="_Toc470527332"/>
      <w:r>
        <w:t>Then What</w:t>
      </w:r>
      <w:bookmarkEnd w:id="75"/>
    </w:p>
    <w:p w14:paraId="4EB68EA0" w14:textId="77777777" w:rsidR="00770979" w:rsidRDefault="00770979" w:rsidP="00770979">
      <w:pPr>
        <w:widowControl/>
      </w:pPr>
    </w:p>
    <w:p w14:paraId="4C8A7ABF" w14:textId="77777777" w:rsidR="00770979" w:rsidRPr="00112790" w:rsidRDefault="00770979" w:rsidP="00770979">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7793DD6E" w14:textId="77777777" w:rsidR="00770979" w:rsidRPr="00B141C2" w:rsidRDefault="00770979" w:rsidP="00770979">
      <w:pPr>
        <w:widowControl/>
      </w:pPr>
    </w:p>
    <w:p w14:paraId="7EA2C250" w14:textId="77777777" w:rsidR="00770979" w:rsidRPr="00112790" w:rsidRDefault="00770979" w:rsidP="00770979">
      <w:pPr>
        <w:widowControl/>
        <w:ind w:left="1080" w:hanging="360"/>
      </w:pPr>
      <w:r>
        <w:t>1.</w:t>
      </w:r>
      <w:r>
        <w:tab/>
        <w:t>Initial Agreement</w:t>
      </w:r>
    </w:p>
    <w:p w14:paraId="450572EB" w14:textId="77777777" w:rsidR="00770979" w:rsidRPr="00112790" w:rsidRDefault="00770979" w:rsidP="00770979">
      <w:pPr>
        <w:widowControl/>
        <w:ind w:left="1080" w:hanging="360"/>
      </w:pPr>
      <w:r>
        <w:t>2.</w:t>
      </w:r>
      <w:r>
        <w:tab/>
        <w:t>Mandates</w:t>
      </w:r>
    </w:p>
    <w:p w14:paraId="7D1684F3" w14:textId="77777777" w:rsidR="00770979" w:rsidRPr="00112790" w:rsidRDefault="00770979" w:rsidP="00770979">
      <w:pPr>
        <w:widowControl/>
        <w:ind w:left="1080" w:hanging="360"/>
      </w:pPr>
      <w:r>
        <w:t>3.</w:t>
      </w:r>
      <w:r>
        <w:tab/>
        <w:t>Mission/Values</w:t>
      </w:r>
    </w:p>
    <w:p w14:paraId="63F7477A" w14:textId="77777777" w:rsidR="00770979" w:rsidRPr="00112790" w:rsidRDefault="00770979" w:rsidP="00770979">
      <w:pPr>
        <w:widowControl/>
        <w:ind w:left="1080" w:hanging="360"/>
      </w:pPr>
      <w:r>
        <w:t>4.</w:t>
      </w:r>
      <w:r>
        <w:tab/>
        <w:t>External and Internal Environment</w:t>
      </w:r>
    </w:p>
    <w:p w14:paraId="207DEE10" w14:textId="77777777" w:rsidR="00770979" w:rsidRPr="00112790" w:rsidRDefault="00770979" w:rsidP="00770979">
      <w:pPr>
        <w:widowControl/>
        <w:ind w:left="1080" w:hanging="360"/>
      </w:pPr>
      <w:r>
        <w:t>5.</w:t>
      </w:r>
      <w:r>
        <w:tab/>
        <w:t>Strategic Issues</w:t>
      </w:r>
    </w:p>
    <w:p w14:paraId="1A228E04" w14:textId="77777777" w:rsidR="00770979" w:rsidRPr="00112790" w:rsidRDefault="00770979" w:rsidP="00770979">
      <w:pPr>
        <w:widowControl/>
        <w:ind w:left="1080" w:hanging="360"/>
      </w:pPr>
      <w:r>
        <w:t>6.</w:t>
      </w:r>
      <w:r>
        <w:tab/>
        <w:t>Strategy Formation</w:t>
      </w:r>
    </w:p>
    <w:p w14:paraId="3AAEFDC1" w14:textId="77777777" w:rsidR="00770979" w:rsidRPr="00112790" w:rsidRDefault="00770979" w:rsidP="00770979">
      <w:pPr>
        <w:widowControl/>
        <w:ind w:left="1080" w:hanging="360"/>
      </w:pPr>
      <w:r>
        <w:t>7.</w:t>
      </w:r>
      <w:r>
        <w:tab/>
        <w:t>Strategy and Plan Review and Adoption</w:t>
      </w:r>
    </w:p>
    <w:p w14:paraId="6649A7D5" w14:textId="77777777" w:rsidR="00770979" w:rsidRPr="00112790" w:rsidRDefault="00770979" w:rsidP="00770979">
      <w:pPr>
        <w:widowControl/>
        <w:ind w:left="1080" w:hanging="360"/>
      </w:pPr>
      <w:r>
        <w:t>8.</w:t>
      </w:r>
      <w:r>
        <w:tab/>
        <w:t>Description of Organization in the Future</w:t>
      </w:r>
    </w:p>
    <w:p w14:paraId="32B88499" w14:textId="77777777" w:rsidR="00770979" w:rsidRPr="00112790" w:rsidRDefault="00770979" w:rsidP="00770979">
      <w:pPr>
        <w:widowControl/>
        <w:ind w:left="1080" w:hanging="360"/>
      </w:pPr>
      <w:r>
        <w:t>9.</w:t>
      </w:r>
      <w:r>
        <w:tab/>
        <w:t>Implementation</w:t>
      </w:r>
    </w:p>
    <w:p w14:paraId="6BC3C2D6" w14:textId="77777777" w:rsidR="00770979" w:rsidRPr="00112790" w:rsidRDefault="00770979" w:rsidP="00770979">
      <w:pPr>
        <w:widowControl/>
        <w:ind w:left="1080" w:hanging="360"/>
      </w:pPr>
      <w:r>
        <w:t>10.</w:t>
      </w:r>
      <w:r>
        <w:tab/>
        <w:t>Strategy and Planning Process Reassessment</w:t>
      </w:r>
      <w:r>
        <w:rPr>
          <w:rStyle w:val="EndnoteReference"/>
        </w:rPr>
        <w:endnoteReference w:id="106"/>
      </w:r>
    </w:p>
    <w:p w14:paraId="5016831A" w14:textId="77777777" w:rsidR="00770979" w:rsidRDefault="00770979" w:rsidP="00770979">
      <w:pPr>
        <w:widowControl/>
      </w:pPr>
    </w:p>
    <w:p w14:paraId="0AB063ED" w14:textId="77777777" w:rsidR="00770979" w:rsidRPr="00112790" w:rsidRDefault="00770979" w:rsidP="00770979">
      <w:pPr>
        <w:widowControl/>
      </w:pPr>
      <w:r>
        <w:t>Allison and Kaye’s nonprofit model is also 10 steps:</w:t>
      </w:r>
    </w:p>
    <w:p w14:paraId="2BF628A8" w14:textId="77777777" w:rsidR="00770979" w:rsidRDefault="00770979" w:rsidP="00770979">
      <w:pPr>
        <w:widowControl/>
      </w:pPr>
    </w:p>
    <w:p w14:paraId="1D82794B" w14:textId="77777777" w:rsidR="00770979" w:rsidRPr="00112790" w:rsidRDefault="00770979" w:rsidP="00770979">
      <w:pPr>
        <w:pStyle w:val="ListParagraph"/>
        <w:widowControl/>
        <w:numPr>
          <w:ilvl w:val="0"/>
          <w:numId w:val="28"/>
        </w:numPr>
      </w:pPr>
      <w:r>
        <w:t>Set up for Success</w:t>
      </w:r>
    </w:p>
    <w:p w14:paraId="3173F7EE" w14:textId="77777777" w:rsidR="00770979" w:rsidRPr="00112790" w:rsidRDefault="00770979" w:rsidP="00770979">
      <w:pPr>
        <w:pStyle w:val="ListParagraph"/>
        <w:widowControl/>
        <w:numPr>
          <w:ilvl w:val="0"/>
          <w:numId w:val="28"/>
        </w:numPr>
      </w:pPr>
      <w:r>
        <w:t>Internal Stakeholder Engagement</w:t>
      </w:r>
    </w:p>
    <w:p w14:paraId="48FB3C74" w14:textId="77777777" w:rsidR="00770979" w:rsidRPr="00112790" w:rsidRDefault="00770979" w:rsidP="00770979">
      <w:pPr>
        <w:pStyle w:val="ListParagraph"/>
        <w:widowControl/>
        <w:numPr>
          <w:ilvl w:val="0"/>
          <w:numId w:val="28"/>
        </w:numPr>
      </w:pPr>
      <w:r>
        <w:t>Mission, Vision, Values</w:t>
      </w:r>
    </w:p>
    <w:p w14:paraId="694B038F" w14:textId="77777777" w:rsidR="00770979" w:rsidRPr="00112790" w:rsidRDefault="00770979" w:rsidP="00770979">
      <w:pPr>
        <w:pStyle w:val="ListParagraph"/>
        <w:widowControl/>
        <w:numPr>
          <w:ilvl w:val="0"/>
          <w:numId w:val="28"/>
        </w:numPr>
      </w:pPr>
      <w:r>
        <w:t>Environmental Scan</w:t>
      </w:r>
    </w:p>
    <w:p w14:paraId="7DD4617B" w14:textId="77777777" w:rsidR="00770979" w:rsidRPr="00112790" w:rsidRDefault="00770979" w:rsidP="00770979">
      <w:pPr>
        <w:pStyle w:val="ListParagraph"/>
        <w:widowControl/>
        <w:numPr>
          <w:ilvl w:val="0"/>
          <w:numId w:val="28"/>
        </w:numPr>
      </w:pPr>
      <w:r>
        <w:lastRenderedPageBreak/>
        <w:t>Theory of Change and Program Portfolio</w:t>
      </w:r>
    </w:p>
    <w:p w14:paraId="57ACB866" w14:textId="77777777" w:rsidR="00770979" w:rsidRPr="00112790" w:rsidRDefault="00770979" w:rsidP="00770979">
      <w:pPr>
        <w:pStyle w:val="ListParagraph"/>
        <w:widowControl/>
        <w:numPr>
          <w:ilvl w:val="0"/>
          <w:numId w:val="28"/>
        </w:numPr>
      </w:pPr>
      <w:r>
        <w:t>Business Model</w:t>
      </w:r>
    </w:p>
    <w:p w14:paraId="182AFFB1" w14:textId="77777777" w:rsidR="00770979" w:rsidRPr="00112790" w:rsidRDefault="00770979" w:rsidP="00770979">
      <w:pPr>
        <w:pStyle w:val="ListParagraph"/>
        <w:widowControl/>
        <w:numPr>
          <w:ilvl w:val="0"/>
          <w:numId w:val="28"/>
        </w:numPr>
      </w:pPr>
      <w:r>
        <w:t>Organization Capacity</w:t>
      </w:r>
    </w:p>
    <w:p w14:paraId="449FEC96" w14:textId="77777777" w:rsidR="00770979" w:rsidRPr="00112790" w:rsidRDefault="00770979" w:rsidP="00770979">
      <w:pPr>
        <w:pStyle w:val="ListParagraph"/>
        <w:widowControl/>
        <w:numPr>
          <w:ilvl w:val="0"/>
          <w:numId w:val="28"/>
        </w:numPr>
      </w:pPr>
      <w:r>
        <w:t>Leadership</w:t>
      </w:r>
    </w:p>
    <w:p w14:paraId="464414AD" w14:textId="77777777" w:rsidR="00770979" w:rsidRPr="00112790" w:rsidRDefault="00770979" w:rsidP="00770979">
      <w:pPr>
        <w:pStyle w:val="ListParagraph"/>
        <w:widowControl/>
        <w:numPr>
          <w:ilvl w:val="0"/>
          <w:numId w:val="28"/>
        </w:numPr>
      </w:pPr>
      <w:r>
        <w:t>Complete the Strategic Plan</w:t>
      </w:r>
    </w:p>
    <w:p w14:paraId="3CDA170D" w14:textId="77777777" w:rsidR="00770979" w:rsidRPr="00112790" w:rsidRDefault="00770979" w:rsidP="00770979">
      <w:pPr>
        <w:pStyle w:val="ListParagraph"/>
        <w:widowControl/>
        <w:numPr>
          <w:ilvl w:val="0"/>
          <w:numId w:val="28"/>
        </w:numPr>
      </w:pPr>
      <w:r>
        <w:t>Use Your Plan Successfully</w:t>
      </w:r>
      <w:r>
        <w:rPr>
          <w:rStyle w:val="EndnoteReference"/>
        </w:rPr>
        <w:endnoteReference w:id="107"/>
      </w:r>
    </w:p>
    <w:p w14:paraId="15B31E46" w14:textId="77777777" w:rsidR="00770979" w:rsidRDefault="00770979" w:rsidP="00770979">
      <w:pPr>
        <w:widowControl/>
      </w:pPr>
    </w:p>
    <w:p w14:paraId="139D2106" w14:textId="77777777" w:rsidR="00770979" w:rsidRPr="00112790" w:rsidRDefault="00770979" w:rsidP="00770979">
      <w:pPr>
        <w:widowControl/>
      </w:pPr>
      <w:r>
        <w:t>Nolan, Goodstein, and Goodstein’s Applied Strategic Planning uses a nine-step protocol:</w:t>
      </w:r>
    </w:p>
    <w:p w14:paraId="0E08A27F" w14:textId="77777777" w:rsidR="00770979" w:rsidRDefault="00770979" w:rsidP="00770979">
      <w:pPr>
        <w:widowControl/>
      </w:pPr>
    </w:p>
    <w:p w14:paraId="7C4EA844" w14:textId="77777777" w:rsidR="00770979" w:rsidRPr="00112790" w:rsidRDefault="00770979" w:rsidP="00770979">
      <w:pPr>
        <w:pStyle w:val="ListParagraph"/>
        <w:widowControl/>
        <w:numPr>
          <w:ilvl w:val="0"/>
          <w:numId w:val="29"/>
        </w:numPr>
        <w:ind w:left="1080"/>
      </w:pPr>
      <w:r>
        <w:t>Planning to Plan</w:t>
      </w:r>
    </w:p>
    <w:p w14:paraId="709A3981" w14:textId="77777777" w:rsidR="00770979" w:rsidRPr="00112790" w:rsidRDefault="00770979" w:rsidP="00770979">
      <w:pPr>
        <w:pStyle w:val="ListParagraph"/>
        <w:widowControl/>
        <w:numPr>
          <w:ilvl w:val="0"/>
          <w:numId w:val="29"/>
        </w:numPr>
        <w:ind w:left="1080"/>
      </w:pPr>
      <w:r>
        <w:t>Values and Culture</w:t>
      </w:r>
    </w:p>
    <w:p w14:paraId="679CECFE" w14:textId="77777777" w:rsidR="00770979" w:rsidRPr="00112790" w:rsidRDefault="00770979" w:rsidP="00770979">
      <w:pPr>
        <w:pStyle w:val="ListParagraph"/>
        <w:widowControl/>
        <w:numPr>
          <w:ilvl w:val="0"/>
          <w:numId w:val="29"/>
        </w:numPr>
        <w:ind w:left="1080"/>
      </w:pPr>
      <w:r>
        <w:t>Mission Formulation</w:t>
      </w:r>
    </w:p>
    <w:p w14:paraId="0A3CB21B" w14:textId="77777777" w:rsidR="00770979" w:rsidRPr="00112790" w:rsidRDefault="00770979" w:rsidP="00770979">
      <w:pPr>
        <w:pStyle w:val="ListParagraph"/>
        <w:widowControl/>
        <w:numPr>
          <w:ilvl w:val="0"/>
          <w:numId w:val="29"/>
        </w:numPr>
        <w:ind w:left="1080"/>
      </w:pPr>
      <w:r>
        <w:t>Strategic Business Modeling</w:t>
      </w:r>
    </w:p>
    <w:p w14:paraId="55896384" w14:textId="77777777" w:rsidR="00770979" w:rsidRPr="00112790" w:rsidRDefault="00770979" w:rsidP="00770979">
      <w:pPr>
        <w:pStyle w:val="ListParagraph"/>
        <w:widowControl/>
        <w:numPr>
          <w:ilvl w:val="0"/>
          <w:numId w:val="29"/>
        </w:numPr>
        <w:ind w:left="1080"/>
      </w:pPr>
      <w:r>
        <w:t>Performance Audit</w:t>
      </w:r>
    </w:p>
    <w:p w14:paraId="12BB9127" w14:textId="77777777" w:rsidR="00770979" w:rsidRPr="00112790" w:rsidRDefault="00770979" w:rsidP="00770979">
      <w:pPr>
        <w:pStyle w:val="ListParagraph"/>
        <w:widowControl/>
        <w:numPr>
          <w:ilvl w:val="0"/>
          <w:numId w:val="29"/>
        </w:numPr>
        <w:ind w:left="1080"/>
      </w:pPr>
      <w:r>
        <w:t>Gap Analysis and Closure</w:t>
      </w:r>
    </w:p>
    <w:p w14:paraId="40BC429C" w14:textId="77777777" w:rsidR="00770979" w:rsidRPr="00112790" w:rsidRDefault="00770979" w:rsidP="00770979">
      <w:pPr>
        <w:pStyle w:val="ListParagraph"/>
        <w:widowControl/>
        <w:numPr>
          <w:ilvl w:val="0"/>
          <w:numId w:val="29"/>
        </w:numPr>
        <w:ind w:left="1080"/>
      </w:pPr>
      <w:r>
        <w:t>Integrating Action Plans</w:t>
      </w:r>
    </w:p>
    <w:p w14:paraId="1154326B" w14:textId="77777777" w:rsidR="00770979" w:rsidRPr="00112790" w:rsidRDefault="00770979" w:rsidP="00770979">
      <w:pPr>
        <w:pStyle w:val="ListParagraph"/>
        <w:widowControl/>
        <w:numPr>
          <w:ilvl w:val="0"/>
          <w:numId w:val="29"/>
        </w:numPr>
        <w:ind w:left="1080"/>
      </w:pPr>
      <w:r>
        <w:t>Contingency Planning</w:t>
      </w:r>
    </w:p>
    <w:p w14:paraId="661EDAE1" w14:textId="77777777" w:rsidR="00770979" w:rsidRPr="00112790" w:rsidRDefault="00770979" w:rsidP="00770979">
      <w:pPr>
        <w:pStyle w:val="ListParagraph"/>
        <w:widowControl/>
        <w:numPr>
          <w:ilvl w:val="0"/>
          <w:numId w:val="29"/>
        </w:numPr>
        <w:ind w:left="1080"/>
      </w:pPr>
      <w:r>
        <w:t>Implementing Your Plan</w:t>
      </w:r>
      <w:r>
        <w:rPr>
          <w:rStyle w:val="EndnoteReference"/>
        </w:rPr>
        <w:endnoteReference w:id="108"/>
      </w:r>
    </w:p>
    <w:p w14:paraId="48BFE9CA" w14:textId="77777777" w:rsidR="00770979" w:rsidRDefault="00770979" w:rsidP="00770979">
      <w:pPr>
        <w:widowControl/>
      </w:pPr>
    </w:p>
    <w:p w14:paraId="0578D47C" w14:textId="77777777" w:rsidR="00770979" w:rsidRPr="00112790" w:rsidRDefault="00770979" w:rsidP="00770979">
      <w:pPr>
        <w:widowControl/>
      </w:pPr>
      <w:r>
        <w:t>Here are the eight steps for creating a sustainable strategy strategic plan:</w:t>
      </w:r>
    </w:p>
    <w:p w14:paraId="077C5452" w14:textId="77777777" w:rsidR="00770979" w:rsidRDefault="00770979" w:rsidP="00770979">
      <w:pPr>
        <w:widowControl/>
      </w:pPr>
    </w:p>
    <w:p w14:paraId="47BB74E7" w14:textId="77777777" w:rsidR="00770979" w:rsidRPr="00112790" w:rsidRDefault="00770979" w:rsidP="00770979">
      <w:pPr>
        <w:pStyle w:val="ListParagraph"/>
        <w:widowControl/>
        <w:numPr>
          <w:ilvl w:val="0"/>
          <w:numId w:val="36"/>
        </w:numPr>
        <w:ind w:left="1080"/>
      </w:pPr>
      <w:r>
        <w:t>Get Set: First Who, Then What</w:t>
      </w:r>
    </w:p>
    <w:p w14:paraId="7D8094B6" w14:textId="77777777" w:rsidR="00770979" w:rsidRPr="00112790" w:rsidRDefault="00770979" w:rsidP="00770979">
      <w:pPr>
        <w:pStyle w:val="ListParagraph"/>
        <w:widowControl/>
        <w:numPr>
          <w:ilvl w:val="0"/>
          <w:numId w:val="36"/>
        </w:numPr>
        <w:ind w:left="1080"/>
      </w:pPr>
      <w:r>
        <w:t>Purpose: Values and Mission</w:t>
      </w:r>
    </w:p>
    <w:p w14:paraId="48D5FF4E" w14:textId="77777777" w:rsidR="00770979" w:rsidRPr="00112790" w:rsidRDefault="00770979" w:rsidP="00770979">
      <w:pPr>
        <w:pStyle w:val="ListParagraph"/>
        <w:widowControl/>
        <w:numPr>
          <w:ilvl w:val="0"/>
          <w:numId w:val="36"/>
        </w:numPr>
        <w:ind w:left="1080"/>
      </w:pPr>
      <w:r>
        <w:t>Current Strategy: Lines of Business, Success Measures, and Vision</w:t>
      </w:r>
    </w:p>
    <w:p w14:paraId="54B03079" w14:textId="77777777" w:rsidR="00770979" w:rsidRPr="00112790" w:rsidRDefault="00770979" w:rsidP="00770979">
      <w:pPr>
        <w:pStyle w:val="ListParagraph"/>
        <w:widowControl/>
        <w:numPr>
          <w:ilvl w:val="0"/>
          <w:numId w:val="36"/>
        </w:numPr>
        <w:ind w:left="1080"/>
      </w:pPr>
      <w:r>
        <w:t>Vision Statement: Ideate and Statement</w:t>
      </w:r>
    </w:p>
    <w:p w14:paraId="06406355" w14:textId="77777777" w:rsidR="00770979" w:rsidRPr="00112790" w:rsidRDefault="00770979" w:rsidP="00770979">
      <w:pPr>
        <w:pStyle w:val="ListParagraph"/>
        <w:widowControl/>
        <w:numPr>
          <w:ilvl w:val="0"/>
          <w:numId w:val="36"/>
        </w:numPr>
        <w:ind w:left="1080"/>
      </w:pPr>
      <w:r>
        <w:t>Vision Ideas: Collect and Evaluate</w:t>
      </w:r>
    </w:p>
    <w:p w14:paraId="6F2F7164" w14:textId="77777777" w:rsidR="00770979" w:rsidRPr="00112790" w:rsidRDefault="00770979" w:rsidP="00770979">
      <w:pPr>
        <w:pStyle w:val="ListParagraph"/>
        <w:widowControl/>
        <w:numPr>
          <w:ilvl w:val="0"/>
          <w:numId w:val="36"/>
        </w:numPr>
        <w:ind w:left="1080"/>
      </w:pPr>
      <w:r>
        <w:t>Vision Strategies: Build and Test</w:t>
      </w:r>
    </w:p>
    <w:p w14:paraId="0A1E0E68" w14:textId="77777777" w:rsidR="00770979" w:rsidRPr="00112790" w:rsidRDefault="00770979" w:rsidP="00770979">
      <w:pPr>
        <w:pStyle w:val="ListParagraph"/>
        <w:widowControl/>
        <w:numPr>
          <w:ilvl w:val="0"/>
          <w:numId w:val="36"/>
        </w:numPr>
        <w:ind w:left="1080"/>
      </w:pPr>
      <w:r>
        <w:t>Strategy: Lines of Business, Success Measures, and Vision</w:t>
      </w:r>
    </w:p>
    <w:p w14:paraId="3E1B4FAC" w14:textId="77777777" w:rsidR="00770979" w:rsidRPr="00112790" w:rsidRDefault="00770979" w:rsidP="00770979">
      <w:pPr>
        <w:pStyle w:val="ListParagraph"/>
        <w:widowControl/>
        <w:numPr>
          <w:ilvl w:val="0"/>
          <w:numId w:val="36"/>
        </w:numPr>
        <w:ind w:left="1080"/>
      </w:pPr>
      <w:r>
        <w:t>Strategic Plan</w:t>
      </w:r>
      <w:r>
        <w:tab/>
      </w:r>
    </w:p>
    <w:p w14:paraId="38CC538D" w14:textId="77777777" w:rsidR="00770979" w:rsidRDefault="00770979" w:rsidP="00770979">
      <w:pPr>
        <w:widowControl/>
      </w:pPr>
    </w:p>
    <w:p w14:paraId="11AE0870" w14:textId="77777777" w:rsidR="00770979" w:rsidRPr="00112790" w:rsidRDefault="00770979" w:rsidP="00770979">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5C867DB6" w14:textId="77777777" w:rsidR="00770979" w:rsidRDefault="00770979" w:rsidP="00770979">
      <w:pPr>
        <w:widowControl/>
        <w:jc w:val="center"/>
      </w:pPr>
    </w:p>
    <w:p w14:paraId="2E91A4D5" w14:textId="77777777" w:rsidR="00770979" w:rsidRDefault="00770979" w:rsidP="00770979">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11"/>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2"/>
      </w:r>
      <w:r w:rsidRPr="00D01296">
        <w:t xml:space="preserve"> </w:t>
      </w:r>
      <w:r>
        <w:t>After all, who would plan a trip without knowing the point of departure? Here then is the trip map for building a sustainable strategic plan:</w:t>
      </w:r>
    </w:p>
    <w:p w14:paraId="068796A6" w14:textId="77777777" w:rsidR="00035705" w:rsidRDefault="005458BA" w:rsidP="005458BA">
      <w:pPr>
        <w:widowControl/>
        <w:jc w:val="center"/>
      </w:pPr>
      <w:r>
        <w:rPr>
          <w:noProof/>
        </w:rPr>
        <w:lastRenderedPageBreak/>
        <w:drawing>
          <wp:inline distT="0" distB="0" distL="0" distR="0" wp14:anchorId="2625DD14" wp14:editId="3E7FE293">
            <wp:extent cx="54864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biLevel thresh="50000"/>
                      <a:extLst>
                        <a:ext uri="{28A0092B-C50C-407E-A947-70E740481C1C}">
                          <a14:useLocalDpi xmlns:a14="http://schemas.microsoft.com/office/drawing/2010/main" val="0"/>
                        </a:ext>
                      </a:extLst>
                    </a:blip>
                    <a:srcRect/>
                    <a:stretch>
                      <a:fillRect/>
                    </a:stretch>
                  </pic:blipFill>
                  <pic:spPr bwMode="auto">
                    <a:xfrm>
                      <a:off x="0" y="0"/>
                      <a:ext cx="5486400" cy="2286000"/>
                    </a:xfrm>
                    <a:prstGeom prst="rect">
                      <a:avLst/>
                    </a:prstGeom>
                    <a:noFill/>
                  </pic:spPr>
                </pic:pic>
              </a:graphicData>
            </a:graphic>
          </wp:inline>
        </w:drawing>
      </w:r>
    </w:p>
    <w:p w14:paraId="3214DD77" w14:textId="77777777" w:rsidR="00035705" w:rsidRDefault="00035705" w:rsidP="005458BA">
      <w:pPr>
        <w:widowControl/>
        <w:jc w:val="center"/>
      </w:pPr>
    </w:p>
    <w:p w14:paraId="6580E509" w14:textId="77777777" w:rsidR="00035705" w:rsidRDefault="00035705" w:rsidP="005458BA">
      <w:pPr>
        <w:widowControl/>
        <w:jc w:val="center"/>
      </w:pPr>
    </w:p>
    <w:p w14:paraId="1CDF7D10" w14:textId="7F8B1E6A" w:rsidR="00035705" w:rsidRDefault="00035705" w:rsidP="005458BA">
      <w:pPr>
        <w:widowControl/>
        <w:jc w:val="center"/>
      </w:pPr>
    </w:p>
    <w:p w14:paraId="44CD8CC7" w14:textId="77777777" w:rsidR="00035705" w:rsidRDefault="00035705" w:rsidP="005458BA">
      <w:pPr>
        <w:widowControl/>
        <w:jc w:val="center"/>
      </w:pPr>
    </w:p>
    <w:p w14:paraId="1C9E9074" w14:textId="77777777" w:rsidR="00035705" w:rsidRDefault="00035705" w:rsidP="005458BA">
      <w:pPr>
        <w:widowControl/>
        <w:jc w:val="center"/>
      </w:pPr>
    </w:p>
    <w:p w14:paraId="040C5581" w14:textId="1AAB20C5" w:rsidR="00E50436" w:rsidRDefault="00E50436" w:rsidP="005458BA">
      <w:pPr>
        <w:widowControl/>
        <w:jc w:val="center"/>
        <w:rPr>
          <w:b/>
          <w:caps/>
          <w:sz w:val="32"/>
        </w:rPr>
      </w:pPr>
      <w:r>
        <w:br w:type="page"/>
      </w:r>
    </w:p>
    <w:p w14:paraId="256849F8" w14:textId="1C1D076B" w:rsidR="00FF6403" w:rsidRDefault="004A41DA" w:rsidP="0040391E">
      <w:pPr>
        <w:pStyle w:val="Header"/>
        <w:widowControl/>
      </w:pPr>
      <w:bookmarkStart w:id="76" w:name="_Toc470527333"/>
      <w:r>
        <w:lastRenderedPageBreak/>
        <w:t>Sustainable Strategy</w:t>
      </w:r>
      <w:bookmarkEnd w:id="76"/>
    </w:p>
    <w:p w14:paraId="20B266AB" w14:textId="77777777" w:rsidR="0040391E" w:rsidRDefault="0040391E" w:rsidP="0040391E"/>
    <w:p w14:paraId="370F8298" w14:textId="5761583D" w:rsidR="007F3CB3" w:rsidRDefault="007F3CB3" w:rsidP="00FF3458">
      <w:pPr>
        <w:jc w:val="center"/>
      </w:pPr>
      <w:r>
        <w:rPr>
          <w:noProof/>
        </w:rPr>
        <w:drawing>
          <wp:inline distT="0" distB="0" distL="0" distR="0" wp14:anchorId="1BAEBC4B" wp14:editId="1B182817">
            <wp:extent cx="5486400" cy="7132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biLevel thresh="50000"/>
                      <a:extLst>
                        <a:ext uri="{28A0092B-C50C-407E-A947-70E740481C1C}">
                          <a14:useLocalDpi xmlns:a14="http://schemas.microsoft.com/office/drawing/2010/main" val="0"/>
                        </a:ext>
                      </a:extLst>
                    </a:blip>
                    <a:srcRect/>
                    <a:stretch>
                      <a:fillRect/>
                    </a:stretch>
                  </pic:blipFill>
                  <pic:spPr bwMode="auto">
                    <a:xfrm>
                      <a:off x="0" y="0"/>
                      <a:ext cx="5486400" cy="713232"/>
                    </a:xfrm>
                    <a:prstGeom prst="rect">
                      <a:avLst/>
                    </a:prstGeom>
                    <a:noFill/>
                  </pic:spPr>
                </pic:pic>
              </a:graphicData>
            </a:graphic>
          </wp:inline>
        </w:drawing>
      </w:r>
    </w:p>
    <w:p w14:paraId="71F248AC" w14:textId="77777777" w:rsidR="00FF6403" w:rsidRPr="00112790" w:rsidRDefault="00FF6403" w:rsidP="00FF6403">
      <w:pPr>
        <w:pStyle w:val="Heading1"/>
        <w:widowControl/>
      </w:pPr>
      <w:bookmarkStart w:id="77" w:name="_Toc470527334"/>
      <w:r w:rsidRPr="00FF43B5">
        <w:t>Great Start</w:t>
      </w:r>
      <w:bookmarkEnd w:id="77"/>
    </w:p>
    <w:p w14:paraId="76DAD369" w14:textId="77777777" w:rsidR="00FF6403" w:rsidRPr="00112790" w:rsidRDefault="00FF6403" w:rsidP="00FF6403">
      <w:pPr>
        <w:widowControl/>
        <w:jc w:val="center"/>
      </w:pPr>
      <w:r w:rsidRPr="00FF43B5">
        <w:t xml:space="preserve">What </w:t>
      </w:r>
      <w:r w:rsidRPr="00751644">
        <w:rPr>
          <w:i/>
          <w:iCs/>
        </w:rPr>
        <w:t>are</w:t>
      </w:r>
      <w:r w:rsidRPr="00FF43B5">
        <w:t xml:space="preserve"> we doing now?</w:t>
      </w:r>
    </w:p>
    <w:p w14:paraId="3C91F66A" w14:textId="77777777" w:rsidR="00B032D4" w:rsidRPr="00112790" w:rsidRDefault="00B032D4" w:rsidP="00B032D4">
      <w:pPr>
        <w:widowControl/>
        <w:jc w:val="right"/>
      </w:pPr>
      <w:r w:rsidRPr="00B41D89">
        <w:t>It’s amazing what ordinary people can do</w:t>
      </w:r>
      <w:r>
        <w:br/>
      </w:r>
      <w:r w:rsidRPr="00B41D89">
        <w:t>if they set o</w:t>
      </w:r>
      <w:r>
        <w:t>ut without preconceived notions.</w:t>
      </w:r>
    </w:p>
    <w:p w14:paraId="46A725F6" w14:textId="77777777" w:rsidR="00B032D4" w:rsidRPr="00112790" w:rsidRDefault="00B032D4" w:rsidP="00B032D4">
      <w:pPr>
        <w:widowControl/>
        <w:jc w:val="right"/>
      </w:pPr>
      <w:r>
        <w:t>Charles F. Kettering</w:t>
      </w:r>
    </w:p>
    <w:p w14:paraId="336F7D42" w14:textId="77777777" w:rsidR="00B032D4" w:rsidRDefault="00B032D4" w:rsidP="00B032D4">
      <w:pPr>
        <w:pStyle w:val="Heading1"/>
      </w:pPr>
    </w:p>
    <w:p w14:paraId="2886C028" w14:textId="691F1B6A" w:rsidR="00D607AB" w:rsidRPr="00112790" w:rsidRDefault="00D607AB" w:rsidP="00381345">
      <w:pPr>
        <w:pStyle w:val="Heading2"/>
        <w:widowControl/>
      </w:pPr>
      <w:bookmarkStart w:id="78" w:name="_Toc267124580"/>
      <w:bookmarkStart w:id="79" w:name="_Toc439003734"/>
      <w:bookmarkStart w:id="80" w:name="_Toc444854691"/>
      <w:bookmarkStart w:id="81" w:name="_Toc470527335"/>
      <w:bookmarkEnd w:id="66"/>
      <w:bookmarkEnd w:id="70"/>
      <w:bookmarkEnd w:id="71"/>
      <w:r w:rsidRPr="00B55C65">
        <w:t>Purpose</w:t>
      </w:r>
      <w:bookmarkEnd w:id="78"/>
      <w:bookmarkEnd w:id="79"/>
      <w:bookmarkEnd w:id="80"/>
      <w:bookmarkEnd w:id="81"/>
    </w:p>
    <w:p w14:paraId="54868B2F" w14:textId="77777777" w:rsidR="00B41D89" w:rsidRPr="00112790" w:rsidRDefault="00B41D89" w:rsidP="00381345">
      <w:pPr>
        <w:widowControl/>
        <w:jc w:val="right"/>
      </w:pPr>
      <w:r w:rsidRPr="00B41D89">
        <w:t xml:space="preserve">He who has a why to live for </w:t>
      </w:r>
    </w:p>
    <w:p w14:paraId="48965CF2" w14:textId="77777777" w:rsidR="00B41D89" w:rsidRPr="00112790" w:rsidRDefault="00B41D89" w:rsidP="00381345">
      <w:pPr>
        <w:widowControl/>
        <w:jc w:val="right"/>
      </w:pPr>
      <w:r w:rsidRPr="00B41D89">
        <w:t>can bear almost any how.</w:t>
      </w:r>
      <w:r w:rsidRPr="00B41D89">
        <w:br/>
      </w:r>
      <w:r>
        <w:t>–</w:t>
      </w:r>
      <w:r w:rsidRPr="009C7921">
        <w:t xml:space="preserve"> Nietzsche</w:t>
      </w:r>
    </w:p>
    <w:p w14:paraId="4B7885B5" w14:textId="77777777" w:rsidR="00B41D89" w:rsidRDefault="00B41D89" w:rsidP="00381345">
      <w:pPr>
        <w:widowControl/>
      </w:pPr>
    </w:p>
    <w:p w14:paraId="3A6F571D" w14:textId="4D5FE2A9" w:rsidR="0055520D" w:rsidRPr="00112790" w:rsidRDefault="0055520D" w:rsidP="00381345">
      <w:pPr>
        <w:widowControl/>
      </w:pPr>
      <w:r>
        <w:t xml:space="preserve">Purpose is who you are. It </w:t>
      </w:r>
      <w:r w:rsidR="00215EDF">
        <w:t>has</w:t>
      </w:r>
      <w:r>
        <w:t xml:space="preserve"> two elements: values and mission.</w:t>
      </w:r>
    </w:p>
    <w:p w14:paraId="5C6DCF05" w14:textId="77777777" w:rsidR="0055520D" w:rsidRDefault="0055520D" w:rsidP="00381345">
      <w:pPr>
        <w:widowControl/>
      </w:pPr>
    </w:p>
    <w:p w14:paraId="69AE49C4" w14:textId="77777777" w:rsidR="00D607AB" w:rsidRPr="00112790" w:rsidRDefault="00D607AB" w:rsidP="00381345">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3"/>
      </w:r>
      <w:r w:rsidRPr="00657356">
        <w:t xml:space="preserve"> </w:t>
      </w:r>
    </w:p>
    <w:p w14:paraId="5E50DC50" w14:textId="77777777" w:rsidR="00D607AB" w:rsidRDefault="00D607AB" w:rsidP="00381345">
      <w:pPr>
        <w:widowControl/>
      </w:pPr>
    </w:p>
    <w:p w14:paraId="5F20C96B" w14:textId="77777777" w:rsidR="00D607AB" w:rsidRPr="00112790" w:rsidRDefault="00D607AB" w:rsidP="00381345">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381345">
      <w:pPr>
        <w:widowControl/>
      </w:pPr>
    </w:p>
    <w:p w14:paraId="1DB91BBC" w14:textId="77777777" w:rsidR="00D607AB" w:rsidRPr="00112790" w:rsidRDefault="00D607AB" w:rsidP="00381345">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381345">
      <w:pPr>
        <w:widowControl/>
      </w:pPr>
    </w:p>
    <w:p w14:paraId="31878F64" w14:textId="77777777" w:rsidR="00D607AB" w:rsidRPr="00112790" w:rsidRDefault="00D607AB" w:rsidP="00381345">
      <w:pPr>
        <w:pStyle w:val="Heading3"/>
        <w:widowControl/>
      </w:pPr>
      <w:bookmarkStart w:id="82" w:name="_Toc267124581"/>
      <w:bookmarkStart w:id="83" w:name="_Toc439003735"/>
      <w:bookmarkStart w:id="84" w:name="_Toc444854692"/>
      <w:bookmarkStart w:id="85" w:name="_Toc470527336"/>
      <w:r w:rsidRPr="00B55C65">
        <w:t>Values</w:t>
      </w:r>
      <w:bookmarkEnd w:id="82"/>
      <w:bookmarkEnd w:id="83"/>
      <w:bookmarkEnd w:id="84"/>
      <w:bookmarkEnd w:id="85"/>
    </w:p>
    <w:p w14:paraId="3894C5B9" w14:textId="77777777" w:rsidR="00D607AB" w:rsidRDefault="00D607AB" w:rsidP="00381345">
      <w:pPr>
        <w:widowControl/>
      </w:pPr>
    </w:p>
    <w:p w14:paraId="33E42B2F" w14:textId="310F0390" w:rsidR="00671972" w:rsidRPr="00112790" w:rsidRDefault="00671972" w:rsidP="00381345">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381345">
      <w:pPr>
        <w:widowControl/>
      </w:pPr>
    </w:p>
    <w:p w14:paraId="3E720E3E" w14:textId="77777777" w:rsidR="00D607AB" w:rsidRPr="00112790" w:rsidRDefault="00D607AB" w:rsidP="00381345">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4"/>
      </w:r>
      <w:r w:rsidRPr="00F448C9">
        <w:t xml:space="preserve"> Other descriptions of authentic</w:t>
      </w:r>
      <w:r>
        <w:t>ity</w:t>
      </w:r>
      <w:r w:rsidRPr="00F448C9">
        <w:t xml:space="preserve"> include “genuine, reliable, trustworthy, real, and veritable”</w:t>
      </w:r>
      <w:r w:rsidRPr="00F448C9">
        <w:rPr>
          <w:rStyle w:val="EndnoteReference"/>
        </w:rPr>
        <w:endnoteReference w:id="115"/>
      </w:r>
      <w:r w:rsidRPr="00F448C9">
        <w:t xml:space="preserve"> and “to know, acc</w:t>
      </w:r>
      <w:r>
        <w:t xml:space="preserve">ept, and be true to one’s self </w:t>
      </w:r>
      <w:r w:rsidRPr="00F448C9">
        <w:t xml:space="preserve">. . . they know who they </w:t>
      </w:r>
      <w:r w:rsidRPr="00F448C9">
        <w:lastRenderedPageBreak/>
        <w:t>are, what they believe and value, and they act upon those values and beliefs while transparently interacting with others.”</w:t>
      </w:r>
      <w:r w:rsidRPr="00F448C9">
        <w:rPr>
          <w:rStyle w:val="EndnoteReference"/>
        </w:rPr>
        <w:endnoteReference w:id="116"/>
      </w:r>
      <w:r w:rsidRPr="00F448C9">
        <w:t xml:space="preserve"> </w:t>
      </w:r>
    </w:p>
    <w:p w14:paraId="389937AA" w14:textId="77777777" w:rsidR="00D607AB" w:rsidRDefault="00D607AB" w:rsidP="00381345">
      <w:pPr>
        <w:widowControl/>
      </w:pPr>
    </w:p>
    <w:p w14:paraId="68F9581C" w14:textId="2925E5CB" w:rsidR="00D607AB" w:rsidRPr="00112790" w:rsidRDefault="00D607AB" w:rsidP="00381345">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7"/>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8"/>
      </w:r>
      <w:r w:rsidRPr="00F448C9">
        <w:t xml:space="preserve"> and an important source of competitive advantage.</w:t>
      </w:r>
      <w:r w:rsidRPr="00F448C9">
        <w:rPr>
          <w:rStyle w:val="EndnoteReference"/>
        </w:rPr>
        <w:endnoteReference w:id="119"/>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0"/>
      </w:r>
      <w:r w:rsidRPr="00F448C9">
        <w:t xml:space="preserve"> </w:t>
      </w:r>
    </w:p>
    <w:p w14:paraId="40B624D4" w14:textId="77777777" w:rsidR="00D607AB" w:rsidRDefault="00D607AB" w:rsidP="00381345">
      <w:pPr>
        <w:widowControl/>
      </w:pPr>
    </w:p>
    <w:p w14:paraId="26AFC01E" w14:textId="2DED6D4C" w:rsidR="00D607AB" w:rsidRPr="00112790" w:rsidRDefault="00D607AB" w:rsidP="00381345">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1"/>
      </w:r>
      <w:r w:rsidRPr="00F448C9">
        <w:t xml:space="preserve"> </w:t>
      </w:r>
    </w:p>
    <w:p w14:paraId="3F6A1657" w14:textId="77777777" w:rsidR="00D607AB" w:rsidRDefault="00D607AB" w:rsidP="00381345">
      <w:pPr>
        <w:widowControl/>
      </w:pPr>
    </w:p>
    <w:p w14:paraId="350B7968" w14:textId="77777777" w:rsidR="00D358BE" w:rsidRDefault="00D607AB" w:rsidP="00381345">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381345">
      <w:pPr>
        <w:widowControl/>
      </w:pPr>
    </w:p>
    <w:p w14:paraId="63E7E078" w14:textId="143D4E38" w:rsidR="00D607AB" w:rsidRPr="00112790" w:rsidRDefault="006704A7" w:rsidP="00381345">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381345">
      <w:pPr>
        <w:widowControl/>
      </w:pPr>
    </w:p>
    <w:p w14:paraId="4CD058CD" w14:textId="33A21C35" w:rsidR="00D607AB" w:rsidRPr="00112790" w:rsidRDefault="00923450" w:rsidP="00381345">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381345">
      <w:pPr>
        <w:widowControl/>
      </w:pPr>
    </w:p>
    <w:p w14:paraId="3D6D4AF9" w14:textId="46E3EA08" w:rsidR="00D607AB" w:rsidRPr="00112790" w:rsidRDefault="00D607AB" w:rsidP="00381345">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381345">
      <w:pPr>
        <w:widowControl/>
      </w:pPr>
    </w:p>
    <w:p w14:paraId="0CD6AA1D" w14:textId="233F15D8" w:rsidR="00D607AB" w:rsidRPr="00112790" w:rsidRDefault="00D607AB" w:rsidP="00381345">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lastRenderedPageBreak/>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381345">
      <w:pPr>
        <w:widowControl/>
      </w:pPr>
    </w:p>
    <w:p w14:paraId="619AB227" w14:textId="77777777" w:rsidR="00D607AB" w:rsidRPr="00112790" w:rsidRDefault="00D607AB" w:rsidP="00381345">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381345">
      <w:pPr>
        <w:widowControl/>
      </w:pPr>
    </w:p>
    <w:p w14:paraId="5E9EF953" w14:textId="3E10BCAB" w:rsidR="00D607AB" w:rsidRPr="00112790" w:rsidRDefault="00D607AB" w:rsidP="00381345">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2"/>
      </w:r>
      <w:r w:rsidRPr="00F448C9">
        <w:t xml:space="preserve"> </w:t>
      </w:r>
      <w:r>
        <w:t xml:space="preserve"> </w:t>
      </w:r>
    </w:p>
    <w:p w14:paraId="13CFDE04" w14:textId="77777777" w:rsidR="00D607AB" w:rsidRDefault="00D607AB" w:rsidP="00381345">
      <w:pPr>
        <w:widowControl/>
      </w:pPr>
    </w:p>
    <w:p w14:paraId="2884F268" w14:textId="77777777" w:rsidR="00D607AB" w:rsidRPr="00112790" w:rsidRDefault="00D607AB" w:rsidP="00381345">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381345">
      <w:pPr>
        <w:widowControl/>
      </w:pPr>
    </w:p>
    <w:p w14:paraId="2F361A82" w14:textId="77777777" w:rsidR="00D607AB" w:rsidRPr="00112790" w:rsidRDefault="00D607AB" w:rsidP="00381345">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381345">
      <w:pPr>
        <w:widowControl/>
      </w:pPr>
    </w:p>
    <w:p w14:paraId="28F6816C" w14:textId="77777777" w:rsidR="00814B2B" w:rsidRPr="00112790" w:rsidRDefault="00814B2B" w:rsidP="00381345">
      <w:pPr>
        <w:widowControl/>
      </w:pPr>
      <w:r w:rsidRPr="00814B2B">
        <w:t xml:space="preserve">Clarifying values at the organization level is the first step in building the purpose. </w:t>
      </w:r>
    </w:p>
    <w:p w14:paraId="13CFCF00" w14:textId="7065B786" w:rsidR="00D607AB" w:rsidRPr="00112790" w:rsidRDefault="00814B2B" w:rsidP="00381345">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381345">
            <w:pPr>
              <w:widowControl/>
              <w:jc w:val="center"/>
            </w:pPr>
            <w:r>
              <w:lastRenderedPageBreak/>
              <w:t>Ideas</w:t>
            </w:r>
          </w:p>
        </w:tc>
        <w:tc>
          <w:tcPr>
            <w:tcW w:w="2921" w:type="dxa"/>
            <w:shd w:val="clear" w:color="auto" w:fill="D9D9D9" w:themeFill="background1" w:themeFillShade="D9"/>
          </w:tcPr>
          <w:p w14:paraId="56D1B458" w14:textId="4C4F2D65" w:rsidR="00D358BE" w:rsidRDefault="00D358BE" w:rsidP="00381345">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A3651E">
            <w:pPr>
              <w:pStyle w:val="ListParagraph"/>
              <w:widowControl/>
              <w:numPr>
                <w:ilvl w:val="0"/>
                <w:numId w:val="51"/>
              </w:numPr>
              <w:ind w:left="216" w:hanging="216"/>
              <w:rPr>
                <w:b/>
                <w:bCs/>
              </w:rPr>
            </w:pPr>
            <w:r w:rsidRPr="00D135CB">
              <w:t>collaboration, team players</w:t>
            </w:r>
          </w:p>
          <w:p w14:paraId="5668FDED" w14:textId="093E7942" w:rsidR="00D358BE" w:rsidRPr="00215EDF" w:rsidRDefault="00D358BE" w:rsidP="00A3651E">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A3651E">
            <w:pPr>
              <w:pStyle w:val="ListParagraph"/>
              <w:widowControl/>
              <w:numPr>
                <w:ilvl w:val="0"/>
                <w:numId w:val="51"/>
              </w:numPr>
              <w:ind w:left="216" w:hanging="216"/>
              <w:rPr>
                <w:b/>
                <w:bCs/>
              </w:rPr>
            </w:pPr>
            <w:r w:rsidRPr="00D135CB">
              <w:t xml:space="preserve">cooperative </w:t>
            </w:r>
          </w:p>
          <w:p w14:paraId="0F7BA57C" w14:textId="23391BBB" w:rsidR="00D358BE" w:rsidRPr="00D358BE" w:rsidRDefault="00D358BE" w:rsidP="00A3651E">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A3651E">
            <w:pPr>
              <w:pStyle w:val="ListParagraph"/>
              <w:widowControl/>
              <w:numPr>
                <w:ilvl w:val="0"/>
                <w:numId w:val="52"/>
              </w:numPr>
            </w:pPr>
            <w:r>
              <w:t>Collaborative</w:t>
            </w:r>
          </w:p>
          <w:p w14:paraId="600FB021" w14:textId="77777777" w:rsidR="00D358BE" w:rsidRDefault="00D358BE" w:rsidP="00A3651E">
            <w:pPr>
              <w:pStyle w:val="ListParagraph"/>
              <w:widowControl/>
              <w:numPr>
                <w:ilvl w:val="1"/>
                <w:numId w:val="52"/>
              </w:numPr>
              <w:ind w:left="744"/>
            </w:pPr>
            <w:r w:rsidRPr="00D135CB">
              <w:t>Optimistic</w:t>
            </w:r>
          </w:p>
          <w:p w14:paraId="54E4D11B" w14:textId="77777777" w:rsidR="00D358BE" w:rsidRDefault="00D358BE" w:rsidP="00381345">
            <w:pPr>
              <w:pStyle w:val="ListParagraph"/>
              <w:widowControl/>
              <w:ind w:left="744"/>
            </w:pPr>
          </w:p>
          <w:p w14:paraId="31549577" w14:textId="77777777" w:rsidR="00D358BE" w:rsidRDefault="00D358BE" w:rsidP="00A3651E">
            <w:pPr>
              <w:pStyle w:val="ListParagraph"/>
              <w:widowControl/>
              <w:numPr>
                <w:ilvl w:val="1"/>
                <w:numId w:val="52"/>
              </w:numPr>
              <w:ind w:left="744"/>
            </w:pPr>
            <w:r>
              <w:t>Cooperative</w:t>
            </w:r>
          </w:p>
          <w:p w14:paraId="15882C57" w14:textId="14F6B9E5" w:rsidR="00D358BE" w:rsidRDefault="00D358BE" w:rsidP="00A3651E">
            <w:pPr>
              <w:pStyle w:val="ListParagraph"/>
              <w:widowControl/>
              <w:numPr>
                <w:ilvl w:val="1"/>
                <w:numId w:val="52"/>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A3651E">
            <w:pPr>
              <w:pStyle w:val="ListParagraph"/>
              <w:widowControl/>
              <w:numPr>
                <w:ilvl w:val="0"/>
                <w:numId w:val="51"/>
              </w:numPr>
              <w:ind w:left="216" w:hanging="216"/>
              <w:rPr>
                <w:b/>
                <w:bCs/>
              </w:rPr>
            </w:pPr>
            <w:r w:rsidRPr="00E30721">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A3651E">
            <w:pPr>
              <w:pStyle w:val="ListParagraph"/>
              <w:widowControl/>
              <w:numPr>
                <w:ilvl w:val="0"/>
                <w:numId w:val="51"/>
              </w:numPr>
              <w:ind w:left="216" w:hanging="216"/>
              <w:rPr>
                <w:b/>
                <w:bCs/>
              </w:rPr>
            </w:pPr>
            <w:r w:rsidRPr="00E30721">
              <w:t>respectful, show you care, truthful</w:t>
            </w:r>
          </w:p>
          <w:p w14:paraId="5B954E88" w14:textId="77777777" w:rsidR="00D358BE" w:rsidRPr="00215EDF" w:rsidRDefault="00D358BE" w:rsidP="00A3651E">
            <w:pPr>
              <w:pStyle w:val="ListParagraph"/>
              <w:widowControl/>
              <w:numPr>
                <w:ilvl w:val="0"/>
                <w:numId w:val="51"/>
              </w:numPr>
              <w:ind w:left="216" w:hanging="216"/>
              <w:rPr>
                <w:b/>
                <w:bCs/>
              </w:rPr>
            </w:pPr>
            <w:r w:rsidRPr="00E30721">
              <w:t xml:space="preserve">responsive to needs, attentive, listen to customer, timely </w:t>
            </w:r>
          </w:p>
          <w:p w14:paraId="3E97C1B3" w14:textId="298DEABA" w:rsidR="00D358BE" w:rsidRPr="00D135CB" w:rsidRDefault="00D358BE" w:rsidP="00A3651E">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A3651E">
            <w:pPr>
              <w:pStyle w:val="ListParagraph"/>
              <w:widowControl/>
              <w:numPr>
                <w:ilvl w:val="0"/>
                <w:numId w:val="52"/>
              </w:numPr>
            </w:pPr>
            <w:r w:rsidRPr="00A55D89">
              <w:t>Customer</w:t>
            </w:r>
            <w:r>
              <w:t>-</w:t>
            </w:r>
            <w:r w:rsidRPr="00A55D89">
              <w:t>centered</w:t>
            </w:r>
          </w:p>
          <w:p w14:paraId="7069CE9D" w14:textId="77777777" w:rsidR="00D358BE" w:rsidRDefault="00D358BE" w:rsidP="00381345">
            <w:pPr>
              <w:widowControl/>
            </w:pPr>
          </w:p>
          <w:p w14:paraId="26285FC9" w14:textId="77777777" w:rsidR="00D358BE" w:rsidRDefault="00D358BE" w:rsidP="00381345">
            <w:pPr>
              <w:widowControl/>
            </w:pPr>
          </w:p>
          <w:p w14:paraId="75EF7A82" w14:textId="77777777" w:rsidR="00D358BE" w:rsidRDefault="00D358BE" w:rsidP="00A3651E">
            <w:pPr>
              <w:pStyle w:val="ListParagraph"/>
              <w:widowControl/>
              <w:numPr>
                <w:ilvl w:val="1"/>
                <w:numId w:val="53"/>
              </w:numPr>
              <w:ind w:left="744"/>
            </w:pPr>
            <w:r w:rsidRPr="00A55D89">
              <w:t>Respectful</w:t>
            </w:r>
          </w:p>
          <w:p w14:paraId="7F3BBAEB" w14:textId="77777777" w:rsidR="00D358BE" w:rsidRDefault="00D358BE" w:rsidP="00A3651E">
            <w:pPr>
              <w:pStyle w:val="ListParagraph"/>
              <w:widowControl/>
              <w:numPr>
                <w:ilvl w:val="1"/>
                <w:numId w:val="53"/>
              </w:numPr>
              <w:ind w:left="744"/>
            </w:pPr>
            <w:r w:rsidRPr="00A55D89">
              <w:t>Responsive</w:t>
            </w:r>
          </w:p>
          <w:p w14:paraId="5EEECBD0" w14:textId="7F5BCA85" w:rsidR="00D358BE" w:rsidRDefault="00D358BE" w:rsidP="00A3651E">
            <w:pPr>
              <w:pStyle w:val="ListParagraph"/>
              <w:widowControl/>
              <w:numPr>
                <w:ilvl w:val="1"/>
                <w:numId w:val="53"/>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A3651E">
            <w:pPr>
              <w:pStyle w:val="ListParagraph"/>
              <w:widowControl/>
              <w:numPr>
                <w:ilvl w:val="0"/>
                <w:numId w:val="51"/>
              </w:numPr>
              <w:ind w:left="216" w:hanging="216"/>
              <w:rPr>
                <w:b/>
                <w:bCs/>
              </w:rPr>
            </w:pPr>
            <w:r w:rsidRPr="00E30721">
              <w:t>professional, quality, competent, excellence</w:t>
            </w:r>
          </w:p>
          <w:p w14:paraId="1EACCEB2" w14:textId="54C6B73B" w:rsidR="00D358BE" w:rsidRPr="00312E53" w:rsidRDefault="00D358BE" w:rsidP="00A3651E">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A3651E">
            <w:pPr>
              <w:pStyle w:val="ListParagraph"/>
              <w:widowControl/>
              <w:numPr>
                <w:ilvl w:val="0"/>
                <w:numId w:val="51"/>
              </w:numPr>
              <w:ind w:left="216" w:hanging="216"/>
              <w:rPr>
                <w:b/>
                <w:bCs/>
              </w:rPr>
            </w:pPr>
            <w:r w:rsidRPr="00E30721">
              <w:t>thorough, dedicated, committed, hard work, loyal to mission</w:t>
            </w:r>
          </w:p>
          <w:p w14:paraId="4DA4E540" w14:textId="66704140" w:rsidR="00D358BE" w:rsidRPr="00E30721" w:rsidRDefault="00D358BE" w:rsidP="00A3651E">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A3651E">
            <w:pPr>
              <w:pStyle w:val="ListParagraph"/>
              <w:widowControl/>
              <w:numPr>
                <w:ilvl w:val="0"/>
                <w:numId w:val="52"/>
              </w:numPr>
            </w:pPr>
            <w:r w:rsidRPr="00A55D89">
              <w:t>Professional</w:t>
            </w:r>
          </w:p>
          <w:p w14:paraId="0541A31E" w14:textId="7B8426E3" w:rsidR="00D358BE" w:rsidRPr="00112790" w:rsidRDefault="00D358BE" w:rsidP="00A3651E">
            <w:pPr>
              <w:pStyle w:val="ListParagraph"/>
              <w:widowControl/>
              <w:numPr>
                <w:ilvl w:val="1"/>
                <w:numId w:val="54"/>
              </w:numPr>
              <w:ind w:left="720"/>
            </w:pPr>
            <w:r w:rsidRPr="00A55D89">
              <w:t>Results</w:t>
            </w:r>
            <w:r>
              <w:t>-</w:t>
            </w:r>
            <w:r w:rsidRPr="00A55D89">
              <w:t>drive</w:t>
            </w:r>
            <w:r>
              <w:t>n</w:t>
            </w:r>
          </w:p>
          <w:p w14:paraId="421B79B5" w14:textId="77777777" w:rsidR="00D358BE" w:rsidRDefault="00D358BE" w:rsidP="00381345">
            <w:pPr>
              <w:widowControl/>
            </w:pPr>
          </w:p>
          <w:p w14:paraId="77B406AA" w14:textId="77777777" w:rsidR="00D358BE" w:rsidRDefault="00D358BE" w:rsidP="00A3651E">
            <w:pPr>
              <w:pStyle w:val="ListParagraph"/>
              <w:widowControl/>
              <w:numPr>
                <w:ilvl w:val="1"/>
                <w:numId w:val="54"/>
              </w:numPr>
              <w:ind w:left="720"/>
            </w:pPr>
            <w:r w:rsidRPr="00A55D89">
              <w:t>Dedicated</w:t>
            </w:r>
          </w:p>
          <w:p w14:paraId="49FBAE27" w14:textId="5070B140" w:rsidR="00D358BE" w:rsidRPr="00A55D89" w:rsidRDefault="00D358BE" w:rsidP="00A3651E">
            <w:pPr>
              <w:pStyle w:val="ListParagraph"/>
              <w:widowControl/>
              <w:numPr>
                <w:ilvl w:val="1"/>
                <w:numId w:val="54"/>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A3651E">
            <w:pPr>
              <w:pStyle w:val="ListParagraph"/>
              <w:widowControl/>
              <w:numPr>
                <w:ilvl w:val="0"/>
                <w:numId w:val="51"/>
              </w:numPr>
              <w:ind w:left="216" w:hanging="216"/>
              <w:rPr>
                <w:b/>
                <w:bCs/>
              </w:rPr>
            </w:pPr>
            <w:r w:rsidRPr="00E30721">
              <w:t>accountable for actions, integrity, trustworthy</w:t>
            </w:r>
          </w:p>
          <w:p w14:paraId="3463A7EF" w14:textId="77777777" w:rsidR="00D358BE" w:rsidRPr="00215EDF" w:rsidRDefault="00D358BE" w:rsidP="00A3651E">
            <w:pPr>
              <w:pStyle w:val="ListParagraph"/>
              <w:widowControl/>
              <w:numPr>
                <w:ilvl w:val="0"/>
                <w:numId w:val="51"/>
              </w:numPr>
              <w:ind w:left="216" w:hanging="216"/>
              <w:rPr>
                <w:b/>
                <w:bCs/>
              </w:rPr>
            </w:pPr>
            <w:r w:rsidRPr="00E30721">
              <w:t>fair, consistent, objective</w:t>
            </w:r>
          </w:p>
          <w:p w14:paraId="6E2E4254" w14:textId="77777777" w:rsidR="00D358BE" w:rsidRPr="00215EDF" w:rsidRDefault="00D358BE" w:rsidP="00A3651E">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A3651E">
            <w:pPr>
              <w:pStyle w:val="ListParagraph"/>
              <w:widowControl/>
              <w:numPr>
                <w:ilvl w:val="0"/>
                <w:numId w:val="51"/>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A3651E">
            <w:pPr>
              <w:pStyle w:val="ListParagraph"/>
              <w:widowControl/>
              <w:numPr>
                <w:ilvl w:val="0"/>
                <w:numId w:val="52"/>
              </w:numPr>
            </w:pPr>
            <w:r w:rsidRPr="00A55D89">
              <w:t>Trustworthy</w:t>
            </w:r>
          </w:p>
          <w:p w14:paraId="7036E3AE" w14:textId="77777777" w:rsidR="00D358BE" w:rsidRPr="00112790" w:rsidRDefault="00D358BE" w:rsidP="00A3651E">
            <w:pPr>
              <w:pStyle w:val="ListParagraph"/>
              <w:widowControl/>
              <w:numPr>
                <w:ilvl w:val="1"/>
                <w:numId w:val="55"/>
              </w:numPr>
              <w:ind w:left="720"/>
            </w:pPr>
            <w:r w:rsidRPr="00A55D89">
              <w:t>Fair</w:t>
            </w:r>
          </w:p>
          <w:p w14:paraId="04C97729" w14:textId="77777777" w:rsidR="00D358BE" w:rsidRPr="00112790" w:rsidRDefault="00D358BE" w:rsidP="00A3651E">
            <w:pPr>
              <w:pStyle w:val="ListParagraph"/>
              <w:widowControl/>
              <w:numPr>
                <w:ilvl w:val="1"/>
                <w:numId w:val="55"/>
              </w:numPr>
              <w:ind w:left="720"/>
            </w:pPr>
            <w:r w:rsidRPr="00A55D89">
              <w:t>Transparent</w:t>
            </w:r>
          </w:p>
          <w:p w14:paraId="3FED1791" w14:textId="77777777" w:rsidR="00D358BE" w:rsidRDefault="00D358BE" w:rsidP="00381345">
            <w:pPr>
              <w:widowControl/>
            </w:pPr>
          </w:p>
          <w:p w14:paraId="74A9F44A" w14:textId="17D4CF39" w:rsidR="00D358BE" w:rsidRPr="00A55D89" w:rsidRDefault="00D358BE" w:rsidP="00A3651E">
            <w:pPr>
              <w:pStyle w:val="ListParagraph"/>
              <w:widowControl/>
              <w:numPr>
                <w:ilvl w:val="1"/>
                <w:numId w:val="55"/>
              </w:numPr>
              <w:ind w:left="720"/>
            </w:pPr>
            <w:r w:rsidRPr="00A55D89">
              <w:t>Promise keepers</w:t>
            </w:r>
          </w:p>
        </w:tc>
      </w:tr>
    </w:tbl>
    <w:p w14:paraId="2DEEB991" w14:textId="2BC4238A" w:rsidR="00D358BE" w:rsidRDefault="00D358BE" w:rsidP="00381345">
      <w:pPr>
        <w:widowControl/>
        <w:rPr>
          <w:b/>
        </w:rPr>
      </w:pPr>
      <w:bookmarkStart w:id="86" w:name="_Toc439003736"/>
      <w:bookmarkStart w:id="87" w:name="_Toc444854693"/>
      <w:bookmarkStart w:id="88" w:name="_Toc267124582"/>
    </w:p>
    <w:p w14:paraId="780BEFD5" w14:textId="4181DC56" w:rsidR="00D607AB" w:rsidRPr="00112790" w:rsidRDefault="00D607AB" w:rsidP="00381345">
      <w:pPr>
        <w:pStyle w:val="Heading3"/>
        <w:widowControl/>
      </w:pPr>
      <w:bookmarkStart w:id="89" w:name="_Toc470527337"/>
      <w:r>
        <w:t>Mission</w:t>
      </w:r>
      <w:bookmarkEnd w:id="86"/>
      <w:bookmarkEnd w:id="87"/>
      <w:bookmarkEnd w:id="89"/>
    </w:p>
    <w:p w14:paraId="7CFCACF8" w14:textId="77777777" w:rsidR="00D607AB" w:rsidRDefault="00D607AB" w:rsidP="00381345">
      <w:pPr>
        <w:widowControl/>
      </w:pPr>
    </w:p>
    <w:p w14:paraId="20F3AE1F" w14:textId="7CCF8254" w:rsidR="00671972" w:rsidRPr="00112790" w:rsidRDefault="0055520D" w:rsidP="00381345">
      <w:pPr>
        <w:widowControl/>
      </w:pPr>
      <w:r>
        <w:t>Mission focuses your action; it is what you do.</w:t>
      </w:r>
    </w:p>
    <w:p w14:paraId="4BFCFD9D" w14:textId="77777777" w:rsidR="0055520D" w:rsidRDefault="0055520D" w:rsidP="00381345">
      <w:pPr>
        <w:widowControl/>
      </w:pPr>
    </w:p>
    <w:p w14:paraId="0484AA32" w14:textId="664DD015" w:rsidR="00D607AB" w:rsidRPr="00112790" w:rsidRDefault="00E357FC" w:rsidP="00381345">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3"/>
      </w:r>
      <w:r w:rsidR="00D607AB">
        <w:t xml:space="preserve"> Here’s why: </w:t>
      </w:r>
    </w:p>
    <w:p w14:paraId="7081FCA1" w14:textId="77777777" w:rsidR="00D607AB" w:rsidRDefault="00D607AB" w:rsidP="00381345">
      <w:pPr>
        <w:widowControl/>
      </w:pPr>
    </w:p>
    <w:p w14:paraId="45C59CBB" w14:textId="5A1E81D1" w:rsidR="00D607AB" w:rsidRPr="00112790" w:rsidRDefault="00DB213E" w:rsidP="00271602">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4"/>
      </w:r>
    </w:p>
    <w:p w14:paraId="491A8FAB" w14:textId="77777777" w:rsidR="00D607AB" w:rsidRDefault="00D607AB" w:rsidP="00381345">
      <w:pPr>
        <w:widowControl/>
      </w:pPr>
    </w:p>
    <w:p w14:paraId="1B0675E1" w14:textId="5234ACFD" w:rsidR="00D607AB" w:rsidRPr="00112790" w:rsidRDefault="00D607AB" w:rsidP="00381345">
      <w:pPr>
        <w:widowControl/>
      </w:pPr>
      <w:r>
        <w:t>Paul Light in his study of innovative nonprofit and government organizations also found this pragmatic nature of mission</w:t>
      </w:r>
      <w:r w:rsidR="00E357FC">
        <w:t>:</w:t>
      </w:r>
      <w:r>
        <w:t xml:space="preserve"> “</w:t>
      </w:r>
      <w:r w:rsidRPr="00BC42F9">
        <w:t xml:space="preserve">Without a strong sense of mission, nonprofit and </w:t>
      </w:r>
      <w:r w:rsidRPr="00BC42F9">
        <w:lastRenderedPageBreak/>
        <w:t>government organizations cannot long sustain innovativeness.</w:t>
      </w:r>
      <w:r>
        <w:t xml:space="preserve"> </w:t>
      </w:r>
      <w:r w:rsidRPr="00BC42F9">
        <w:t>They will have no basis on which to say either yes or no.</w:t>
      </w:r>
      <w:r>
        <w:t>”</w:t>
      </w:r>
      <w:r w:rsidRPr="00BC42F9">
        <w:rPr>
          <w:rStyle w:val="FootnoteReference"/>
        </w:rPr>
        <w:endnoteReference w:id="125"/>
      </w:r>
    </w:p>
    <w:p w14:paraId="61E4FBA6" w14:textId="77777777" w:rsidR="00D607AB" w:rsidRDefault="00D607AB" w:rsidP="00381345">
      <w:pPr>
        <w:widowControl/>
      </w:pPr>
    </w:p>
    <w:p w14:paraId="2896F103" w14:textId="42FA9067" w:rsidR="00D607AB" w:rsidRPr="00112790" w:rsidRDefault="00D607AB" w:rsidP="00381345">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6"/>
      </w:r>
    </w:p>
    <w:p w14:paraId="41A8D489" w14:textId="77777777" w:rsidR="00D607AB" w:rsidRDefault="00D607AB" w:rsidP="00381345">
      <w:pPr>
        <w:widowControl/>
      </w:pPr>
    </w:p>
    <w:p w14:paraId="04EE5A73" w14:textId="77777777" w:rsidR="00D607AB" w:rsidRPr="00112790" w:rsidRDefault="00D607AB" w:rsidP="00381345">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381345">
      <w:pPr>
        <w:widowControl/>
      </w:pPr>
    </w:p>
    <w:p w14:paraId="626EDEA6" w14:textId="77777777" w:rsidR="00D607AB" w:rsidRPr="00112790" w:rsidRDefault="00D607AB" w:rsidP="00381345">
      <w:pPr>
        <w:widowControl/>
      </w:pPr>
      <w:r w:rsidRPr="00180056">
        <w:rPr>
          <w:b/>
        </w:rPr>
        <w:t>Mission is also valuable as the “sex drive of organizations</w:t>
      </w:r>
      <w:r>
        <w:t>.”</w:t>
      </w:r>
      <w:r>
        <w:rPr>
          <w:rStyle w:val="EndnoteReference"/>
        </w:rPr>
        <w:endnoteReference w:id="127"/>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8"/>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9"/>
      </w:r>
    </w:p>
    <w:p w14:paraId="5260696F" w14:textId="77777777" w:rsidR="00D607AB" w:rsidRDefault="00D607AB" w:rsidP="00381345">
      <w:pPr>
        <w:widowControl/>
      </w:pPr>
    </w:p>
    <w:p w14:paraId="57B9AD13" w14:textId="6C17D8E4" w:rsidR="00D607AB" w:rsidRPr="00112790" w:rsidRDefault="00D607AB" w:rsidP="00381345">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30"/>
      </w:r>
      <w:r>
        <w:t xml:space="preserve"> and “reveals the image the company seeks to project.”</w:t>
      </w:r>
      <w:r>
        <w:rPr>
          <w:rStyle w:val="EndnoteReference"/>
        </w:rPr>
        <w:endnoteReference w:id="131"/>
      </w:r>
      <w:r>
        <w:t xml:space="preserve"> As such, it becomes a repository of what the organization sees as its competitive advantage. </w:t>
      </w:r>
    </w:p>
    <w:p w14:paraId="0931A55F" w14:textId="77777777" w:rsidR="00D607AB" w:rsidRDefault="00D607AB" w:rsidP="00381345">
      <w:pPr>
        <w:widowControl/>
      </w:pPr>
    </w:p>
    <w:p w14:paraId="50A1DD77" w14:textId="77777777" w:rsidR="00D607AB" w:rsidRPr="00112790" w:rsidRDefault="00D531E2" w:rsidP="00381345">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2"/>
      </w:r>
      <w:r w:rsidR="00D607AB">
        <w:t xml:space="preserve"> </w:t>
      </w:r>
    </w:p>
    <w:p w14:paraId="6CBA01A8" w14:textId="77777777" w:rsidR="00D607AB" w:rsidRDefault="00D607AB" w:rsidP="00381345">
      <w:pPr>
        <w:widowControl/>
      </w:pPr>
    </w:p>
    <w:p w14:paraId="36DE8BA8" w14:textId="77777777" w:rsidR="00D607AB" w:rsidRPr="00112790" w:rsidRDefault="00D607AB" w:rsidP="00381345">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3"/>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4"/>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5"/>
      </w:r>
    </w:p>
    <w:p w14:paraId="12A08F2A" w14:textId="77777777" w:rsidR="00D607AB" w:rsidRDefault="00D607AB" w:rsidP="00381345">
      <w:pPr>
        <w:widowControl/>
      </w:pPr>
    </w:p>
    <w:p w14:paraId="34A0FDA6" w14:textId="77777777" w:rsidR="00D607AB" w:rsidRPr="00112790" w:rsidRDefault="00D607AB" w:rsidP="00381345">
      <w:pPr>
        <w:widowControl/>
      </w:pPr>
      <w:r>
        <w:t>A well-crafted mission addresses three questions:</w:t>
      </w:r>
    </w:p>
    <w:p w14:paraId="1F2F9669" w14:textId="77777777" w:rsidR="00D607AB" w:rsidRDefault="00D607AB" w:rsidP="00381345">
      <w:pPr>
        <w:widowControl/>
      </w:pPr>
    </w:p>
    <w:p w14:paraId="7FA9EA18" w14:textId="77777777" w:rsidR="00D607AB" w:rsidRPr="00112790" w:rsidRDefault="00D607AB" w:rsidP="00381345">
      <w:pPr>
        <w:pStyle w:val="ListParagraph"/>
        <w:widowControl/>
        <w:numPr>
          <w:ilvl w:val="0"/>
          <w:numId w:val="26"/>
        </w:numPr>
      </w:pPr>
      <w:r>
        <w:t>Who do we serve (our customers, clients)?</w:t>
      </w:r>
    </w:p>
    <w:p w14:paraId="3486A483" w14:textId="35B17637" w:rsidR="0024156A" w:rsidRPr="00112790" w:rsidRDefault="00EC109E" w:rsidP="00381345">
      <w:pPr>
        <w:pStyle w:val="ListParagraph"/>
        <w:widowControl/>
        <w:numPr>
          <w:ilvl w:val="0"/>
          <w:numId w:val="26"/>
        </w:numPr>
      </w:pPr>
      <w:r>
        <w:t>What change</w:t>
      </w:r>
      <w:r w:rsidR="00D607AB">
        <w:t xml:space="preserve"> do they experience in their lives?</w:t>
      </w:r>
    </w:p>
    <w:p w14:paraId="2C6210EE" w14:textId="77777777" w:rsidR="00D607AB" w:rsidRPr="00112790" w:rsidRDefault="00D607AB" w:rsidP="00381345">
      <w:pPr>
        <w:pStyle w:val="ListParagraph"/>
        <w:widowControl/>
        <w:numPr>
          <w:ilvl w:val="0"/>
          <w:numId w:val="26"/>
        </w:numPr>
      </w:pPr>
      <w:r>
        <w:t xml:space="preserve">How are we better than our rivals (our competitive advantage)? </w:t>
      </w:r>
    </w:p>
    <w:p w14:paraId="49303E0C" w14:textId="77777777" w:rsidR="00D607AB" w:rsidRDefault="00D607AB" w:rsidP="00381345">
      <w:pPr>
        <w:widowControl/>
      </w:pPr>
    </w:p>
    <w:p w14:paraId="5AC9260E" w14:textId="0CA2328A" w:rsidR="00D607AB" w:rsidRPr="00112790" w:rsidRDefault="00D607AB" w:rsidP="00381345">
      <w:pPr>
        <w:widowControl/>
      </w:pPr>
      <w:r>
        <w:t xml:space="preserve">Notice that the verbs in these questions are present tense. As such, the mission statement is about what you are doing in the here and now; it is not about where you’re going in the future. In other words, a mission is not a strategy for the future. A mission is </w:t>
      </w:r>
      <w:r>
        <w:lastRenderedPageBreak/>
        <w:t>in the present tense and describes the why of the organization; strategy is future oriented, the where are we going.</w:t>
      </w:r>
      <w:r w:rsidR="00DB32A1">
        <w:t xml:space="preserve"> </w:t>
      </w:r>
    </w:p>
    <w:p w14:paraId="71C5BCCD" w14:textId="77777777" w:rsidR="00D607AB" w:rsidRDefault="00D607AB" w:rsidP="00381345">
      <w:pPr>
        <w:widowControl/>
      </w:pPr>
    </w:p>
    <w:p w14:paraId="49E8FCE2" w14:textId="38EC9362" w:rsidR="00D607AB" w:rsidRPr="00112790" w:rsidRDefault="00D607AB" w:rsidP="00381345">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381345">
      <w:pPr>
        <w:pStyle w:val="Heading4"/>
        <w:widowControl/>
      </w:pPr>
      <w:bookmarkStart w:id="90" w:name="_Toc255766335"/>
      <w:bookmarkStart w:id="91" w:name="_Toc263618717"/>
      <w:bookmarkStart w:id="92" w:name="_Toc264188283"/>
      <w:bookmarkStart w:id="93" w:name="_Toc265049239"/>
      <w:bookmarkStart w:id="94" w:name="_Toc265747116"/>
      <w:bookmarkStart w:id="95" w:name="_Toc266280847"/>
      <w:bookmarkStart w:id="96" w:name="_Toc268190408"/>
      <w:bookmarkStart w:id="97" w:name="_Toc444854694"/>
      <w:bookmarkStart w:id="98" w:name="_Toc470527338"/>
      <w:r w:rsidRPr="00734CFB">
        <w:t>Who</w:t>
      </w:r>
      <w:bookmarkEnd w:id="90"/>
      <w:bookmarkEnd w:id="91"/>
      <w:bookmarkEnd w:id="92"/>
      <w:bookmarkEnd w:id="93"/>
      <w:bookmarkEnd w:id="94"/>
      <w:bookmarkEnd w:id="95"/>
      <w:bookmarkEnd w:id="96"/>
      <w:r>
        <w:t xml:space="preserve"> do we serve?</w:t>
      </w:r>
      <w:bookmarkEnd w:id="97"/>
      <w:bookmarkEnd w:id="98"/>
    </w:p>
    <w:p w14:paraId="77B7CCF2" w14:textId="77777777" w:rsidR="00D607AB" w:rsidRDefault="00D607AB" w:rsidP="00381345">
      <w:pPr>
        <w:widowControl/>
      </w:pPr>
    </w:p>
    <w:p w14:paraId="613E4FC8" w14:textId="5F670D09" w:rsidR="00D607AB" w:rsidRPr="00112790" w:rsidRDefault="00D607AB" w:rsidP="00381345">
      <w:pPr>
        <w:widowControl/>
      </w:pPr>
      <w:r>
        <w:t xml:space="preserve">By beginning mission with the question of customers, you ensure that they are its focus. </w:t>
      </w:r>
      <w:r w:rsidR="00086252">
        <w:t>This</w:t>
      </w:r>
      <w:r>
        <w:t xml:space="preserve"> is a basic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381345">
      <w:pPr>
        <w:widowControl/>
      </w:pPr>
    </w:p>
    <w:p w14:paraId="2132DE23" w14:textId="77777777" w:rsidR="00D607AB" w:rsidRPr="00112790" w:rsidRDefault="00D607AB" w:rsidP="00381345">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381345">
      <w:pPr>
        <w:widowControl/>
      </w:pPr>
    </w:p>
    <w:p w14:paraId="5E01C2F3" w14:textId="77777777" w:rsidR="00D607AB" w:rsidRPr="00112790" w:rsidRDefault="00D607AB" w:rsidP="00381345">
      <w:pPr>
        <w:widowControl/>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381345">
      <w:pPr>
        <w:widowControl/>
      </w:pPr>
    </w:p>
    <w:p w14:paraId="29536C69" w14:textId="77777777" w:rsidR="00D607AB" w:rsidRPr="00112790" w:rsidRDefault="00D607AB" w:rsidP="00381345">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6"/>
      </w:r>
      <w:r>
        <w:t xml:space="preserve">  </w:t>
      </w:r>
    </w:p>
    <w:p w14:paraId="0072D0CA" w14:textId="77777777" w:rsidR="00D607AB" w:rsidRDefault="00D607AB" w:rsidP="00381345">
      <w:pPr>
        <w:widowControl/>
      </w:pPr>
    </w:p>
    <w:p w14:paraId="4FC0844A" w14:textId="1F90CC90" w:rsidR="00D607AB" w:rsidRPr="00112790" w:rsidRDefault="00D607AB" w:rsidP="00381345">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381345">
      <w:pPr>
        <w:widowControl/>
      </w:pPr>
    </w:p>
    <w:p w14:paraId="3A673DBE" w14:textId="77777777" w:rsidR="00D607AB" w:rsidRPr="00112790" w:rsidRDefault="00D607AB" w:rsidP="00381345">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7"/>
      </w:r>
      <w:r>
        <w:t xml:space="preserve"> begins with mission, which he immediately follows with </w:t>
      </w:r>
      <w:r w:rsidRPr="003B5DB8">
        <w:t>“Who is our customer?</w:t>
      </w:r>
      <w:r>
        <w:t>”</w:t>
      </w:r>
      <w:r>
        <w:rPr>
          <w:rStyle w:val="EndnoteReference"/>
        </w:rPr>
        <w:endnoteReference w:id="138"/>
      </w:r>
      <w:r>
        <w:t xml:space="preserve"> He defines his two types of customers this way:</w:t>
      </w:r>
    </w:p>
    <w:p w14:paraId="25B877BE" w14:textId="77777777" w:rsidR="00D607AB" w:rsidRDefault="00D607AB" w:rsidP="00381345">
      <w:pPr>
        <w:widowControl/>
      </w:pPr>
    </w:p>
    <w:p w14:paraId="30D68612" w14:textId="77777777" w:rsidR="00D607AB" w:rsidRPr="00112790" w:rsidRDefault="00D607AB" w:rsidP="00381345">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9"/>
      </w:r>
    </w:p>
    <w:p w14:paraId="30E23668" w14:textId="77777777" w:rsidR="00D607AB" w:rsidRDefault="00D607AB" w:rsidP="00381345">
      <w:pPr>
        <w:widowControl/>
      </w:pPr>
    </w:p>
    <w:p w14:paraId="714E13C3" w14:textId="43921B0C" w:rsidR="00D607AB" w:rsidRPr="00112790" w:rsidRDefault="00D607AB" w:rsidP="00381345">
      <w:pPr>
        <w:widowControl/>
      </w:pPr>
      <w:r>
        <w:lastRenderedPageBreak/>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40"/>
      </w:r>
    </w:p>
    <w:p w14:paraId="5B5913D4" w14:textId="77777777" w:rsidR="00D607AB" w:rsidRDefault="00D607AB" w:rsidP="00381345">
      <w:pPr>
        <w:widowControl/>
      </w:pPr>
    </w:p>
    <w:p w14:paraId="035A8CC1" w14:textId="51925291" w:rsidR="00677DA9" w:rsidRPr="00112790" w:rsidRDefault="00D607AB" w:rsidP="00381345">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381345">
      <w:pPr>
        <w:widowControl/>
      </w:pPr>
    </w:p>
    <w:p w14:paraId="136D62C4" w14:textId="57B8EF46" w:rsidR="00D607AB" w:rsidRPr="00112790" w:rsidRDefault="00D607AB" w:rsidP="00381345">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136"/>
        <w:gridCol w:w="3440"/>
      </w:tblGrid>
      <w:tr w:rsidR="00D607AB" w:rsidRPr="00D135CB" w14:paraId="56A818D7" w14:textId="77777777" w:rsidTr="00D358BE">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381345">
            <w:pPr>
              <w:widowControl/>
              <w:jc w:val="center"/>
            </w:pPr>
            <w:r w:rsidRPr="00D135CB">
              <w:br w:type="page"/>
            </w:r>
            <w:r w:rsidRPr="00D135CB">
              <w:rPr>
                <w:i/>
              </w:rPr>
              <w:br w:type="page"/>
            </w:r>
            <w:r w:rsidRPr="00D135CB">
              <w:t>Ideas</w:t>
            </w:r>
          </w:p>
        </w:tc>
        <w:tc>
          <w:tcPr>
            <w:tcW w:w="3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381345">
            <w:pPr>
              <w:widowControl/>
              <w:jc w:val="center"/>
            </w:pPr>
            <w:r w:rsidRPr="00D135CB">
              <w:t>Results</w:t>
            </w:r>
          </w:p>
        </w:tc>
      </w:tr>
      <w:tr w:rsidR="00D607AB" w:rsidRPr="00A55D89" w14:paraId="5B723459" w14:textId="77777777" w:rsidTr="00312E5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A3651E">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792C2B">
            <w:pPr>
              <w:widowControl/>
              <w:jc w:val="center"/>
            </w:pPr>
            <w:r w:rsidRPr="00A55D89">
              <w:t>Youth in our community</w:t>
            </w:r>
          </w:p>
        </w:tc>
      </w:tr>
      <w:tr w:rsidR="00D607AB" w:rsidRPr="00112790" w14:paraId="2F09F444" w14:textId="77777777" w:rsidTr="00312E5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381345">
            <w:pPr>
              <w:widowControl/>
              <w:jc w:val="center"/>
            </w:pPr>
            <w:r w:rsidRPr="00112790">
              <w:t>-------------- Ideas not chosen --------------</w:t>
            </w:r>
          </w:p>
          <w:p w14:paraId="3F07F631" w14:textId="77777777" w:rsidR="00677DA9" w:rsidRPr="00312E53" w:rsidRDefault="00D607AB" w:rsidP="00A3651E">
            <w:pPr>
              <w:pStyle w:val="ListParagraph"/>
              <w:widowControl/>
              <w:numPr>
                <w:ilvl w:val="0"/>
                <w:numId w:val="56"/>
              </w:numPr>
              <w:ind w:left="216" w:hanging="216"/>
              <w:rPr>
                <w:b/>
                <w:bCs/>
              </w:rPr>
            </w:pPr>
            <w:r w:rsidRPr="00A55D89">
              <w:t>adult leaders, counselors, volunteers, board (26)</w:t>
            </w:r>
          </w:p>
          <w:p w14:paraId="2F7C92A3" w14:textId="6CC029D1" w:rsidR="00D607AB" w:rsidRPr="00312E53" w:rsidRDefault="00D607AB" w:rsidP="00A3651E">
            <w:pPr>
              <w:pStyle w:val="ListParagraph"/>
              <w:widowControl/>
              <w:numPr>
                <w:ilvl w:val="0"/>
                <w:numId w:val="56"/>
              </w:numPr>
              <w:ind w:left="216" w:hanging="216"/>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381345">
            <w:pPr>
              <w:widowControl/>
            </w:pPr>
          </w:p>
        </w:tc>
      </w:tr>
      <w:tr w:rsidR="00D607AB" w:rsidRPr="00112790" w14:paraId="0F245571" w14:textId="77777777" w:rsidTr="00D358BE">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A3651E">
            <w:pPr>
              <w:pStyle w:val="ListParagraph"/>
              <w:widowControl/>
              <w:numPr>
                <w:ilvl w:val="0"/>
                <w:numId w:val="56"/>
              </w:numPr>
              <w:ind w:left="216" w:hanging="216"/>
              <w:rPr>
                <w:b/>
                <w:bCs/>
              </w:rPr>
            </w:pPr>
            <w:r w:rsidRPr="00A55D89">
              <w:t>parents, families (8)</w:t>
            </w:r>
          </w:p>
          <w:p w14:paraId="32723659" w14:textId="77777777" w:rsidR="00D607AB" w:rsidRPr="00312E53" w:rsidRDefault="00D607AB" w:rsidP="00A3651E">
            <w:pPr>
              <w:pStyle w:val="ListParagraph"/>
              <w:widowControl/>
              <w:numPr>
                <w:ilvl w:val="0"/>
                <w:numId w:val="56"/>
              </w:numPr>
              <w:ind w:left="216" w:hanging="216"/>
              <w:rPr>
                <w:b/>
                <w:bCs/>
              </w:rPr>
            </w:pPr>
            <w:r w:rsidRPr="00A55D89">
              <w:t>mankind, stakeholders, society values, society, communities (4)</w:t>
            </w:r>
          </w:p>
        </w:tc>
        <w:tc>
          <w:tcPr>
            <w:tcW w:w="3446" w:type="dxa"/>
            <w:tcBorders>
              <w:top w:val="nil"/>
              <w:left w:val="single" w:sz="4" w:space="0" w:color="auto"/>
              <w:bottom w:val="single" w:sz="4" w:space="0" w:color="auto"/>
              <w:right w:val="single" w:sz="4" w:space="0" w:color="auto"/>
            </w:tcBorders>
          </w:tcPr>
          <w:p w14:paraId="629BD417" w14:textId="77777777" w:rsidR="00D607AB" w:rsidRPr="00A55D89" w:rsidRDefault="00D607AB" w:rsidP="00381345">
            <w:pPr>
              <w:widowControl/>
            </w:pPr>
          </w:p>
        </w:tc>
      </w:tr>
      <w:tr w:rsidR="00D607AB" w:rsidRPr="00112790" w14:paraId="42C0C209" w14:textId="77777777" w:rsidTr="00312E5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A3651E">
            <w:pPr>
              <w:pStyle w:val="ListParagraph"/>
              <w:widowControl/>
              <w:numPr>
                <w:ilvl w:val="0"/>
                <w:numId w:val="56"/>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A3651E">
            <w:pPr>
              <w:pStyle w:val="ListParagraph"/>
              <w:widowControl/>
              <w:numPr>
                <w:ilvl w:val="0"/>
                <w:numId w:val="56"/>
              </w:numPr>
              <w:ind w:left="216" w:hanging="216"/>
              <w:rPr>
                <w:b/>
                <w:bCs/>
              </w:rPr>
            </w:pPr>
            <w:r w:rsidRPr="00A55D89">
              <w:t>character organizations (1)</w:t>
            </w:r>
          </w:p>
          <w:p w14:paraId="589DCAD8" w14:textId="77777777" w:rsidR="00D607AB" w:rsidRPr="00312E53" w:rsidRDefault="00D607AB" w:rsidP="00A3651E">
            <w:pPr>
              <w:pStyle w:val="ListParagraph"/>
              <w:widowControl/>
              <w:numPr>
                <w:ilvl w:val="0"/>
                <w:numId w:val="56"/>
              </w:numPr>
              <w:ind w:left="216" w:hanging="216"/>
              <w:rPr>
                <w:b/>
                <w:bCs/>
              </w:rPr>
            </w:pPr>
            <w:r w:rsidRPr="00A55D89">
              <w:t>national office</w:t>
            </w:r>
            <w:r w:rsidR="000D0D60">
              <w:t xml:space="preserve"> (0)</w:t>
            </w:r>
          </w:p>
          <w:p w14:paraId="387BA94B" w14:textId="77777777" w:rsidR="00D607AB" w:rsidRPr="00312E53" w:rsidRDefault="00D607AB" w:rsidP="00A3651E">
            <w:pPr>
              <w:pStyle w:val="ListParagraph"/>
              <w:widowControl/>
              <w:numPr>
                <w:ilvl w:val="0"/>
                <w:numId w:val="56"/>
              </w:numPr>
              <w:ind w:left="216" w:hanging="216"/>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381345">
            <w:pPr>
              <w:widowControl/>
            </w:pPr>
          </w:p>
        </w:tc>
      </w:tr>
    </w:tbl>
    <w:p w14:paraId="77E09FC5" w14:textId="77777777" w:rsidR="00D607AB" w:rsidRDefault="00D607AB" w:rsidP="00381345">
      <w:pPr>
        <w:widowControl/>
      </w:pPr>
    </w:p>
    <w:p w14:paraId="7F5E33DC" w14:textId="77777777" w:rsidR="00D607AB" w:rsidRPr="00112790" w:rsidRDefault="00D607AB" w:rsidP="00381345">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9" w:name="_Toc255766336"/>
      <w:bookmarkStart w:id="100" w:name="_Toc263618718"/>
      <w:bookmarkStart w:id="101" w:name="_Toc264188284"/>
      <w:bookmarkStart w:id="102" w:name="_Toc265049240"/>
      <w:bookmarkStart w:id="103" w:name="_Toc265747117"/>
      <w:bookmarkStart w:id="104" w:name="_Toc266280848"/>
      <w:bookmarkStart w:id="105" w:name="_Toc268190409"/>
    </w:p>
    <w:p w14:paraId="5BF88352" w14:textId="77777777" w:rsidR="00D607AB" w:rsidRDefault="00D607AB" w:rsidP="00381345">
      <w:pPr>
        <w:pStyle w:val="Heading4"/>
        <w:widowControl/>
      </w:pPr>
    </w:p>
    <w:p w14:paraId="67D2B921" w14:textId="77777777" w:rsidR="00D607AB" w:rsidRPr="00112790" w:rsidRDefault="00D607AB" w:rsidP="00381345">
      <w:pPr>
        <w:pStyle w:val="Heading4"/>
        <w:widowControl/>
      </w:pPr>
      <w:bookmarkStart w:id="106" w:name="_Toc444854695"/>
      <w:bookmarkStart w:id="107" w:name="_Toc470527339"/>
      <w:r w:rsidRPr="005D55B9">
        <w:t xml:space="preserve">What </w:t>
      </w:r>
      <w:bookmarkEnd w:id="99"/>
      <w:bookmarkEnd w:id="100"/>
      <w:bookmarkEnd w:id="101"/>
      <w:bookmarkEnd w:id="102"/>
      <w:bookmarkEnd w:id="103"/>
      <w:bookmarkEnd w:id="104"/>
      <w:bookmarkEnd w:id="105"/>
      <w:r w:rsidR="002B233A">
        <w:t>change</w:t>
      </w:r>
      <w:r w:rsidRPr="005D55B9">
        <w:t xml:space="preserve"> do they experience</w:t>
      </w:r>
      <w:r>
        <w:t>?</w:t>
      </w:r>
      <w:bookmarkEnd w:id="106"/>
      <w:bookmarkEnd w:id="107"/>
    </w:p>
    <w:p w14:paraId="1A1506C0" w14:textId="77777777" w:rsidR="00D607AB" w:rsidRDefault="00D607AB" w:rsidP="00381345">
      <w:pPr>
        <w:widowControl/>
      </w:pPr>
    </w:p>
    <w:p w14:paraId="33B0AC79" w14:textId="160915BC" w:rsidR="00D607AB" w:rsidRPr="00112790" w:rsidRDefault="00D607AB" w:rsidP="00381345">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381345">
      <w:pPr>
        <w:widowControl/>
      </w:pPr>
    </w:p>
    <w:p w14:paraId="64849FC2" w14:textId="216A40AA" w:rsidR="00D607AB" w:rsidRPr="00112790" w:rsidRDefault="00D607AB" w:rsidP="00381345">
      <w:pPr>
        <w:widowControl/>
      </w:pPr>
      <w:r>
        <w:lastRenderedPageBreak/>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381345">
      <w:pPr>
        <w:widowControl/>
      </w:pPr>
    </w:p>
    <w:p w14:paraId="2B100EE1" w14:textId="1250F153" w:rsidR="00D607AB" w:rsidRPr="00112790" w:rsidRDefault="00D607AB" w:rsidP="00381345">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381345">
      <w:pPr>
        <w:widowControl/>
      </w:pPr>
    </w:p>
    <w:p w14:paraId="00C107BA" w14:textId="77777777" w:rsidR="00D607AB" w:rsidRPr="00112790" w:rsidRDefault="009B2A09" w:rsidP="00381345">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381345">
      <w:pPr>
        <w:widowControl/>
      </w:pPr>
    </w:p>
    <w:p w14:paraId="4FCDB5C0" w14:textId="7BCF908F" w:rsidR="00D607AB" w:rsidRPr="00112790" w:rsidRDefault="00BB1FB8" w:rsidP="00381345">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381345">
      <w:pPr>
        <w:widowControl/>
      </w:pPr>
    </w:p>
    <w:p w14:paraId="0BE11F64" w14:textId="579362FC" w:rsidR="0043590B" w:rsidRPr="00112790" w:rsidRDefault="00D607AB" w:rsidP="00381345">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381345">
      <w:pPr>
        <w:widowControl/>
      </w:pPr>
    </w:p>
    <w:p w14:paraId="0C8F8062" w14:textId="72F3164A" w:rsidR="00D607AB" w:rsidRPr="00112790" w:rsidRDefault="00D607AB" w:rsidP="00381345">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381345">
      <w:pPr>
        <w:widowControl/>
      </w:pPr>
    </w:p>
    <w:p w14:paraId="534D8306" w14:textId="5BE74371" w:rsidR="00D607AB" w:rsidRPr="00112790" w:rsidRDefault="003B3F8A" w:rsidP="00381345">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381345">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792C2B">
            <w:pPr>
              <w:widowControl/>
              <w:jc w:val="center"/>
            </w:pPr>
            <w:r w:rsidRPr="00A55D89">
              <w:t>Results</w:t>
            </w:r>
          </w:p>
        </w:tc>
      </w:tr>
      <w:tr w:rsidR="00D607AB" w:rsidRPr="00112790" w14:paraId="47A00A98" w14:textId="77777777" w:rsidTr="004A41DA">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A3651E">
            <w:pPr>
              <w:pStyle w:val="ListParagraph"/>
              <w:widowControl/>
              <w:numPr>
                <w:ilvl w:val="0"/>
                <w:numId w:val="57"/>
              </w:numPr>
              <w:ind w:left="216" w:hanging="216"/>
            </w:pPr>
            <w:r w:rsidRPr="00A55D89">
              <w:t>character, relationship with God, sense of honesty, values, value system, integrity (40)</w:t>
            </w:r>
          </w:p>
          <w:p w14:paraId="6355A51F" w14:textId="77777777" w:rsidR="00D607AB" w:rsidRPr="00112790" w:rsidRDefault="00D607AB" w:rsidP="00A3651E">
            <w:pPr>
              <w:pStyle w:val="ListParagraph"/>
              <w:widowControl/>
              <w:numPr>
                <w:ilvl w:val="0"/>
                <w:numId w:val="57"/>
              </w:numPr>
              <w:ind w:left="216" w:hanging="216"/>
            </w:pPr>
            <w:r w:rsidRPr="00A55D89">
              <w:lastRenderedPageBreak/>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792C2B">
            <w:pPr>
              <w:widowControl/>
              <w:jc w:val="center"/>
            </w:pPr>
            <w:r w:rsidRPr="00A55D89">
              <w:lastRenderedPageBreak/>
              <w:t>Character-centered</w:t>
            </w:r>
          </w:p>
          <w:p w14:paraId="62296F81" w14:textId="77777777" w:rsidR="00D607AB" w:rsidRDefault="00D607AB" w:rsidP="00792C2B">
            <w:pPr>
              <w:widowControl/>
              <w:jc w:val="center"/>
            </w:pPr>
          </w:p>
          <w:p w14:paraId="6AA7A045" w14:textId="77777777" w:rsidR="00D607AB" w:rsidRPr="00112790" w:rsidRDefault="00D607AB" w:rsidP="00792C2B">
            <w:pPr>
              <w:widowControl/>
              <w:jc w:val="center"/>
            </w:pPr>
            <w:r w:rsidRPr="00A55D89">
              <w:t>Skills good for life</w:t>
            </w:r>
          </w:p>
          <w:p w14:paraId="3BBC734C" w14:textId="77777777" w:rsidR="00D607AB" w:rsidRPr="00A55D89" w:rsidRDefault="00D607AB" w:rsidP="00792C2B">
            <w:pPr>
              <w:widowControl/>
              <w:jc w:val="center"/>
            </w:pPr>
          </w:p>
        </w:tc>
      </w:tr>
      <w:tr w:rsidR="00D607AB" w:rsidRPr="00112790" w14:paraId="0E757425" w14:textId="77777777" w:rsidTr="004A41DA">
        <w:trPr>
          <w:trHeight w:val="1616"/>
          <w:jc w:val="center"/>
        </w:trPr>
        <w:tc>
          <w:tcPr>
            <w:tcW w:w="6325" w:type="dxa"/>
            <w:tcBorders>
              <w:top w:val="single" w:sz="4" w:space="0" w:color="auto"/>
              <w:left w:val="single" w:sz="4" w:space="0" w:color="auto"/>
              <w:bottom w:val="single" w:sz="4" w:space="0" w:color="auto"/>
            </w:tcBorders>
          </w:tcPr>
          <w:p w14:paraId="61C336D8" w14:textId="77777777" w:rsidR="00D607AB" w:rsidRPr="00112790" w:rsidRDefault="00D607AB" w:rsidP="00381345">
            <w:pPr>
              <w:widowControl/>
              <w:jc w:val="center"/>
            </w:pPr>
            <w:r w:rsidRPr="00FD0BA9">
              <w:t>----- Ideas not chosen -----</w:t>
            </w:r>
          </w:p>
          <w:p w14:paraId="191BDD34" w14:textId="77777777" w:rsidR="00D607AB" w:rsidRPr="00112790" w:rsidRDefault="00D607AB" w:rsidP="00A3651E">
            <w:pPr>
              <w:pStyle w:val="ListParagraph"/>
              <w:widowControl/>
              <w:numPr>
                <w:ilvl w:val="0"/>
                <w:numId w:val="57"/>
              </w:numPr>
              <w:ind w:left="216" w:hanging="216"/>
            </w:pPr>
            <w:r w:rsidRPr="00A55D89">
              <w:t>experience leadership at younger age, career path, learn to take initiative, structure, (20)</w:t>
            </w:r>
          </w:p>
          <w:p w14:paraId="5D01DA79" w14:textId="77777777" w:rsidR="00D607AB" w:rsidRPr="00112790" w:rsidRDefault="00D607AB" w:rsidP="00A3651E">
            <w:pPr>
              <w:pStyle w:val="ListParagraph"/>
              <w:widowControl/>
              <w:numPr>
                <w:ilvl w:val="0"/>
                <w:numId w:val="57"/>
              </w:numPr>
              <w:ind w:left="216" w:hanging="216"/>
            </w:pPr>
            <w:r w:rsidRPr="00A55D89">
              <w:t>self-confidence, self-reliance, pride in yourself, confident in skills, higher self-esteem (15)</w:t>
            </w:r>
          </w:p>
          <w:p w14:paraId="2B2731D8" w14:textId="77777777" w:rsidR="00D607AB" w:rsidRPr="00112790" w:rsidRDefault="00D607AB" w:rsidP="00A3651E">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19AFF5CD" w14:textId="77777777" w:rsidR="00D607AB" w:rsidRPr="00A55D89" w:rsidRDefault="00D607AB" w:rsidP="00792C2B">
            <w:pPr>
              <w:widowControl/>
              <w:jc w:val="center"/>
            </w:pPr>
          </w:p>
        </w:tc>
      </w:tr>
      <w:tr w:rsidR="0032037F" w:rsidRPr="00112790" w14:paraId="62975CFC" w14:textId="77777777" w:rsidTr="004A41DA">
        <w:trPr>
          <w:trHeight w:val="1053"/>
          <w:jc w:val="center"/>
        </w:trPr>
        <w:tc>
          <w:tcPr>
            <w:tcW w:w="6325" w:type="dxa"/>
            <w:tcBorders>
              <w:top w:val="single" w:sz="4" w:space="0" w:color="auto"/>
              <w:left w:val="single" w:sz="4" w:space="0" w:color="auto"/>
              <w:bottom w:val="single" w:sz="4" w:space="0" w:color="auto"/>
            </w:tcBorders>
          </w:tcPr>
          <w:p w14:paraId="4AF56B89" w14:textId="77777777" w:rsidR="0032037F" w:rsidRPr="00112790" w:rsidRDefault="0032037F" w:rsidP="00A3651E">
            <w:pPr>
              <w:pStyle w:val="ListParagraph"/>
              <w:widowControl/>
              <w:numPr>
                <w:ilvl w:val="0"/>
                <w:numId w:val="57"/>
              </w:numPr>
              <w:ind w:left="216" w:hanging="216"/>
            </w:pPr>
            <w:r w:rsidRPr="00A55D89">
              <w:t>personal accountability, take responsibility, maturity (3)</w:t>
            </w:r>
          </w:p>
          <w:p w14:paraId="442B342C" w14:textId="77777777" w:rsidR="0032037F" w:rsidRPr="00312E53" w:rsidRDefault="0032037F" w:rsidP="00A3651E">
            <w:pPr>
              <w:pStyle w:val="ListParagraph"/>
              <w:widowControl/>
              <w:numPr>
                <w:ilvl w:val="0"/>
                <w:numId w:val="57"/>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A3651E">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0938C983" w14:textId="77777777" w:rsidR="0032037F" w:rsidRPr="00A55D89" w:rsidRDefault="0032037F" w:rsidP="00792C2B">
            <w:pPr>
              <w:widowControl/>
              <w:jc w:val="center"/>
            </w:pPr>
          </w:p>
        </w:tc>
      </w:tr>
    </w:tbl>
    <w:p w14:paraId="370D1816" w14:textId="7A859BF4" w:rsidR="00B87A34" w:rsidRDefault="00B87A34">
      <w:pPr>
        <w:widowControl/>
        <w:rPr>
          <w:b/>
        </w:rPr>
      </w:pPr>
      <w:bookmarkStart w:id="108" w:name="_Toc255766337"/>
      <w:bookmarkStart w:id="109" w:name="_Toc263618719"/>
      <w:bookmarkStart w:id="110" w:name="_Toc264188285"/>
      <w:bookmarkStart w:id="111" w:name="_Toc265049241"/>
      <w:bookmarkStart w:id="112" w:name="_Toc265747118"/>
      <w:bookmarkStart w:id="113" w:name="_Toc266280849"/>
      <w:bookmarkStart w:id="114" w:name="_Toc268190410"/>
      <w:bookmarkStart w:id="115" w:name="_Toc444854696"/>
    </w:p>
    <w:p w14:paraId="5091F2F5" w14:textId="694FD78C" w:rsidR="00D607AB" w:rsidRPr="00112790" w:rsidRDefault="00D607AB" w:rsidP="00381345">
      <w:pPr>
        <w:pStyle w:val="Heading4"/>
        <w:widowControl/>
      </w:pPr>
      <w:bookmarkStart w:id="116" w:name="_Toc470527340"/>
      <w:r>
        <w:t xml:space="preserve">How are we </w:t>
      </w:r>
      <w:bookmarkEnd w:id="108"/>
      <w:bookmarkEnd w:id="109"/>
      <w:bookmarkEnd w:id="110"/>
      <w:bookmarkEnd w:id="111"/>
      <w:bookmarkEnd w:id="112"/>
      <w:bookmarkEnd w:id="113"/>
      <w:bookmarkEnd w:id="114"/>
      <w:r>
        <w:t>better than rivals?</w:t>
      </w:r>
      <w:bookmarkEnd w:id="115"/>
      <w:bookmarkEnd w:id="116"/>
    </w:p>
    <w:p w14:paraId="0A227DD8" w14:textId="77777777" w:rsidR="00D607AB" w:rsidRDefault="00D607AB" w:rsidP="00381345">
      <w:pPr>
        <w:widowControl/>
      </w:pPr>
    </w:p>
    <w:p w14:paraId="68427CF7" w14:textId="75460EF7" w:rsidR="00D607AB" w:rsidRPr="00112790" w:rsidRDefault="00D607AB" w:rsidP="00381345">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41"/>
      </w:r>
    </w:p>
    <w:p w14:paraId="59C10418" w14:textId="77777777" w:rsidR="00D607AB" w:rsidRDefault="00D607AB" w:rsidP="00381345">
      <w:pPr>
        <w:widowControl/>
      </w:pPr>
    </w:p>
    <w:p w14:paraId="5CC6E9EE" w14:textId="15DFD3BC" w:rsidR="00D607AB" w:rsidRPr="00112790" w:rsidRDefault="00D607AB" w:rsidP="00381345">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381345">
      <w:pPr>
        <w:widowControl/>
      </w:pPr>
    </w:p>
    <w:p w14:paraId="3848C33B" w14:textId="637BA1C5" w:rsidR="00D607AB" w:rsidRPr="00112790" w:rsidRDefault="00D607AB" w:rsidP="00381345">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381345">
      <w:pPr>
        <w:widowControl/>
      </w:pPr>
    </w:p>
    <w:p w14:paraId="111FEE0D" w14:textId="77777777" w:rsidR="00D607AB" w:rsidRPr="00112790" w:rsidRDefault="00D607AB" w:rsidP="00381345">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2"/>
      </w:r>
      <w:r w:rsidRPr="00627077">
        <w:t xml:space="preserve"> Competitive advantage is the “presence of visible, obvious, and measurable ways in which your organization differs from and is better than its peers.”</w:t>
      </w:r>
      <w:r w:rsidRPr="00627077">
        <w:rPr>
          <w:rStyle w:val="EndnoteReference"/>
        </w:rPr>
        <w:endnoteReference w:id="143"/>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4"/>
      </w:r>
      <w:r w:rsidRPr="00627077">
        <w:t xml:space="preserve"> </w:t>
      </w:r>
    </w:p>
    <w:p w14:paraId="10FC2E2F" w14:textId="77777777" w:rsidR="00D607AB" w:rsidRDefault="00D607AB" w:rsidP="00381345">
      <w:pPr>
        <w:widowControl/>
      </w:pPr>
    </w:p>
    <w:p w14:paraId="35848329" w14:textId="18F9FC07" w:rsidR="00D607AB" w:rsidRPr="00112790" w:rsidRDefault="00D607AB" w:rsidP="00381345">
      <w:pPr>
        <w:widowControl/>
      </w:pPr>
      <w:r w:rsidRPr="00627077">
        <w:lastRenderedPageBreak/>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5"/>
      </w:r>
    </w:p>
    <w:p w14:paraId="37A89DAD" w14:textId="77777777" w:rsidR="00D607AB" w:rsidRDefault="00D607AB" w:rsidP="00381345">
      <w:pPr>
        <w:widowControl/>
      </w:pPr>
    </w:p>
    <w:p w14:paraId="5AB5D142" w14:textId="49465CE1" w:rsidR="00D607AB" w:rsidRPr="00112790" w:rsidRDefault="00D607AB" w:rsidP="00381345">
      <w:pPr>
        <w:widowControl/>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381345">
      <w:pPr>
        <w:widowControl/>
      </w:pPr>
    </w:p>
    <w:p w14:paraId="39003DC4" w14:textId="77777777" w:rsidR="00D607AB" w:rsidRPr="00112790" w:rsidRDefault="00D607AB" w:rsidP="00751644">
      <w:pPr>
        <w:pStyle w:val="Heading5"/>
        <w:widowControl/>
        <w:ind w:left="0" w:firstLine="720"/>
      </w:pPr>
      <w:bookmarkStart w:id="117" w:name="_Toc444854697"/>
      <w:r>
        <w:t>Freeform</w:t>
      </w:r>
      <w:bookmarkEnd w:id="117"/>
      <w:r w:rsidR="00A758C9">
        <w:t xml:space="preserve"> Method</w:t>
      </w:r>
    </w:p>
    <w:p w14:paraId="594E5E4B" w14:textId="77777777" w:rsidR="00D607AB" w:rsidRDefault="00D607AB" w:rsidP="00381345">
      <w:pPr>
        <w:widowControl/>
      </w:pPr>
    </w:p>
    <w:p w14:paraId="2E845823" w14:textId="77777777" w:rsidR="00D607AB" w:rsidRPr="00112790" w:rsidRDefault="00D607AB" w:rsidP="00381345">
      <w:pPr>
        <w:widowControl/>
      </w:pPr>
      <w:r>
        <w:t>Expert David La Piana recommends you go about it this way:</w:t>
      </w:r>
    </w:p>
    <w:p w14:paraId="2635F7FB" w14:textId="77777777" w:rsidR="00D607AB" w:rsidRDefault="00D607AB" w:rsidP="00381345">
      <w:pPr>
        <w:widowControl/>
      </w:pPr>
    </w:p>
    <w:p w14:paraId="7F7713AC" w14:textId="77777777" w:rsidR="00D607AB" w:rsidRPr="00112790" w:rsidRDefault="00D607AB" w:rsidP="00A3651E">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A3651E">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6"/>
      </w:r>
    </w:p>
    <w:p w14:paraId="656DBBF0" w14:textId="77777777" w:rsidR="00D607AB" w:rsidRDefault="00D607AB" w:rsidP="00381345">
      <w:pPr>
        <w:widowControl/>
      </w:pPr>
    </w:p>
    <w:p w14:paraId="3DCFE378" w14:textId="09CBABCF" w:rsidR="00D607AB" w:rsidRPr="00112790" w:rsidRDefault="00D607AB" w:rsidP="00381345">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381345">
      <w:pPr>
        <w:widowControl/>
      </w:pPr>
    </w:p>
    <w:p w14:paraId="670A23A7" w14:textId="77777777" w:rsidR="00D607AB" w:rsidRPr="00112790" w:rsidRDefault="00D607AB" w:rsidP="00381345">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381345">
      <w:pPr>
        <w:widowControl/>
      </w:pPr>
    </w:p>
    <w:p w14:paraId="18C692B1" w14:textId="01689B27" w:rsidR="00D607AB" w:rsidRPr="00112790" w:rsidRDefault="00D607AB" w:rsidP="00381345">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112790" w:rsidRDefault="00D607AB" w:rsidP="00381345">
            <w:pPr>
              <w:widowControl/>
              <w:jc w:val="center"/>
            </w:pPr>
            <w:r w:rsidRPr="00A55D89">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112790" w:rsidRDefault="00D607AB" w:rsidP="00792C2B">
            <w:pPr>
              <w:widowControl/>
              <w:jc w:val="center"/>
            </w:pPr>
            <w:r w:rsidRPr="00A55D89">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112790" w:rsidRDefault="00D607AB" w:rsidP="00A3651E">
            <w:pPr>
              <w:pStyle w:val="ListParagraph"/>
              <w:widowControl/>
              <w:numPr>
                <w:ilvl w:val="0"/>
                <w:numId w:val="58"/>
              </w:numPr>
              <w:ind w:left="216" w:hanging="216"/>
            </w:pPr>
            <w:r w:rsidRPr="00112790">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112790" w:rsidRDefault="00D607AB" w:rsidP="00792C2B">
            <w:pPr>
              <w:widowControl/>
              <w:jc w:val="center"/>
              <w:rPr>
                <w:b/>
              </w:rPr>
            </w:pPr>
            <w:r w:rsidRPr="00A55D89">
              <w:t>Everyone succeeds</w:t>
            </w:r>
          </w:p>
        </w:tc>
      </w:tr>
      <w:tr w:rsidR="0019188A" w:rsidRPr="00112790"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312E53" w:rsidRDefault="0019188A" w:rsidP="00381345">
            <w:pPr>
              <w:widowControl/>
              <w:jc w:val="center"/>
              <w:rPr>
                <w:szCs w:val="18"/>
              </w:rPr>
            </w:pPr>
            <w:r w:rsidRPr="00C15A74">
              <w:lastRenderedPageBreak/>
              <w:t>----- Ideas not chosen -----</w:t>
            </w:r>
          </w:p>
          <w:p w14:paraId="243FBA1D" w14:textId="658ADB1F" w:rsidR="0019188A" w:rsidRPr="00112790" w:rsidRDefault="0019188A" w:rsidP="00A3651E">
            <w:pPr>
              <w:pStyle w:val="ListParagraph"/>
              <w:widowControl/>
              <w:numPr>
                <w:ilvl w:val="0"/>
                <w:numId w:val="58"/>
              </w:numPr>
              <w:ind w:left="216" w:hanging="216"/>
            </w:pPr>
            <w:r w:rsidRPr="00112790">
              <w:t>for any kid, at</w:t>
            </w:r>
            <w:r w:rsidR="00CF1235" w:rsidRPr="00112790">
              <w:t>-</w:t>
            </w:r>
            <w:r w:rsidRPr="00112790">
              <w:t>risk urban youth, urban activities, buddies, geographic diversity, wide range of ages, flexibility for kids, special needs (19)</w:t>
            </w:r>
          </w:p>
          <w:p w14:paraId="3BD3A0EF" w14:textId="77777777" w:rsidR="0019188A" w:rsidRPr="00112790" w:rsidRDefault="0019188A" w:rsidP="00A3651E">
            <w:pPr>
              <w:pStyle w:val="ListParagraph"/>
              <w:widowControl/>
              <w:numPr>
                <w:ilvl w:val="0"/>
                <w:numId w:val="58"/>
              </w:numPr>
              <w:ind w:left="216" w:hanging="216"/>
            </w:pPr>
            <w:r w:rsidRPr="00112790">
              <w:t>values-driven programs, trust, history, reputation (19)</w:t>
            </w:r>
          </w:p>
          <w:p w14:paraId="40D1C5B8" w14:textId="77777777" w:rsidR="0019188A" w:rsidRPr="00112790" w:rsidRDefault="0019188A" w:rsidP="00A3651E">
            <w:pPr>
              <w:pStyle w:val="ListParagraph"/>
              <w:widowControl/>
              <w:numPr>
                <w:ilvl w:val="0"/>
                <w:numId w:val="58"/>
              </w:numPr>
              <w:ind w:left="216" w:hanging="216"/>
            </w:pPr>
            <w:r w:rsidRPr="00112790">
              <w:t>programs – programs – programs, order of the arrow, comprehensive, well-rounded (16)</w:t>
            </w:r>
          </w:p>
          <w:p w14:paraId="4A9AF5F7" w14:textId="77777777" w:rsidR="0019188A" w:rsidRPr="00112790" w:rsidRDefault="0019188A" w:rsidP="00A3651E">
            <w:pPr>
              <w:pStyle w:val="ListParagraph"/>
              <w:widowControl/>
              <w:numPr>
                <w:ilvl w:val="0"/>
                <w:numId w:val="58"/>
              </w:numPr>
              <w:ind w:left="216" w:hanging="216"/>
            </w:pPr>
            <w:r w:rsidRPr="00112790">
              <w:t>strong leader training, real leadership program</w:t>
            </w:r>
            <w:r w:rsidR="00CF1235" w:rsidRPr="00112790">
              <w:t>,</w:t>
            </w:r>
            <w:r w:rsidRPr="00112790">
              <w:t xml:space="preserve"> only one, boy-run, active engaged adult leaders (15)</w:t>
            </w:r>
          </w:p>
          <w:p w14:paraId="35DAE191" w14:textId="77777777" w:rsidR="0019188A" w:rsidRPr="00112790" w:rsidRDefault="0019188A" w:rsidP="00A3651E">
            <w:pPr>
              <w:pStyle w:val="ListParagraph"/>
              <w:widowControl/>
              <w:numPr>
                <w:ilvl w:val="0"/>
                <w:numId w:val="58"/>
              </w:numPr>
              <w:ind w:left="216" w:hanging="216"/>
            </w:pPr>
            <w:r w:rsidRPr="00112790">
              <w:t xml:space="preserve">fun, opportunity for travel, excitement, summer camp </w:t>
            </w:r>
            <w:r w:rsidR="00FF7AFC" w:rsidRPr="00112790">
              <w:t>(0)</w:t>
            </w:r>
          </w:p>
          <w:p w14:paraId="290C538A" w14:textId="77777777" w:rsidR="0019188A" w:rsidRPr="00112790" w:rsidRDefault="0019188A" w:rsidP="00A3651E">
            <w:pPr>
              <w:pStyle w:val="ListParagraph"/>
              <w:widowControl/>
              <w:numPr>
                <w:ilvl w:val="0"/>
                <w:numId w:val="58"/>
              </w:numPr>
              <w:ind w:left="216" w:hanging="216"/>
            </w:pPr>
            <w:r w:rsidRPr="00112790">
              <w:t>experience, high adventure program (14)</w:t>
            </w:r>
          </w:p>
          <w:p w14:paraId="58EDA322" w14:textId="77777777" w:rsidR="0019188A" w:rsidRPr="00112790" w:rsidRDefault="0019188A" w:rsidP="00A3651E">
            <w:pPr>
              <w:pStyle w:val="ListParagraph"/>
              <w:widowControl/>
              <w:numPr>
                <w:ilvl w:val="0"/>
                <w:numId w:val="58"/>
              </w:numPr>
              <w:ind w:left="216" w:hanging="216"/>
            </w:pPr>
            <w:r w:rsidRPr="00112790">
              <w:t>financial stability, do all kinds of things, high annual giving (3)</w:t>
            </w:r>
          </w:p>
          <w:p w14:paraId="2F982C90" w14:textId="77777777" w:rsidR="0019188A" w:rsidRPr="00112790" w:rsidRDefault="0019188A" w:rsidP="00A3651E">
            <w:pPr>
              <w:pStyle w:val="ListParagraph"/>
              <w:widowControl/>
              <w:numPr>
                <w:ilvl w:val="0"/>
                <w:numId w:val="58"/>
              </w:numPr>
              <w:ind w:left="216" w:hanging="216"/>
            </w:pPr>
            <w:r w:rsidRPr="00112790">
              <w:t>well organized, recruiting methods, effective marketing (7)</w:t>
            </w:r>
          </w:p>
          <w:p w14:paraId="7BF268A6" w14:textId="77777777" w:rsidR="0019188A" w:rsidRPr="00112790" w:rsidRDefault="0019188A" w:rsidP="00A3651E">
            <w:pPr>
              <w:pStyle w:val="ListParagraph"/>
              <w:widowControl/>
              <w:numPr>
                <w:ilvl w:val="0"/>
                <w:numId w:val="58"/>
              </w:numPr>
              <w:ind w:left="216" w:hanging="216"/>
            </w:pPr>
            <w:r w:rsidRPr="00112790">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792C2B">
            <w:pPr>
              <w:widowControl/>
              <w:jc w:val="cente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381345">
            <w:pPr>
              <w:pStyle w:val="ListParagraph"/>
              <w:widowControl/>
              <w:numPr>
                <w:ilvl w:val="0"/>
                <w:numId w:val="10"/>
              </w:numPr>
            </w:pPr>
          </w:p>
        </w:tc>
        <w:tc>
          <w:tcPr>
            <w:tcW w:w="2531" w:type="dxa"/>
            <w:tcBorders>
              <w:top w:val="nil"/>
              <w:left w:val="single" w:sz="4" w:space="0" w:color="auto"/>
              <w:bottom w:val="single" w:sz="4" w:space="0" w:color="auto"/>
              <w:right w:val="single" w:sz="4" w:space="0" w:color="auto"/>
            </w:tcBorders>
          </w:tcPr>
          <w:p w14:paraId="324EAA17" w14:textId="77777777" w:rsidR="0019188A" w:rsidRPr="00112790" w:rsidRDefault="0019188A" w:rsidP="00792C2B">
            <w:pPr>
              <w:widowControl/>
              <w:jc w:val="center"/>
            </w:pPr>
          </w:p>
        </w:tc>
      </w:tr>
    </w:tbl>
    <w:p w14:paraId="4331957C" w14:textId="77777777" w:rsidR="00D607AB" w:rsidRPr="00112790" w:rsidRDefault="00D607AB" w:rsidP="00381345">
      <w:pPr>
        <w:widowControl/>
      </w:pPr>
      <w:bookmarkStart w:id="118" w:name="_Toc255766338"/>
    </w:p>
    <w:p w14:paraId="4B92ED42" w14:textId="77777777" w:rsidR="00D607AB" w:rsidRPr="00112790" w:rsidRDefault="00D607AB" w:rsidP="00381345">
      <w:pPr>
        <w:pStyle w:val="Heading5"/>
        <w:widowControl/>
      </w:pPr>
      <w:r>
        <w:t>Four Questions</w:t>
      </w:r>
    </w:p>
    <w:p w14:paraId="5EA4CE0C" w14:textId="77777777" w:rsidR="00D607AB" w:rsidRDefault="00D607AB" w:rsidP="00381345">
      <w:pPr>
        <w:widowControl/>
      </w:pPr>
    </w:p>
    <w:p w14:paraId="738190BA" w14:textId="6ECDC9DB" w:rsidR="00D607AB" w:rsidRPr="00112790" w:rsidRDefault="00D607AB" w:rsidP="00381345">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47"/>
      </w:r>
      <w:r>
        <w:t xml:space="preserve"> Once comp</w:t>
      </w:r>
      <w:r w:rsidR="00045B9D">
        <w:t>l</w:t>
      </w:r>
      <w:r>
        <w:t xml:space="preserve">ete, you have an appreciation for what you’re good at and what you’re not. Typically, you want to play to your strengths and minimize your weaknesses.  </w:t>
      </w:r>
    </w:p>
    <w:p w14:paraId="4C9A1EC3" w14:textId="77777777" w:rsidR="00D607AB" w:rsidRDefault="00D607AB" w:rsidP="00381345">
      <w:pPr>
        <w:widowControl/>
      </w:pPr>
    </w:p>
    <w:p w14:paraId="4F9B0DF5" w14:textId="77777777" w:rsidR="00D607AB" w:rsidRPr="00112790" w:rsidRDefault="00D607AB" w:rsidP="00381345">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381345">
      <w:pPr>
        <w:widowControl/>
      </w:pPr>
    </w:p>
    <w:p w14:paraId="0609BC71" w14:textId="77777777" w:rsidR="00D607AB" w:rsidRPr="00112790" w:rsidRDefault="00D607AB" w:rsidP="0038134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381345">
      <w:pPr>
        <w:widowControl/>
      </w:pPr>
    </w:p>
    <w:p w14:paraId="0F16438D" w14:textId="77777777" w:rsidR="00D607AB" w:rsidRPr="00112790" w:rsidRDefault="00D607AB" w:rsidP="00381345">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48"/>
      </w:r>
    </w:p>
    <w:p w14:paraId="642A2F85" w14:textId="77777777" w:rsidR="00D607AB" w:rsidRDefault="00D607AB" w:rsidP="00381345">
      <w:pPr>
        <w:widowControl/>
      </w:pPr>
    </w:p>
    <w:p w14:paraId="416DDD1B" w14:textId="77777777" w:rsidR="00D607AB" w:rsidRPr="00112790" w:rsidRDefault="00D607AB" w:rsidP="00381345">
      <w:pPr>
        <w:widowControl/>
      </w:pPr>
      <w:r>
        <w:t xml:space="preserve">How do you determine which of your capabilities deserve to be called core competencies? Sometimes the answer is so obvious that there is no need for any </w:t>
      </w:r>
      <w:r>
        <w:lastRenderedPageBreak/>
        <w:t>deliberation. But stepping back and testing your capabilities against the three criteria of sustainable competitive advantage is a good idea:</w:t>
      </w:r>
    </w:p>
    <w:p w14:paraId="2EC81BD8" w14:textId="77777777" w:rsidR="00D607AB" w:rsidRDefault="00D607AB" w:rsidP="00381345">
      <w:pPr>
        <w:widowControl/>
      </w:pPr>
    </w:p>
    <w:p w14:paraId="4DE0E870" w14:textId="77777777" w:rsidR="00D607AB" w:rsidRPr="00112790" w:rsidRDefault="00D607AB" w:rsidP="00381345">
      <w:pPr>
        <w:pStyle w:val="ListParagraph"/>
        <w:widowControl/>
        <w:numPr>
          <w:ilvl w:val="0"/>
          <w:numId w:val="35"/>
        </w:numPr>
      </w:pPr>
      <w:r>
        <w:t>Valuable capabilities allow your agency to “exploit opportunities or neutralize threats in the external environment [to create] value for customers</w:t>
      </w:r>
      <w:r w:rsidR="00045B9D">
        <w:t>.</w:t>
      </w:r>
      <w:r>
        <w:t>”</w:t>
      </w:r>
      <w:r>
        <w:rPr>
          <w:rStyle w:val="EndnoteReference"/>
        </w:rPr>
        <w:endnoteReference w:id="149"/>
      </w:r>
      <w:r>
        <w:t xml:space="preserve"> </w:t>
      </w:r>
    </w:p>
    <w:p w14:paraId="4841E8A7" w14:textId="77777777" w:rsidR="00D607AB" w:rsidRPr="00112790" w:rsidRDefault="00D607AB" w:rsidP="00381345">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150"/>
      </w:r>
    </w:p>
    <w:p w14:paraId="238731F3" w14:textId="77777777" w:rsidR="00C1562F" w:rsidRPr="00112790" w:rsidRDefault="00D607AB" w:rsidP="00381345">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381345">
      <w:pPr>
        <w:pStyle w:val="ListParagraph"/>
        <w:widowControl/>
        <w:numPr>
          <w:ilvl w:val="0"/>
          <w:numId w:val="35"/>
        </w:numPr>
      </w:pPr>
      <w:r>
        <w:t>Non-substitutable, which means there are no substitutes for your core-competency.</w:t>
      </w:r>
    </w:p>
    <w:p w14:paraId="0D81732C" w14:textId="77777777" w:rsidR="00D607AB" w:rsidRDefault="00D607AB" w:rsidP="00381345">
      <w:pPr>
        <w:widowControl/>
      </w:pPr>
    </w:p>
    <w:p w14:paraId="3A2C0FB0" w14:textId="77777777" w:rsidR="00D607AB" w:rsidRPr="00112790" w:rsidRDefault="00D607AB" w:rsidP="00381345">
      <w:pPr>
        <w:widowControl/>
      </w:pPr>
      <w:r>
        <w:t xml:space="preserve">Capabilities that pass these tests could be your </w:t>
      </w:r>
      <w:r w:rsidRPr="00204C99">
        <w:rPr>
          <w:b/>
        </w:rPr>
        <w:t>core competencies</w:t>
      </w:r>
      <w:r>
        <w:t xml:space="preserve">. </w:t>
      </w:r>
    </w:p>
    <w:p w14:paraId="4762AF53" w14:textId="77777777" w:rsidR="00D607AB" w:rsidRDefault="00D607AB" w:rsidP="00381345">
      <w:pPr>
        <w:widowControl/>
      </w:pPr>
    </w:p>
    <w:p w14:paraId="2FECDB92" w14:textId="77777777" w:rsidR="00C1562F" w:rsidRPr="00112790" w:rsidRDefault="00D607AB" w:rsidP="00381345">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1"/>
      </w:r>
    </w:p>
    <w:p w14:paraId="2CB03067" w14:textId="77777777" w:rsidR="00445D2B" w:rsidRDefault="00445D2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112790" w:rsidRDefault="005B5BF9" w:rsidP="00381345">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Pr="00112790" w:rsidRDefault="005B5BF9" w:rsidP="00792C2B">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112790" w:rsidRDefault="005B5BF9" w:rsidP="00792C2B">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112790" w:rsidRDefault="005B5BF9" w:rsidP="00792C2B">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112790" w:rsidRDefault="005B5BF9" w:rsidP="00792C2B">
            <w:pPr>
              <w:widowControl/>
              <w:jc w:val="center"/>
            </w:pPr>
            <w:r w:rsidRPr="00046B66">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112790" w:rsidRDefault="005B5BF9" w:rsidP="00381345">
            <w:pPr>
              <w:widowControl/>
              <w:jc w:val="center"/>
            </w:pPr>
            <w:r w:rsidRPr="00E779A0">
              <w:t>Valuable</w:t>
            </w:r>
          </w:p>
        </w:tc>
        <w:tc>
          <w:tcPr>
            <w:tcW w:w="2021" w:type="dxa"/>
          </w:tcPr>
          <w:p w14:paraId="2434EEF0" w14:textId="77777777" w:rsidR="005B5BF9" w:rsidRPr="00112790" w:rsidRDefault="005B5BF9" w:rsidP="00381345">
            <w:pPr>
              <w:widowControl/>
            </w:pPr>
            <w:r w:rsidRPr="00E779A0">
              <w:t>Yes, unites audiences</w:t>
            </w:r>
            <w:r>
              <w:t xml:space="preserve">; </w:t>
            </w:r>
            <w:r w:rsidRPr="00E779A0">
              <w:t xml:space="preserve">increases self-awareness </w:t>
            </w:r>
          </w:p>
        </w:tc>
        <w:tc>
          <w:tcPr>
            <w:tcW w:w="2021" w:type="dxa"/>
          </w:tcPr>
          <w:p w14:paraId="1DBF3712" w14:textId="77777777" w:rsidR="005B5BF9" w:rsidRPr="00112790" w:rsidRDefault="005B5BF9" w:rsidP="00381345">
            <w:pPr>
              <w:widowControl/>
            </w:pPr>
            <w:r>
              <w:t xml:space="preserve">Yes, </w:t>
            </w:r>
            <w:r w:rsidRPr="00E779A0">
              <w:t>champions Chicago talent</w:t>
            </w:r>
          </w:p>
        </w:tc>
        <w:tc>
          <w:tcPr>
            <w:tcW w:w="2021" w:type="dxa"/>
          </w:tcPr>
          <w:p w14:paraId="4BB064C3" w14:textId="77777777" w:rsidR="005B5BF9" w:rsidRPr="00112790" w:rsidRDefault="005B5BF9" w:rsidP="00381345">
            <w:pPr>
              <w:widowControl/>
            </w:pPr>
            <w:r>
              <w:t>Yes, pre- and post-show activities</w:t>
            </w:r>
            <w:r w:rsidRPr="00E779A0">
              <w:t xml:space="preserve"> spark dialogue</w:t>
            </w:r>
          </w:p>
        </w:tc>
        <w:tc>
          <w:tcPr>
            <w:tcW w:w="2021" w:type="dxa"/>
          </w:tcPr>
          <w:p w14:paraId="491661A9" w14:textId="77777777" w:rsidR="005B5BF9" w:rsidRPr="00112790" w:rsidRDefault="005B5BF9" w:rsidP="00381345">
            <w:pPr>
              <w:widowControl/>
            </w:pPr>
            <w:r>
              <w:t xml:space="preserve">Yes, </w:t>
            </w:r>
            <w:r w:rsidRPr="00E779A0">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112790" w:rsidRDefault="005B5BF9" w:rsidP="00381345">
            <w:pPr>
              <w:widowControl/>
              <w:jc w:val="center"/>
            </w:pPr>
            <w:r w:rsidRPr="00E779A0">
              <w:t>Rare</w:t>
            </w:r>
          </w:p>
        </w:tc>
        <w:tc>
          <w:tcPr>
            <w:tcW w:w="2021" w:type="dxa"/>
          </w:tcPr>
          <w:p w14:paraId="30462F90" w14:textId="77777777" w:rsidR="005B5BF9" w:rsidRPr="00112790" w:rsidRDefault="005B5BF9" w:rsidP="00381345">
            <w:pPr>
              <w:widowControl/>
            </w:pPr>
            <w:r w:rsidRPr="00E779A0">
              <w:t>Yes, only theatre in Chicago devoted to this undertaking</w:t>
            </w:r>
          </w:p>
        </w:tc>
        <w:tc>
          <w:tcPr>
            <w:tcW w:w="2021" w:type="dxa"/>
          </w:tcPr>
          <w:p w14:paraId="0F9B86C6" w14:textId="77777777" w:rsidR="005B5BF9" w:rsidRPr="00112790" w:rsidRDefault="005B5BF9" w:rsidP="00381345">
            <w:pPr>
              <w:widowControl/>
            </w:pPr>
            <w:r w:rsidRPr="00E779A0">
              <w:t>No, many theatres only work with local artists</w:t>
            </w:r>
          </w:p>
        </w:tc>
        <w:tc>
          <w:tcPr>
            <w:tcW w:w="2021" w:type="dxa"/>
          </w:tcPr>
          <w:p w14:paraId="5C8E1D24" w14:textId="77777777" w:rsidR="005B5BF9" w:rsidRPr="00112790" w:rsidRDefault="005B5BF9" w:rsidP="00381345">
            <w:pPr>
              <w:widowControl/>
            </w:pPr>
            <w:r w:rsidRPr="00E779A0">
              <w:t>Somewhat, but immersive theatre is becoming more popular</w:t>
            </w:r>
          </w:p>
        </w:tc>
        <w:tc>
          <w:tcPr>
            <w:tcW w:w="2021" w:type="dxa"/>
          </w:tcPr>
          <w:p w14:paraId="5300C54B" w14:textId="77777777" w:rsidR="005B5BF9" w:rsidRPr="00112790" w:rsidRDefault="005B5BF9" w:rsidP="00381345">
            <w:pPr>
              <w:widowControl/>
            </w:pPr>
            <w:r>
              <w:t>No, many theatre</w:t>
            </w:r>
            <w:r w:rsidRPr="00E779A0">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112790" w:rsidRDefault="005B5BF9" w:rsidP="00381345">
            <w:pPr>
              <w:widowControl/>
              <w:jc w:val="center"/>
            </w:pPr>
            <w:r w:rsidRPr="00E779A0">
              <w:t>Costly to Imitate</w:t>
            </w:r>
          </w:p>
        </w:tc>
        <w:tc>
          <w:tcPr>
            <w:tcW w:w="2021" w:type="dxa"/>
          </w:tcPr>
          <w:p w14:paraId="68A2C417" w14:textId="77777777" w:rsidR="005B5BF9" w:rsidRPr="00112790" w:rsidRDefault="005B5BF9" w:rsidP="00381345">
            <w:pPr>
              <w:widowControl/>
            </w:pPr>
            <w:r w:rsidRPr="00E779A0">
              <w:t>Somewhat, any theatre can produce plays about history</w:t>
            </w:r>
          </w:p>
        </w:tc>
        <w:tc>
          <w:tcPr>
            <w:tcW w:w="2021" w:type="dxa"/>
          </w:tcPr>
          <w:p w14:paraId="4749A0A3" w14:textId="77777777" w:rsidR="005B5BF9" w:rsidRPr="00112790" w:rsidRDefault="005B5BF9" w:rsidP="00381345">
            <w:pPr>
              <w:widowControl/>
            </w:pPr>
            <w:r>
              <w:t>No, any theatre can</w:t>
            </w:r>
            <w:r w:rsidRPr="00E779A0">
              <w:t xml:space="preserve"> use local artists</w:t>
            </w:r>
          </w:p>
        </w:tc>
        <w:tc>
          <w:tcPr>
            <w:tcW w:w="2021" w:type="dxa"/>
          </w:tcPr>
          <w:p w14:paraId="6EA477D6" w14:textId="77777777" w:rsidR="005B5BF9" w:rsidRPr="00112790" w:rsidRDefault="005B5BF9" w:rsidP="00381345">
            <w:pPr>
              <w:widowControl/>
            </w:pPr>
            <w:r w:rsidRPr="00E779A0">
              <w:t>Yes, requires human and financial resources</w:t>
            </w:r>
          </w:p>
        </w:tc>
        <w:tc>
          <w:tcPr>
            <w:tcW w:w="2021" w:type="dxa"/>
          </w:tcPr>
          <w:p w14:paraId="369638CA" w14:textId="77777777" w:rsidR="005B5BF9" w:rsidRPr="00112790" w:rsidRDefault="005B5BF9" w:rsidP="00381345">
            <w:pPr>
              <w:widowControl/>
            </w:pPr>
            <w:r w:rsidRPr="00E779A0">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112790" w:rsidRDefault="005B5BF9" w:rsidP="00381345">
            <w:pPr>
              <w:widowControl/>
              <w:jc w:val="center"/>
            </w:pPr>
            <w:r w:rsidRPr="00E779A0">
              <w:t>Non-substitutable</w:t>
            </w:r>
          </w:p>
        </w:tc>
        <w:tc>
          <w:tcPr>
            <w:tcW w:w="2021" w:type="dxa"/>
          </w:tcPr>
          <w:p w14:paraId="7C0C598F" w14:textId="77777777" w:rsidR="005B5BF9" w:rsidRPr="00112790" w:rsidRDefault="005B5BF9" w:rsidP="00381345">
            <w:pPr>
              <w:widowControl/>
            </w:pPr>
            <w:r w:rsidRPr="00E779A0">
              <w:t>Yes, the mission requires the theatre only do plays inspired by history</w:t>
            </w:r>
          </w:p>
        </w:tc>
        <w:tc>
          <w:tcPr>
            <w:tcW w:w="2021" w:type="dxa"/>
          </w:tcPr>
          <w:p w14:paraId="00D4D07E" w14:textId="77777777" w:rsidR="005B5BF9" w:rsidRPr="00112790" w:rsidRDefault="005B5BF9" w:rsidP="00381345">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7F4F29E4" w14:textId="77777777" w:rsidR="005B5BF9" w:rsidRPr="00112790" w:rsidRDefault="005B5BF9" w:rsidP="00381345">
            <w:pPr>
              <w:widowControl/>
            </w:pPr>
            <w:r>
              <w:t>Yes,</w:t>
            </w:r>
            <w:r w:rsidRPr="00E779A0">
              <w:t xml:space="preserve"> engagement effo</w:t>
            </w:r>
            <w:r>
              <w:t>rts have become part of its</w:t>
            </w:r>
            <w:r w:rsidRPr="00E779A0">
              <w:t xml:space="preserve"> reputation</w:t>
            </w:r>
          </w:p>
        </w:tc>
        <w:tc>
          <w:tcPr>
            <w:tcW w:w="2021" w:type="dxa"/>
          </w:tcPr>
          <w:p w14:paraId="1B0711E8" w14:textId="67C5C35A" w:rsidR="005B5BF9" w:rsidRPr="00112790" w:rsidRDefault="005B5BF9" w:rsidP="00381345">
            <w:pPr>
              <w:widowControl/>
            </w:pPr>
            <w:r w:rsidRPr="00E779A0">
              <w:t>Yes, interacting with the next generation is a stated goal in the strategic plan</w:t>
            </w:r>
          </w:p>
        </w:tc>
      </w:tr>
    </w:tbl>
    <w:p w14:paraId="29C90E82" w14:textId="77777777" w:rsidR="005B5BF9" w:rsidRPr="00112790" w:rsidRDefault="005B5BF9" w:rsidP="00381345">
      <w:pPr>
        <w:widowControl/>
      </w:pPr>
    </w:p>
    <w:p w14:paraId="213E53FD" w14:textId="77777777" w:rsidR="00C1562F" w:rsidRPr="00112790" w:rsidRDefault="00C1562F" w:rsidP="00381345">
      <w:pPr>
        <w:widowControl/>
      </w:pPr>
      <w:r>
        <w:lastRenderedPageBreak/>
        <w:t xml:space="preserve">In this example, </w:t>
      </w:r>
      <w:r w:rsidRPr="00E779A0">
        <w:t xml:space="preserve">the core competency that </w:t>
      </w:r>
      <w:r w:rsidR="00D428C2">
        <w:t xml:space="preserve">became the </w:t>
      </w:r>
      <w:r w:rsidRPr="00E779A0">
        <w:t xml:space="preserve">company’s competitive advantage is being </w:t>
      </w:r>
      <w:r w:rsidR="00231942">
        <w:t>“</w:t>
      </w:r>
      <w:r w:rsidRPr="00445D2B">
        <w:t xml:space="preserve">Chicago’s only theatre company devoted to producing exceptional productions inspired by </w:t>
      </w:r>
      <w:r w:rsidR="00445D2B" w:rsidRPr="00445D2B">
        <w:t>Chicago’s shared</w:t>
      </w:r>
      <w:r w:rsidRPr="00445D2B">
        <w:t xml:space="preserve"> history.</w:t>
      </w:r>
      <w:r w:rsidR="00231942">
        <w:t>”</w:t>
      </w:r>
      <w:r w:rsidRPr="00445D2B">
        <w:rPr>
          <w:rStyle w:val="EndnoteReference"/>
        </w:rPr>
        <w:endnoteReference w:id="152"/>
      </w:r>
      <w:r w:rsidRPr="00445D2B">
        <w:t xml:space="preserve"> </w:t>
      </w:r>
    </w:p>
    <w:p w14:paraId="6F28E4AD" w14:textId="77777777" w:rsidR="00C1562F" w:rsidRPr="00445D2B" w:rsidRDefault="00C1562F" w:rsidP="00381345">
      <w:pPr>
        <w:widowControl/>
      </w:pPr>
    </w:p>
    <w:bookmarkEnd w:id="118"/>
    <w:p w14:paraId="0ED9C3E7" w14:textId="58F8014C" w:rsidR="00D607AB" w:rsidRPr="00112790" w:rsidRDefault="00D607AB" w:rsidP="00381345">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381345">
      <w:pPr>
        <w:widowControl/>
      </w:pPr>
    </w:p>
    <w:p w14:paraId="6A7D50CB" w14:textId="77777777" w:rsidR="00D607AB" w:rsidRPr="00112790" w:rsidRDefault="00D607AB" w:rsidP="00381345">
      <w:pPr>
        <w:pStyle w:val="Heading4"/>
        <w:widowControl/>
      </w:pPr>
      <w:bookmarkStart w:id="119" w:name="_Toc444854698"/>
      <w:bookmarkStart w:id="120" w:name="_Toc470527341"/>
      <w:r>
        <w:t>Simplified Mission</w:t>
      </w:r>
      <w:bookmarkEnd w:id="119"/>
      <w:bookmarkEnd w:id="120"/>
    </w:p>
    <w:p w14:paraId="64917A73" w14:textId="77777777" w:rsidR="00D607AB" w:rsidRPr="003930D0" w:rsidRDefault="00D607AB" w:rsidP="00381345">
      <w:pPr>
        <w:widowControl/>
      </w:pPr>
    </w:p>
    <w:p w14:paraId="3C136D89" w14:textId="77777777" w:rsidR="00D607AB" w:rsidRPr="00112790" w:rsidRDefault="00D607AB" w:rsidP="00381345">
      <w:pPr>
        <w:widowControl/>
      </w:pPr>
      <w:r>
        <w:t>In his popular book on motivation, Dan Pink uses the question “What’s your sentence?” to clarify the need for succinct, yet powerful, mission statements:</w:t>
      </w:r>
    </w:p>
    <w:p w14:paraId="505DFFDA" w14:textId="77777777" w:rsidR="00D607AB" w:rsidRDefault="00D607AB" w:rsidP="00381345">
      <w:pPr>
        <w:widowControl/>
      </w:pPr>
    </w:p>
    <w:p w14:paraId="412D3B4B" w14:textId="77777777" w:rsidR="00D607AB" w:rsidRPr="00112790" w:rsidRDefault="00D607AB" w:rsidP="00381345">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3"/>
      </w:r>
    </w:p>
    <w:p w14:paraId="7F4871B3" w14:textId="77777777" w:rsidR="00D607AB" w:rsidRDefault="00D607AB" w:rsidP="00381345">
      <w:pPr>
        <w:widowControl/>
      </w:pPr>
    </w:p>
    <w:p w14:paraId="193EEED8" w14:textId="569098B6" w:rsidR="00D607AB" w:rsidRPr="00112790" w:rsidRDefault="00D607AB" w:rsidP="00381345">
      <w:pPr>
        <w:widowControl/>
      </w:pPr>
      <w:r>
        <w:t>When you’ve answered the three mission questions, you can finally find the sweet spot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381345">
      <w:pPr>
        <w:widowControl/>
      </w:pPr>
    </w:p>
    <w:p w14:paraId="066B929F" w14:textId="77777777" w:rsidR="00D607AB" w:rsidRPr="00112790" w:rsidRDefault="00D607AB" w:rsidP="00381345">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381345">
      <w:pPr>
        <w:widowControl/>
      </w:pPr>
    </w:p>
    <w:p w14:paraId="48DDC93A" w14:textId="77777777" w:rsidR="00D607AB" w:rsidRPr="00112790" w:rsidRDefault="00D607AB" w:rsidP="00381345">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4"/>
      </w:r>
      <w:r>
        <w:t xml:space="preserve"> </w:t>
      </w:r>
    </w:p>
    <w:p w14:paraId="7F7D851E" w14:textId="77777777" w:rsidR="00D607AB" w:rsidRDefault="00D607AB" w:rsidP="00381345">
      <w:pPr>
        <w:widowControl/>
      </w:pPr>
    </w:p>
    <w:p w14:paraId="0D68C1F1" w14:textId="4CA85D69" w:rsidR="00D607AB" w:rsidRPr="00112790" w:rsidRDefault="00D607AB" w:rsidP="00381345">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77777777" w:rsidR="00D607AB" w:rsidRDefault="00D607AB" w:rsidP="00381345">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359280AD" w:rsidR="00D607AB" w:rsidRPr="00112790" w:rsidRDefault="00D607AB" w:rsidP="00381345">
            <w:pPr>
              <w:widowControl/>
              <w:jc w:val="center"/>
            </w:pPr>
            <w:r w:rsidRPr="00204C99">
              <w:br w:type="page"/>
            </w:r>
            <w:r w:rsidRPr="00204C99">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112790" w:rsidRDefault="00D607AB" w:rsidP="00381345">
            <w:pPr>
              <w:widowControl/>
              <w:jc w:val="center"/>
            </w:pPr>
            <w:r w:rsidRPr="00204C99">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112790" w:rsidRDefault="00D607AB" w:rsidP="00381345">
            <w:pPr>
              <w:widowControl/>
              <w:jc w:val="center"/>
            </w:pPr>
            <w:r w:rsidRPr="00204C99">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112790" w:rsidRDefault="00D607AB" w:rsidP="00381345">
            <w:pPr>
              <w:widowControl/>
            </w:pPr>
            <w:r w:rsidRPr="00204C99">
              <w:t>Who</w:t>
            </w:r>
          </w:p>
        </w:tc>
        <w:tc>
          <w:tcPr>
            <w:tcW w:w="3985" w:type="dxa"/>
            <w:tcBorders>
              <w:bottom w:val="single" w:sz="4" w:space="0" w:color="auto"/>
            </w:tcBorders>
            <w:tcMar>
              <w:left w:w="43" w:type="dxa"/>
              <w:right w:w="43" w:type="dxa"/>
            </w:tcMar>
          </w:tcPr>
          <w:p w14:paraId="7BED371C" w14:textId="77777777" w:rsidR="00D607AB" w:rsidRPr="00112790" w:rsidRDefault="00D607AB" w:rsidP="00381345">
            <w:pPr>
              <w:widowControl/>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112790" w:rsidRDefault="00D607AB" w:rsidP="00381345">
            <w:pPr>
              <w:widowControl/>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48C1D5D3" w:rsidR="00D607AB" w:rsidRPr="00112790" w:rsidRDefault="00EC109E" w:rsidP="00381345">
            <w:pPr>
              <w:widowControl/>
            </w:pPr>
            <w:r>
              <w:t>What chang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112790" w:rsidRDefault="00D607AB" w:rsidP="00381345">
            <w:pPr>
              <w:widowControl/>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112790" w:rsidRDefault="00D607AB" w:rsidP="00381345">
            <w:pPr>
              <w:widowControl/>
            </w:pPr>
            <w:r w:rsidRPr="00C72DEE">
              <w:t>builds confident, competent, and</w:t>
            </w:r>
          </w:p>
          <w:p w14:paraId="21C7EF39" w14:textId="77777777" w:rsidR="00D607AB" w:rsidRPr="00112790" w:rsidRDefault="00D607AB" w:rsidP="00381345">
            <w:pPr>
              <w:widowControl/>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112790" w:rsidRDefault="00D607AB" w:rsidP="00381345">
            <w:pPr>
              <w:widowControl/>
            </w:pPr>
            <w:r w:rsidRPr="00204C99">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112790" w:rsidRDefault="00D607AB" w:rsidP="00381345">
            <w:pPr>
              <w:widowControl/>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112790" w:rsidRDefault="00D607AB" w:rsidP="00381345">
            <w:pPr>
              <w:widowControl/>
            </w:pPr>
            <w:r w:rsidRPr="00C72DEE">
              <w:t>through professionally supported</w:t>
            </w:r>
          </w:p>
          <w:p w14:paraId="2BF08C97" w14:textId="77777777" w:rsidR="00D607AB" w:rsidRPr="00112790" w:rsidRDefault="00D607AB" w:rsidP="00381345">
            <w:pPr>
              <w:widowControl/>
            </w:pPr>
            <w:r w:rsidRPr="00C72DEE">
              <w:t>one-to-one matches</w:t>
            </w:r>
          </w:p>
          <w:p w14:paraId="464E4A08" w14:textId="77777777" w:rsidR="00D607AB" w:rsidRPr="00112790" w:rsidRDefault="00D607AB" w:rsidP="00381345">
            <w:pPr>
              <w:widowControl/>
            </w:pPr>
            <w:r w:rsidRPr="00C72DEE">
              <w:t>that deliver results</w:t>
            </w:r>
          </w:p>
        </w:tc>
      </w:tr>
    </w:tbl>
    <w:p w14:paraId="3BAA211C" w14:textId="77777777" w:rsidR="00F839AF" w:rsidRPr="00112790" w:rsidRDefault="00F839AF" w:rsidP="00381345">
      <w:pPr>
        <w:widowControl/>
      </w:pPr>
    </w:p>
    <w:p w14:paraId="08C50AD0" w14:textId="4C0DD1A0" w:rsidR="00D607AB" w:rsidRPr="00112790" w:rsidRDefault="00D607AB" w:rsidP="00381345">
      <w:pPr>
        <w:widowControl/>
      </w:pPr>
      <w:r>
        <w:t xml:space="preserve">Which of the two mission </w:t>
      </w:r>
      <w:r w:rsidR="00D358BE">
        <w:t>elements</w:t>
      </w:r>
      <w:r>
        <w:t xml:space="preserve">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381345">
      <w:pPr>
        <w:widowControl/>
      </w:pPr>
    </w:p>
    <w:p w14:paraId="4F06C49B" w14:textId="7DF40948" w:rsidR="00D607AB" w:rsidRPr="00112790" w:rsidRDefault="00D607AB" w:rsidP="00381345">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381345">
      <w:pPr>
        <w:widowControl/>
      </w:pPr>
    </w:p>
    <w:p w14:paraId="18C51001" w14:textId="77777777" w:rsidR="00D607AB" w:rsidRPr="00112790" w:rsidRDefault="00D607AB" w:rsidP="00381345">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5"/>
      </w:r>
      <w:r>
        <w:t xml:space="preserve"> </w:t>
      </w:r>
    </w:p>
    <w:p w14:paraId="5B03C689" w14:textId="77777777" w:rsidR="00D607AB" w:rsidRDefault="00D607AB" w:rsidP="00381345">
      <w:pPr>
        <w:widowControl/>
      </w:pPr>
    </w:p>
    <w:p w14:paraId="3AE45D3F" w14:textId="77777777" w:rsidR="00D607AB" w:rsidRPr="00112790" w:rsidRDefault="00D607AB" w:rsidP="00381345">
      <w:pPr>
        <w:widowControl/>
      </w:pPr>
      <w:r>
        <w:t xml:space="preserve">How do you know your mission is a good one? According to Peter Drucker, a well-articulated mission: </w:t>
      </w:r>
    </w:p>
    <w:p w14:paraId="65DA0DCE" w14:textId="77777777" w:rsidR="00D607AB" w:rsidRDefault="00D607AB" w:rsidP="00381345">
      <w:pPr>
        <w:widowControl/>
      </w:pPr>
    </w:p>
    <w:p w14:paraId="79508275" w14:textId="41E024D6" w:rsidR="00D607AB" w:rsidRPr="00112790" w:rsidRDefault="00312E53" w:rsidP="00381345">
      <w:pPr>
        <w:widowControl/>
        <w:ind w:left="1080" w:hanging="360"/>
      </w:pPr>
      <w:r>
        <w:t>1.</w:t>
      </w:r>
      <w:r>
        <w:tab/>
      </w:r>
      <w:r w:rsidR="00D607AB">
        <w:t>Is short and sharply focused.</w:t>
      </w:r>
    </w:p>
    <w:p w14:paraId="20A9AE8E" w14:textId="4EF1EFC5" w:rsidR="00D607AB" w:rsidRPr="00112790" w:rsidRDefault="00312E53" w:rsidP="00381345">
      <w:pPr>
        <w:widowControl/>
        <w:ind w:left="1080" w:hanging="360"/>
      </w:pPr>
      <w:r>
        <w:t>2.</w:t>
      </w:r>
      <w:r>
        <w:tab/>
      </w:r>
      <w:r w:rsidR="00D607AB">
        <w:t>Is clear and easily understood.</w:t>
      </w:r>
    </w:p>
    <w:p w14:paraId="289A2E5E" w14:textId="32884417" w:rsidR="00D607AB" w:rsidRPr="00112790" w:rsidRDefault="00312E53" w:rsidP="00381345">
      <w:pPr>
        <w:widowControl/>
        <w:ind w:left="1080" w:hanging="360"/>
      </w:pPr>
      <w:r>
        <w:t>3.</w:t>
      </w:r>
      <w:r>
        <w:tab/>
      </w:r>
      <w:r w:rsidR="00D607AB">
        <w:t>Defines why we do what we do, why the organization exists.</w:t>
      </w:r>
    </w:p>
    <w:p w14:paraId="3DF18924" w14:textId="30A8F2EF" w:rsidR="00D607AB" w:rsidRPr="00112790" w:rsidRDefault="00312E53" w:rsidP="00381345">
      <w:pPr>
        <w:widowControl/>
        <w:ind w:left="1080" w:hanging="360"/>
      </w:pPr>
      <w:r>
        <w:t>4.</w:t>
      </w:r>
      <w:r>
        <w:tab/>
      </w:r>
      <w:r w:rsidR="00D607AB">
        <w:t>Does not prescribe means.</w:t>
      </w:r>
    </w:p>
    <w:p w14:paraId="7626FE5F" w14:textId="5C7C86BA" w:rsidR="00D607AB" w:rsidRPr="00112790" w:rsidRDefault="00312E53" w:rsidP="00381345">
      <w:pPr>
        <w:widowControl/>
        <w:ind w:left="1080" w:hanging="360"/>
      </w:pPr>
      <w:r>
        <w:t>5.</w:t>
      </w:r>
      <w:r>
        <w:tab/>
      </w:r>
      <w:r w:rsidR="00D607AB">
        <w:t>Is sufficiently broad.</w:t>
      </w:r>
    </w:p>
    <w:p w14:paraId="50F9699D" w14:textId="3049677C" w:rsidR="00D607AB" w:rsidRPr="00112790" w:rsidRDefault="00312E53" w:rsidP="00381345">
      <w:pPr>
        <w:widowControl/>
        <w:ind w:left="1080" w:hanging="360"/>
      </w:pPr>
      <w:r>
        <w:t>6.</w:t>
      </w:r>
      <w:r>
        <w:tab/>
      </w:r>
      <w:r w:rsidR="00D607AB">
        <w:t>Provides direction for doing the right things.</w:t>
      </w:r>
    </w:p>
    <w:p w14:paraId="0B55837B" w14:textId="0B13D8B1" w:rsidR="00D607AB" w:rsidRPr="00112790" w:rsidRDefault="00312E53" w:rsidP="00381345">
      <w:pPr>
        <w:widowControl/>
        <w:ind w:left="1080" w:hanging="360"/>
      </w:pPr>
      <w:r>
        <w:t>7.</w:t>
      </w:r>
      <w:r>
        <w:tab/>
      </w:r>
      <w:r w:rsidR="00D607AB">
        <w:t>Addresses our opportunities.</w:t>
      </w:r>
    </w:p>
    <w:p w14:paraId="6AA1B82F" w14:textId="136CAD35" w:rsidR="00D607AB" w:rsidRPr="00112790" w:rsidRDefault="00312E53" w:rsidP="00381345">
      <w:pPr>
        <w:widowControl/>
        <w:ind w:left="1080" w:hanging="360"/>
      </w:pPr>
      <w:r>
        <w:t>8.</w:t>
      </w:r>
      <w:r>
        <w:tab/>
      </w:r>
      <w:r w:rsidR="00D607AB">
        <w:t>Matches our competence.</w:t>
      </w:r>
    </w:p>
    <w:p w14:paraId="5923CD3F" w14:textId="4B3D98DA" w:rsidR="00D607AB" w:rsidRPr="00112790" w:rsidRDefault="00312E53" w:rsidP="00381345">
      <w:pPr>
        <w:widowControl/>
        <w:ind w:left="1080" w:hanging="360"/>
      </w:pPr>
      <w:r>
        <w:t>9.</w:t>
      </w:r>
      <w:r>
        <w:tab/>
      </w:r>
      <w:r w:rsidR="00D607AB">
        <w:t>Inspires our commitment.</w:t>
      </w:r>
    </w:p>
    <w:p w14:paraId="4D85D27C" w14:textId="151DD1CB" w:rsidR="00D607AB" w:rsidRPr="00112790" w:rsidRDefault="00312E53" w:rsidP="00381345">
      <w:pPr>
        <w:widowControl/>
        <w:ind w:left="1080" w:hanging="360"/>
      </w:pPr>
      <w:r>
        <w:t>10.</w:t>
      </w:r>
      <w:r>
        <w:tab/>
      </w:r>
      <w:r w:rsidR="00D607AB">
        <w:t>Says what, in the end, we want to be remembered for.</w:t>
      </w:r>
      <w:r w:rsidR="00D607AB">
        <w:rPr>
          <w:rStyle w:val="EndnoteReference"/>
        </w:rPr>
        <w:endnoteReference w:id="156"/>
      </w:r>
    </w:p>
    <w:p w14:paraId="21E8CEC4" w14:textId="77777777" w:rsidR="00D607AB" w:rsidRDefault="00D607AB" w:rsidP="00381345">
      <w:pPr>
        <w:widowControl/>
      </w:pPr>
    </w:p>
    <w:bookmarkEnd w:id="88"/>
    <w:p w14:paraId="7B51085F" w14:textId="77777777" w:rsidR="00D607AB" w:rsidRPr="00112790" w:rsidRDefault="00D607AB" w:rsidP="00381345">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 xml:space="preserve">Big </w:t>
      </w:r>
      <w:r>
        <w:lastRenderedPageBreak/>
        <w:t>Brothers – Big Sisters agency</w:t>
      </w:r>
      <w:r w:rsidR="00B95FC1">
        <w:t xml:space="preserve"> and the other from a medical center serving the HIV Community: </w:t>
      </w:r>
    </w:p>
    <w:p w14:paraId="6EBB162D"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381345">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381345">
            <w:pPr>
              <w:widowControl/>
              <w:jc w:val="center"/>
            </w:pPr>
            <w:r w:rsidRPr="0034088B">
              <w:t>1-to-1 match</w:t>
            </w:r>
            <w:r>
              <w:t>es</w:t>
            </w:r>
            <w:r w:rsidRPr="0034088B">
              <w:t xml:space="preserve"> </w:t>
            </w:r>
            <w:r>
              <w:t>transform</w:t>
            </w:r>
          </w:p>
          <w:p w14:paraId="58F26D9B" w14:textId="16150579" w:rsidR="00B95FC1" w:rsidRPr="00112790" w:rsidRDefault="00B95FC1" w:rsidP="00381345">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Pr="00112790" w:rsidRDefault="00B95FC1" w:rsidP="00381345">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112790" w:rsidRDefault="00B95FC1" w:rsidP="00381345">
      <w:pPr>
        <w:widowControl/>
      </w:pPr>
    </w:p>
    <w:p w14:paraId="3860DC17" w14:textId="1E0CCE6A" w:rsidR="00D607AB" w:rsidRPr="00112790" w:rsidRDefault="00D607AB" w:rsidP="00381345">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381345">
      <w:pPr>
        <w:widowControl/>
      </w:pPr>
      <w:bookmarkStart w:id="121" w:name="_Toc267124587"/>
      <w:bookmarkStart w:id="122" w:name="_Toc439003737"/>
    </w:p>
    <w:p w14:paraId="7ABEDF98" w14:textId="77777777" w:rsidR="00B87A34" w:rsidRDefault="00B87A34">
      <w:pPr>
        <w:widowControl/>
        <w:rPr>
          <w:b/>
        </w:rPr>
      </w:pPr>
      <w:bookmarkStart w:id="123" w:name="_Toc444854699"/>
      <w:r>
        <w:br w:type="page"/>
      </w:r>
    </w:p>
    <w:p w14:paraId="46E2FAC6" w14:textId="68F1FA2D" w:rsidR="00D607AB" w:rsidRPr="00112790" w:rsidRDefault="009F0387" w:rsidP="00381345">
      <w:pPr>
        <w:pStyle w:val="Heading2"/>
        <w:widowControl/>
      </w:pPr>
      <w:bookmarkStart w:id="124" w:name="_Toc470527342"/>
      <w:r>
        <w:lastRenderedPageBreak/>
        <w:t>C</w:t>
      </w:r>
      <w:r w:rsidR="00D607AB">
        <w:t xml:space="preserve">urrent </w:t>
      </w:r>
      <w:r w:rsidR="00D607AB" w:rsidRPr="00B55C65">
        <w:t>Strategy</w:t>
      </w:r>
      <w:bookmarkEnd w:id="121"/>
      <w:bookmarkEnd w:id="122"/>
      <w:bookmarkEnd w:id="123"/>
      <w:bookmarkEnd w:id="124"/>
    </w:p>
    <w:p w14:paraId="0CBB5D2B" w14:textId="77777777" w:rsidR="00B41D89" w:rsidRPr="00112790" w:rsidRDefault="00B41D89" w:rsidP="00381345">
      <w:pPr>
        <w:widowControl/>
        <w:jc w:val="right"/>
      </w:pPr>
      <w:bookmarkStart w:id="125" w:name="_Toc267124588"/>
      <w:r w:rsidRPr="00B41D89">
        <w:t>If you don’t know where you’re going,</w:t>
      </w:r>
      <w:r w:rsidRPr="00B41D89">
        <w:br/>
        <w:t>you might wind up someplace else.</w:t>
      </w:r>
    </w:p>
    <w:p w14:paraId="0AF1E8EE" w14:textId="77777777" w:rsidR="00D607AB" w:rsidRPr="00112790" w:rsidRDefault="00B41D89" w:rsidP="00381345">
      <w:pPr>
        <w:widowControl/>
        <w:jc w:val="right"/>
      </w:pPr>
      <w:r>
        <w:t>Yogi Berra</w:t>
      </w:r>
    </w:p>
    <w:p w14:paraId="7D81AFAD" w14:textId="77777777" w:rsidR="00B41D89" w:rsidRDefault="00B41D89" w:rsidP="00381345">
      <w:pPr>
        <w:widowControl/>
      </w:pPr>
    </w:p>
    <w:p w14:paraId="733D690B" w14:textId="7291204D" w:rsidR="00D607AB" w:rsidRPr="00112790" w:rsidRDefault="00D607AB" w:rsidP="00381345">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7"/>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381345">
      <w:pPr>
        <w:widowControl/>
      </w:pPr>
    </w:p>
    <w:p w14:paraId="44E9B3B9" w14:textId="77777777" w:rsidR="00D607AB" w:rsidRPr="00112790" w:rsidRDefault="00D607AB" w:rsidP="00381345">
      <w:pPr>
        <w:pStyle w:val="Heading3"/>
        <w:widowControl/>
      </w:pPr>
      <w:bookmarkStart w:id="126" w:name="_Toc439003738"/>
      <w:bookmarkStart w:id="127" w:name="_Toc444854700"/>
      <w:bookmarkStart w:id="128" w:name="_Toc470527343"/>
      <w:r>
        <w:t>Lines of Business</w:t>
      </w:r>
      <w:bookmarkEnd w:id="126"/>
      <w:bookmarkEnd w:id="127"/>
      <w:bookmarkEnd w:id="128"/>
    </w:p>
    <w:p w14:paraId="54A09579" w14:textId="77777777" w:rsidR="00D607AB" w:rsidRDefault="00D607AB" w:rsidP="00381345">
      <w:pPr>
        <w:widowControl/>
      </w:pPr>
    </w:p>
    <w:p w14:paraId="2F9337EC" w14:textId="5A6A4A20" w:rsidR="00D607AB" w:rsidRPr="00112790" w:rsidRDefault="00D607AB" w:rsidP="00381345">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381345">
      <w:pPr>
        <w:widowControl/>
      </w:pPr>
    </w:p>
    <w:p w14:paraId="345E8178" w14:textId="3FCD3BD8" w:rsidR="00D607AB" w:rsidRPr="00112790" w:rsidRDefault="00D607AB" w:rsidP="00381345">
      <w:pPr>
        <w:widowControl/>
      </w:pPr>
      <w:r>
        <w:t>You can do a number of different things to maintain a competitive position with your lines of business. Michael Porter advocates three strategic approaches.</w:t>
      </w:r>
      <w:r>
        <w:rPr>
          <w:rStyle w:val="EndnoteReference"/>
        </w:rPr>
        <w:endnoteReference w:id="158"/>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381345">
      <w:pPr>
        <w:widowControl/>
      </w:pPr>
    </w:p>
    <w:p w14:paraId="26F570D3" w14:textId="30F03DF6" w:rsidR="00D607AB" w:rsidRPr="00112790" w:rsidRDefault="00D607AB" w:rsidP="00381345">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381345">
      <w:pPr>
        <w:widowControl/>
      </w:pPr>
    </w:p>
    <w:p w14:paraId="69EA5014" w14:textId="77777777" w:rsidR="004039E5" w:rsidRPr="00112790" w:rsidRDefault="004039E5" w:rsidP="0038134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381345">
      <w:pPr>
        <w:widowControl/>
      </w:pPr>
    </w:p>
    <w:p w14:paraId="389FA862" w14:textId="3F7DAA9B" w:rsidR="00D607AB" w:rsidRPr="00112790" w:rsidRDefault="00D607AB" w:rsidP="00381345">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59"/>
      </w:r>
    </w:p>
    <w:p w14:paraId="2A24B9FC" w14:textId="77777777" w:rsidR="00C9778E" w:rsidRDefault="00C9778E" w:rsidP="00381345">
      <w:pPr>
        <w:widowControl/>
      </w:pPr>
    </w:p>
    <w:p w14:paraId="6BB47609" w14:textId="77777777" w:rsidR="00D607AB" w:rsidRPr="00112790" w:rsidRDefault="00D607AB" w:rsidP="00381345">
      <w:pPr>
        <w:widowControl/>
      </w:pPr>
      <w:r w:rsidRPr="005F1BBF">
        <w:lastRenderedPageBreak/>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381345">
      <w:pPr>
        <w:widowControl/>
      </w:pPr>
    </w:p>
    <w:p w14:paraId="65D2D4B5" w14:textId="6F9FF3F9" w:rsidR="00D607AB" w:rsidRPr="00112790" w:rsidRDefault="00D607AB" w:rsidP="00381345">
      <w:pPr>
        <w:widowControl/>
      </w:pPr>
      <w:r w:rsidRPr="005F1BBF">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381345">
      <w:pPr>
        <w:widowControl/>
      </w:pPr>
    </w:p>
    <w:p w14:paraId="2CE21F6F" w14:textId="77777777" w:rsidR="00D607AB" w:rsidRPr="00112790" w:rsidRDefault="00D607AB" w:rsidP="00381345">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381345">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381345">
            <w:pPr>
              <w:widowControl/>
            </w:pPr>
            <w:r>
              <w:t>Research</w:t>
            </w:r>
          </w:p>
          <w:p w14:paraId="4E317BE0" w14:textId="77777777" w:rsidR="00D607AB" w:rsidRPr="00112790" w:rsidRDefault="00D607AB" w:rsidP="00381345">
            <w:pPr>
              <w:widowControl/>
            </w:pPr>
            <w:r>
              <w:t>Resource development</w:t>
            </w:r>
          </w:p>
          <w:p w14:paraId="5B6A31D1" w14:textId="77777777" w:rsidR="00D607AB" w:rsidRPr="00112790" w:rsidRDefault="00D607AB" w:rsidP="00381345">
            <w:pPr>
              <w:widowControl/>
            </w:pPr>
            <w:r>
              <w:t>Nurturing children</w:t>
            </w:r>
          </w:p>
          <w:p w14:paraId="1405F8EB" w14:textId="77777777" w:rsidR="00D607AB" w:rsidRPr="00112790" w:rsidRDefault="00D607AB" w:rsidP="00381345">
            <w:pPr>
              <w:widowControl/>
            </w:pPr>
            <w:r>
              <w:t>Strengthening families</w:t>
            </w:r>
          </w:p>
          <w:p w14:paraId="442B089E" w14:textId="77777777" w:rsidR="00D607AB" w:rsidRPr="00112790" w:rsidRDefault="00D607AB" w:rsidP="00381345">
            <w:pPr>
              <w:widowControl/>
            </w:pPr>
            <w:r>
              <w:t>Building communities</w:t>
            </w:r>
          </w:p>
        </w:tc>
        <w:tc>
          <w:tcPr>
            <w:tcW w:w="3192" w:type="dxa"/>
          </w:tcPr>
          <w:p w14:paraId="41F6668C" w14:textId="69920110" w:rsidR="00D607AB" w:rsidRPr="00112790" w:rsidRDefault="00D607AB" w:rsidP="00381345">
            <w:pPr>
              <w:widowControl/>
            </w:pPr>
            <w:r>
              <w:t>Eliminating abuse</w:t>
            </w:r>
          </w:p>
          <w:p w14:paraId="24C8D7D6" w14:textId="77777777" w:rsidR="00D607AB" w:rsidRPr="00112790" w:rsidRDefault="00D607AB" w:rsidP="00381345">
            <w:pPr>
              <w:widowControl/>
            </w:pPr>
            <w:r>
              <w:t>Heartland</w:t>
            </w:r>
          </w:p>
          <w:p w14:paraId="480CF174" w14:textId="77777777" w:rsidR="00D607AB" w:rsidRPr="00112790" w:rsidRDefault="00D607AB" w:rsidP="00381345">
            <w:pPr>
              <w:widowControl/>
            </w:pPr>
            <w:r>
              <w:t xml:space="preserve">Encouraging self-sufficiency </w:t>
            </w:r>
          </w:p>
          <w:p w14:paraId="3397B846" w14:textId="77777777" w:rsidR="00D607AB" w:rsidRPr="00112790" w:rsidRDefault="00D607AB" w:rsidP="00381345">
            <w:pPr>
              <w:widowControl/>
            </w:pPr>
            <w:r>
              <w:t>Baby Steps</w:t>
            </w:r>
          </w:p>
        </w:tc>
        <w:tc>
          <w:tcPr>
            <w:tcW w:w="3192" w:type="dxa"/>
          </w:tcPr>
          <w:p w14:paraId="5E8513B2" w14:textId="213FB36F" w:rsidR="00D607AB" w:rsidRPr="00112790" w:rsidRDefault="00D607AB" w:rsidP="00381345">
            <w:pPr>
              <w:widowControl/>
            </w:pPr>
            <w:r>
              <w:t>Immunization Track</w:t>
            </w:r>
          </w:p>
          <w:p w14:paraId="32516B55" w14:textId="77777777" w:rsidR="00D607AB" w:rsidRPr="00112790" w:rsidRDefault="00D607AB" w:rsidP="00381345">
            <w:pPr>
              <w:widowControl/>
            </w:pPr>
            <w:r>
              <w:t>Preschool-Jump-Start</w:t>
            </w:r>
          </w:p>
          <w:p w14:paraId="788F6348" w14:textId="77777777" w:rsidR="00D607AB" w:rsidRPr="00112790" w:rsidRDefault="00D607AB" w:rsidP="00381345">
            <w:pPr>
              <w:widowControl/>
            </w:pPr>
            <w:r>
              <w:t>Links</w:t>
            </w:r>
          </w:p>
          <w:p w14:paraId="2FE0C555" w14:textId="77777777" w:rsidR="00D607AB" w:rsidRPr="00112790" w:rsidRDefault="00D607AB" w:rsidP="00381345">
            <w:pPr>
              <w:widowControl/>
            </w:pPr>
            <w:r>
              <w:t xml:space="preserve">Labor services </w:t>
            </w:r>
          </w:p>
          <w:p w14:paraId="5CFF113D" w14:textId="77777777" w:rsidR="00D607AB" w:rsidRPr="00112790" w:rsidRDefault="00D607AB" w:rsidP="00381345">
            <w:pPr>
              <w:widowControl/>
            </w:pPr>
            <w:r>
              <w:t>Outcomers</w:t>
            </w:r>
          </w:p>
        </w:tc>
      </w:tr>
    </w:tbl>
    <w:p w14:paraId="3A417D25" w14:textId="77777777" w:rsidR="00D607AB" w:rsidRPr="00112790" w:rsidRDefault="00D607AB" w:rsidP="00381345">
      <w:pPr>
        <w:widowControl/>
      </w:pPr>
    </w:p>
    <w:p w14:paraId="7D6AC55C" w14:textId="77777777" w:rsidR="00D607AB" w:rsidRPr="00112790" w:rsidRDefault="00D607AB" w:rsidP="0038134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0"/>
      </w:r>
    </w:p>
    <w:p w14:paraId="04226139" w14:textId="77777777" w:rsidR="00D607AB" w:rsidRDefault="00D607AB" w:rsidP="00381345">
      <w:pPr>
        <w:widowControl/>
      </w:pPr>
    </w:p>
    <w:p w14:paraId="139ABB37" w14:textId="0920209D" w:rsidR="00D607AB" w:rsidRPr="00112790" w:rsidRDefault="006B6FF4" w:rsidP="00381345">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381345">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5D3B9C">
        <w:trPr>
          <w:cantSplit/>
        </w:trPr>
        <w:tc>
          <w:tcPr>
            <w:tcW w:w="3192" w:type="dxa"/>
          </w:tcPr>
          <w:p w14:paraId="333F5651" w14:textId="5DC7EC07" w:rsidR="00AC7331" w:rsidRPr="009C2077" w:rsidRDefault="00AC7331" w:rsidP="00381345">
            <w:pPr>
              <w:widowControl/>
              <w:jc w:val="center"/>
              <w:rPr>
                <w:b/>
              </w:rPr>
            </w:pPr>
            <w:r w:rsidRPr="000777A4">
              <w:br w:type="page"/>
            </w:r>
            <w:r w:rsidRPr="000777A4">
              <w:br w:type="page"/>
            </w:r>
            <w:r w:rsidRPr="00AC7331">
              <w:rPr>
                <w:b/>
              </w:rPr>
              <w:t>1. Rese</w:t>
            </w:r>
            <w:r w:rsidRPr="009C2077">
              <w:rPr>
                <w:b/>
              </w:rPr>
              <w:t>arch</w:t>
            </w:r>
          </w:p>
          <w:p w14:paraId="1FDF3593" w14:textId="77777777" w:rsidR="00AC7331" w:rsidRDefault="00AC7331" w:rsidP="00381345">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381345">
            <w:pPr>
              <w:widowControl/>
              <w:jc w:val="center"/>
            </w:pPr>
            <w:r>
              <w:rPr>
                <w:b/>
              </w:rPr>
              <w:t xml:space="preserve">2. </w:t>
            </w:r>
            <w:r w:rsidRPr="009C2077">
              <w:rPr>
                <w:b/>
              </w:rPr>
              <w:t>Resource Development</w:t>
            </w:r>
          </w:p>
          <w:p w14:paraId="79AFD992" w14:textId="77777777" w:rsidR="00AC7331" w:rsidRDefault="00AC7331" w:rsidP="00381345">
            <w:pPr>
              <w:widowControl/>
              <w:rPr>
                <w:i/>
              </w:rPr>
            </w:pPr>
            <w:r>
              <w:rPr>
                <w:i/>
              </w:rPr>
              <w:t xml:space="preserve">Amplifying the impact </w:t>
            </w:r>
          </w:p>
          <w:p w14:paraId="6A3AB484" w14:textId="77777777" w:rsidR="00AC7331" w:rsidRDefault="00AC7331" w:rsidP="00381345">
            <w:pPr>
              <w:widowControl/>
              <w:rPr>
                <w:i/>
              </w:rPr>
            </w:pPr>
            <w:r>
              <w:rPr>
                <w:i/>
              </w:rPr>
              <w:t xml:space="preserve">of giving for donors </w:t>
            </w:r>
          </w:p>
          <w:p w14:paraId="692C1D2B" w14:textId="77777777" w:rsidR="00AC7331" w:rsidRDefault="00AC7331" w:rsidP="00381345">
            <w:pPr>
              <w:widowControl/>
            </w:pPr>
            <w:r>
              <w:rPr>
                <w:i/>
              </w:rPr>
              <w:t xml:space="preserve">who want to help </w:t>
            </w:r>
            <w:r>
              <w:rPr>
                <w:i/>
              </w:rPr>
              <w:br/>
              <w:t>others in need</w:t>
            </w:r>
          </w:p>
        </w:tc>
        <w:tc>
          <w:tcPr>
            <w:tcW w:w="3192" w:type="dxa"/>
          </w:tcPr>
          <w:p w14:paraId="5C67E611" w14:textId="6B8AF53B" w:rsidR="00AC7331" w:rsidRPr="009C2077" w:rsidRDefault="00AC7331" w:rsidP="00381345">
            <w:pPr>
              <w:widowControl/>
              <w:jc w:val="center"/>
              <w:rPr>
                <w:b/>
              </w:rPr>
            </w:pPr>
            <w:r>
              <w:rPr>
                <w:b/>
              </w:rPr>
              <w:t xml:space="preserve">3. </w:t>
            </w:r>
            <w:r w:rsidRPr="009C2077">
              <w:rPr>
                <w:b/>
              </w:rPr>
              <w:t>Resource Distribution</w:t>
            </w:r>
          </w:p>
          <w:p w14:paraId="18F20626" w14:textId="77777777" w:rsidR="00AC7331" w:rsidRDefault="00AC7331" w:rsidP="00381345">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381345">
            <w:pPr>
              <w:widowControl/>
              <w:jc w:val="right"/>
              <w:rPr>
                <w:sz w:val="20"/>
              </w:rPr>
            </w:pPr>
            <w:r w:rsidRPr="005D3B9C">
              <w:rPr>
                <w:sz w:val="20"/>
              </w:rPr>
              <w:t>Nurturing children</w:t>
            </w:r>
          </w:p>
          <w:p w14:paraId="6E80318D" w14:textId="77777777" w:rsidR="00AC7331" w:rsidRPr="005D3B9C" w:rsidRDefault="00AC7331" w:rsidP="00381345">
            <w:pPr>
              <w:widowControl/>
              <w:jc w:val="right"/>
              <w:rPr>
                <w:sz w:val="20"/>
              </w:rPr>
            </w:pPr>
            <w:r w:rsidRPr="005D3B9C">
              <w:rPr>
                <w:sz w:val="20"/>
              </w:rPr>
              <w:t>Strengthening families</w:t>
            </w:r>
          </w:p>
          <w:p w14:paraId="46F9F0BF" w14:textId="77777777" w:rsidR="00AC7331" w:rsidRPr="005D3B9C" w:rsidRDefault="00AC7331" w:rsidP="00381345">
            <w:pPr>
              <w:widowControl/>
              <w:jc w:val="right"/>
              <w:rPr>
                <w:sz w:val="20"/>
              </w:rPr>
            </w:pPr>
            <w:r w:rsidRPr="005D3B9C">
              <w:rPr>
                <w:sz w:val="20"/>
              </w:rPr>
              <w:t>Building communities</w:t>
            </w:r>
          </w:p>
          <w:p w14:paraId="7D95B968" w14:textId="77777777" w:rsidR="00AC7331" w:rsidRPr="005D3B9C" w:rsidRDefault="00AC7331" w:rsidP="00381345">
            <w:pPr>
              <w:widowControl/>
              <w:jc w:val="right"/>
              <w:rPr>
                <w:sz w:val="20"/>
              </w:rPr>
            </w:pPr>
            <w:r w:rsidRPr="005D3B9C">
              <w:rPr>
                <w:sz w:val="20"/>
              </w:rPr>
              <w:t>Eliminating abuse and neglect</w:t>
            </w:r>
          </w:p>
          <w:p w14:paraId="73F6CBCE" w14:textId="77777777" w:rsidR="00AC7331" w:rsidRDefault="00AC7331" w:rsidP="00381345">
            <w:pPr>
              <w:widowControl/>
              <w:jc w:val="right"/>
            </w:pPr>
            <w:r w:rsidRPr="005D3B9C">
              <w:rPr>
                <w:sz w:val="20"/>
              </w:rPr>
              <w:t>Encouraging self-sufficiency</w:t>
            </w:r>
          </w:p>
        </w:tc>
      </w:tr>
    </w:tbl>
    <w:p w14:paraId="4D4BF238" w14:textId="77777777" w:rsidR="00B87A34" w:rsidRDefault="00B87A34">
      <w:r>
        <w:br w:type="page"/>
      </w: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5D3B9C" w14:paraId="0F453213" w14:textId="77777777" w:rsidTr="005D3B9C">
        <w:trPr>
          <w:cantSplit/>
          <w:trHeight w:val="152"/>
        </w:trPr>
        <w:tc>
          <w:tcPr>
            <w:tcW w:w="9576" w:type="dxa"/>
            <w:gridSpan w:val="3"/>
          </w:tcPr>
          <w:p w14:paraId="0EE252F8" w14:textId="131CA754" w:rsidR="005D3B9C" w:rsidRPr="009C2077" w:rsidRDefault="005D3B9C" w:rsidP="00381345">
            <w:pPr>
              <w:widowControl/>
              <w:jc w:val="center"/>
              <w:rPr>
                <w:b/>
              </w:rPr>
            </w:pPr>
            <w:r>
              <w:rPr>
                <w:b/>
              </w:rPr>
              <w:lastRenderedPageBreak/>
              <w:t xml:space="preserve">4. </w:t>
            </w:r>
            <w:r w:rsidRPr="009C2077">
              <w:rPr>
                <w:b/>
              </w:rPr>
              <w:t>Initiatives</w:t>
            </w:r>
          </w:p>
          <w:p w14:paraId="390BA852" w14:textId="1B959F2E" w:rsidR="005D3B9C" w:rsidRDefault="005D3B9C" w:rsidP="00381345">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5D3B9C">
        <w:trPr>
          <w:cantSplit/>
          <w:trHeight w:val="1410"/>
        </w:trPr>
        <w:tc>
          <w:tcPr>
            <w:tcW w:w="3192" w:type="dxa"/>
          </w:tcPr>
          <w:p w14:paraId="5771B2AE" w14:textId="77777777" w:rsidR="005D3B9C" w:rsidRPr="009C2077" w:rsidRDefault="005D3B9C" w:rsidP="00381345">
            <w:pPr>
              <w:widowControl/>
              <w:jc w:val="center"/>
              <w:rPr>
                <w:b/>
              </w:rPr>
            </w:pPr>
            <w:r w:rsidRPr="009C2077">
              <w:rPr>
                <w:b/>
              </w:rPr>
              <w:t>Management Services</w:t>
            </w:r>
          </w:p>
          <w:p w14:paraId="3FE093C1" w14:textId="77777777" w:rsidR="005D3B9C" w:rsidRPr="000777A4" w:rsidRDefault="005D3B9C" w:rsidP="00381345">
            <w:pPr>
              <w:widowControl/>
              <w:rPr>
                <w:sz w:val="18"/>
              </w:rPr>
            </w:pPr>
            <w:r w:rsidRPr="000777A4">
              <w:rPr>
                <w:i/>
              </w:rPr>
              <w:t>Incubating high-impact problem solvers</w:t>
            </w:r>
          </w:p>
          <w:p w14:paraId="25912516" w14:textId="77777777" w:rsidR="005D3B9C" w:rsidRPr="005D3B9C" w:rsidRDefault="005D3B9C" w:rsidP="00381345">
            <w:pPr>
              <w:widowControl/>
              <w:jc w:val="right"/>
              <w:rPr>
                <w:i/>
                <w:sz w:val="20"/>
              </w:rPr>
            </w:pPr>
            <w:r w:rsidRPr="005D3B9C">
              <w:rPr>
                <w:sz w:val="20"/>
              </w:rPr>
              <w:t>Baby Steps</w:t>
            </w:r>
          </w:p>
          <w:p w14:paraId="4C488BE4" w14:textId="77777777" w:rsidR="005D3B9C" w:rsidRPr="005D3B9C" w:rsidRDefault="005D3B9C" w:rsidP="00381345">
            <w:pPr>
              <w:widowControl/>
              <w:jc w:val="right"/>
              <w:rPr>
                <w:sz w:val="20"/>
              </w:rPr>
            </w:pPr>
            <w:r w:rsidRPr="005D3B9C">
              <w:rPr>
                <w:sz w:val="20"/>
              </w:rPr>
              <w:t>Immunization Track</w:t>
            </w:r>
          </w:p>
          <w:p w14:paraId="344C61B8" w14:textId="5DDDDD12" w:rsidR="005D3B9C" w:rsidRDefault="005D3B9C" w:rsidP="00381345">
            <w:pPr>
              <w:widowControl/>
              <w:jc w:val="right"/>
              <w:rPr>
                <w:b/>
              </w:rPr>
            </w:pPr>
            <w:r w:rsidRPr="005D3B9C">
              <w:rPr>
                <w:sz w:val="20"/>
              </w:rPr>
              <w:t>Pre-School-Jump-Start</w:t>
            </w:r>
          </w:p>
        </w:tc>
        <w:tc>
          <w:tcPr>
            <w:tcW w:w="3192" w:type="dxa"/>
          </w:tcPr>
          <w:p w14:paraId="1FF0D714" w14:textId="77777777" w:rsidR="005D3B9C" w:rsidRDefault="005D3B9C" w:rsidP="00381345">
            <w:pPr>
              <w:widowControl/>
              <w:jc w:val="center"/>
              <w:rPr>
                <w:b/>
                <w:i/>
              </w:rPr>
            </w:pPr>
            <w:r w:rsidRPr="009C2077">
              <w:rPr>
                <w:b/>
              </w:rPr>
              <w:t>Heartland</w:t>
            </w:r>
          </w:p>
          <w:p w14:paraId="7577D827" w14:textId="77777777" w:rsidR="005D3B9C" w:rsidRPr="000777A4" w:rsidRDefault="005D3B9C" w:rsidP="00381345">
            <w:pPr>
              <w:widowControl/>
              <w:rPr>
                <w:i/>
              </w:rPr>
            </w:pPr>
            <w:r w:rsidRPr="000777A4">
              <w:rPr>
                <w:i/>
              </w:rPr>
              <w:t xml:space="preserve">Fostering high-impact problem solvers </w:t>
            </w:r>
            <w:r>
              <w:rPr>
                <w:i/>
              </w:rPr>
              <w:br/>
              <w:t>in non-urban areas</w:t>
            </w:r>
          </w:p>
          <w:p w14:paraId="714DAB07" w14:textId="3ED07786" w:rsidR="005D3B9C" w:rsidRDefault="005D3B9C" w:rsidP="00381345">
            <w:pPr>
              <w:widowControl/>
              <w:rPr>
                <w:b/>
              </w:rPr>
            </w:pPr>
          </w:p>
        </w:tc>
        <w:tc>
          <w:tcPr>
            <w:tcW w:w="3192" w:type="dxa"/>
          </w:tcPr>
          <w:p w14:paraId="004D1C5F" w14:textId="77777777" w:rsidR="005D3B9C" w:rsidRDefault="005D3B9C" w:rsidP="00381345">
            <w:pPr>
              <w:widowControl/>
              <w:jc w:val="center"/>
              <w:rPr>
                <w:b/>
              </w:rPr>
            </w:pPr>
            <w:r w:rsidRPr="009C2077">
              <w:rPr>
                <w:b/>
              </w:rPr>
              <w:t>Links</w:t>
            </w:r>
          </w:p>
          <w:p w14:paraId="1C2B94C1" w14:textId="4EB7D04B" w:rsidR="005D3B9C" w:rsidRPr="005D3B9C" w:rsidRDefault="005D3B9C" w:rsidP="00381345">
            <w:pPr>
              <w:widowControl/>
              <w:rPr>
                <w:i/>
              </w:rPr>
            </w:pPr>
            <w:r w:rsidRPr="000777A4">
              <w:rPr>
                <w:i/>
              </w:rPr>
              <w:t xml:space="preserve">The web link </w:t>
            </w:r>
            <w:r>
              <w:rPr>
                <w:i/>
              </w:rPr>
              <w:br/>
            </w:r>
            <w:r w:rsidRPr="000777A4">
              <w:rPr>
                <w:i/>
              </w:rPr>
              <w:t>to high-impact solutions</w:t>
            </w:r>
            <w:r>
              <w:rPr>
                <w:i/>
              </w:rPr>
              <w:t xml:space="preserve"> </w:t>
            </w:r>
            <w:r>
              <w:rPr>
                <w:i/>
              </w:rPr>
              <w:br/>
              <w:t>for others in need</w:t>
            </w:r>
          </w:p>
        </w:tc>
      </w:tr>
      <w:tr w:rsidR="005D3B9C" w14:paraId="68F7E08E" w14:textId="77777777" w:rsidTr="005D3B9C">
        <w:trPr>
          <w:cantSplit/>
          <w:trHeight w:val="894"/>
        </w:trPr>
        <w:tc>
          <w:tcPr>
            <w:tcW w:w="3192" w:type="dxa"/>
          </w:tcPr>
          <w:p w14:paraId="26DF416E" w14:textId="77777777" w:rsidR="005D3B9C" w:rsidRPr="005D3B9C" w:rsidRDefault="005D3B9C" w:rsidP="00381345">
            <w:pPr>
              <w:widowControl/>
              <w:jc w:val="right"/>
              <w:rPr>
                <w:sz w:val="20"/>
              </w:rPr>
            </w:pPr>
          </w:p>
          <w:p w14:paraId="53895A93" w14:textId="77777777" w:rsidR="005D3B9C" w:rsidRPr="009C2077" w:rsidRDefault="005D3B9C" w:rsidP="00381345">
            <w:pPr>
              <w:widowControl/>
              <w:jc w:val="center"/>
              <w:rPr>
                <w:b/>
              </w:rPr>
            </w:pPr>
          </w:p>
        </w:tc>
        <w:tc>
          <w:tcPr>
            <w:tcW w:w="3192" w:type="dxa"/>
          </w:tcPr>
          <w:p w14:paraId="52A27DEC" w14:textId="77777777" w:rsidR="005D3B9C" w:rsidRDefault="005D3B9C" w:rsidP="00381345">
            <w:pPr>
              <w:widowControl/>
              <w:jc w:val="center"/>
              <w:rPr>
                <w:b/>
              </w:rPr>
            </w:pPr>
            <w:r>
              <w:rPr>
                <w:b/>
              </w:rPr>
              <w:t>Outcomers</w:t>
            </w:r>
          </w:p>
          <w:p w14:paraId="57649CD5" w14:textId="3EC5A179" w:rsidR="005D3B9C" w:rsidRPr="009C2077" w:rsidRDefault="005D3B9C" w:rsidP="00381345">
            <w:pPr>
              <w:widowControl/>
              <w:jc w:val="center"/>
              <w:rPr>
                <w:b/>
              </w:rPr>
            </w:pPr>
            <w:r>
              <w:rPr>
                <w:i/>
              </w:rPr>
              <w:t xml:space="preserve">Teaching </w:t>
            </w:r>
            <w:r>
              <w:rPr>
                <w:i/>
              </w:rPr>
              <w:br/>
              <w:t>high-impact problem solvers how to use outcomes measurement</w:t>
            </w:r>
          </w:p>
        </w:tc>
        <w:tc>
          <w:tcPr>
            <w:tcW w:w="3192" w:type="dxa"/>
          </w:tcPr>
          <w:p w14:paraId="6C496E51" w14:textId="77777777" w:rsidR="005D3B9C" w:rsidRDefault="005D3B9C" w:rsidP="00381345">
            <w:pPr>
              <w:widowControl/>
              <w:jc w:val="center"/>
              <w:rPr>
                <w:b/>
              </w:rPr>
            </w:pPr>
            <w:r w:rsidRPr="009C2077">
              <w:rPr>
                <w:b/>
              </w:rPr>
              <w:t>Labor and Community</w:t>
            </w:r>
          </w:p>
          <w:p w14:paraId="581A040C" w14:textId="77777777" w:rsidR="005D3B9C" w:rsidRPr="009C2077" w:rsidRDefault="005D3B9C" w:rsidP="00381345">
            <w:pPr>
              <w:widowControl/>
              <w:jc w:val="center"/>
              <w:rPr>
                <w:b/>
              </w:rPr>
            </w:pPr>
            <w:r w:rsidRPr="009C2077">
              <w:rPr>
                <w:b/>
              </w:rPr>
              <w:t>Services</w:t>
            </w:r>
          </w:p>
          <w:p w14:paraId="49E172A4" w14:textId="791A2C7A" w:rsidR="005D3B9C" w:rsidRPr="009C2077" w:rsidRDefault="005D3B9C" w:rsidP="00381345">
            <w:pPr>
              <w:widowControl/>
              <w:jc w:val="center"/>
              <w:rPr>
                <w:b/>
              </w:rPr>
            </w:pPr>
            <w:r w:rsidRPr="000777A4">
              <w:rPr>
                <w:i/>
              </w:rPr>
              <w:t xml:space="preserve">High-impact solutions </w:t>
            </w:r>
            <w:r>
              <w:rPr>
                <w:i/>
              </w:rPr>
              <w:br/>
            </w:r>
            <w:r w:rsidRPr="000777A4">
              <w:rPr>
                <w:i/>
              </w:rPr>
              <w:t>in the workplace</w:t>
            </w:r>
          </w:p>
        </w:tc>
      </w:tr>
    </w:tbl>
    <w:p w14:paraId="0CBCA1D4" w14:textId="77777777" w:rsidR="00AC7331" w:rsidRDefault="00AC7331" w:rsidP="00381345">
      <w:pPr>
        <w:widowControl/>
      </w:pPr>
    </w:p>
    <w:p w14:paraId="34A3E7D0" w14:textId="5974EC30" w:rsidR="00D607AB" w:rsidRPr="00112790" w:rsidRDefault="00D607AB" w:rsidP="00381345">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381345">
      <w:pPr>
        <w:widowControl/>
      </w:pPr>
    </w:p>
    <w:p w14:paraId="308C82AE" w14:textId="5922416E" w:rsidR="00D607AB" w:rsidRPr="00112790" w:rsidRDefault="00D607AB" w:rsidP="0038134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61"/>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381345">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381345">
            <w:pPr>
              <w:widowControl/>
              <w:jc w:val="center"/>
              <w:rPr>
                <w:b/>
                <w:i/>
              </w:rPr>
            </w:pPr>
            <w:r w:rsidRPr="0034438F">
              <w:rPr>
                <w:b/>
              </w:rPr>
              <w:t>Fundraising</w:t>
            </w:r>
          </w:p>
          <w:p w14:paraId="23BF999B" w14:textId="3B44C11E" w:rsidR="00D607AB" w:rsidRPr="0034438F" w:rsidRDefault="00D607AB" w:rsidP="00381345">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381345">
            <w:pPr>
              <w:widowControl/>
              <w:jc w:val="center"/>
            </w:pPr>
            <w:r w:rsidRPr="00E026AD">
              <w:t>Individuals</w:t>
            </w:r>
          </w:p>
          <w:p w14:paraId="7CBB1D4B" w14:textId="77777777" w:rsidR="00D607AB" w:rsidRPr="00112790" w:rsidRDefault="00D607AB" w:rsidP="00381345">
            <w:pPr>
              <w:widowControl/>
              <w:jc w:val="center"/>
            </w:pPr>
            <w:r w:rsidRPr="00E026AD">
              <w:t>Corporations</w:t>
            </w:r>
          </w:p>
          <w:p w14:paraId="315FD150" w14:textId="77777777" w:rsidR="00D607AB" w:rsidRPr="00112790" w:rsidRDefault="00D607AB" w:rsidP="00381345">
            <w:pPr>
              <w:widowControl/>
              <w:jc w:val="center"/>
            </w:pPr>
            <w:r w:rsidRPr="00E026AD">
              <w:t>Foundations</w:t>
            </w:r>
          </w:p>
          <w:p w14:paraId="43EDC8B2" w14:textId="77777777" w:rsidR="00D607AB" w:rsidRPr="00112790" w:rsidRDefault="00D607AB" w:rsidP="00381345">
            <w:pPr>
              <w:widowControl/>
              <w:jc w:val="center"/>
            </w:pPr>
            <w:r w:rsidRPr="00E026AD">
              <w:t>Special Events</w:t>
            </w:r>
          </w:p>
          <w:p w14:paraId="14393E51" w14:textId="77777777" w:rsidR="00D607AB" w:rsidRPr="00112790" w:rsidRDefault="00D607AB" w:rsidP="00381345">
            <w:pPr>
              <w:widowControl/>
              <w:jc w:val="center"/>
            </w:pPr>
            <w:r w:rsidRPr="00E026AD">
              <w:t>Planned Giving</w:t>
            </w:r>
          </w:p>
        </w:tc>
      </w:tr>
    </w:tbl>
    <w:p w14:paraId="09579418" w14:textId="77777777" w:rsidR="00D607AB" w:rsidRPr="00112790" w:rsidRDefault="00D607AB" w:rsidP="00381345">
      <w:pPr>
        <w:widowControl/>
      </w:pPr>
    </w:p>
    <w:p w14:paraId="7FD906E6" w14:textId="77777777" w:rsidR="00D607AB" w:rsidRPr="00112790" w:rsidRDefault="00D607AB" w:rsidP="00381345">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381345">
      <w:pPr>
        <w:widowControl/>
      </w:pPr>
    </w:p>
    <w:p w14:paraId="115A2D2E" w14:textId="77777777" w:rsidR="008C5D6C" w:rsidRPr="00112790" w:rsidRDefault="00D607AB" w:rsidP="00381345">
      <w:pPr>
        <w:widowControl/>
        <w:rPr>
          <w:b/>
        </w:rPr>
      </w:pPr>
      <w:bookmarkStart w:id="129" w:name="_Toc267045646"/>
      <w:bookmarkStart w:id="130" w:name="_Toc268190417"/>
      <w:r w:rsidRPr="005F1BBF">
        <w:lastRenderedPageBreak/>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381345">
      <w:pPr>
        <w:widowControl/>
      </w:pPr>
    </w:p>
    <w:p w14:paraId="1EC74ACC" w14:textId="6FEA8FA9" w:rsidR="0034438F" w:rsidRPr="005A6B02" w:rsidRDefault="0034438F" w:rsidP="00381345">
      <w:pPr>
        <w:widowControl/>
        <w:ind w:left="209" w:hanging="209"/>
        <w:rPr>
          <w:b/>
        </w:rPr>
      </w:pPr>
      <w:r w:rsidRPr="008C4DC9">
        <w:rPr>
          <w:b/>
        </w:rPr>
        <w:t>Big Brothers – Big Sisters Chapter</w:t>
      </w:r>
    </w:p>
    <w:p w14:paraId="5E8D2EC7"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381345">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381345">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381345">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792C2B">
            <w:pPr>
              <w:jc w:val="center"/>
              <w:rPr>
                <w:i/>
              </w:rPr>
            </w:pPr>
            <w:r w:rsidRPr="00792C2B">
              <w:rPr>
                <w:i/>
              </w:rPr>
              <w:t>Building</w:t>
            </w:r>
          </w:p>
          <w:p w14:paraId="587BD4B9" w14:textId="3B9403D3" w:rsidR="0034438F" w:rsidRPr="00792C2B" w:rsidRDefault="0034438F" w:rsidP="00792C2B">
            <w:pPr>
              <w:jc w:val="center"/>
              <w:rPr>
                <w:i/>
              </w:rPr>
            </w:pPr>
            <w:r w:rsidRPr="00792C2B">
              <w:rPr>
                <w:i/>
              </w:rPr>
              <w:t xml:space="preserve">7-13-year-old Littles </w:t>
            </w:r>
            <w:r w:rsidRPr="00792C2B">
              <w:rPr>
                <w:i/>
              </w:rPr>
              <w:br/>
              <w:t>into confident –</w:t>
            </w:r>
          </w:p>
          <w:p w14:paraId="219C8F55" w14:textId="38637C3C" w:rsidR="0034438F" w:rsidRPr="00792C2B" w:rsidRDefault="0034438F" w:rsidP="00792C2B">
            <w:pPr>
              <w:jc w:val="center"/>
              <w:rPr>
                <w:i/>
              </w:rPr>
            </w:pPr>
            <w:r w:rsidRPr="00792C2B">
              <w:rPr>
                <w:i/>
              </w:rPr>
              <w:t>competent –</w:t>
            </w:r>
          </w:p>
          <w:p w14:paraId="0E33665B" w14:textId="77777777" w:rsidR="0034438F" w:rsidRPr="005A6B02" w:rsidRDefault="0034438F" w:rsidP="00792C2B">
            <w:pPr>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792C2B">
            <w:pPr>
              <w:jc w:val="center"/>
              <w:rPr>
                <w:i/>
              </w:rPr>
            </w:pPr>
            <w:r w:rsidRPr="00792C2B">
              <w:rPr>
                <w:i/>
              </w:rPr>
              <w:t>Building</w:t>
            </w:r>
          </w:p>
          <w:p w14:paraId="0F6D49F4" w14:textId="6D41EEE7" w:rsidR="0034438F" w:rsidRPr="00792C2B" w:rsidRDefault="0034438F" w:rsidP="00792C2B">
            <w:pPr>
              <w:jc w:val="center"/>
              <w:rPr>
                <w:i/>
              </w:rPr>
            </w:pPr>
            <w:r w:rsidRPr="00792C2B">
              <w:rPr>
                <w:i/>
              </w:rPr>
              <w:t>15-17-year-old Bigs</w:t>
            </w:r>
            <w:r w:rsidRPr="00792C2B">
              <w:rPr>
                <w:i/>
              </w:rPr>
              <w:br/>
              <w:t xml:space="preserve"> into confident –</w:t>
            </w:r>
          </w:p>
          <w:p w14:paraId="6EBACC7C" w14:textId="1576F4F4" w:rsidR="0034438F" w:rsidRPr="00792C2B" w:rsidRDefault="0034438F" w:rsidP="00792C2B">
            <w:pPr>
              <w:jc w:val="center"/>
              <w:rPr>
                <w:i/>
              </w:rPr>
            </w:pPr>
            <w:r w:rsidRPr="00792C2B">
              <w:rPr>
                <w:i/>
              </w:rPr>
              <w:t>competent –</w:t>
            </w:r>
          </w:p>
          <w:p w14:paraId="0F43AFC1" w14:textId="77777777" w:rsidR="0034438F" w:rsidRPr="005A6B02" w:rsidRDefault="0034438F" w:rsidP="00792C2B">
            <w:pPr>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792C2B">
            <w:pPr>
              <w:jc w:val="center"/>
              <w:rPr>
                <w:i/>
              </w:rPr>
            </w:pPr>
            <w:r w:rsidRPr="00792C2B">
              <w:rPr>
                <w:i/>
              </w:rPr>
              <w:t xml:space="preserve">Building pregnant </w:t>
            </w:r>
            <w:r w:rsidRPr="00792C2B">
              <w:rPr>
                <w:i/>
              </w:rPr>
              <w:br/>
              <w:t>and parenting teens</w:t>
            </w:r>
          </w:p>
          <w:p w14:paraId="2D19922F" w14:textId="05E60993" w:rsidR="0034438F" w:rsidRPr="00792C2B" w:rsidRDefault="0034438F" w:rsidP="00792C2B">
            <w:pPr>
              <w:jc w:val="center"/>
              <w:rPr>
                <w:i/>
              </w:rPr>
            </w:pPr>
            <w:r w:rsidRPr="00792C2B">
              <w:rPr>
                <w:i/>
              </w:rPr>
              <w:t>into confident –</w:t>
            </w:r>
          </w:p>
          <w:p w14:paraId="4909D7AF" w14:textId="77777777" w:rsidR="0034438F" w:rsidRPr="005A6B02" w:rsidRDefault="0034438F" w:rsidP="00792C2B">
            <w:pPr>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381345">
      <w:pPr>
        <w:widowControl/>
        <w:ind w:left="209" w:hanging="209"/>
      </w:pPr>
    </w:p>
    <w:p w14:paraId="6A7A9750" w14:textId="77777777" w:rsidR="0034438F" w:rsidRPr="005A6B02" w:rsidRDefault="0034438F" w:rsidP="00381345">
      <w:pPr>
        <w:widowControl/>
        <w:ind w:left="209" w:hanging="209"/>
        <w:rPr>
          <w:b/>
        </w:rPr>
      </w:pPr>
      <w:r>
        <w:rPr>
          <w:b/>
        </w:rPr>
        <w:t>MS Chapter</w:t>
      </w:r>
    </w:p>
    <w:p w14:paraId="7C0BB558"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381345">
            <w:pPr>
              <w:widowControl/>
              <w:ind w:left="209" w:hanging="209"/>
              <w:jc w:val="center"/>
              <w:rPr>
                <w:b/>
                <w:iCs/>
              </w:rPr>
            </w:pPr>
            <w:r w:rsidRPr="00002D0F">
              <w:rPr>
                <w:b/>
              </w:rPr>
              <w:t>Newly Diagnose</w:t>
            </w:r>
            <w:r w:rsidRPr="000777A4">
              <w:t>d</w:t>
            </w:r>
          </w:p>
          <w:p w14:paraId="6C5ACD37" w14:textId="77777777" w:rsidR="0034438F" w:rsidRPr="005D3B9C" w:rsidRDefault="0034438F" w:rsidP="00792C2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381345">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381345">
            <w:pPr>
              <w:widowControl/>
              <w:ind w:left="209" w:hanging="209"/>
              <w:jc w:val="center"/>
              <w:rPr>
                <w:b/>
                <w:iCs/>
              </w:rPr>
            </w:pPr>
            <w:r w:rsidRPr="00002D0F">
              <w:rPr>
                <w:b/>
              </w:rPr>
              <w:t>Research</w:t>
            </w:r>
          </w:p>
          <w:p w14:paraId="06E7BA76" w14:textId="6AB691DC" w:rsidR="005D3B9C" w:rsidRPr="005D3B9C" w:rsidRDefault="0034438F" w:rsidP="00792C2B">
            <w:pPr>
              <w:widowControl/>
              <w:ind w:left="209" w:hanging="209"/>
              <w:jc w:val="center"/>
              <w:rPr>
                <w:i/>
              </w:rPr>
            </w:pPr>
            <w:r w:rsidRPr="005D3B9C">
              <w:rPr>
                <w:i/>
              </w:rPr>
              <w:t>Ending devastating effects</w:t>
            </w:r>
          </w:p>
          <w:p w14:paraId="5F3D115F" w14:textId="02E900C9" w:rsidR="0034438F" w:rsidRPr="005A6B02" w:rsidRDefault="0034438F" w:rsidP="00792C2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381345">
            <w:pPr>
              <w:widowControl/>
              <w:ind w:left="209" w:hanging="209"/>
              <w:jc w:val="center"/>
              <w:rPr>
                <w:b/>
                <w:iCs/>
              </w:rPr>
            </w:pPr>
            <w:r w:rsidRPr="00002D0F">
              <w:rPr>
                <w:b/>
              </w:rPr>
              <w:t>Support Groups</w:t>
            </w:r>
          </w:p>
          <w:p w14:paraId="06FC2B1E" w14:textId="77777777" w:rsidR="0034438F" w:rsidRPr="005A6B02" w:rsidRDefault="0034438F" w:rsidP="00792C2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381345">
            <w:pPr>
              <w:widowControl/>
              <w:ind w:left="209" w:hanging="209"/>
              <w:jc w:val="center"/>
              <w:rPr>
                <w:b/>
              </w:rPr>
            </w:pPr>
          </w:p>
          <w:p w14:paraId="1FCA561C" w14:textId="48F28BB5" w:rsidR="005D3B9C" w:rsidRPr="00792C2B" w:rsidRDefault="0034438F" w:rsidP="00792C2B">
            <w:pPr>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381345">
            <w:pPr>
              <w:widowControl/>
              <w:ind w:left="209" w:hanging="209"/>
              <w:jc w:val="right"/>
              <w:rPr>
                <w:sz w:val="20"/>
              </w:rPr>
            </w:pPr>
            <w:r w:rsidRPr="00B90D97">
              <w:rPr>
                <w:sz w:val="20"/>
              </w:rPr>
              <w:t xml:space="preserve">Equipment </w:t>
            </w:r>
          </w:p>
          <w:p w14:paraId="0DE37556" w14:textId="3C801E7F" w:rsidR="0034438F" w:rsidRPr="005A6B02" w:rsidRDefault="0034438F" w:rsidP="00381345">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381345">
            <w:pPr>
              <w:widowControl/>
              <w:jc w:val="center"/>
              <w:rPr>
                <w:b/>
              </w:rPr>
            </w:pPr>
          </w:p>
          <w:p w14:paraId="603C992D" w14:textId="77777777" w:rsidR="0034438F" w:rsidRPr="005A6B02" w:rsidRDefault="0034438F" w:rsidP="00381345">
            <w:pPr>
              <w:widowControl/>
              <w:ind w:left="209" w:hanging="209"/>
              <w:jc w:val="center"/>
              <w:rPr>
                <w:b/>
              </w:rPr>
            </w:pPr>
            <w:r w:rsidRPr="00002D0F">
              <w:rPr>
                <w:b/>
              </w:rPr>
              <w:t>Update Education</w:t>
            </w:r>
          </w:p>
          <w:p w14:paraId="590B9F69" w14:textId="1BE677FF" w:rsidR="005D3B9C" w:rsidRDefault="005D3B9C" w:rsidP="00792C2B">
            <w:pPr>
              <w:widowControl/>
              <w:ind w:left="209" w:hanging="209"/>
              <w:jc w:val="center"/>
              <w:rPr>
                <w:i/>
              </w:rPr>
            </w:pPr>
            <w:r>
              <w:rPr>
                <w:i/>
              </w:rPr>
              <w:t>Staying current</w:t>
            </w:r>
          </w:p>
          <w:p w14:paraId="0FCD48FD" w14:textId="706E7857" w:rsidR="0034438F" w:rsidRPr="005A6B02" w:rsidRDefault="0034438F" w:rsidP="00792C2B">
            <w:pPr>
              <w:widowControl/>
              <w:ind w:left="209" w:hanging="209"/>
              <w:jc w:val="center"/>
              <w:rPr>
                <w:i/>
              </w:rPr>
            </w:pPr>
            <w:r>
              <w:rPr>
                <w:i/>
              </w:rPr>
              <w:t>for those living with MS</w:t>
            </w:r>
          </w:p>
          <w:p w14:paraId="5175CC21" w14:textId="77777777" w:rsidR="0034438F" w:rsidRPr="005A6B02" w:rsidRDefault="0034438F" w:rsidP="00381345">
            <w:pPr>
              <w:widowControl/>
              <w:ind w:left="209" w:hanging="209"/>
              <w:jc w:val="right"/>
              <w:rPr>
                <w:sz w:val="20"/>
              </w:rPr>
            </w:pPr>
            <w:r w:rsidRPr="00B90D97">
              <w:rPr>
                <w:sz w:val="20"/>
              </w:rPr>
              <w:t>Fall Education Conference</w:t>
            </w:r>
          </w:p>
          <w:p w14:paraId="2F24ED00" w14:textId="77777777" w:rsidR="0034438F" w:rsidRPr="005A6B02" w:rsidRDefault="0034438F" w:rsidP="00381345">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381345">
            <w:pPr>
              <w:widowControl/>
              <w:jc w:val="center"/>
              <w:rPr>
                <w:i/>
              </w:rPr>
            </w:pPr>
          </w:p>
        </w:tc>
      </w:tr>
    </w:tbl>
    <w:p w14:paraId="2D59F6D4" w14:textId="2DEF5816" w:rsidR="00D607AB" w:rsidRDefault="00D607AB" w:rsidP="00381345">
      <w:pPr>
        <w:widowControl/>
      </w:pPr>
    </w:p>
    <w:p w14:paraId="6F5EE447" w14:textId="77777777" w:rsidR="00D607AB" w:rsidRPr="00112790" w:rsidRDefault="00D607AB" w:rsidP="00381345">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381345">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381345">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381345">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381345">
            <w:pPr>
              <w:widowControl/>
              <w:jc w:val="center"/>
            </w:pPr>
            <w:r w:rsidRPr="00180056">
              <w:rPr>
                <w:b/>
              </w:rPr>
              <w:t>General Public</w:t>
            </w:r>
            <w:r>
              <w:br/>
            </w:r>
            <w:r w:rsidRPr="00E026AD">
              <w:t xml:space="preserve">Individuals are aware </w:t>
            </w:r>
          </w:p>
          <w:p w14:paraId="41FF8A9E" w14:textId="0628842D" w:rsidR="00D607AB" w:rsidRPr="00112790" w:rsidRDefault="0034438F" w:rsidP="00381345">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381345">
            <w:pPr>
              <w:widowControl/>
              <w:jc w:val="center"/>
              <w:rPr>
                <w:b/>
              </w:rPr>
            </w:pPr>
            <w:r w:rsidRPr="0034438F">
              <w:rPr>
                <w:b/>
              </w:rPr>
              <w:t>Housing Providers/Professionals</w:t>
            </w:r>
          </w:p>
          <w:p w14:paraId="4B241888" w14:textId="7DE379BC" w:rsidR="00492C45" w:rsidRPr="0034438F" w:rsidRDefault="00492C45" w:rsidP="00381345">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381345">
            <w:pPr>
              <w:widowControl/>
              <w:jc w:val="center"/>
              <w:rPr>
                <w:b/>
              </w:rPr>
            </w:pPr>
            <w:r w:rsidRPr="0034438F">
              <w:rPr>
                <w:b/>
              </w:rPr>
              <w:t>Housing Providers/Professionals</w:t>
            </w:r>
          </w:p>
          <w:p w14:paraId="71FF494C" w14:textId="21D45C8C" w:rsidR="00492C45" w:rsidRPr="00112790" w:rsidRDefault="00492C45" w:rsidP="00381345">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381345">
            <w:pPr>
              <w:widowControl/>
              <w:jc w:val="center"/>
              <w:rPr>
                <w:b/>
              </w:rPr>
            </w:pPr>
            <w:r w:rsidRPr="0034438F">
              <w:rPr>
                <w:b/>
              </w:rPr>
              <w:t>Enforcement</w:t>
            </w:r>
          </w:p>
          <w:p w14:paraId="387540F8" w14:textId="77777777" w:rsidR="0034438F" w:rsidRDefault="00D607AB" w:rsidP="00381345">
            <w:pPr>
              <w:widowControl/>
              <w:jc w:val="center"/>
            </w:pPr>
            <w:r w:rsidRPr="00E026AD">
              <w:t>Meritorious complaints are identified</w:t>
            </w:r>
          </w:p>
          <w:p w14:paraId="03FACCBE" w14:textId="43ABDD33" w:rsidR="00D607AB" w:rsidRPr="00112790" w:rsidRDefault="00D607AB" w:rsidP="00381345">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381345">
            <w:pPr>
              <w:widowControl/>
              <w:jc w:val="center"/>
              <w:rPr>
                <w:b/>
              </w:rPr>
            </w:pPr>
            <w:r w:rsidRPr="0034438F">
              <w:rPr>
                <w:b/>
              </w:rPr>
              <w:t>Intervention for Victims</w:t>
            </w:r>
          </w:p>
          <w:p w14:paraId="5B63763B" w14:textId="77777777" w:rsidR="0034438F" w:rsidRDefault="00D607AB" w:rsidP="00381345">
            <w:pPr>
              <w:widowControl/>
              <w:jc w:val="center"/>
            </w:pPr>
            <w:r w:rsidRPr="00E026AD">
              <w:t>Residents’ rights are asserted</w:t>
            </w:r>
          </w:p>
          <w:p w14:paraId="14C3E0E8" w14:textId="104B6BDA" w:rsidR="00D607AB" w:rsidRPr="00112790" w:rsidRDefault="0034438F" w:rsidP="00381345">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381345">
            <w:pPr>
              <w:widowControl/>
              <w:jc w:val="center"/>
              <w:rPr>
                <w:b/>
              </w:rPr>
            </w:pPr>
            <w:r w:rsidRPr="0034438F">
              <w:rPr>
                <w:b/>
              </w:rPr>
              <w:lastRenderedPageBreak/>
              <w:t>Research/Advocacy</w:t>
            </w:r>
          </w:p>
          <w:p w14:paraId="3C9D180F" w14:textId="77777777" w:rsidR="00492C45" w:rsidRPr="00112790" w:rsidRDefault="00492C45" w:rsidP="00381345">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381345">
            <w:pPr>
              <w:widowControl/>
              <w:jc w:val="center"/>
              <w:rPr>
                <w:b/>
              </w:rPr>
            </w:pPr>
            <w:r w:rsidRPr="0034438F">
              <w:rPr>
                <w:b/>
              </w:rPr>
              <w:t>Research/Advocacy</w:t>
            </w:r>
          </w:p>
          <w:p w14:paraId="2617E40B" w14:textId="77777777" w:rsidR="00492C45" w:rsidRPr="00112790" w:rsidRDefault="00492C45" w:rsidP="00381345">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381345">
      <w:pPr>
        <w:pStyle w:val="Heading4"/>
        <w:widowControl/>
      </w:pPr>
    </w:p>
    <w:bookmarkEnd w:id="129"/>
    <w:bookmarkEnd w:id="130"/>
    <w:p w14:paraId="4A528CB7" w14:textId="77777777" w:rsidR="00D607AB" w:rsidRPr="00112790" w:rsidRDefault="00D607AB" w:rsidP="00381345">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381345">
      <w:pPr>
        <w:widowControl/>
      </w:pPr>
    </w:p>
    <w:p w14:paraId="345009B1" w14:textId="77777777" w:rsidR="00D607AB" w:rsidRPr="00112790" w:rsidRDefault="00D607AB" w:rsidP="00381345">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381345">
      <w:pPr>
        <w:widowControl/>
      </w:pPr>
      <w:bookmarkStart w:id="131" w:name="_Toc267124589"/>
      <w:bookmarkEnd w:id="125"/>
    </w:p>
    <w:p w14:paraId="325579A8" w14:textId="77777777" w:rsidR="00D607AB" w:rsidRPr="00112790" w:rsidRDefault="00D607AB" w:rsidP="00381345">
      <w:pPr>
        <w:pStyle w:val="Heading3"/>
        <w:widowControl/>
      </w:pPr>
      <w:bookmarkStart w:id="132" w:name="_Toc439003739"/>
      <w:bookmarkStart w:id="133" w:name="_Toc444854701"/>
      <w:bookmarkStart w:id="134" w:name="_Toc470527344"/>
      <w:r w:rsidRPr="00B55C65">
        <w:t>Success Measures</w:t>
      </w:r>
      <w:bookmarkEnd w:id="131"/>
      <w:bookmarkEnd w:id="132"/>
      <w:bookmarkEnd w:id="133"/>
      <w:bookmarkEnd w:id="134"/>
    </w:p>
    <w:p w14:paraId="1428E04D" w14:textId="77777777" w:rsidR="00D607AB" w:rsidRDefault="00D607AB" w:rsidP="00381345">
      <w:pPr>
        <w:widowControl/>
      </w:pPr>
    </w:p>
    <w:p w14:paraId="7F319B46" w14:textId="2BA0CABF" w:rsidR="00D607AB" w:rsidRPr="00112790" w:rsidRDefault="00D607AB" w:rsidP="00381345">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2"/>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381345">
      <w:pPr>
        <w:widowControl/>
      </w:pPr>
    </w:p>
    <w:p w14:paraId="0EDA146A" w14:textId="4F90A1F4" w:rsidR="009E093D" w:rsidRPr="00112790" w:rsidRDefault="00AB5D34" w:rsidP="00381345">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3"/>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4"/>
      </w:r>
    </w:p>
    <w:p w14:paraId="5F4DF0D6" w14:textId="77777777" w:rsidR="00D607AB" w:rsidRDefault="00D607AB" w:rsidP="00381345">
      <w:pPr>
        <w:widowControl/>
      </w:pPr>
    </w:p>
    <w:p w14:paraId="4C1D22C6" w14:textId="3281B11A" w:rsidR="00D607AB" w:rsidRPr="00112790" w:rsidRDefault="00D607AB" w:rsidP="00381345">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5"/>
      </w:r>
      <w:r w:rsidRPr="00A108AA">
        <w:t xml:space="preserve"> </w:t>
      </w:r>
    </w:p>
    <w:p w14:paraId="14CBE863" w14:textId="77777777" w:rsidR="00D607AB" w:rsidRDefault="00D607AB" w:rsidP="00381345">
      <w:pPr>
        <w:widowControl/>
      </w:pPr>
    </w:p>
    <w:p w14:paraId="6D9EEB5D" w14:textId="64165208" w:rsidR="00D607AB" w:rsidRPr="00112790" w:rsidRDefault="00D607AB" w:rsidP="00381345">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66"/>
      </w:r>
      <w:r w:rsidRPr="00A108AA">
        <w:t xml:space="preserve"> Indeed, the idea that nonprofits are unable or incapable of paying attention to the bottom line is widely held. </w:t>
      </w:r>
      <w:r>
        <w:br/>
      </w:r>
    </w:p>
    <w:p w14:paraId="04B840FB" w14:textId="77777777" w:rsidR="00D607AB" w:rsidRPr="00112790" w:rsidRDefault="00D607AB" w:rsidP="00381345">
      <w:pPr>
        <w:widowControl/>
      </w:pPr>
      <w:r w:rsidRPr="00A108AA">
        <w:t>Michael Porter and Mark Kramer assert that nonprofits “operate without the discipline of the bottom line in the delivery of services.”</w:t>
      </w:r>
      <w:r w:rsidRPr="00A108AA">
        <w:rPr>
          <w:rStyle w:val="EndnoteReference"/>
        </w:rPr>
        <w:endnoteReference w:id="167"/>
      </w:r>
      <w:r w:rsidRPr="00A108AA">
        <w:t xml:space="preserve"> Regina Herzlinger says that nonprofits lack the “self-interest that comes from ownership . . . they often lack the competition that </w:t>
      </w:r>
      <w:r w:rsidRPr="00A108AA">
        <w:lastRenderedPageBreak/>
        <w:t>would force efficiency [along with] the ultimate barometer of busine</w:t>
      </w:r>
      <w:r>
        <w:t>ss success, the profit measure.”</w:t>
      </w:r>
      <w:r w:rsidRPr="00A108AA">
        <w:rPr>
          <w:vertAlign w:val="superscript"/>
        </w:rPr>
        <w:endnoteReference w:id="168"/>
      </w:r>
    </w:p>
    <w:p w14:paraId="2BA189C4" w14:textId="77777777" w:rsidR="00D607AB" w:rsidRDefault="00D607AB" w:rsidP="00381345">
      <w:pPr>
        <w:widowControl/>
      </w:pPr>
    </w:p>
    <w:p w14:paraId="6F2F00F6" w14:textId="4755F8EA" w:rsidR="00D607AB" w:rsidRPr="00112790" w:rsidRDefault="00052154" w:rsidP="00381345">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69"/>
      </w:r>
      <w:r w:rsidR="00D607AB" w:rsidRPr="00A108AA">
        <w:t xml:space="preserve"> </w:t>
      </w:r>
    </w:p>
    <w:p w14:paraId="7944D89F" w14:textId="77777777" w:rsidR="00D607AB" w:rsidRDefault="00D607AB" w:rsidP="00381345">
      <w:pPr>
        <w:widowControl/>
      </w:pPr>
    </w:p>
    <w:p w14:paraId="61374452" w14:textId="77777777" w:rsidR="00D607AB" w:rsidRPr="00112790" w:rsidRDefault="00D607AB" w:rsidP="00381345">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0"/>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1"/>
      </w:r>
    </w:p>
    <w:p w14:paraId="2044E1AC" w14:textId="77777777" w:rsidR="00D607AB" w:rsidRDefault="00D607AB" w:rsidP="00381345">
      <w:pPr>
        <w:widowControl/>
      </w:pPr>
    </w:p>
    <w:p w14:paraId="0D923BD5" w14:textId="483AF416" w:rsidR="00D607AB" w:rsidRPr="00112790" w:rsidRDefault="00D607AB" w:rsidP="00381345">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2"/>
      </w:r>
      <w:r w:rsidRPr="00A108AA">
        <w:t xml:space="preserve">  </w:t>
      </w:r>
    </w:p>
    <w:p w14:paraId="3E0E24A2" w14:textId="77777777" w:rsidR="00492C45" w:rsidRDefault="00492C45" w:rsidP="00381345">
      <w:pPr>
        <w:widowControl/>
      </w:pPr>
    </w:p>
    <w:p w14:paraId="3FA034EA" w14:textId="1DC91BBE" w:rsidR="00D607AB" w:rsidRPr="00112790" w:rsidRDefault="00D607AB" w:rsidP="00381345">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3"/>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381345">
      <w:pPr>
        <w:widowControl/>
      </w:pPr>
    </w:p>
    <w:p w14:paraId="2166D685" w14:textId="18B2C9FC" w:rsidR="00D607AB" w:rsidRPr="00112790" w:rsidRDefault="00D607AB" w:rsidP="00381345">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381345">
      <w:pPr>
        <w:widowControl/>
      </w:pPr>
    </w:p>
    <w:p w14:paraId="1F4AB481" w14:textId="67184E5A" w:rsidR="00C27787" w:rsidRPr="00112790" w:rsidRDefault="00D607AB" w:rsidP="00381345">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381345">
      <w:pPr>
        <w:widowControl/>
      </w:pPr>
    </w:p>
    <w:p w14:paraId="3FBAF633" w14:textId="2A82D0BA" w:rsidR="00D607AB" w:rsidRPr="00112790" w:rsidRDefault="00D607AB" w:rsidP="00381345">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4"/>
      </w:r>
      <w:r>
        <w:t xml:space="preserve"> </w:t>
      </w:r>
      <w:r>
        <w:lastRenderedPageBreak/>
        <w:t xml:space="preserve">Moreover, </w:t>
      </w:r>
      <w:r w:rsidRPr="00C8215B">
        <w:rPr>
          <w:b/>
        </w:rPr>
        <w:t xml:space="preserve">measuring activity is the first step in any program to measure outcomes. </w:t>
      </w:r>
    </w:p>
    <w:p w14:paraId="0283D1B1" w14:textId="77777777" w:rsidR="00D607AB" w:rsidRDefault="00D607AB" w:rsidP="00381345">
      <w:pPr>
        <w:widowControl/>
      </w:pPr>
    </w:p>
    <w:p w14:paraId="1610364A" w14:textId="1B6BF437" w:rsidR="00D607AB" w:rsidRPr="00112790" w:rsidRDefault="00D607AB" w:rsidP="00381345">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381345">
      <w:pPr>
        <w:widowControl/>
      </w:pPr>
    </w:p>
    <w:p w14:paraId="118CA07E" w14:textId="0618BC3B" w:rsidR="00D607AB" w:rsidRPr="00112790" w:rsidRDefault="00D607AB" w:rsidP="00381345">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381345">
      <w:pPr>
        <w:pStyle w:val="Heading4"/>
        <w:widowControl/>
      </w:pPr>
      <w:bookmarkStart w:id="135" w:name="_Toc63756849"/>
      <w:bookmarkStart w:id="136" w:name="_Toc82182964"/>
      <w:bookmarkStart w:id="137" w:name="_Toc85301852"/>
      <w:bookmarkStart w:id="138" w:name="_Toc90563701"/>
      <w:bookmarkStart w:id="139" w:name="_Toc264127190"/>
      <w:bookmarkStart w:id="140" w:name="_Toc264188291"/>
      <w:bookmarkStart w:id="141" w:name="_Toc265747124"/>
      <w:bookmarkStart w:id="142" w:name="_Toc266142437"/>
      <w:bookmarkStart w:id="143" w:name="_Toc267045651"/>
      <w:bookmarkStart w:id="144" w:name="_Toc268002642"/>
      <w:bookmarkStart w:id="145" w:name="_Toc268190422"/>
      <w:bookmarkStart w:id="146" w:name="_Toc444854702"/>
    </w:p>
    <w:p w14:paraId="21FD29FB" w14:textId="77777777" w:rsidR="00D607AB" w:rsidRPr="00112790" w:rsidRDefault="00D607AB" w:rsidP="00381345">
      <w:pPr>
        <w:pStyle w:val="Heading4"/>
        <w:widowControl/>
      </w:pPr>
      <w:bookmarkStart w:id="147" w:name="_Toc470527345"/>
      <w:r>
        <w:t>Mission</w:t>
      </w:r>
      <w:r w:rsidRPr="00A108AA">
        <w:t xml:space="preserve"> </w:t>
      </w:r>
      <w:bookmarkEnd w:id="135"/>
      <w:bookmarkEnd w:id="136"/>
      <w:bookmarkEnd w:id="137"/>
      <w:bookmarkEnd w:id="138"/>
      <w:r w:rsidRPr="00A108AA">
        <w:t>Success Measures</w:t>
      </w:r>
      <w:bookmarkEnd w:id="139"/>
      <w:bookmarkEnd w:id="140"/>
      <w:bookmarkEnd w:id="141"/>
      <w:bookmarkEnd w:id="142"/>
      <w:bookmarkEnd w:id="143"/>
      <w:bookmarkEnd w:id="144"/>
      <w:bookmarkEnd w:id="145"/>
      <w:bookmarkEnd w:id="146"/>
      <w:bookmarkEnd w:id="147"/>
    </w:p>
    <w:p w14:paraId="0840471F" w14:textId="77777777" w:rsidR="00D607AB" w:rsidRPr="0034174C" w:rsidRDefault="00D607AB" w:rsidP="00381345">
      <w:pPr>
        <w:widowControl/>
      </w:pPr>
    </w:p>
    <w:p w14:paraId="24F527EF" w14:textId="18D9CB6D" w:rsidR="00D607AB" w:rsidRPr="00112790" w:rsidRDefault="00D607AB" w:rsidP="00381345">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381345">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381345">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381345">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381345">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381345">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381345">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381345">
            <w:pPr>
              <w:widowControl/>
              <w:jc w:val="right"/>
            </w:pPr>
            <w:r w:rsidRPr="00A108AA">
              <w:t>Attendance #</w:t>
            </w:r>
          </w:p>
        </w:tc>
        <w:tc>
          <w:tcPr>
            <w:tcW w:w="1352" w:type="dxa"/>
            <w:shd w:val="clear" w:color="auto" w:fill="auto"/>
          </w:tcPr>
          <w:p w14:paraId="095DCAF2" w14:textId="77777777" w:rsidR="00D607AB" w:rsidRPr="00112790" w:rsidRDefault="00D607AB" w:rsidP="00381345">
            <w:pPr>
              <w:widowControl/>
              <w:jc w:val="right"/>
            </w:pPr>
            <w:r w:rsidRPr="00A108AA">
              <w:t>24</w:t>
            </w:r>
          </w:p>
        </w:tc>
        <w:tc>
          <w:tcPr>
            <w:tcW w:w="1353" w:type="dxa"/>
            <w:shd w:val="clear" w:color="auto" w:fill="auto"/>
          </w:tcPr>
          <w:p w14:paraId="6E3F56FD" w14:textId="77777777" w:rsidR="00D607AB" w:rsidRPr="00112790" w:rsidRDefault="00D607AB" w:rsidP="00381345">
            <w:pPr>
              <w:widowControl/>
              <w:jc w:val="right"/>
            </w:pPr>
            <w:r w:rsidRPr="00A108AA">
              <w:t>18</w:t>
            </w:r>
          </w:p>
        </w:tc>
        <w:tc>
          <w:tcPr>
            <w:tcW w:w="1353" w:type="dxa"/>
            <w:shd w:val="clear" w:color="auto" w:fill="auto"/>
          </w:tcPr>
          <w:p w14:paraId="0EF92724" w14:textId="77777777" w:rsidR="00D607AB" w:rsidRPr="00A108AA" w:rsidRDefault="00D607AB" w:rsidP="00381345">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381345">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381345">
            <w:pPr>
              <w:widowControl/>
              <w:jc w:val="right"/>
            </w:pPr>
            <w:r>
              <w:t>T</w:t>
            </w:r>
            <w:r w:rsidRPr="00A108AA">
              <w:t>otal Revenue $</w:t>
            </w:r>
          </w:p>
        </w:tc>
        <w:tc>
          <w:tcPr>
            <w:tcW w:w="1352" w:type="dxa"/>
            <w:shd w:val="clear" w:color="auto" w:fill="auto"/>
          </w:tcPr>
          <w:p w14:paraId="136F6A0F" w14:textId="77777777" w:rsidR="00D607AB" w:rsidRPr="00112790" w:rsidRDefault="00D607AB" w:rsidP="00381345">
            <w:pPr>
              <w:widowControl/>
              <w:jc w:val="right"/>
            </w:pPr>
            <w:r w:rsidRPr="00A108AA">
              <w:t>1,220</w:t>
            </w:r>
          </w:p>
        </w:tc>
        <w:tc>
          <w:tcPr>
            <w:tcW w:w="1353" w:type="dxa"/>
            <w:shd w:val="clear" w:color="auto" w:fill="auto"/>
          </w:tcPr>
          <w:p w14:paraId="34448CAE" w14:textId="77777777" w:rsidR="00D607AB" w:rsidRPr="00112790" w:rsidRDefault="00D607AB" w:rsidP="00381345">
            <w:pPr>
              <w:widowControl/>
              <w:jc w:val="right"/>
            </w:pPr>
            <w:r w:rsidRPr="00A108AA">
              <w:t>1,240</w:t>
            </w:r>
          </w:p>
        </w:tc>
        <w:tc>
          <w:tcPr>
            <w:tcW w:w="1353" w:type="dxa"/>
            <w:shd w:val="clear" w:color="auto" w:fill="auto"/>
          </w:tcPr>
          <w:p w14:paraId="44D5B0C6" w14:textId="77777777" w:rsidR="00D607AB" w:rsidRPr="00112790" w:rsidRDefault="00D607AB" w:rsidP="00381345">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381345">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381345">
            <w:pPr>
              <w:widowControl/>
              <w:jc w:val="right"/>
            </w:pPr>
            <w:r w:rsidRPr="00A108AA">
              <w:t>Earned $</w:t>
            </w:r>
          </w:p>
        </w:tc>
        <w:tc>
          <w:tcPr>
            <w:tcW w:w="1352" w:type="dxa"/>
            <w:shd w:val="clear" w:color="auto" w:fill="auto"/>
          </w:tcPr>
          <w:p w14:paraId="535119C1" w14:textId="77777777" w:rsidR="00D607AB" w:rsidRPr="00112790" w:rsidRDefault="00D607AB" w:rsidP="00381345">
            <w:pPr>
              <w:widowControl/>
              <w:jc w:val="right"/>
            </w:pPr>
            <w:r w:rsidRPr="00A108AA">
              <w:t>450</w:t>
            </w:r>
          </w:p>
        </w:tc>
        <w:tc>
          <w:tcPr>
            <w:tcW w:w="1353" w:type="dxa"/>
            <w:shd w:val="clear" w:color="auto" w:fill="auto"/>
          </w:tcPr>
          <w:p w14:paraId="6955F45A" w14:textId="77777777" w:rsidR="00D607AB" w:rsidRPr="00112790" w:rsidRDefault="00D607AB" w:rsidP="00381345">
            <w:pPr>
              <w:widowControl/>
              <w:jc w:val="right"/>
            </w:pPr>
            <w:r w:rsidRPr="00A108AA">
              <w:t>521</w:t>
            </w:r>
          </w:p>
        </w:tc>
        <w:tc>
          <w:tcPr>
            <w:tcW w:w="1353" w:type="dxa"/>
            <w:shd w:val="clear" w:color="auto" w:fill="auto"/>
          </w:tcPr>
          <w:p w14:paraId="218C0879" w14:textId="77777777" w:rsidR="00D607AB" w:rsidRPr="00112790" w:rsidRDefault="00D607AB" w:rsidP="00381345">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381345">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381345">
            <w:pPr>
              <w:widowControl/>
              <w:jc w:val="right"/>
            </w:pPr>
            <w:r w:rsidRPr="00A108AA">
              <w:t>Contributed $</w:t>
            </w:r>
          </w:p>
        </w:tc>
        <w:tc>
          <w:tcPr>
            <w:tcW w:w="1352" w:type="dxa"/>
            <w:shd w:val="clear" w:color="auto" w:fill="auto"/>
          </w:tcPr>
          <w:p w14:paraId="13E5722F" w14:textId="77777777" w:rsidR="00D607AB" w:rsidRPr="00112790" w:rsidRDefault="00D607AB" w:rsidP="00381345">
            <w:pPr>
              <w:widowControl/>
              <w:jc w:val="right"/>
            </w:pPr>
            <w:r w:rsidRPr="00A108AA">
              <w:t>770</w:t>
            </w:r>
          </w:p>
        </w:tc>
        <w:tc>
          <w:tcPr>
            <w:tcW w:w="1353" w:type="dxa"/>
            <w:shd w:val="clear" w:color="auto" w:fill="auto"/>
          </w:tcPr>
          <w:p w14:paraId="645A1E6F" w14:textId="77777777" w:rsidR="00D607AB" w:rsidRPr="00112790" w:rsidRDefault="00D607AB" w:rsidP="00381345">
            <w:pPr>
              <w:widowControl/>
              <w:jc w:val="right"/>
            </w:pPr>
            <w:r w:rsidRPr="00A108AA">
              <w:t>718</w:t>
            </w:r>
          </w:p>
        </w:tc>
        <w:tc>
          <w:tcPr>
            <w:tcW w:w="1353" w:type="dxa"/>
            <w:shd w:val="clear" w:color="auto" w:fill="auto"/>
          </w:tcPr>
          <w:p w14:paraId="704E6C5A" w14:textId="77777777" w:rsidR="00D607AB" w:rsidRPr="00112790" w:rsidRDefault="00D607AB" w:rsidP="00381345">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381345">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381345">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381345">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381345">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381345">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381345">
            <w:pPr>
              <w:widowControl/>
              <w:jc w:val="right"/>
            </w:pPr>
            <w:r w:rsidRPr="00A108AA">
              <w:t>(42)</w:t>
            </w:r>
          </w:p>
        </w:tc>
      </w:tr>
    </w:tbl>
    <w:p w14:paraId="62DF2DAF" w14:textId="77777777" w:rsidR="00D607AB" w:rsidRPr="00112790" w:rsidRDefault="00D607AB" w:rsidP="00381345">
      <w:pPr>
        <w:widowControl/>
      </w:pPr>
    </w:p>
    <w:p w14:paraId="26E88BF6" w14:textId="01A24345" w:rsidR="00D607AB" w:rsidRPr="00112790" w:rsidRDefault="00D607AB" w:rsidP="00381345">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381345">
      <w:pPr>
        <w:widowControl/>
      </w:pPr>
    </w:p>
    <w:p w14:paraId="493E1212" w14:textId="6BB22782" w:rsidR="00D607AB" w:rsidRPr="00112790" w:rsidRDefault="00D607AB" w:rsidP="00381345">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381345">
      <w:pPr>
        <w:widowControl/>
      </w:pPr>
    </w:p>
    <w:p w14:paraId="0075A597" w14:textId="7A39A0A1" w:rsidR="00D607AB" w:rsidRPr="00112790" w:rsidRDefault="00D607AB" w:rsidP="00381345">
      <w:pPr>
        <w:widowControl/>
      </w:pPr>
      <w:r w:rsidRPr="00A108AA">
        <w:lastRenderedPageBreak/>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5"/>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381345">
      <w:pPr>
        <w:widowControl/>
      </w:pPr>
    </w:p>
    <w:p w14:paraId="04CDBFA1" w14:textId="7595E219" w:rsidR="00D607AB" w:rsidRPr="00112790" w:rsidRDefault="00D607AB" w:rsidP="00381345">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381345">
      <w:pPr>
        <w:widowControl/>
      </w:pPr>
      <w:bookmarkStart w:id="148" w:name="_Toc63756850"/>
      <w:bookmarkStart w:id="149" w:name="_Toc82182965"/>
      <w:bookmarkStart w:id="150" w:name="_Toc85301853"/>
      <w:bookmarkStart w:id="151" w:name="_Toc90563702"/>
      <w:bookmarkStart w:id="152" w:name="_Toc264127191"/>
      <w:bookmarkStart w:id="153" w:name="_Toc264188292"/>
      <w:bookmarkStart w:id="154" w:name="_Toc265747125"/>
      <w:bookmarkStart w:id="155" w:name="_Toc266142438"/>
      <w:bookmarkStart w:id="156" w:name="_Toc267045652"/>
      <w:bookmarkStart w:id="157" w:name="_Toc268002643"/>
      <w:bookmarkStart w:id="158" w:name="_Toc268190423"/>
    </w:p>
    <w:p w14:paraId="1B081831" w14:textId="77777777" w:rsidR="00D607AB" w:rsidRPr="00112790" w:rsidRDefault="00D607AB" w:rsidP="00381345">
      <w:pPr>
        <w:pStyle w:val="Heading4"/>
        <w:widowControl/>
      </w:pPr>
      <w:bookmarkStart w:id="159" w:name="_Toc444854703"/>
      <w:bookmarkStart w:id="160" w:name="_Toc470527346"/>
      <w:r w:rsidRPr="00A108AA">
        <w:t>Lines of Business</w:t>
      </w:r>
      <w:bookmarkEnd w:id="148"/>
      <w:bookmarkEnd w:id="149"/>
      <w:bookmarkEnd w:id="150"/>
      <w:bookmarkEnd w:id="151"/>
      <w:r w:rsidRPr="00A108AA">
        <w:t xml:space="preserve"> Success Measures</w:t>
      </w:r>
      <w:bookmarkEnd w:id="152"/>
      <w:bookmarkEnd w:id="153"/>
      <w:bookmarkEnd w:id="154"/>
      <w:bookmarkEnd w:id="155"/>
      <w:bookmarkEnd w:id="156"/>
      <w:bookmarkEnd w:id="157"/>
      <w:bookmarkEnd w:id="158"/>
      <w:bookmarkEnd w:id="159"/>
      <w:bookmarkEnd w:id="160"/>
    </w:p>
    <w:p w14:paraId="2094C1DB" w14:textId="77777777" w:rsidR="00D607AB" w:rsidRDefault="00D607AB" w:rsidP="00381345">
      <w:pPr>
        <w:widowControl/>
      </w:pPr>
    </w:p>
    <w:p w14:paraId="05DDAEED" w14:textId="5D7C758C" w:rsidR="00D607AB" w:rsidRPr="00112790" w:rsidRDefault="00D607AB" w:rsidP="0038134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381345">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381345">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381345">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381345">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381345">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381345">
            <w:pPr>
              <w:widowControl/>
              <w:jc w:val="right"/>
            </w:pPr>
            <w:r w:rsidRPr="00A108AA">
              <w:t>25.3</w:t>
            </w:r>
          </w:p>
        </w:tc>
        <w:tc>
          <w:tcPr>
            <w:tcW w:w="1427" w:type="dxa"/>
            <w:shd w:val="clear" w:color="auto" w:fill="auto"/>
          </w:tcPr>
          <w:p w14:paraId="395C2CD7" w14:textId="77777777" w:rsidR="00D607AB" w:rsidRPr="00112790" w:rsidRDefault="00D607AB" w:rsidP="00381345">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381345">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381345">
            <w:pPr>
              <w:widowControl/>
              <w:jc w:val="right"/>
              <w:rPr>
                <w:b/>
              </w:rPr>
            </w:pPr>
            <w:r w:rsidRPr="00A108AA">
              <w:t>Subscriptions #</w:t>
            </w:r>
          </w:p>
        </w:tc>
        <w:tc>
          <w:tcPr>
            <w:tcW w:w="1426" w:type="dxa"/>
            <w:shd w:val="clear" w:color="auto" w:fill="auto"/>
          </w:tcPr>
          <w:p w14:paraId="74D20E1E" w14:textId="77777777" w:rsidR="00D607AB" w:rsidRPr="00112790" w:rsidRDefault="00D607AB" w:rsidP="00381345">
            <w:pPr>
              <w:widowControl/>
              <w:jc w:val="right"/>
            </w:pPr>
            <w:r w:rsidRPr="00A108AA">
              <w:t>2.4</w:t>
            </w:r>
          </w:p>
        </w:tc>
        <w:tc>
          <w:tcPr>
            <w:tcW w:w="1427" w:type="dxa"/>
            <w:shd w:val="clear" w:color="auto" w:fill="auto"/>
          </w:tcPr>
          <w:p w14:paraId="397485AB" w14:textId="77777777" w:rsidR="00D607AB" w:rsidRPr="00112790" w:rsidRDefault="00D607AB" w:rsidP="00381345">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381345">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381345">
            <w:pPr>
              <w:widowControl/>
              <w:jc w:val="right"/>
            </w:pPr>
            <w:r w:rsidRPr="00A108AA">
              <w:t>Single Tickets #</w:t>
            </w:r>
          </w:p>
        </w:tc>
        <w:tc>
          <w:tcPr>
            <w:tcW w:w="1426" w:type="dxa"/>
            <w:shd w:val="clear" w:color="auto" w:fill="auto"/>
          </w:tcPr>
          <w:p w14:paraId="3E9E811D" w14:textId="77777777" w:rsidR="00D607AB" w:rsidRPr="00112790" w:rsidRDefault="00D607AB" w:rsidP="00381345">
            <w:pPr>
              <w:widowControl/>
              <w:jc w:val="right"/>
            </w:pPr>
            <w:r w:rsidRPr="00A108AA">
              <w:t>13.4</w:t>
            </w:r>
          </w:p>
        </w:tc>
        <w:tc>
          <w:tcPr>
            <w:tcW w:w="1427" w:type="dxa"/>
            <w:shd w:val="clear" w:color="auto" w:fill="auto"/>
          </w:tcPr>
          <w:p w14:paraId="61CC16DE" w14:textId="77777777" w:rsidR="00D607AB" w:rsidRPr="00112790" w:rsidRDefault="00D607AB" w:rsidP="00381345">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381345">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381345">
            <w:pPr>
              <w:widowControl/>
              <w:jc w:val="right"/>
            </w:pPr>
            <w:r w:rsidRPr="00A108AA">
              <w:t>Income $</w:t>
            </w:r>
          </w:p>
        </w:tc>
        <w:tc>
          <w:tcPr>
            <w:tcW w:w="1426" w:type="dxa"/>
            <w:shd w:val="clear" w:color="auto" w:fill="auto"/>
          </w:tcPr>
          <w:p w14:paraId="44F37CD8" w14:textId="77777777" w:rsidR="00D607AB" w:rsidRPr="00112790" w:rsidRDefault="00D607AB" w:rsidP="00381345">
            <w:pPr>
              <w:widowControl/>
              <w:jc w:val="right"/>
            </w:pPr>
            <w:r w:rsidRPr="00A108AA">
              <w:t>691</w:t>
            </w:r>
          </w:p>
        </w:tc>
        <w:tc>
          <w:tcPr>
            <w:tcW w:w="1427" w:type="dxa"/>
            <w:shd w:val="clear" w:color="auto" w:fill="auto"/>
          </w:tcPr>
          <w:p w14:paraId="4C093D6A" w14:textId="77777777" w:rsidR="00D607AB" w:rsidRPr="00112790" w:rsidRDefault="00D607AB" w:rsidP="00381345">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381345">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381345">
            <w:pPr>
              <w:widowControl/>
              <w:jc w:val="right"/>
            </w:pPr>
            <w:r w:rsidRPr="00A108AA">
              <w:t>Net Income $</w:t>
            </w:r>
          </w:p>
        </w:tc>
        <w:tc>
          <w:tcPr>
            <w:tcW w:w="1426" w:type="dxa"/>
            <w:shd w:val="clear" w:color="auto" w:fill="auto"/>
          </w:tcPr>
          <w:p w14:paraId="25F37640" w14:textId="77777777" w:rsidR="00D607AB" w:rsidRPr="00112790" w:rsidRDefault="00D607AB" w:rsidP="00381345">
            <w:pPr>
              <w:widowControl/>
              <w:jc w:val="right"/>
            </w:pPr>
            <w:r w:rsidRPr="00A108AA">
              <w:t>(143)</w:t>
            </w:r>
          </w:p>
        </w:tc>
        <w:tc>
          <w:tcPr>
            <w:tcW w:w="1427" w:type="dxa"/>
            <w:shd w:val="clear" w:color="auto" w:fill="auto"/>
          </w:tcPr>
          <w:p w14:paraId="080C2AC1" w14:textId="77777777" w:rsidR="00D607AB" w:rsidRPr="00112790" w:rsidRDefault="00D607AB" w:rsidP="00381345">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381345">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381345">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381345">
            <w:pPr>
              <w:widowControl/>
              <w:jc w:val="right"/>
            </w:pPr>
            <w:r w:rsidRPr="00A108AA">
              <w:t>70</w:t>
            </w:r>
          </w:p>
        </w:tc>
        <w:tc>
          <w:tcPr>
            <w:tcW w:w="1427" w:type="dxa"/>
            <w:shd w:val="clear" w:color="auto" w:fill="auto"/>
          </w:tcPr>
          <w:p w14:paraId="49BB4FAC" w14:textId="77777777" w:rsidR="00D607AB" w:rsidRPr="00112790" w:rsidRDefault="00D607AB" w:rsidP="00381345">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381345">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381345">
            <w:pPr>
              <w:widowControl/>
              <w:jc w:val="right"/>
              <w:rPr>
                <w:b/>
              </w:rPr>
            </w:pPr>
            <w:r w:rsidRPr="00A108AA">
              <w:t>Standing Ovations %</w:t>
            </w:r>
          </w:p>
        </w:tc>
        <w:tc>
          <w:tcPr>
            <w:tcW w:w="1426" w:type="dxa"/>
            <w:shd w:val="clear" w:color="auto" w:fill="auto"/>
          </w:tcPr>
          <w:p w14:paraId="51E93855" w14:textId="77777777" w:rsidR="00D607AB" w:rsidRPr="00112790" w:rsidRDefault="00D607AB" w:rsidP="00381345">
            <w:pPr>
              <w:widowControl/>
              <w:jc w:val="right"/>
            </w:pPr>
            <w:r w:rsidRPr="00A108AA">
              <w:t>48</w:t>
            </w:r>
          </w:p>
        </w:tc>
        <w:tc>
          <w:tcPr>
            <w:tcW w:w="1427" w:type="dxa"/>
            <w:shd w:val="clear" w:color="auto" w:fill="auto"/>
          </w:tcPr>
          <w:p w14:paraId="7B22F04A" w14:textId="77777777" w:rsidR="00D607AB" w:rsidRPr="00112790" w:rsidRDefault="00D607AB" w:rsidP="00381345">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381345">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381345">
            <w:pPr>
              <w:widowControl/>
              <w:jc w:val="right"/>
            </w:pPr>
            <w:r w:rsidRPr="00A108AA">
              <w:t>Intermission Walkouts %</w:t>
            </w:r>
          </w:p>
        </w:tc>
        <w:tc>
          <w:tcPr>
            <w:tcW w:w="1426" w:type="dxa"/>
            <w:shd w:val="clear" w:color="auto" w:fill="auto"/>
          </w:tcPr>
          <w:p w14:paraId="2CB2D4B1" w14:textId="77777777" w:rsidR="00D607AB" w:rsidRPr="00112790" w:rsidRDefault="00D607AB" w:rsidP="00381345">
            <w:pPr>
              <w:widowControl/>
              <w:jc w:val="right"/>
            </w:pPr>
            <w:r w:rsidRPr="00A108AA">
              <w:t>7</w:t>
            </w:r>
          </w:p>
        </w:tc>
        <w:tc>
          <w:tcPr>
            <w:tcW w:w="1427" w:type="dxa"/>
            <w:shd w:val="clear" w:color="auto" w:fill="auto"/>
          </w:tcPr>
          <w:p w14:paraId="639649D7" w14:textId="77777777" w:rsidR="00D607AB" w:rsidRPr="00112790" w:rsidRDefault="00D607AB" w:rsidP="00381345">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381345">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381345">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381345">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381345">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381345">
            <w:pPr>
              <w:widowControl/>
              <w:jc w:val="right"/>
            </w:pPr>
            <w:r w:rsidRPr="00A108AA">
              <w:t>86</w:t>
            </w:r>
          </w:p>
        </w:tc>
      </w:tr>
    </w:tbl>
    <w:p w14:paraId="3948CBC5" w14:textId="77777777" w:rsidR="00D607AB" w:rsidRPr="00112790" w:rsidRDefault="00D607AB" w:rsidP="00381345">
      <w:pPr>
        <w:widowControl/>
      </w:pPr>
    </w:p>
    <w:p w14:paraId="38BE132B" w14:textId="77777777" w:rsidR="00D607AB" w:rsidRPr="00112790" w:rsidRDefault="00D607AB" w:rsidP="00381345">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381345">
      <w:pPr>
        <w:widowControl/>
      </w:pPr>
    </w:p>
    <w:p w14:paraId="562A6C8E" w14:textId="77777777" w:rsidR="00623A63" w:rsidRPr="00112790" w:rsidRDefault="00623A63" w:rsidP="00381345">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t>
      </w:r>
      <w:r w:rsidRPr="00A108AA">
        <w:lastRenderedPageBreak/>
        <w:t>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381345">
      <w:pPr>
        <w:widowControl/>
      </w:pPr>
    </w:p>
    <w:p w14:paraId="508BA820" w14:textId="77777777" w:rsidR="00D607AB" w:rsidRPr="00112790" w:rsidRDefault="00D607AB" w:rsidP="00381345">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381345">
      <w:pPr>
        <w:widowControl/>
      </w:pPr>
    </w:p>
    <w:p w14:paraId="4049F92D" w14:textId="6D87796F" w:rsidR="00D607AB" w:rsidRPr="00112790" w:rsidRDefault="00913922" w:rsidP="00381345">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3"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381345">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381345">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381345">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381345">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381345">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381345">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381345">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381345">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381345">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381345">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381345">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381345">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381345">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381345">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381345">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381345">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381345">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381345">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381345">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381345">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381345">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381345">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381345">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381345">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381345">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381345">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381345">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381345">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381345">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381345">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381345">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381345">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381345">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381345">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381345">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381345">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381345">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381345">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381345">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381345">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381345">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381345">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381345">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381345">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381345">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2C9CBFED" w:rsidR="00F70BA3" w:rsidRPr="005A6B02" w:rsidRDefault="00F70BA3" w:rsidP="009D1D96">
            <w:pPr>
              <w:widowControl/>
              <w:tabs>
                <w:tab w:val="right" w:pos="4051"/>
              </w:tabs>
              <w:rPr>
                <w:rFonts w:cs="Arial"/>
              </w:rPr>
            </w:pPr>
            <w:r w:rsidRPr="0049164D">
              <w:rPr>
                <w:rFonts w:cs="Arial"/>
                <w:b/>
                <w:bCs/>
              </w:rPr>
              <w:t>Capital Structure</w:t>
            </w:r>
            <w:r w:rsidR="009D1D96" w:rsidRPr="00332E75">
              <w:rPr>
                <w:rStyle w:val="FootnoteReference"/>
                <w:rFonts w:cs="Arial"/>
              </w:rPr>
              <w:footnoteReference w:id="3"/>
            </w:r>
            <w:r w:rsidR="009D1D96">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381345">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381345">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381345">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381345">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381345">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381345">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381345">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381345">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381345">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381345">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381345">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381345">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381345">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381345">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381345">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381345">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381345">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381345">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381345">
            <w:pPr>
              <w:widowControl/>
              <w:ind w:left="209" w:hanging="209"/>
              <w:jc w:val="right"/>
              <w:rPr>
                <w:rFonts w:cs="Arial"/>
              </w:rPr>
            </w:pPr>
            <w:r w:rsidRPr="0049164D">
              <w:rPr>
                <w:rFonts w:cs="Arial"/>
                <w:color w:val="000000"/>
              </w:rPr>
              <w:t>616</w:t>
            </w:r>
          </w:p>
        </w:tc>
      </w:tr>
      <w:tr w:rsidR="00F70BA3" w:rsidRPr="0049164D" w14:paraId="615DFFFB" w14:textId="77777777" w:rsidTr="00F70BA3">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A3DC6B3" w14:textId="77777777" w:rsidR="00F70BA3" w:rsidRPr="005A6B02" w:rsidRDefault="00F70BA3" w:rsidP="00381345">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5EFCA08F" w14:textId="77777777" w:rsidR="00F70BA3" w:rsidRPr="00294759" w:rsidRDefault="00F70BA3" w:rsidP="00381345">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CA87E7E" w14:textId="77777777" w:rsidR="00F70BA3" w:rsidRPr="005A6B02" w:rsidRDefault="00F70BA3" w:rsidP="00381345">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7097ADF" w14:textId="77777777" w:rsidR="00F70BA3" w:rsidRPr="00294759" w:rsidRDefault="00F70BA3" w:rsidP="00381345">
            <w:pPr>
              <w:widowControl/>
              <w:rPr>
                <w:rFonts w:cs="Arial"/>
                <w:b/>
              </w:rPr>
            </w:pPr>
          </w:p>
        </w:tc>
        <w:tc>
          <w:tcPr>
            <w:tcW w:w="1360" w:type="dxa"/>
            <w:tcBorders>
              <w:top w:val="single" w:sz="2" w:space="0" w:color="auto"/>
              <w:bottom w:val="single" w:sz="4" w:space="0" w:color="auto"/>
            </w:tcBorders>
            <w:shd w:val="clear" w:color="auto" w:fill="auto"/>
            <w:noWrap/>
            <w:vAlign w:val="bottom"/>
          </w:tcPr>
          <w:p w14:paraId="11BB8159" w14:textId="77777777" w:rsidR="00F70BA3" w:rsidRPr="005A6B02" w:rsidRDefault="00F70BA3" w:rsidP="00381345">
            <w:pPr>
              <w:widowControl/>
              <w:ind w:left="209" w:hanging="209"/>
              <w:jc w:val="right"/>
              <w:rPr>
                <w:rFonts w:cs="Arial"/>
              </w:rPr>
            </w:pPr>
          </w:p>
        </w:tc>
      </w:tr>
      <w:tr w:rsidR="00F70BA3" w:rsidRPr="00C3695C" w14:paraId="659A468F"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tcPr>
          <w:p w14:paraId="6E32396A" w14:textId="77777777" w:rsidR="00F70BA3" w:rsidRPr="005A6B02" w:rsidRDefault="00F70BA3" w:rsidP="00381345">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381345">
            <w:pPr>
              <w:widowControl/>
              <w:ind w:left="209" w:hanging="209"/>
              <w:jc w:val="right"/>
              <w:rPr>
                <w:rFonts w:cs="Arial"/>
              </w:rPr>
            </w:pPr>
            <w:r w:rsidRPr="00C3695C">
              <w:rPr>
                <w:rFonts w:cs="Arial"/>
              </w:rPr>
              <w:t>60</w:t>
            </w:r>
          </w:p>
        </w:tc>
      </w:tr>
      <w:tr w:rsidR="00F70BA3" w:rsidRPr="00C3695C" w14:paraId="0FF9B686"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381345">
            <w:pPr>
              <w:widowControl/>
              <w:ind w:left="209" w:hanging="209"/>
              <w:jc w:val="right"/>
              <w:rPr>
                <w:rFonts w:cs="Arial"/>
              </w:rPr>
            </w:pPr>
            <w:r w:rsidRPr="00C3695C">
              <w:t>861</w:t>
            </w:r>
          </w:p>
        </w:tc>
      </w:tr>
      <w:tr w:rsidR="00F70BA3" w:rsidRPr="00C3695C" w14:paraId="65DAC104"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381345">
            <w:pPr>
              <w:widowControl/>
              <w:ind w:left="209" w:hanging="209"/>
              <w:jc w:val="right"/>
              <w:rPr>
                <w:rFonts w:cs="Arial"/>
              </w:rPr>
            </w:pPr>
            <w:r w:rsidRPr="00C3695C">
              <w:rPr>
                <w:rFonts w:cs="Arial"/>
              </w:rPr>
              <w:t>600</w:t>
            </w:r>
          </w:p>
        </w:tc>
      </w:tr>
      <w:tr w:rsidR="00F70BA3" w:rsidRPr="00C3695C" w14:paraId="672F9294"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381345">
            <w:pPr>
              <w:widowControl/>
              <w:ind w:left="209" w:hanging="209"/>
              <w:jc w:val="right"/>
              <w:rPr>
                <w:rFonts w:cs="Arial"/>
              </w:rPr>
            </w:pPr>
            <w:r w:rsidRPr="00C3695C">
              <w:rPr>
                <w:rFonts w:cs="Arial"/>
              </w:rPr>
              <w:t>2,315</w:t>
            </w:r>
          </w:p>
        </w:tc>
      </w:tr>
      <w:tr w:rsidR="00F70BA3" w:rsidRPr="00C3695C" w14:paraId="0E338420"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27171C8C"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381345">
            <w:pPr>
              <w:widowControl/>
              <w:ind w:left="209" w:hanging="209"/>
              <w:jc w:val="right"/>
              <w:rPr>
                <w:rFonts w:cs="Arial"/>
              </w:rPr>
            </w:pPr>
            <w:r w:rsidRPr="00C3695C">
              <w:rPr>
                <w:rFonts w:cs="Arial"/>
              </w:rPr>
              <w:t>4,800</w:t>
            </w:r>
          </w:p>
        </w:tc>
      </w:tr>
      <w:tr w:rsidR="00F70BA3" w:rsidRPr="00C3695C" w14:paraId="63BBCCF5" w14:textId="77777777" w:rsidTr="00F70BA3">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381345">
            <w:pPr>
              <w:widowControl/>
              <w:ind w:left="209" w:hanging="209"/>
              <w:jc w:val="right"/>
              <w:rPr>
                <w:rFonts w:cs="Arial"/>
              </w:rPr>
            </w:pPr>
            <w:r w:rsidRPr="006E0F51">
              <w:t>7,620</w:t>
            </w:r>
          </w:p>
        </w:tc>
      </w:tr>
    </w:tbl>
    <w:p w14:paraId="1617BE1B" w14:textId="77777777" w:rsidR="00F70BA3" w:rsidRDefault="00F70BA3" w:rsidP="00381345">
      <w:pPr>
        <w:widowControl/>
      </w:pPr>
    </w:p>
    <w:p w14:paraId="1996BBB4" w14:textId="77777777" w:rsidR="00D607AB" w:rsidRPr="00112790" w:rsidRDefault="00D607AB" w:rsidP="00381345">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Pr="00FF3458" w:rsidRDefault="00D607AB" w:rsidP="00FF3458">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331"/>
        <w:gridCol w:w="1040"/>
        <w:gridCol w:w="1041"/>
        <w:gridCol w:w="1041"/>
        <w:gridCol w:w="1041"/>
        <w:gridCol w:w="1041"/>
        <w:gridCol w:w="1041"/>
      </w:tblGrid>
      <w:tr w:rsidR="00D607AB" w:rsidRPr="00FF3458" w14:paraId="328AA6D7" w14:textId="77777777" w:rsidTr="00FF3458">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FF3458" w:rsidRDefault="00D607AB" w:rsidP="00FF3458">
            <w:pPr>
              <w:widowControl/>
              <w:jc w:val="center"/>
              <w:rPr>
                <w:b/>
              </w:rPr>
            </w:pPr>
            <w:r w:rsidRPr="00FF3458">
              <w:br w:type="page"/>
            </w:r>
            <w:r w:rsidRPr="00FF3458">
              <w:br w:type="page"/>
            </w:r>
            <w:r w:rsidRPr="00FF3458">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FF3458" w:rsidRDefault="00D607AB" w:rsidP="00FF3458">
            <w:pPr>
              <w:widowControl/>
              <w:jc w:val="right"/>
            </w:pPr>
            <w:r w:rsidRPr="00FF3458">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FF3458" w:rsidRDefault="00D607AB" w:rsidP="00FF3458">
            <w:pPr>
              <w:widowControl/>
              <w:jc w:val="right"/>
            </w:pPr>
            <w:r w:rsidRPr="00FF3458">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FF3458" w:rsidRDefault="00D607AB" w:rsidP="00FF3458">
            <w:pPr>
              <w:widowControl/>
              <w:jc w:val="right"/>
            </w:pPr>
            <w:r w:rsidRPr="00FF3458">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FF3458" w:rsidRDefault="00D607AB" w:rsidP="00FF3458">
            <w:pPr>
              <w:widowControl/>
              <w:jc w:val="right"/>
            </w:pPr>
            <w:r w:rsidRPr="00FF3458">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FF3458" w:rsidRDefault="00D607AB" w:rsidP="00FF3458">
            <w:pPr>
              <w:widowControl/>
              <w:jc w:val="right"/>
            </w:pPr>
            <w:r w:rsidRPr="00FF3458">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FF3458" w:rsidRDefault="00D607AB" w:rsidP="00FF3458">
            <w:pPr>
              <w:widowControl/>
              <w:jc w:val="right"/>
            </w:pPr>
            <w:r w:rsidRPr="00FF3458">
              <w:t>Year 6</w:t>
            </w:r>
          </w:p>
        </w:tc>
      </w:tr>
      <w:tr w:rsidR="00A26B52" w:rsidRPr="00FF3458" w14:paraId="3468411D"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FF3458" w:rsidRDefault="00A26B52" w:rsidP="00FF3458">
            <w:pPr>
              <w:widowControl/>
              <w:jc w:val="right"/>
            </w:pPr>
            <w:r w:rsidRPr="00FF3458">
              <w:t>Productions #</w:t>
            </w:r>
          </w:p>
          <w:p w14:paraId="0D8C9A9A" w14:textId="77777777" w:rsidR="00A26B52" w:rsidRPr="00FF3458" w:rsidRDefault="00A26B52" w:rsidP="00FF3458">
            <w:pPr>
              <w:widowControl/>
              <w:jc w:val="right"/>
            </w:pPr>
            <w:r w:rsidRPr="00FF3458">
              <w:t>Performances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FF3458" w:rsidRDefault="00734AAD" w:rsidP="00FF3458">
            <w:pPr>
              <w:widowControl/>
              <w:jc w:val="right"/>
            </w:pPr>
            <w:r w:rsidRPr="00FF3458">
              <w:t>60</w:t>
            </w:r>
          </w:p>
          <w:p w14:paraId="1F1EC600" w14:textId="7E7523E4" w:rsidR="00A26B52" w:rsidRPr="00FF3458" w:rsidRDefault="00A26B52" w:rsidP="00FF3458">
            <w:pPr>
              <w:widowControl/>
              <w:jc w:val="right"/>
            </w:pPr>
            <w:r w:rsidRPr="00FF3458">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FF3458" w:rsidRDefault="00734AAD" w:rsidP="00FF3458">
            <w:pPr>
              <w:widowControl/>
              <w:jc w:val="right"/>
            </w:pPr>
            <w:r w:rsidRPr="00FF3458">
              <w:t>51</w:t>
            </w:r>
          </w:p>
          <w:p w14:paraId="371AC3A7" w14:textId="1026C86C" w:rsidR="00A26B52" w:rsidRPr="00FF3458" w:rsidRDefault="00A26B52" w:rsidP="00FF3458">
            <w:pPr>
              <w:widowControl/>
              <w:jc w:val="right"/>
            </w:pPr>
            <w:r w:rsidRPr="00FF3458">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FF3458" w:rsidRDefault="00734AAD" w:rsidP="00FF3458">
            <w:pPr>
              <w:widowControl/>
              <w:jc w:val="right"/>
            </w:pPr>
            <w:r w:rsidRPr="00FF3458">
              <w:t>56</w:t>
            </w:r>
          </w:p>
          <w:p w14:paraId="1656F35B" w14:textId="00348F22" w:rsidR="00A26B52" w:rsidRPr="00FF3458" w:rsidRDefault="00A26B52" w:rsidP="00FF3458">
            <w:pPr>
              <w:widowControl/>
              <w:jc w:val="right"/>
            </w:pPr>
            <w:r w:rsidRPr="00FF3458">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FF3458" w:rsidRDefault="00A26B52" w:rsidP="00FF3458">
            <w:pPr>
              <w:widowControl/>
              <w:jc w:val="right"/>
            </w:pPr>
            <w:r w:rsidRPr="00FF3458">
              <w:t>54</w:t>
            </w:r>
          </w:p>
          <w:p w14:paraId="659B1D02" w14:textId="1E024778" w:rsidR="00A26B52" w:rsidRPr="00FF3458" w:rsidRDefault="00A26B52" w:rsidP="00FF3458">
            <w:pPr>
              <w:widowControl/>
              <w:jc w:val="right"/>
            </w:pPr>
            <w:r w:rsidRPr="00FF3458">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FF3458" w:rsidRDefault="00A26B52" w:rsidP="00FF3458">
            <w:pPr>
              <w:widowControl/>
              <w:jc w:val="right"/>
            </w:pPr>
            <w:r w:rsidRPr="00FF3458">
              <w:t>108</w:t>
            </w:r>
          </w:p>
          <w:p w14:paraId="537D7FCB" w14:textId="06E8BBBA" w:rsidR="00A26B52" w:rsidRPr="00FF3458" w:rsidRDefault="00A26B52" w:rsidP="00FF3458">
            <w:pPr>
              <w:widowControl/>
              <w:jc w:val="right"/>
            </w:pPr>
            <w:r w:rsidRPr="00FF3458">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FF3458" w:rsidRDefault="00A26B52" w:rsidP="00FF3458">
            <w:pPr>
              <w:widowControl/>
              <w:jc w:val="right"/>
            </w:pPr>
            <w:r w:rsidRPr="00FF3458">
              <w:t>172</w:t>
            </w:r>
          </w:p>
          <w:p w14:paraId="5A1D62E8" w14:textId="2CB14EC4" w:rsidR="00A26B52" w:rsidRPr="00FF3458" w:rsidRDefault="00A26B52" w:rsidP="00FF3458">
            <w:pPr>
              <w:widowControl/>
              <w:jc w:val="right"/>
            </w:pPr>
            <w:r w:rsidRPr="00FF3458">
              <w:t>470</w:t>
            </w:r>
          </w:p>
        </w:tc>
      </w:tr>
      <w:tr w:rsidR="00A26B52" w:rsidRPr="00803093" w14:paraId="12F7073B" w14:textId="77777777" w:rsidTr="00FF3458">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381345">
            <w:pPr>
              <w:widowControl/>
              <w:jc w:val="right"/>
            </w:pPr>
            <w:r>
              <w:t xml:space="preserve">Total </w:t>
            </w:r>
            <w:r w:rsidRPr="00803093">
              <w:t>Attendance</w:t>
            </w:r>
            <w:r>
              <w:t xml:space="preserve"> # </w:t>
            </w:r>
          </w:p>
          <w:p w14:paraId="183A2319" w14:textId="77777777" w:rsidR="00A26B52" w:rsidRPr="00112790" w:rsidRDefault="00A26B52" w:rsidP="00381345">
            <w:pPr>
              <w:widowControl/>
              <w:jc w:val="right"/>
            </w:pPr>
            <w:r w:rsidRPr="00803093">
              <w:t>By Brands: Broadway</w:t>
            </w:r>
            <w:r>
              <w:t xml:space="preserve"> #</w:t>
            </w:r>
            <w:r w:rsidRPr="00803093">
              <w:t xml:space="preserve"> </w:t>
            </w:r>
          </w:p>
          <w:p w14:paraId="0961248B" w14:textId="77777777" w:rsidR="00A26B52" w:rsidRPr="00112790" w:rsidRDefault="00A26B52" w:rsidP="00381345">
            <w:pPr>
              <w:widowControl/>
              <w:jc w:val="right"/>
            </w:pPr>
            <w:r w:rsidRPr="00803093">
              <w:t>Community</w:t>
            </w:r>
            <w:r>
              <w:t xml:space="preserve"> #</w:t>
            </w:r>
          </w:p>
          <w:p w14:paraId="6EC38D49" w14:textId="77777777" w:rsidR="00A26B52" w:rsidRPr="00112790" w:rsidRDefault="00A26B52" w:rsidP="00381345">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B87A34">
            <w:pPr>
              <w:widowControl/>
              <w:jc w:val="right"/>
            </w:pPr>
            <w:r w:rsidRPr="00803093">
              <w:t>311K</w:t>
            </w:r>
          </w:p>
          <w:p w14:paraId="2D52D2CE" w14:textId="77777777" w:rsidR="00A26B52" w:rsidRPr="00112790" w:rsidRDefault="00A26B52" w:rsidP="00B87A34">
            <w:pPr>
              <w:widowControl/>
              <w:jc w:val="right"/>
            </w:pPr>
            <w:r w:rsidRPr="00803093">
              <w:t>174K</w:t>
            </w:r>
          </w:p>
          <w:p w14:paraId="5D6DFD94" w14:textId="77777777" w:rsidR="00A26B52" w:rsidRPr="00112790" w:rsidRDefault="00A26B52" w:rsidP="00B87A34">
            <w:pPr>
              <w:widowControl/>
              <w:jc w:val="right"/>
            </w:pPr>
            <w:r w:rsidRPr="00803093">
              <w:t>92.1K</w:t>
            </w:r>
          </w:p>
          <w:p w14:paraId="5ECFC371" w14:textId="5FA60150" w:rsidR="00A26B52" w:rsidRPr="00112790" w:rsidRDefault="00A26B52" w:rsidP="00B87A34">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B87A34">
            <w:pPr>
              <w:widowControl/>
              <w:jc w:val="right"/>
            </w:pPr>
            <w:r w:rsidRPr="00803093">
              <w:t>302K</w:t>
            </w:r>
          </w:p>
          <w:p w14:paraId="4B9EE3D8" w14:textId="77777777" w:rsidR="00A26B52" w:rsidRPr="00112790" w:rsidRDefault="00A26B52" w:rsidP="00B87A34">
            <w:pPr>
              <w:widowControl/>
              <w:jc w:val="right"/>
            </w:pPr>
            <w:r w:rsidRPr="00803093">
              <w:t>179K</w:t>
            </w:r>
          </w:p>
          <w:p w14:paraId="2997B587" w14:textId="77777777" w:rsidR="00A26B52" w:rsidRPr="00112790" w:rsidRDefault="00A26B52" w:rsidP="00B87A34">
            <w:pPr>
              <w:widowControl/>
              <w:jc w:val="right"/>
            </w:pPr>
            <w:r w:rsidRPr="00803093">
              <w:t>70.2K</w:t>
            </w:r>
          </w:p>
          <w:p w14:paraId="524483F5" w14:textId="3C1BD0A3" w:rsidR="00A26B52" w:rsidRPr="00112790" w:rsidRDefault="00A26B52" w:rsidP="00B87A34">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B87A34">
            <w:pPr>
              <w:widowControl/>
              <w:jc w:val="right"/>
            </w:pPr>
            <w:r w:rsidRPr="00803093">
              <w:t>311K</w:t>
            </w:r>
          </w:p>
          <w:p w14:paraId="3C390AD2" w14:textId="77777777" w:rsidR="00A26B52" w:rsidRPr="00112790" w:rsidRDefault="00A26B52" w:rsidP="00B87A34">
            <w:pPr>
              <w:widowControl/>
              <w:jc w:val="right"/>
            </w:pPr>
            <w:r w:rsidRPr="00803093">
              <w:t>158K</w:t>
            </w:r>
          </w:p>
          <w:p w14:paraId="7360F686" w14:textId="77777777" w:rsidR="00A26B52" w:rsidRPr="00112790" w:rsidRDefault="00A26B52" w:rsidP="00B87A34">
            <w:pPr>
              <w:widowControl/>
              <w:jc w:val="right"/>
            </w:pPr>
            <w:r w:rsidRPr="00803093">
              <w:t>88.8K</w:t>
            </w:r>
          </w:p>
          <w:p w14:paraId="2F6D02CD" w14:textId="69DE6385" w:rsidR="00A26B52" w:rsidRPr="00112790" w:rsidRDefault="00A26B52" w:rsidP="00B87A34">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B87A34">
            <w:pPr>
              <w:widowControl/>
              <w:jc w:val="right"/>
            </w:pPr>
            <w:r w:rsidRPr="00803093">
              <w:t>297K</w:t>
            </w:r>
          </w:p>
          <w:p w14:paraId="31FCA43B" w14:textId="77777777" w:rsidR="00A26B52" w:rsidRPr="00112790" w:rsidRDefault="00A26B52" w:rsidP="00B87A34">
            <w:pPr>
              <w:widowControl/>
              <w:jc w:val="right"/>
            </w:pPr>
            <w:r w:rsidRPr="00803093">
              <w:t>151K</w:t>
            </w:r>
          </w:p>
          <w:p w14:paraId="443530F8" w14:textId="77777777" w:rsidR="00A26B52" w:rsidRPr="00112790" w:rsidRDefault="00A26B52" w:rsidP="00B87A34">
            <w:pPr>
              <w:widowControl/>
              <w:jc w:val="right"/>
            </w:pPr>
            <w:r w:rsidRPr="00803093">
              <w:t>90.2K</w:t>
            </w:r>
          </w:p>
          <w:p w14:paraId="517BBD33" w14:textId="47A47A27" w:rsidR="00A26B52" w:rsidRPr="00112790" w:rsidRDefault="00A26B52" w:rsidP="00B87A34">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B87A34">
            <w:pPr>
              <w:widowControl/>
              <w:jc w:val="right"/>
            </w:pPr>
            <w:r w:rsidRPr="00803093">
              <w:t>462K</w:t>
            </w:r>
          </w:p>
          <w:p w14:paraId="0AB1381A" w14:textId="77777777" w:rsidR="00A26B52" w:rsidRPr="00112790" w:rsidRDefault="00A26B52" w:rsidP="00B87A34">
            <w:pPr>
              <w:widowControl/>
              <w:jc w:val="right"/>
            </w:pPr>
            <w:r w:rsidRPr="00803093">
              <w:t>225K</w:t>
            </w:r>
          </w:p>
          <w:p w14:paraId="4BC1F172" w14:textId="77777777" w:rsidR="00A26B52" w:rsidRPr="00112790" w:rsidRDefault="00A26B52" w:rsidP="00B87A34">
            <w:pPr>
              <w:widowControl/>
              <w:jc w:val="right"/>
            </w:pPr>
            <w:r w:rsidRPr="00803093">
              <w:t>86.9K</w:t>
            </w:r>
          </w:p>
          <w:p w14:paraId="314B4582" w14:textId="6A587E80" w:rsidR="00A26B52" w:rsidRPr="00112790" w:rsidRDefault="00A26B52" w:rsidP="00B87A34">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B87A34">
            <w:pPr>
              <w:widowControl/>
              <w:jc w:val="right"/>
            </w:pPr>
            <w:r w:rsidRPr="00803093">
              <w:t>351K</w:t>
            </w:r>
          </w:p>
          <w:p w14:paraId="637ED6F3" w14:textId="77777777" w:rsidR="00A26B52" w:rsidRPr="00112790" w:rsidRDefault="00A26B52" w:rsidP="00B87A34">
            <w:pPr>
              <w:widowControl/>
              <w:jc w:val="right"/>
            </w:pPr>
            <w:r w:rsidRPr="00803093">
              <w:t>179K</w:t>
            </w:r>
          </w:p>
          <w:p w14:paraId="140923D6" w14:textId="77777777" w:rsidR="00A26B52" w:rsidRPr="00112790" w:rsidRDefault="00A26B52" w:rsidP="00B87A34">
            <w:pPr>
              <w:widowControl/>
              <w:jc w:val="right"/>
            </w:pPr>
            <w:r w:rsidRPr="00803093">
              <w:t>106K</w:t>
            </w:r>
          </w:p>
          <w:p w14:paraId="526F4D58" w14:textId="3DB09060" w:rsidR="00A26B52" w:rsidRPr="00112790" w:rsidRDefault="00A26B52" w:rsidP="00B87A34">
            <w:pPr>
              <w:widowControl/>
              <w:jc w:val="right"/>
            </w:pPr>
            <w:r w:rsidRPr="00803093">
              <w:t>66.5K</w:t>
            </w:r>
          </w:p>
        </w:tc>
      </w:tr>
      <w:tr w:rsidR="00A26B52" w:rsidRPr="00803093" w14:paraId="55C31947"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381345">
            <w:pPr>
              <w:widowControl/>
              <w:jc w:val="right"/>
            </w:pPr>
            <w:r>
              <w:t xml:space="preserve">Total </w:t>
            </w:r>
            <w:r w:rsidRPr="00803093">
              <w:t>Income</w:t>
            </w:r>
            <w:r>
              <w:t xml:space="preserve"> $</w:t>
            </w:r>
          </w:p>
          <w:p w14:paraId="2483FBF4" w14:textId="77777777" w:rsidR="00A26B52" w:rsidRPr="00112790" w:rsidRDefault="00A26B52" w:rsidP="00381345">
            <w:pPr>
              <w:widowControl/>
              <w:jc w:val="right"/>
            </w:pPr>
            <w:r w:rsidRPr="00803093">
              <w:t>By Brands: Broadway</w:t>
            </w:r>
            <w:r>
              <w:t xml:space="preserve"> $</w:t>
            </w:r>
            <w:r w:rsidRPr="00803093">
              <w:t xml:space="preserve"> </w:t>
            </w:r>
          </w:p>
          <w:p w14:paraId="76657D9A" w14:textId="77777777" w:rsidR="00A26B52" w:rsidRPr="00112790" w:rsidRDefault="00A26B52" w:rsidP="00381345">
            <w:pPr>
              <w:widowControl/>
              <w:jc w:val="right"/>
            </w:pPr>
            <w:r w:rsidRPr="00803093">
              <w:t>Community</w:t>
            </w:r>
            <w:r>
              <w:t xml:space="preserve"> $</w:t>
            </w:r>
            <w:r w:rsidRPr="00803093">
              <w:t xml:space="preserve"> </w:t>
            </w:r>
          </w:p>
          <w:p w14:paraId="2E908577" w14:textId="77777777" w:rsidR="00A26B52" w:rsidRPr="00112790" w:rsidRDefault="00A26B52" w:rsidP="00381345">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B87A34">
            <w:pPr>
              <w:widowControl/>
              <w:jc w:val="right"/>
            </w:pPr>
            <w:r w:rsidRPr="00803093">
              <w:t>5.58M</w:t>
            </w:r>
          </w:p>
          <w:p w14:paraId="6503AF3C" w14:textId="77777777" w:rsidR="00A26B52" w:rsidRPr="00112790" w:rsidRDefault="00A26B52" w:rsidP="00B87A34">
            <w:pPr>
              <w:widowControl/>
              <w:jc w:val="right"/>
            </w:pPr>
            <w:r w:rsidRPr="00803093">
              <w:t>4.82M</w:t>
            </w:r>
          </w:p>
          <w:p w14:paraId="59668EAD" w14:textId="77777777" w:rsidR="00A26B52" w:rsidRPr="00112790" w:rsidRDefault="00A26B52" w:rsidP="00B87A34">
            <w:pPr>
              <w:widowControl/>
              <w:jc w:val="right"/>
            </w:pPr>
            <w:r w:rsidRPr="00803093">
              <w:t>172K</w:t>
            </w:r>
          </w:p>
          <w:p w14:paraId="74C086E6" w14:textId="4E7C62AE" w:rsidR="00A26B52" w:rsidRPr="00112790" w:rsidRDefault="00A26B52" w:rsidP="00B87A34">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B87A34">
            <w:pPr>
              <w:widowControl/>
              <w:jc w:val="right"/>
            </w:pPr>
            <w:r w:rsidRPr="00803093">
              <w:t>5.89M</w:t>
            </w:r>
          </w:p>
          <w:p w14:paraId="33ED9B43" w14:textId="77777777" w:rsidR="00A26B52" w:rsidRPr="00112790" w:rsidRDefault="00A26B52" w:rsidP="00B87A34">
            <w:pPr>
              <w:widowControl/>
              <w:jc w:val="right"/>
            </w:pPr>
            <w:r w:rsidRPr="00803093">
              <w:t>5M</w:t>
            </w:r>
          </w:p>
          <w:p w14:paraId="3D6A17E8" w14:textId="77777777" w:rsidR="00A26B52" w:rsidRPr="00112790" w:rsidRDefault="00A26B52" w:rsidP="00B87A34">
            <w:pPr>
              <w:widowControl/>
              <w:jc w:val="right"/>
            </w:pPr>
            <w:r w:rsidRPr="00803093">
              <w:t>164K</w:t>
            </w:r>
          </w:p>
          <w:p w14:paraId="5718B7B1" w14:textId="2A23EC76" w:rsidR="00A26B52" w:rsidRPr="00112790" w:rsidRDefault="00A26B52" w:rsidP="00B87A34">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B87A34">
            <w:pPr>
              <w:widowControl/>
              <w:jc w:val="right"/>
            </w:pPr>
            <w:r w:rsidRPr="00803093">
              <w:t>5.29M</w:t>
            </w:r>
          </w:p>
          <w:p w14:paraId="5EAD5EF0" w14:textId="77777777" w:rsidR="00A26B52" w:rsidRPr="00112790" w:rsidRDefault="00A26B52" w:rsidP="00B87A34">
            <w:pPr>
              <w:widowControl/>
              <w:jc w:val="right"/>
            </w:pPr>
            <w:r w:rsidRPr="00803093">
              <w:t>4.32M</w:t>
            </w:r>
          </w:p>
          <w:p w14:paraId="3C1FFCA6" w14:textId="77777777" w:rsidR="00A26B52" w:rsidRPr="00112790" w:rsidRDefault="00A26B52" w:rsidP="00B87A34">
            <w:pPr>
              <w:widowControl/>
              <w:jc w:val="right"/>
            </w:pPr>
            <w:r w:rsidRPr="00803093">
              <w:t>191K</w:t>
            </w:r>
          </w:p>
          <w:p w14:paraId="7E34BBAB" w14:textId="322C2F84" w:rsidR="00A26B52" w:rsidRPr="00112790" w:rsidRDefault="00A26B52" w:rsidP="00B87A34">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B87A34">
            <w:pPr>
              <w:widowControl/>
              <w:jc w:val="right"/>
            </w:pPr>
            <w:r w:rsidRPr="00803093">
              <w:t>5.41M</w:t>
            </w:r>
          </w:p>
          <w:p w14:paraId="104FE517" w14:textId="77777777" w:rsidR="00A26B52" w:rsidRPr="00112790" w:rsidRDefault="00A26B52" w:rsidP="00B87A34">
            <w:pPr>
              <w:widowControl/>
              <w:jc w:val="right"/>
            </w:pPr>
            <w:r w:rsidRPr="00803093">
              <w:t>4.41M</w:t>
            </w:r>
          </w:p>
          <w:p w14:paraId="64146477" w14:textId="77777777" w:rsidR="00A26B52" w:rsidRPr="00112790" w:rsidRDefault="00A26B52" w:rsidP="00B87A34">
            <w:pPr>
              <w:widowControl/>
              <w:jc w:val="right"/>
            </w:pPr>
            <w:r w:rsidRPr="00803093">
              <w:t>305K</w:t>
            </w:r>
          </w:p>
          <w:p w14:paraId="0FA3436F" w14:textId="7D5F2383" w:rsidR="00A26B52" w:rsidRPr="00112790" w:rsidRDefault="00A26B52" w:rsidP="00B87A34">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B87A34">
            <w:pPr>
              <w:widowControl/>
              <w:jc w:val="right"/>
            </w:pPr>
            <w:r w:rsidRPr="00803093">
              <w:t>11.9M</w:t>
            </w:r>
          </w:p>
          <w:p w14:paraId="775AE29E" w14:textId="77777777" w:rsidR="00A26B52" w:rsidRPr="00112790" w:rsidRDefault="00A26B52" w:rsidP="00B87A34">
            <w:pPr>
              <w:widowControl/>
              <w:jc w:val="right"/>
            </w:pPr>
            <w:r w:rsidRPr="00803093">
              <w:t>8.7M</w:t>
            </w:r>
          </w:p>
          <w:p w14:paraId="74B4BF0E" w14:textId="77777777" w:rsidR="00A26B52" w:rsidRPr="00112790" w:rsidRDefault="00A26B52" w:rsidP="00B87A34">
            <w:pPr>
              <w:widowControl/>
              <w:jc w:val="right"/>
            </w:pPr>
            <w:r w:rsidRPr="00803093">
              <w:t>261K</w:t>
            </w:r>
          </w:p>
          <w:p w14:paraId="3FFA0FCF" w14:textId="55127F6F" w:rsidR="00A26B52" w:rsidRPr="00112790" w:rsidRDefault="00A26B52" w:rsidP="00B87A34">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B87A34">
            <w:pPr>
              <w:widowControl/>
              <w:jc w:val="right"/>
            </w:pPr>
            <w:r w:rsidRPr="00803093">
              <w:t>8.47M</w:t>
            </w:r>
          </w:p>
          <w:p w14:paraId="526D0B74" w14:textId="77777777" w:rsidR="00A26B52" w:rsidRPr="00112790" w:rsidRDefault="00A26B52" w:rsidP="00B87A34">
            <w:pPr>
              <w:widowControl/>
              <w:jc w:val="right"/>
            </w:pPr>
            <w:r w:rsidRPr="00803093">
              <w:t>6.65M</w:t>
            </w:r>
          </w:p>
          <w:p w14:paraId="3C5D32D0" w14:textId="77777777" w:rsidR="00A26B52" w:rsidRPr="00112790" w:rsidRDefault="00A26B52" w:rsidP="00B87A34">
            <w:pPr>
              <w:widowControl/>
              <w:jc w:val="right"/>
            </w:pPr>
            <w:r w:rsidRPr="00803093">
              <w:t>426K</w:t>
            </w:r>
          </w:p>
          <w:p w14:paraId="28E0DE76" w14:textId="5E732EF3" w:rsidR="00A26B52" w:rsidRPr="00112790" w:rsidRDefault="00A26B52" w:rsidP="00B87A34">
            <w:pPr>
              <w:widowControl/>
              <w:jc w:val="right"/>
            </w:pPr>
            <w:r w:rsidRPr="00803093">
              <w:t>1.39M</w:t>
            </w:r>
          </w:p>
        </w:tc>
      </w:tr>
    </w:tbl>
    <w:p w14:paraId="38AD8C6A" w14:textId="77777777" w:rsidR="00D607AB" w:rsidRPr="00112790" w:rsidRDefault="00D607AB" w:rsidP="00381345">
      <w:pPr>
        <w:widowControl/>
      </w:pPr>
    </w:p>
    <w:p w14:paraId="74F08D41" w14:textId="77777777" w:rsidR="00D607AB" w:rsidRPr="00112790" w:rsidRDefault="00D607AB" w:rsidP="00381345">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6"/>
      </w:r>
      <w:r>
        <w:t xml:space="preserve"> </w:t>
      </w:r>
    </w:p>
    <w:p w14:paraId="4B67F325" w14:textId="77777777" w:rsidR="00D607AB" w:rsidRDefault="00D607AB" w:rsidP="00381345">
      <w:pPr>
        <w:widowControl/>
      </w:pPr>
    </w:p>
    <w:p w14:paraId="6DE7A815" w14:textId="77777777" w:rsidR="00D607AB" w:rsidRPr="00112790" w:rsidRDefault="00D607AB" w:rsidP="00381345">
      <w:pPr>
        <w:pStyle w:val="Heading3"/>
        <w:widowControl/>
      </w:pPr>
      <w:bookmarkStart w:id="161" w:name="_Toc439003740"/>
      <w:bookmarkStart w:id="162" w:name="_Toc444854704"/>
      <w:bookmarkStart w:id="163" w:name="_Toc470527347"/>
      <w:r>
        <w:t>Great Start Summary</w:t>
      </w:r>
      <w:bookmarkEnd w:id="161"/>
      <w:bookmarkEnd w:id="162"/>
      <w:bookmarkEnd w:id="163"/>
      <w:r>
        <w:t xml:space="preserve"> </w:t>
      </w:r>
    </w:p>
    <w:p w14:paraId="6B281F11" w14:textId="77777777" w:rsidR="00D607AB" w:rsidRDefault="00D607AB" w:rsidP="00381345">
      <w:pPr>
        <w:widowControl/>
      </w:pPr>
    </w:p>
    <w:p w14:paraId="7D3CCFAD" w14:textId="77777777" w:rsidR="00D607AB" w:rsidRPr="00112790" w:rsidRDefault="00D607AB" w:rsidP="00381345">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381345">
      <w:pPr>
        <w:widowControl/>
      </w:pPr>
    </w:p>
    <w:p w14:paraId="6729848A" w14:textId="77777777" w:rsidR="005334F2" w:rsidRPr="00112790" w:rsidRDefault="00FF19B8" w:rsidP="00381345">
      <w:pPr>
        <w:widowControl/>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381345">
      <w:pPr>
        <w:widowControl/>
      </w:pPr>
    </w:p>
    <w:p w14:paraId="171FBB76" w14:textId="6336B988" w:rsidR="005334F2" w:rsidRPr="00112790" w:rsidRDefault="00BB4AD5" w:rsidP="00751644">
      <w:pPr>
        <w:widowControl/>
        <w:ind w:left="720"/>
      </w:pPr>
      <w:r>
        <w:t xml:space="preserve">One hundred and five </w:t>
      </w:r>
      <w:r w:rsidR="005334F2" w:rsidRPr="005334F2">
        <w:t>people</w:t>
      </w:r>
      <w:r w:rsidR="001916A1">
        <w:t>,</w:t>
      </w:r>
      <w:r w:rsidR="005334F2" w:rsidRPr="005334F2">
        <w:t xml:space="preserve"> including 33 external stakeholders and 72 internal stakeh</w:t>
      </w:r>
      <w:r w:rsidR="005334F2">
        <w:t>olders</w:t>
      </w:r>
      <w:r w:rsidR="001916A1">
        <w:t>,</w:t>
      </w:r>
      <w:r w:rsidR="005334F2">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005334F2" w:rsidRPr="00EC2862">
        <w:rPr>
          <w:i/>
        </w:rPr>
        <w:t>are</w:t>
      </w:r>
      <w:r w:rsidR="005334F2">
        <w:t xml:space="preserve"> we doing now.</w:t>
      </w:r>
    </w:p>
    <w:p w14:paraId="6DB7F3A9" w14:textId="77777777" w:rsidR="00FF19B8" w:rsidRPr="00112790" w:rsidRDefault="00FF19B8" w:rsidP="00381345">
      <w:pPr>
        <w:widowControl/>
      </w:pPr>
      <w:r>
        <w:br w:type="page"/>
      </w:r>
    </w:p>
    <w:p w14:paraId="450B82EB" w14:textId="77777777" w:rsidR="00FF19B8" w:rsidRPr="00112790" w:rsidRDefault="00FF19B8" w:rsidP="00381345">
      <w:pPr>
        <w:pStyle w:val="Heading1"/>
        <w:widowControl/>
      </w:pPr>
      <w:bookmarkStart w:id="164" w:name="_Toc394304591"/>
      <w:bookmarkStart w:id="165" w:name="_Toc440369811"/>
      <w:bookmarkStart w:id="166" w:name="_Toc444854705"/>
      <w:bookmarkStart w:id="167" w:name="_Toc470527348"/>
      <w:r w:rsidRPr="007A6688">
        <w:lastRenderedPageBreak/>
        <w:t>Great Idea</w:t>
      </w:r>
      <w:bookmarkEnd w:id="164"/>
      <w:bookmarkEnd w:id="165"/>
      <w:bookmarkEnd w:id="166"/>
      <w:r w:rsidR="00673895">
        <w:t>s</w:t>
      </w:r>
      <w:bookmarkEnd w:id="167"/>
    </w:p>
    <w:p w14:paraId="65AA5A32" w14:textId="3198CF9C" w:rsidR="00AB3C2B" w:rsidRPr="00112790" w:rsidRDefault="00FF19B8" w:rsidP="00381345">
      <w:pPr>
        <w:widowControl/>
        <w:jc w:val="center"/>
      </w:pPr>
      <w:r w:rsidRPr="007A6688">
        <w:t xml:space="preserve">What </w:t>
      </w:r>
      <w:r w:rsidRPr="007A6688">
        <w:rPr>
          <w:i/>
        </w:rPr>
        <w:t>could</w:t>
      </w:r>
      <w:r w:rsidRPr="007A6688">
        <w:t xml:space="preserve"> we do next?</w:t>
      </w:r>
    </w:p>
    <w:p w14:paraId="53530E6C" w14:textId="77777777" w:rsidR="00C87A07" w:rsidRDefault="00C87A07" w:rsidP="00381345">
      <w:pPr>
        <w:widowControl/>
      </w:pPr>
      <w:bookmarkStart w:id="168" w:name="_Toc394304592"/>
      <w:bookmarkStart w:id="169" w:name="_Toc440369812"/>
      <w:bookmarkStart w:id="170" w:name="_Toc444854706"/>
    </w:p>
    <w:p w14:paraId="06CD027A" w14:textId="6C69553D" w:rsidR="00C4181F" w:rsidRDefault="00C4181F" w:rsidP="00C4181F">
      <w:pPr>
        <w:widowControl/>
        <w:jc w:val="center"/>
      </w:pPr>
      <w:r>
        <w:rPr>
          <w:noProof/>
        </w:rPr>
        <w:drawing>
          <wp:inline distT="0" distB="0" distL="0" distR="0" wp14:anchorId="4FD5CD57" wp14:editId="215254C5">
            <wp:extent cx="3657600" cy="1014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biLevel thresh="50000"/>
                      <a:extLst>
                        <a:ext uri="{28A0092B-C50C-407E-A947-70E740481C1C}">
                          <a14:useLocalDpi xmlns:a14="http://schemas.microsoft.com/office/drawing/2010/main" val="0"/>
                        </a:ext>
                      </a:extLst>
                    </a:blip>
                    <a:srcRect/>
                    <a:stretch>
                      <a:fillRect/>
                    </a:stretch>
                  </pic:blipFill>
                  <pic:spPr bwMode="auto">
                    <a:xfrm>
                      <a:off x="0" y="0"/>
                      <a:ext cx="3657600" cy="1014984"/>
                    </a:xfrm>
                    <a:prstGeom prst="rect">
                      <a:avLst/>
                    </a:prstGeom>
                    <a:noFill/>
                  </pic:spPr>
                </pic:pic>
              </a:graphicData>
            </a:graphic>
          </wp:inline>
        </w:drawing>
      </w:r>
    </w:p>
    <w:p w14:paraId="6406B195" w14:textId="26176EAF" w:rsidR="00FF19B8" w:rsidRPr="00112790" w:rsidRDefault="00FF19B8" w:rsidP="00381345">
      <w:pPr>
        <w:pStyle w:val="Heading2"/>
        <w:widowControl/>
      </w:pPr>
      <w:bookmarkStart w:id="171" w:name="_Toc470527349"/>
      <w:r w:rsidRPr="00B55C65">
        <w:t>Vision Statement</w:t>
      </w:r>
      <w:bookmarkEnd w:id="168"/>
      <w:bookmarkEnd w:id="169"/>
      <w:bookmarkEnd w:id="170"/>
      <w:bookmarkEnd w:id="171"/>
    </w:p>
    <w:p w14:paraId="6FD7835B" w14:textId="77777777" w:rsidR="006503C1" w:rsidRPr="00112790" w:rsidRDefault="006503C1" w:rsidP="00381345">
      <w:pPr>
        <w:widowControl/>
        <w:jc w:val="right"/>
      </w:pPr>
      <w:r w:rsidRPr="00777FE8">
        <w:t>Vision is the art of seeing the invisible.</w:t>
      </w:r>
      <w:r w:rsidRPr="00777FE8">
        <w:br/>
      </w:r>
      <w:r w:rsidRPr="007A14AB">
        <w:t>Jonathan</w:t>
      </w:r>
      <w:r>
        <w:t xml:space="preserve"> </w:t>
      </w:r>
      <w:r w:rsidRPr="007A14AB">
        <w:t>Swift</w:t>
      </w:r>
    </w:p>
    <w:p w14:paraId="39D73F48" w14:textId="77777777" w:rsidR="006503C1" w:rsidRDefault="006503C1" w:rsidP="00381345">
      <w:pPr>
        <w:widowControl/>
      </w:pPr>
    </w:p>
    <w:p w14:paraId="11A38580" w14:textId="67FFED84" w:rsidR="00FF19B8" w:rsidRPr="00112790" w:rsidRDefault="00FF19B8" w:rsidP="00381345">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7"/>
      </w:r>
      <w:r w:rsidRPr="00B141C2">
        <w:t xml:space="preserve"> </w:t>
      </w:r>
      <w:r>
        <w:t xml:space="preserve">Says Peter Senge, it is </w:t>
      </w:r>
      <w:r w:rsidRPr="00B141C2">
        <w:t>“a force in people’s heart</w:t>
      </w:r>
      <w:r>
        <w:t>s, a force of impressive power.”</w:t>
      </w:r>
      <w:r w:rsidRPr="00B141C2">
        <w:rPr>
          <w:rStyle w:val="EndnoteReference"/>
        </w:rPr>
        <w:endnoteReference w:id="178"/>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79"/>
      </w:r>
      <w:r w:rsidRPr="00B141C2">
        <w:t xml:space="preserve"> As such it is now generally accepted that the “single defining quality of leaders is the capacity to create and realize a vision.”</w:t>
      </w:r>
      <w:r w:rsidRPr="00B141C2">
        <w:rPr>
          <w:rStyle w:val="EndnoteReference"/>
        </w:rPr>
        <w:endnoteReference w:id="180"/>
      </w:r>
      <w:r w:rsidRPr="00B141C2">
        <w:t xml:space="preserve"> In other words, “leadership behavior that is not infused with vision is not truly leadership.”</w:t>
      </w:r>
      <w:r w:rsidRPr="00B141C2">
        <w:rPr>
          <w:rStyle w:val="EndnoteReference"/>
        </w:rPr>
        <w:endnoteReference w:id="181"/>
      </w:r>
      <w:r w:rsidRPr="00B141C2">
        <w:t xml:space="preserve"> </w:t>
      </w:r>
    </w:p>
    <w:p w14:paraId="494538E5" w14:textId="77777777" w:rsidR="00FF19B8" w:rsidRPr="00B141C2" w:rsidRDefault="00FF19B8" w:rsidP="00381345">
      <w:pPr>
        <w:widowControl/>
      </w:pPr>
    </w:p>
    <w:p w14:paraId="7FA48846" w14:textId="77777777" w:rsidR="00FF19B8" w:rsidRPr="00112790" w:rsidRDefault="00FF19B8" w:rsidP="00381345">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2"/>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3"/>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4"/>
      </w:r>
      <w:r w:rsidRPr="00B141C2">
        <w:t xml:space="preserve"> </w:t>
      </w:r>
    </w:p>
    <w:p w14:paraId="660CD286" w14:textId="77777777" w:rsidR="00FF19B8" w:rsidRPr="00B141C2" w:rsidRDefault="00FF19B8" w:rsidP="00381345">
      <w:pPr>
        <w:widowControl/>
      </w:pPr>
    </w:p>
    <w:p w14:paraId="14F54A81" w14:textId="77777777" w:rsidR="00FF19B8" w:rsidRPr="00112790" w:rsidRDefault="00FF19B8" w:rsidP="00381345">
      <w:pPr>
        <w:widowControl/>
      </w:pPr>
      <w:r>
        <w:t>S</w:t>
      </w:r>
      <w:r w:rsidRPr="00B141C2">
        <w:t>ome like John Kotter define vision quite broadly as “a picture of the future</w:t>
      </w:r>
      <w:r>
        <w:t>.</w:t>
      </w:r>
      <w:r w:rsidRPr="00B141C2">
        <w:t>”</w:t>
      </w:r>
      <w:r w:rsidRPr="00B141C2">
        <w:rPr>
          <w:rStyle w:val="EndnoteReference"/>
        </w:rPr>
        <w:endnoteReference w:id="185"/>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381345">
      <w:pPr>
        <w:widowControl/>
      </w:pPr>
    </w:p>
    <w:p w14:paraId="7B56640E" w14:textId="77777777" w:rsidR="00FF19B8" w:rsidRPr="00112790" w:rsidRDefault="00FF19B8" w:rsidP="00381345">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6"/>
      </w:r>
    </w:p>
    <w:p w14:paraId="3C496EDD" w14:textId="77777777" w:rsidR="00FF19B8" w:rsidRDefault="00FF19B8" w:rsidP="00381345">
      <w:pPr>
        <w:widowControl/>
      </w:pPr>
    </w:p>
    <w:p w14:paraId="682EDED6" w14:textId="77777777" w:rsidR="00FF19B8" w:rsidRPr="00112790" w:rsidRDefault="00FF19B8" w:rsidP="0038134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7"/>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8"/>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381345">
      <w:pPr>
        <w:widowControl/>
      </w:pPr>
    </w:p>
    <w:p w14:paraId="323EC24E" w14:textId="5C4C5F92" w:rsidR="00FF19B8" w:rsidRPr="00112790" w:rsidRDefault="00FF19B8" w:rsidP="00381345">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89"/>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0"/>
      </w:r>
    </w:p>
    <w:p w14:paraId="2CB0F8DD" w14:textId="77777777" w:rsidR="00FF19B8" w:rsidRDefault="00FF19B8" w:rsidP="00381345">
      <w:pPr>
        <w:widowControl/>
      </w:pPr>
    </w:p>
    <w:p w14:paraId="1C47F78D" w14:textId="77777777" w:rsidR="00FF19B8" w:rsidRPr="00112790" w:rsidRDefault="00FF19B8" w:rsidP="00381345">
      <w:pPr>
        <w:widowControl/>
      </w:pPr>
      <w:r w:rsidRPr="00B141C2">
        <w:rPr>
          <w:bCs/>
        </w:rPr>
        <w:lastRenderedPageBreak/>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1"/>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2"/>
      </w:r>
      <w:r>
        <w:t xml:space="preserve"> </w:t>
      </w:r>
      <w:r w:rsidRPr="00B141C2">
        <w:t>The position that vision is essential has not abated in the new millennium.</w:t>
      </w:r>
      <w:r w:rsidRPr="00B141C2">
        <w:rPr>
          <w:rStyle w:val="EndnoteReference"/>
        </w:rPr>
        <w:endnoteReference w:id="193"/>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4"/>
      </w:r>
      <w:r>
        <w:t xml:space="preserve"> </w:t>
      </w:r>
    </w:p>
    <w:p w14:paraId="0FF097B8" w14:textId="77777777" w:rsidR="00FF19B8" w:rsidRDefault="00FF19B8" w:rsidP="00381345">
      <w:pPr>
        <w:widowControl/>
      </w:pPr>
    </w:p>
    <w:p w14:paraId="1BF929DD" w14:textId="4C34BACD" w:rsidR="00FF19B8" w:rsidRPr="00112790" w:rsidRDefault="00FF19B8" w:rsidP="00381345">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5"/>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6"/>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7"/>
      </w:r>
      <w:r w:rsidRPr="00B141C2">
        <w:t xml:space="preserve"> </w:t>
      </w:r>
    </w:p>
    <w:p w14:paraId="40C7C9B8" w14:textId="77777777" w:rsidR="00FF19B8" w:rsidRDefault="00FF19B8" w:rsidP="00381345">
      <w:pPr>
        <w:widowControl/>
      </w:pPr>
    </w:p>
    <w:p w14:paraId="4B9267CB" w14:textId="77777777" w:rsidR="00FF19B8" w:rsidRPr="00112790" w:rsidRDefault="00FF19B8" w:rsidP="00381345">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381345">
      <w:pPr>
        <w:widowControl/>
      </w:pPr>
    </w:p>
    <w:p w14:paraId="2A0068B6" w14:textId="77777777" w:rsidR="00FF19B8" w:rsidRPr="00112790" w:rsidRDefault="00FF19B8" w:rsidP="00275788">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275788">
      <w:pPr>
        <w:widowControl/>
        <w:ind w:left="720"/>
      </w:pPr>
    </w:p>
    <w:p w14:paraId="49117ADC" w14:textId="77777777" w:rsidR="00FF19B8" w:rsidRPr="00112790" w:rsidRDefault="00FF19B8" w:rsidP="00275788">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8"/>
      </w:r>
      <w:r w:rsidRPr="000143EC">
        <w:t xml:space="preserve"> </w:t>
      </w:r>
    </w:p>
    <w:p w14:paraId="3EA33871" w14:textId="77777777" w:rsidR="00FF19B8" w:rsidRDefault="00FF19B8" w:rsidP="00381345">
      <w:pPr>
        <w:widowControl/>
      </w:pPr>
    </w:p>
    <w:p w14:paraId="16B91DD2" w14:textId="78FB3BA1" w:rsidR="00FF19B8" w:rsidRPr="00112790" w:rsidRDefault="00FF19B8" w:rsidP="00381345">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199"/>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0"/>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1"/>
      </w:r>
      <w:r w:rsidRPr="00B141C2">
        <w:t xml:space="preserve"> </w:t>
      </w:r>
    </w:p>
    <w:p w14:paraId="56B9C1CD" w14:textId="77777777" w:rsidR="00FF19B8" w:rsidRDefault="00FF19B8" w:rsidP="00381345">
      <w:pPr>
        <w:widowControl/>
      </w:pPr>
    </w:p>
    <w:p w14:paraId="2F4CBE60" w14:textId="77777777" w:rsidR="00FF19B8" w:rsidRPr="00112790" w:rsidRDefault="00FF19B8" w:rsidP="00381345">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2"/>
      </w:r>
      <w:r w:rsidRPr="00B141C2">
        <w:t xml:space="preserve"> It is “a new story, one not known to most individuals before.”</w:t>
      </w:r>
      <w:r w:rsidRPr="00B141C2">
        <w:rPr>
          <w:rStyle w:val="EndnoteReference"/>
        </w:rPr>
        <w:endnoteReference w:id="203"/>
      </w:r>
      <w:r w:rsidRPr="00B141C2">
        <w:t xml:space="preserve"> Defined by idealism, these visions are “transcendent in the sense that they are ideological rather than pragmatic, and are laden with moral overtones.”</w:t>
      </w:r>
      <w:r w:rsidRPr="00B141C2">
        <w:rPr>
          <w:rStyle w:val="EndnoteReference"/>
        </w:rPr>
        <w:endnoteReference w:id="204"/>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5"/>
      </w:r>
      <w:r w:rsidRPr="00B141C2">
        <w:t xml:space="preserve"> </w:t>
      </w:r>
    </w:p>
    <w:p w14:paraId="2E3027BE" w14:textId="77777777" w:rsidR="00FF19B8" w:rsidRPr="00B141C2" w:rsidRDefault="00FF19B8" w:rsidP="00381345">
      <w:pPr>
        <w:widowControl/>
      </w:pPr>
    </w:p>
    <w:p w14:paraId="087166B7" w14:textId="77777777" w:rsidR="00FF19B8" w:rsidRPr="00112790" w:rsidRDefault="00FF19B8" w:rsidP="00381345">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6"/>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7"/>
      </w:r>
      <w:r w:rsidRPr="00B141C2">
        <w:t xml:space="preserve"> </w:t>
      </w:r>
    </w:p>
    <w:p w14:paraId="017E20EC" w14:textId="77777777" w:rsidR="00FF19B8" w:rsidRDefault="00FF19B8" w:rsidP="00381345">
      <w:pPr>
        <w:widowControl/>
      </w:pPr>
    </w:p>
    <w:p w14:paraId="5EC1B82D" w14:textId="24EED2EA" w:rsidR="00FF19B8" w:rsidRPr="00112790" w:rsidRDefault="00FF19B8" w:rsidP="00381345">
      <w:pPr>
        <w:widowControl/>
      </w:pPr>
      <w:r w:rsidRPr="00B141C2">
        <w:lastRenderedPageBreak/>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381345">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381345">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381345">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381345">
            <w:pPr>
              <w:widowControl/>
            </w:pPr>
            <w:r w:rsidRPr="00B141C2">
              <w:t>Idealistic</w:t>
            </w:r>
          </w:p>
          <w:p w14:paraId="30532F5F" w14:textId="77777777" w:rsidR="00FF19B8" w:rsidRPr="00B141C2" w:rsidRDefault="00FF19B8" w:rsidP="00381345">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381345">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381345">
            <w:pPr>
              <w:widowControl/>
            </w:pPr>
            <w:r w:rsidRPr="00B141C2">
              <w:t>Pragmatic</w:t>
            </w:r>
          </w:p>
          <w:p w14:paraId="5CF42867" w14:textId="77777777" w:rsidR="00FF19B8" w:rsidRPr="00B141C2" w:rsidRDefault="00FF19B8" w:rsidP="00381345">
            <w:pPr>
              <w:widowControl/>
            </w:pPr>
          </w:p>
        </w:tc>
      </w:tr>
    </w:tbl>
    <w:p w14:paraId="3C1586A8" w14:textId="77777777" w:rsidR="00FF19B8" w:rsidRDefault="00FF19B8" w:rsidP="00381345">
      <w:pPr>
        <w:widowControl/>
      </w:pPr>
    </w:p>
    <w:p w14:paraId="20DBC116" w14:textId="77777777" w:rsidR="00FF19B8" w:rsidRPr="00112790" w:rsidRDefault="00FF19B8" w:rsidP="00381345">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381345">
      <w:pPr>
        <w:widowControl/>
      </w:pPr>
    </w:p>
    <w:p w14:paraId="5B149F24" w14:textId="77777777" w:rsidR="00FF19B8" w:rsidRPr="00112790" w:rsidRDefault="00FF19B8" w:rsidP="00BF29CD">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8"/>
      </w:r>
    </w:p>
    <w:p w14:paraId="412A0D02" w14:textId="77777777" w:rsidR="00FF19B8" w:rsidRDefault="00FF19B8" w:rsidP="00381345">
      <w:pPr>
        <w:widowControl/>
      </w:pPr>
    </w:p>
    <w:p w14:paraId="0541D2E8" w14:textId="77777777" w:rsidR="00FF19B8" w:rsidRPr="00112790" w:rsidRDefault="00FF19B8" w:rsidP="00381345">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09"/>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0"/>
      </w:r>
    </w:p>
    <w:p w14:paraId="4944C534" w14:textId="77777777" w:rsidR="00FF19B8" w:rsidRDefault="00FF19B8" w:rsidP="00381345">
      <w:pPr>
        <w:widowControl/>
      </w:pPr>
    </w:p>
    <w:p w14:paraId="6E4E3B32" w14:textId="77777777" w:rsidR="00FF19B8" w:rsidRPr="008E7809" w:rsidRDefault="00FF19B8" w:rsidP="00381345">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381345">
      <w:pPr>
        <w:widowControl/>
      </w:pPr>
    </w:p>
    <w:p w14:paraId="5E80FDCA" w14:textId="77777777" w:rsidR="00FF19B8" w:rsidRPr="00112790" w:rsidRDefault="00805CA7" w:rsidP="00381345">
      <w:pPr>
        <w:pStyle w:val="Heading3"/>
        <w:widowControl/>
      </w:pPr>
      <w:bookmarkStart w:id="172" w:name="_Toc267045655"/>
      <w:bookmarkStart w:id="173" w:name="_Toc470527350"/>
      <w:r>
        <w:t>Ideate</w:t>
      </w:r>
      <w:bookmarkEnd w:id="173"/>
    </w:p>
    <w:p w14:paraId="15951EEE" w14:textId="77777777" w:rsidR="00FF19B8" w:rsidRPr="00112790" w:rsidRDefault="00FF19B8" w:rsidP="00381345">
      <w:pPr>
        <w:pStyle w:val="Heading3"/>
        <w:widowControl/>
      </w:pPr>
      <w:r w:rsidRPr="00B141C2">
        <w:t xml:space="preserve"> </w:t>
      </w:r>
      <w:bookmarkEnd w:id="172"/>
    </w:p>
    <w:p w14:paraId="14D03D32" w14:textId="77777777" w:rsidR="00FF19B8" w:rsidRPr="00112790" w:rsidRDefault="00FF19B8" w:rsidP="00381345">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1"/>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2"/>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3"/>
      </w:r>
      <w:r w:rsidRPr="00B141C2">
        <w:t xml:space="preserve"> </w:t>
      </w:r>
    </w:p>
    <w:p w14:paraId="13C86B80" w14:textId="77777777" w:rsidR="00FF19B8" w:rsidRDefault="00FF19B8" w:rsidP="00381345">
      <w:pPr>
        <w:widowControl/>
      </w:pPr>
    </w:p>
    <w:p w14:paraId="0AD0DA28" w14:textId="77777777" w:rsidR="00FF19B8" w:rsidRPr="00112790" w:rsidRDefault="00FF19B8" w:rsidP="00381345">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8946BB0" w14:textId="77777777" w:rsidR="00BB2D38" w:rsidRDefault="00BB2D38" w:rsidP="00381345">
      <w:pPr>
        <w:pStyle w:val="Heading4"/>
        <w:widowControl/>
      </w:pPr>
    </w:p>
    <w:p w14:paraId="3D3B949D" w14:textId="77777777" w:rsidR="00FF19B8" w:rsidRPr="00112790" w:rsidRDefault="0074550D" w:rsidP="00381345">
      <w:pPr>
        <w:pStyle w:val="Heading4"/>
        <w:widowControl/>
      </w:pPr>
      <w:bookmarkStart w:id="174" w:name="_Toc470527351"/>
      <w:r>
        <w:t>Stakeholders</w:t>
      </w:r>
      <w:bookmarkEnd w:id="174"/>
    </w:p>
    <w:p w14:paraId="31C11CC8" w14:textId="77777777" w:rsidR="00FF19B8" w:rsidRDefault="00FF19B8" w:rsidP="00381345">
      <w:pPr>
        <w:widowControl/>
      </w:pPr>
    </w:p>
    <w:p w14:paraId="587A0503" w14:textId="34515A0A" w:rsidR="00C16976" w:rsidRPr="00112790" w:rsidRDefault="00497C35" w:rsidP="00381345">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4"/>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5"/>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381345">
      <w:pPr>
        <w:widowControl/>
      </w:pPr>
    </w:p>
    <w:p w14:paraId="34301E14" w14:textId="2FF7F7B1" w:rsidR="00845AF6" w:rsidRPr="00112790" w:rsidRDefault="006A6528" w:rsidP="00381345">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6"/>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7"/>
      </w:r>
      <w:r w:rsidR="005E3288">
        <w:t xml:space="preserve"> </w:t>
      </w:r>
      <w:r w:rsidR="006C29A1">
        <w:t xml:space="preserve">Internal stakeholders will include paid and unpaid (volunteer) staff and suppliers. </w:t>
      </w:r>
    </w:p>
    <w:p w14:paraId="34FEADB9" w14:textId="77777777" w:rsidR="00A37774" w:rsidRDefault="00A37774" w:rsidP="00381345">
      <w:pPr>
        <w:widowControl/>
      </w:pPr>
    </w:p>
    <w:p w14:paraId="295B5E7C" w14:textId="47177B56" w:rsidR="000009E7" w:rsidRPr="00112790" w:rsidRDefault="00A37774" w:rsidP="00381345">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8"/>
      </w:r>
      <w:r w:rsidR="000009E7">
        <w:t xml:space="preserve"> </w:t>
      </w:r>
    </w:p>
    <w:p w14:paraId="31449171" w14:textId="77777777" w:rsidR="00A37774" w:rsidRDefault="00A3777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381345">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381345">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381345">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381345">
            <w:pPr>
              <w:widowControl/>
              <w:jc w:val="center"/>
            </w:pPr>
            <w:r w:rsidRPr="00E779A0">
              <w:t>Mid</w:t>
            </w:r>
          </w:p>
        </w:tc>
        <w:tc>
          <w:tcPr>
            <w:tcW w:w="1077" w:type="dxa"/>
            <w:tcMar>
              <w:left w:w="43" w:type="dxa"/>
              <w:right w:w="43" w:type="dxa"/>
            </w:tcMar>
          </w:tcPr>
          <w:p w14:paraId="1E8411A6" w14:textId="77777777" w:rsidR="00A37774" w:rsidRPr="00112790" w:rsidRDefault="00A37774" w:rsidP="00381345">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381345">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381345">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381345">
            <w:pPr>
              <w:widowControl/>
              <w:jc w:val="center"/>
            </w:pPr>
            <w:r w:rsidRPr="00E779A0">
              <w:t>Mid</w:t>
            </w:r>
          </w:p>
        </w:tc>
        <w:tc>
          <w:tcPr>
            <w:tcW w:w="1077" w:type="dxa"/>
            <w:tcMar>
              <w:left w:w="43" w:type="dxa"/>
              <w:right w:w="43" w:type="dxa"/>
            </w:tcMar>
          </w:tcPr>
          <w:p w14:paraId="5FACD1B9" w14:textId="77777777" w:rsidR="00A37774" w:rsidRPr="00112790" w:rsidRDefault="00A37774" w:rsidP="00381345">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381345">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381345">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381345">
            <w:pPr>
              <w:widowControl/>
              <w:jc w:val="center"/>
            </w:pPr>
            <w:r>
              <w:t>High</w:t>
            </w:r>
          </w:p>
        </w:tc>
        <w:tc>
          <w:tcPr>
            <w:tcW w:w="1077" w:type="dxa"/>
            <w:tcMar>
              <w:left w:w="43" w:type="dxa"/>
              <w:right w:w="43" w:type="dxa"/>
            </w:tcMar>
          </w:tcPr>
          <w:p w14:paraId="55D17127" w14:textId="77777777" w:rsidR="00A37774" w:rsidRPr="00112790" w:rsidRDefault="00A37774" w:rsidP="00381345">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381345">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381345">
            <w:pPr>
              <w:widowControl/>
            </w:pPr>
            <w:r w:rsidRPr="00E779A0">
              <w:t>Return on investment</w:t>
            </w:r>
          </w:p>
        </w:tc>
        <w:tc>
          <w:tcPr>
            <w:tcW w:w="1076" w:type="dxa"/>
            <w:tcMar>
              <w:left w:w="43" w:type="dxa"/>
              <w:right w:w="43" w:type="dxa"/>
            </w:tcMar>
          </w:tcPr>
          <w:p w14:paraId="7D6C5AE0" w14:textId="77777777" w:rsidR="00A37774" w:rsidRPr="00112790" w:rsidRDefault="00A37774" w:rsidP="00381345">
            <w:pPr>
              <w:widowControl/>
              <w:jc w:val="center"/>
            </w:pPr>
            <w:r w:rsidRPr="00E779A0">
              <w:t>High</w:t>
            </w:r>
          </w:p>
        </w:tc>
        <w:tc>
          <w:tcPr>
            <w:tcW w:w="1077" w:type="dxa"/>
            <w:tcMar>
              <w:left w:w="43" w:type="dxa"/>
              <w:right w:w="43" w:type="dxa"/>
            </w:tcMar>
          </w:tcPr>
          <w:p w14:paraId="40E741EE" w14:textId="77777777" w:rsidR="00A37774" w:rsidRPr="00112790" w:rsidRDefault="00A37774" w:rsidP="00381345">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381345">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381345">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381345">
            <w:pPr>
              <w:widowControl/>
              <w:jc w:val="center"/>
            </w:pPr>
            <w:r w:rsidRPr="00E779A0">
              <w:t>Mid</w:t>
            </w:r>
          </w:p>
        </w:tc>
        <w:tc>
          <w:tcPr>
            <w:tcW w:w="1077" w:type="dxa"/>
            <w:tcMar>
              <w:left w:w="43" w:type="dxa"/>
              <w:right w:w="43" w:type="dxa"/>
            </w:tcMar>
          </w:tcPr>
          <w:p w14:paraId="1CF7C4BF" w14:textId="77777777" w:rsidR="00A37774" w:rsidRPr="00112790" w:rsidRDefault="00A37774" w:rsidP="00381345">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381345">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381345">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381345">
            <w:pPr>
              <w:widowControl/>
              <w:jc w:val="center"/>
            </w:pPr>
            <w:r w:rsidRPr="00E779A0">
              <w:t>Mid</w:t>
            </w:r>
          </w:p>
        </w:tc>
        <w:tc>
          <w:tcPr>
            <w:tcW w:w="1077" w:type="dxa"/>
            <w:tcMar>
              <w:left w:w="43" w:type="dxa"/>
              <w:right w:w="43" w:type="dxa"/>
            </w:tcMar>
          </w:tcPr>
          <w:p w14:paraId="4BD8144C" w14:textId="77777777" w:rsidR="00A37774" w:rsidRPr="00112790" w:rsidRDefault="00A37774" w:rsidP="00381345">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381345">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381345">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381345">
            <w:pPr>
              <w:widowControl/>
              <w:jc w:val="center"/>
            </w:pPr>
            <w:r w:rsidRPr="00E779A0">
              <w:t>Low</w:t>
            </w:r>
          </w:p>
        </w:tc>
        <w:tc>
          <w:tcPr>
            <w:tcW w:w="1077" w:type="dxa"/>
            <w:tcMar>
              <w:left w:w="43" w:type="dxa"/>
              <w:right w:w="43" w:type="dxa"/>
            </w:tcMar>
          </w:tcPr>
          <w:p w14:paraId="6A6C371C" w14:textId="77777777" w:rsidR="00A37774" w:rsidRPr="00112790" w:rsidRDefault="00A37774" w:rsidP="00381345">
            <w:pPr>
              <w:widowControl/>
              <w:jc w:val="center"/>
            </w:pPr>
            <w:r w:rsidRPr="00E779A0">
              <w:t>Low</w:t>
            </w:r>
          </w:p>
        </w:tc>
      </w:tr>
    </w:tbl>
    <w:p w14:paraId="769878BD" w14:textId="77777777" w:rsidR="006A6528" w:rsidRPr="00112790" w:rsidRDefault="006A6528" w:rsidP="00381345">
      <w:pPr>
        <w:widowControl/>
      </w:pPr>
    </w:p>
    <w:p w14:paraId="525CE5C4" w14:textId="198CB425" w:rsidR="00A37774" w:rsidRPr="00112790" w:rsidRDefault="00A37774" w:rsidP="00381345">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381345">
      <w:pPr>
        <w:widowControl/>
      </w:pPr>
    </w:p>
    <w:p w14:paraId="5B5FDCB3" w14:textId="56C866F4" w:rsidR="006C29A1" w:rsidRPr="00112790" w:rsidRDefault="006C29A1" w:rsidP="00381345">
      <w:pPr>
        <w:pStyle w:val="Heading5"/>
        <w:widowControl/>
      </w:pPr>
      <w:r>
        <w:lastRenderedPageBreak/>
        <w:t xml:space="preserve">External </w:t>
      </w:r>
      <w:r w:rsidR="006B36C5">
        <w:t>Stakeholders</w:t>
      </w:r>
    </w:p>
    <w:p w14:paraId="07A29606" w14:textId="77777777" w:rsidR="006C29A1" w:rsidRPr="006C29A1" w:rsidRDefault="006C29A1" w:rsidP="00381345">
      <w:pPr>
        <w:widowControl/>
      </w:pPr>
    </w:p>
    <w:p w14:paraId="0362133D" w14:textId="77777777" w:rsidR="00C46591" w:rsidRPr="00112790" w:rsidRDefault="00497C35" w:rsidP="00381345">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381345">
      <w:pPr>
        <w:widowControl/>
      </w:pPr>
    </w:p>
    <w:p w14:paraId="6D6DC03A" w14:textId="77777777" w:rsidR="00DD2C1A" w:rsidRPr="00112790" w:rsidRDefault="00DD2C1A" w:rsidP="00381345">
      <w:pPr>
        <w:pStyle w:val="ListParagraph"/>
        <w:widowControl/>
        <w:numPr>
          <w:ilvl w:val="0"/>
          <w:numId w:val="22"/>
        </w:numPr>
        <w:ind w:left="1080"/>
      </w:pPr>
      <w:r>
        <w:t>Primary experience with the agency</w:t>
      </w:r>
    </w:p>
    <w:p w14:paraId="267475EC" w14:textId="77777777" w:rsidR="00DD2C1A" w:rsidRPr="00112790" w:rsidRDefault="00DD2C1A" w:rsidP="00381345">
      <w:pPr>
        <w:pStyle w:val="ListParagraph"/>
        <w:widowControl/>
        <w:numPr>
          <w:ilvl w:val="0"/>
          <w:numId w:val="22"/>
        </w:numPr>
        <w:ind w:left="1080"/>
      </w:pPr>
      <w:r>
        <w:t>Primary strengths</w:t>
      </w:r>
    </w:p>
    <w:p w14:paraId="5CDC9428" w14:textId="77777777" w:rsidR="00DD2C1A" w:rsidRPr="00112790" w:rsidRDefault="00DD2C1A" w:rsidP="00381345">
      <w:pPr>
        <w:pStyle w:val="ListParagraph"/>
        <w:widowControl/>
        <w:numPr>
          <w:ilvl w:val="0"/>
          <w:numId w:val="22"/>
        </w:numPr>
        <w:ind w:left="1080"/>
      </w:pPr>
      <w:r>
        <w:t>Primary weaknesses</w:t>
      </w:r>
    </w:p>
    <w:p w14:paraId="152CAFEE" w14:textId="77777777" w:rsidR="00DD2C1A" w:rsidRPr="00112790" w:rsidRDefault="00DD2C1A" w:rsidP="00381345">
      <w:pPr>
        <w:pStyle w:val="ListParagraph"/>
        <w:widowControl/>
        <w:numPr>
          <w:ilvl w:val="0"/>
          <w:numId w:val="22"/>
        </w:numPr>
        <w:ind w:left="1080"/>
      </w:pPr>
      <w:r>
        <w:t>Greatest challenges</w:t>
      </w:r>
    </w:p>
    <w:p w14:paraId="6E65F86D" w14:textId="77777777" w:rsidR="00DD2C1A" w:rsidRPr="00112790" w:rsidRDefault="00DD2C1A" w:rsidP="00381345">
      <w:pPr>
        <w:pStyle w:val="ListParagraph"/>
        <w:widowControl/>
        <w:numPr>
          <w:ilvl w:val="0"/>
          <w:numId w:val="22"/>
        </w:numPr>
        <w:ind w:left="1080"/>
      </w:pPr>
      <w:r>
        <w:t>Trends and developments in the field</w:t>
      </w:r>
    </w:p>
    <w:p w14:paraId="58F86BED" w14:textId="77777777" w:rsidR="00DD2C1A" w:rsidRPr="00112790" w:rsidRDefault="00DD2C1A" w:rsidP="00381345">
      <w:pPr>
        <w:pStyle w:val="ListParagraph"/>
        <w:widowControl/>
        <w:numPr>
          <w:ilvl w:val="0"/>
          <w:numId w:val="22"/>
        </w:numPr>
        <w:ind w:left="1080"/>
      </w:pPr>
      <w:r>
        <w:t>Things to do more of, less of, or differently</w:t>
      </w:r>
    </w:p>
    <w:p w14:paraId="4D514687" w14:textId="77777777" w:rsidR="00DD2C1A" w:rsidRPr="00112790" w:rsidRDefault="00DD2C1A" w:rsidP="00381345">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381345">
      <w:pPr>
        <w:pStyle w:val="ListParagraph"/>
        <w:widowControl/>
        <w:numPr>
          <w:ilvl w:val="0"/>
          <w:numId w:val="22"/>
        </w:numPr>
        <w:ind w:left="1080"/>
      </w:pPr>
      <w:r>
        <w:t>How to increase awareness</w:t>
      </w:r>
    </w:p>
    <w:p w14:paraId="4EDF8751" w14:textId="77777777" w:rsidR="006B509E" w:rsidRPr="00112790" w:rsidRDefault="006B509E" w:rsidP="00381345">
      <w:pPr>
        <w:pStyle w:val="ListParagraph"/>
        <w:widowControl/>
        <w:numPr>
          <w:ilvl w:val="0"/>
          <w:numId w:val="22"/>
        </w:numPr>
        <w:ind w:left="1080"/>
      </w:pPr>
      <w:r>
        <w:t>How to better work with the stakeholder</w:t>
      </w:r>
    </w:p>
    <w:p w14:paraId="7057063D" w14:textId="77777777" w:rsidR="006B509E" w:rsidRPr="00112790" w:rsidRDefault="006B509E" w:rsidP="00381345">
      <w:pPr>
        <w:pStyle w:val="ListParagraph"/>
        <w:widowControl/>
        <w:numPr>
          <w:ilvl w:val="0"/>
          <w:numId w:val="22"/>
        </w:numPr>
        <w:ind w:left="1080"/>
      </w:pPr>
      <w:r>
        <w:t>Other issues to consider</w:t>
      </w:r>
      <w:r w:rsidR="00B7230C">
        <w:rPr>
          <w:rStyle w:val="EndnoteReference"/>
        </w:rPr>
        <w:endnoteReference w:id="219"/>
      </w:r>
    </w:p>
    <w:p w14:paraId="55974DDE" w14:textId="77777777" w:rsidR="005E08EC" w:rsidRDefault="005E08EC" w:rsidP="00381345">
      <w:pPr>
        <w:widowControl/>
      </w:pPr>
    </w:p>
    <w:p w14:paraId="2893134B" w14:textId="77777777" w:rsidR="006C29A1" w:rsidRPr="00112790" w:rsidRDefault="006C29A1" w:rsidP="00381345">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0"/>
      </w:r>
    </w:p>
    <w:p w14:paraId="2D57EF53" w14:textId="77777777" w:rsidR="00A37774" w:rsidRDefault="00A37774" w:rsidP="00381345">
      <w:pPr>
        <w:widowControl/>
      </w:pPr>
    </w:p>
    <w:p w14:paraId="21851D25" w14:textId="77777777" w:rsidR="001179B7" w:rsidRPr="00112790" w:rsidRDefault="006A6528" w:rsidP="00381345">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381345">
      <w:pPr>
        <w:widowControl/>
      </w:pPr>
    </w:p>
    <w:p w14:paraId="61CEAA15" w14:textId="6E9F0940" w:rsidR="00FF19B8" w:rsidRPr="00112790" w:rsidRDefault="00AC05CE" w:rsidP="00381345">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1"/>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381345">
      <w:pPr>
        <w:widowControl/>
      </w:pPr>
    </w:p>
    <w:p w14:paraId="08ACDACF" w14:textId="77777777" w:rsidR="00FF19B8" w:rsidRPr="00112790" w:rsidRDefault="00FF19B8" w:rsidP="0038134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2"/>
      </w:r>
      <w:r w:rsidRPr="00435AFC">
        <w:t xml:space="preserve"> </w:t>
      </w:r>
    </w:p>
    <w:p w14:paraId="6A52D9F7" w14:textId="77777777" w:rsidR="00FF19B8" w:rsidRDefault="00FF19B8" w:rsidP="00381345">
      <w:pPr>
        <w:widowControl/>
      </w:pPr>
    </w:p>
    <w:p w14:paraId="0780BD5D" w14:textId="6632C4EC" w:rsidR="00FF19B8" w:rsidRPr="00112790" w:rsidRDefault="00FF19B8" w:rsidP="00381345">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381345">
      <w:pPr>
        <w:widowControl/>
      </w:pPr>
    </w:p>
    <w:p w14:paraId="5A401BC3" w14:textId="77777777" w:rsidR="00FF19B8" w:rsidRPr="00112790" w:rsidRDefault="00FF19B8" w:rsidP="00381345">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3"/>
      </w:r>
      <w:r w:rsidRPr="00B141C2">
        <w:t xml:space="preserve"> </w:t>
      </w:r>
    </w:p>
    <w:p w14:paraId="6875E5B9" w14:textId="77777777" w:rsidR="00FF19B8" w:rsidRDefault="00FF19B8" w:rsidP="00381345">
      <w:pPr>
        <w:widowControl/>
      </w:pPr>
    </w:p>
    <w:p w14:paraId="0DFADAE7" w14:textId="77777777" w:rsidR="00FF19B8" w:rsidRPr="00112790" w:rsidRDefault="00FF19B8" w:rsidP="0038134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4"/>
      </w:r>
      <w:r w:rsidRPr="00B141C2">
        <w:t xml:space="preserve"> </w:t>
      </w:r>
    </w:p>
    <w:p w14:paraId="6BAC8A96" w14:textId="77777777" w:rsidR="00FF19B8" w:rsidRDefault="00FF19B8" w:rsidP="00381345">
      <w:pPr>
        <w:widowControl/>
      </w:pPr>
    </w:p>
    <w:p w14:paraId="554D7EF2" w14:textId="77777777" w:rsidR="00FF19B8" w:rsidRPr="00112790" w:rsidRDefault="00FF19B8" w:rsidP="0038134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381345">
      <w:pPr>
        <w:widowControl/>
      </w:pPr>
    </w:p>
    <w:p w14:paraId="7C1587C7" w14:textId="44B9887F" w:rsidR="00FF19B8" w:rsidRPr="00112790" w:rsidRDefault="00FF19B8" w:rsidP="00381345">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381345">
      <w:pPr>
        <w:widowControl/>
        <w:ind w:left="720"/>
      </w:pPr>
    </w:p>
    <w:p w14:paraId="5D277D01" w14:textId="17AE3417" w:rsidR="00FF19B8" w:rsidRPr="00112790" w:rsidRDefault="00FF19B8" w:rsidP="00381345">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5"/>
      </w:r>
      <w:r w:rsidRPr="00B141C2">
        <w:rPr>
          <w:i/>
        </w:rPr>
        <w:t xml:space="preserve"> </w:t>
      </w:r>
    </w:p>
    <w:p w14:paraId="4EF38A8B" w14:textId="77777777" w:rsidR="005E08EC" w:rsidRDefault="005E08EC" w:rsidP="00381345">
      <w:pPr>
        <w:widowControl/>
      </w:pPr>
    </w:p>
    <w:p w14:paraId="7016E803" w14:textId="11111BBE" w:rsidR="00FF19B8" w:rsidRPr="00112790" w:rsidRDefault="00FF19B8" w:rsidP="00381345">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381345">
      <w:pPr>
        <w:widowControl/>
      </w:pPr>
    </w:p>
    <w:p w14:paraId="6CA253FF" w14:textId="77777777" w:rsidR="00FF19B8" w:rsidRPr="00112790" w:rsidRDefault="00FF19B8" w:rsidP="00381345">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381345">
      <w:pPr>
        <w:widowControl/>
      </w:pPr>
    </w:p>
    <w:p w14:paraId="219DAB72" w14:textId="77777777" w:rsidR="00FF19B8" w:rsidRPr="00112790" w:rsidRDefault="00B83001" w:rsidP="00381345">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381345">
      <w:pPr>
        <w:widowControl/>
      </w:pPr>
    </w:p>
    <w:p w14:paraId="436CF3F9" w14:textId="431F61FB" w:rsidR="00FF19B8" w:rsidRPr="00112790" w:rsidRDefault="00FF19B8" w:rsidP="00381345">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lastRenderedPageBreak/>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381345">
      <w:pPr>
        <w:widowControl/>
      </w:pPr>
    </w:p>
    <w:p w14:paraId="1A2931AC" w14:textId="0898F1D7" w:rsidR="00FF19B8" w:rsidRPr="00112790" w:rsidRDefault="00FF19B8" w:rsidP="00381345">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381345">
      <w:pPr>
        <w:widowControl/>
      </w:pPr>
    </w:p>
    <w:p w14:paraId="351589F5" w14:textId="77777777" w:rsidR="00FF19B8" w:rsidRPr="00112790" w:rsidRDefault="00FF19B8" w:rsidP="00381345">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381345">
      <w:pPr>
        <w:widowControl/>
      </w:pPr>
    </w:p>
    <w:p w14:paraId="200F8E80" w14:textId="77777777" w:rsidR="008207D0" w:rsidRPr="00112790" w:rsidRDefault="00FF19B8" w:rsidP="00381345">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381345">
      <w:pPr>
        <w:widowControl/>
      </w:pPr>
    </w:p>
    <w:p w14:paraId="4D5E8ACA" w14:textId="6E8272F6" w:rsidR="00FF19B8" w:rsidRPr="00112790" w:rsidRDefault="00FF19B8" w:rsidP="00381345">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6"/>
      </w:r>
    </w:p>
    <w:p w14:paraId="3EFF5348" w14:textId="77777777" w:rsidR="00FF19B8" w:rsidRDefault="00FF19B8" w:rsidP="00381345">
      <w:pPr>
        <w:widowControl/>
      </w:pPr>
    </w:p>
    <w:p w14:paraId="642ABA36" w14:textId="77777777" w:rsidR="00FF19B8" w:rsidRPr="00112790" w:rsidRDefault="00FF19B8" w:rsidP="00381345">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381345">
      <w:pPr>
        <w:widowControl/>
      </w:pPr>
    </w:p>
    <w:p w14:paraId="04F08A96" w14:textId="54645F2C" w:rsidR="00FF19B8" w:rsidRPr="00112790" w:rsidRDefault="00FF19B8" w:rsidP="00381345">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5" w:history="1">
        <w:r w:rsidR="00B36D78" w:rsidRPr="00153B31">
          <w:rPr>
            <w:rStyle w:val="Hyperlink"/>
          </w:rPr>
          <w:t>www.census.gov</w:t>
        </w:r>
      </w:hyperlink>
      <w:r>
        <w:t xml:space="preserve"> and </w:t>
      </w:r>
      <w:r w:rsidR="00B36D78">
        <w:t xml:space="preserve">the Small Business Association at </w:t>
      </w:r>
      <w:hyperlink r:id="rId16"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381345">
      <w:pPr>
        <w:widowControl/>
      </w:pPr>
    </w:p>
    <w:p w14:paraId="19942F3B" w14:textId="77777777" w:rsidR="00FF19B8" w:rsidRPr="00112790" w:rsidRDefault="00FF19B8" w:rsidP="00381345">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381345">
      <w:pPr>
        <w:widowControl/>
      </w:pPr>
    </w:p>
    <w:p w14:paraId="3142E88D" w14:textId="2CE07C7E" w:rsidR="00443ED2" w:rsidRPr="00112790" w:rsidRDefault="00443ED2" w:rsidP="00381345">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381345">
      <w:pPr>
        <w:widowControl/>
      </w:pPr>
    </w:p>
    <w:p w14:paraId="2A998415" w14:textId="77777777" w:rsidR="00443ED2" w:rsidRPr="00112790" w:rsidRDefault="00443ED2" w:rsidP="0038134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7"/>
      </w:r>
    </w:p>
    <w:p w14:paraId="5E6CF0C5" w14:textId="77777777" w:rsidR="00443ED2" w:rsidRDefault="00443ED2" w:rsidP="00381345">
      <w:pPr>
        <w:widowControl/>
      </w:pPr>
    </w:p>
    <w:p w14:paraId="145D98ED" w14:textId="1C984147" w:rsidR="00443ED2" w:rsidRPr="00112790" w:rsidRDefault="00443ED2" w:rsidP="00381345">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381345">
      <w:pPr>
        <w:widowControl/>
      </w:pPr>
    </w:p>
    <w:p w14:paraId="21B075A5" w14:textId="180CF326" w:rsidR="00443ED2" w:rsidRPr="00112790" w:rsidRDefault="00443ED2" w:rsidP="00381345">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8"/>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381345">
      <w:pPr>
        <w:widowControl/>
      </w:pPr>
    </w:p>
    <w:p w14:paraId="10341278" w14:textId="77777777" w:rsidR="00443ED2" w:rsidRPr="00112790" w:rsidRDefault="00443ED2" w:rsidP="00381345">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381345">
      <w:pPr>
        <w:widowControl/>
      </w:pPr>
    </w:p>
    <w:p w14:paraId="1DCDDD05" w14:textId="77777777" w:rsidR="00443ED2" w:rsidRPr="00F70BA3" w:rsidRDefault="00443ED2" w:rsidP="00A3651E">
      <w:pPr>
        <w:pStyle w:val="ListParagraph"/>
        <w:widowControl/>
        <w:numPr>
          <w:ilvl w:val="0"/>
          <w:numId w:val="6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A3651E">
      <w:pPr>
        <w:pStyle w:val="ListParagraph"/>
        <w:widowControl/>
        <w:numPr>
          <w:ilvl w:val="0"/>
          <w:numId w:val="60"/>
        </w:numPr>
        <w:ind w:left="1080"/>
      </w:pPr>
      <w:r w:rsidRPr="00F70BA3">
        <w:t xml:space="preserve">How are you going to let them know that you exist? </w:t>
      </w:r>
    </w:p>
    <w:p w14:paraId="371FB528" w14:textId="77777777" w:rsidR="00443ED2" w:rsidRPr="00F70BA3" w:rsidRDefault="00443ED2" w:rsidP="00A3651E">
      <w:pPr>
        <w:pStyle w:val="ListParagraph"/>
        <w:widowControl/>
        <w:numPr>
          <w:ilvl w:val="0"/>
          <w:numId w:val="60"/>
        </w:numPr>
        <w:ind w:left="1080"/>
      </w:pPr>
      <w:r w:rsidRPr="00F70BA3">
        <w:t xml:space="preserve">How are you going to assure that they are happy and bring others back with them? </w:t>
      </w:r>
    </w:p>
    <w:p w14:paraId="56758AFC" w14:textId="77777777" w:rsidR="00443ED2" w:rsidRPr="00112790" w:rsidRDefault="00443ED2" w:rsidP="00A3651E">
      <w:pPr>
        <w:pStyle w:val="ListParagraph"/>
        <w:widowControl/>
        <w:numPr>
          <w:ilvl w:val="0"/>
          <w:numId w:val="60"/>
        </w:numPr>
        <w:ind w:left="1080"/>
      </w:pPr>
      <w:r w:rsidRPr="00F70BA3">
        <w:t>Who</w:t>
      </w:r>
      <w:r w:rsidRPr="00F637EE">
        <w:t xml:space="preserve"> are your target markets and who are your secondary markets?</w:t>
      </w:r>
      <w:r w:rsidRPr="00F637EE">
        <w:rPr>
          <w:rStyle w:val="EndnoteReference"/>
        </w:rPr>
        <w:endnoteReference w:id="229"/>
      </w:r>
    </w:p>
    <w:p w14:paraId="7661BC03" w14:textId="77777777" w:rsidR="00443ED2" w:rsidRDefault="00443ED2" w:rsidP="00381345">
      <w:pPr>
        <w:widowControl/>
      </w:pPr>
    </w:p>
    <w:p w14:paraId="1E76B075" w14:textId="77777777" w:rsidR="00443ED2" w:rsidRPr="00112790" w:rsidRDefault="00443ED2" w:rsidP="00381345">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381345">
      <w:pPr>
        <w:widowControl/>
      </w:pPr>
    </w:p>
    <w:p w14:paraId="51CD1747" w14:textId="77777777" w:rsidR="00443ED2" w:rsidRPr="00112790" w:rsidRDefault="00443ED2" w:rsidP="00A3651E">
      <w:pPr>
        <w:pStyle w:val="ListParagraph"/>
        <w:widowControl/>
        <w:numPr>
          <w:ilvl w:val="0"/>
          <w:numId w:val="61"/>
        </w:numPr>
        <w:ind w:left="1080"/>
      </w:pPr>
      <w:r w:rsidRPr="00824A68">
        <w:t>Positioning</w:t>
      </w:r>
    </w:p>
    <w:p w14:paraId="4402F1CF" w14:textId="77777777" w:rsidR="00443ED2" w:rsidRPr="00112790" w:rsidRDefault="00443ED2" w:rsidP="00A3651E">
      <w:pPr>
        <w:pStyle w:val="ListParagraph"/>
        <w:widowControl/>
        <w:numPr>
          <w:ilvl w:val="0"/>
          <w:numId w:val="61"/>
        </w:numPr>
        <w:ind w:left="1080"/>
      </w:pPr>
      <w:r w:rsidRPr="00F637EE">
        <w:t xml:space="preserve">Target segments </w:t>
      </w:r>
    </w:p>
    <w:p w14:paraId="40036512" w14:textId="77777777" w:rsidR="00443ED2" w:rsidRPr="00112790" w:rsidRDefault="00443ED2" w:rsidP="00A3651E">
      <w:pPr>
        <w:pStyle w:val="ListParagraph"/>
        <w:widowControl/>
        <w:numPr>
          <w:ilvl w:val="0"/>
          <w:numId w:val="61"/>
        </w:numPr>
        <w:ind w:left="1080"/>
      </w:pPr>
      <w:r w:rsidRPr="00F637EE">
        <w:t>Competitive differentiation</w:t>
      </w:r>
    </w:p>
    <w:p w14:paraId="5D493955" w14:textId="77777777" w:rsidR="00443ED2" w:rsidRPr="00112790" w:rsidRDefault="00443ED2" w:rsidP="00A3651E">
      <w:pPr>
        <w:pStyle w:val="ListParagraph"/>
        <w:widowControl/>
        <w:numPr>
          <w:ilvl w:val="0"/>
          <w:numId w:val="61"/>
        </w:numPr>
        <w:ind w:left="1080"/>
      </w:pPr>
      <w:r w:rsidRPr="00F637EE">
        <w:lastRenderedPageBreak/>
        <w:t>Value proposition: distinctive benefits</w:t>
      </w:r>
    </w:p>
    <w:p w14:paraId="5D294AE4" w14:textId="77777777" w:rsidR="00443ED2" w:rsidRPr="00112790" w:rsidRDefault="00443ED2" w:rsidP="00A3651E">
      <w:pPr>
        <w:pStyle w:val="ListParagraph"/>
        <w:widowControl/>
        <w:numPr>
          <w:ilvl w:val="0"/>
          <w:numId w:val="61"/>
        </w:numPr>
        <w:ind w:left="1080"/>
      </w:pPr>
      <w:r w:rsidRPr="006503BC">
        <w:t>Marketing mix</w:t>
      </w:r>
    </w:p>
    <w:p w14:paraId="142B04F1" w14:textId="77777777" w:rsidR="00443ED2" w:rsidRPr="00112790" w:rsidRDefault="00443ED2" w:rsidP="00A3651E">
      <w:pPr>
        <w:pStyle w:val="ListParagraph"/>
        <w:widowControl/>
        <w:numPr>
          <w:ilvl w:val="0"/>
          <w:numId w:val="61"/>
        </w:numPr>
        <w:ind w:left="1080"/>
      </w:pPr>
      <w:r w:rsidRPr="00F637EE">
        <w:t>Core product, supplementary services, and delivery systems</w:t>
      </w:r>
    </w:p>
    <w:p w14:paraId="51694B8B" w14:textId="77777777" w:rsidR="00443ED2" w:rsidRPr="00112790" w:rsidRDefault="00443ED2" w:rsidP="00A3651E">
      <w:pPr>
        <w:pStyle w:val="ListParagraph"/>
        <w:widowControl/>
        <w:numPr>
          <w:ilvl w:val="0"/>
          <w:numId w:val="61"/>
        </w:numPr>
        <w:ind w:left="1080"/>
      </w:pPr>
      <w:r w:rsidRPr="00F637EE">
        <w:t>Price and trade terms (if selling through intermediaries)</w:t>
      </w:r>
    </w:p>
    <w:p w14:paraId="4F8403F6" w14:textId="77777777" w:rsidR="00443ED2" w:rsidRPr="00112790" w:rsidRDefault="00443ED2" w:rsidP="00A3651E">
      <w:pPr>
        <w:pStyle w:val="ListParagraph"/>
        <w:widowControl/>
        <w:numPr>
          <w:ilvl w:val="0"/>
          <w:numId w:val="61"/>
        </w:numPr>
        <w:ind w:left="1080"/>
      </w:pPr>
      <w:r w:rsidRPr="00F637EE">
        <w:t>Marketing communication: advertising, person</w:t>
      </w:r>
      <w:r>
        <w:t>al selling, promotion, and so on</w:t>
      </w:r>
      <w:r w:rsidRPr="00F637EE">
        <w:rPr>
          <w:rStyle w:val="EndnoteReference"/>
        </w:rPr>
        <w:endnoteReference w:id="230"/>
      </w:r>
    </w:p>
    <w:p w14:paraId="1698E6DC" w14:textId="77777777" w:rsidR="00443ED2" w:rsidRDefault="00443ED2" w:rsidP="00381345">
      <w:pPr>
        <w:widowControl/>
      </w:pPr>
    </w:p>
    <w:p w14:paraId="02DD4E62" w14:textId="77777777" w:rsidR="00443ED2" w:rsidRPr="00112790" w:rsidRDefault="00443ED2" w:rsidP="00381345">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381345">
      <w:pPr>
        <w:widowControl/>
      </w:pPr>
    </w:p>
    <w:p w14:paraId="5704BD59" w14:textId="6AB213B0" w:rsidR="00FF19B8" w:rsidRPr="00112790" w:rsidRDefault="00FF19B8" w:rsidP="00381345">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381345">
      <w:pPr>
        <w:widowControl/>
      </w:pPr>
    </w:p>
    <w:p w14:paraId="2C263C97" w14:textId="77777777" w:rsidR="00340BDD" w:rsidRPr="00112790" w:rsidRDefault="00340BDD" w:rsidP="00381345">
      <w:pPr>
        <w:pStyle w:val="Heading5"/>
        <w:widowControl/>
      </w:pPr>
      <w:r w:rsidRPr="00952B18">
        <w:t>Internal</w:t>
      </w:r>
      <w:r w:rsidR="006B36C5" w:rsidRPr="00952B18">
        <w:t xml:space="preserve"> Stakeholders</w:t>
      </w:r>
    </w:p>
    <w:p w14:paraId="51EF2AD2" w14:textId="77777777" w:rsidR="00FF19B8" w:rsidRDefault="00FF19B8" w:rsidP="00381345">
      <w:pPr>
        <w:widowControl/>
      </w:pPr>
    </w:p>
    <w:p w14:paraId="5F4A9C72" w14:textId="77777777" w:rsidR="00EF1C52" w:rsidRPr="00112790" w:rsidRDefault="00EF1C52" w:rsidP="00381345">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381345">
      <w:pPr>
        <w:widowControl/>
      </w:pPr>
    </w:p>
    <w:p w14:paraId="30E621A6" w14:textId="77777777" w:rsidR="006E2588" w:rsidRPr="00112790" w:rsidRDefault="006E2588" w:rsidP="00381345">
      <w:pPr>
        <w:pStyle w:val="ListParagraph"/>
        <w:widowControl/>
        <w:numPr>
          <w:ilvl w:val="0"/>
          <w:numId w:val="23"/>
        </w:numPr>
        <w:ind w:left="1080"/>
      </w:pPr>
      <w:r>
        <w:t>What is your vision for the future of our organization?</w:t>
      </w:r>
    </w:p>
    <w:p w14:paraId="07A5AEC1" w14:textId="77777777" w:rsidR="006E2588" w:rsidRPr="00112790" w:rsidRDefault="006E2588" w:rsidP="00381345">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381345">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381345">
      <w:pPr>
        <w:pStyle w:val="ListParagraph"/>
        <w:widowControl/>
        <w:numPr>
          <w:ilvl w:val="0"/>
          <w:numId w:val="23"/>
        </w:numPr>
        <w:ind w:left="1080"/>
      </w:pPr>
      <w:r>
        <w:t>What are our major internal strengths and weaknesses?</w:t>
      </w:r>
      <w:r w:rsidR="008B0A8D">
        <w:rPr>
          <w:rStyle w:val="EndnoteReference"/>
        </w:rPr>
        <w:endnoteReference w:id="231"/>
      </w:r>
      <w:r>
        <w:t xml:space="preserve"> </w:t>
      </w:r>
    </w:p>
    <w:p w14:paraId="319AA0B0" w14:textId="77777777" w:rsidR="00340BDD" w:rsidRDefault="00340BDD" w:rsidP="00381345">
      <w:pPr>
        <w:widowControl/>
      </w:pPr>
    </w:p>
    <w:p w14:paraId="14135D73" w14:textId="77777777" w:rsidR="002E7E5B" w:rsidRPr="00112790" w:rsidRDefault="002E7E5B" w:rsidP="00381345">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381345">
      <w:pPr>
        <w:widowControl/>
      </w:pPr>
    </w:p>
    <w:p w14:paraId="5C4139C3" w14:textId="77777777" w:rsidR="003765FA" w:rsidRPr="00112790" w:rsidRDefault="003765FA" w:rsidP="00381345">
      <w:pPr>
        <w:pStyle w:val="Heading5"/>
        <w:widowControl/>
      </w:pPr>
      <w:r>
        <w:t xml:space="preserve">Stakeholder </w:t>
      </w:r>
      <w:r w:rsidR="00E861D4">
        <w:t>Management</w:t>
      </w:r>
    </w:p>
    <w:p w14:paraId="4D51CE6C" w14:textId="77777777" w:rsidR="003765FA" w:rsidRDefault="003765FA" w:rsidP="00381345">
      <w:pPr>
        <w:widowControl/>
      </w:pPr>
    </w:p>
    <w:p w14:paraId="5668E43E" w14:textId="3E196D1E" w:rsidR="002252AD" w:rsidRPr="00112790" w:rsidRDefault="003765FA" w:rsidP="00381345">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381345">
      <w:pPr>
        <w:widowControl/>
      </w:pPr>
    </w:p>
    <w:p w14:paraId="06C70BC3" w14:textId="023F8C08" w:rsidR="0001007F" w:rsidRPr="00112790" w:rsidRDefault="002252AD" w:rsidP="00381345">
      <w:pPr>
        <w:widowControl/>
      </w:pPr>
      <w:r>
        <w:t xml:space="preserve">The </w:t>
      </w:r>
      <w:r w:rsidR="00BF5D8F">
        <w:t>influence</w:t>
      </w:r>
      <w:r>
        <w:t xml:space="preserve"> versus interest grid helps </w:t>
      </w:r>
      <w:r w:rsidR="00340BDD">
        <w:t>determine the players, the people who</w:t>
      </w:r>
      <w:r w:rsidR="00075BB1">
        <w:t>se</w:t>
      </w:r>
      <w:r w:rsidR="00340BDD">
        <w:t xml:space="preserve"> interests and </w:t>
      </w:r>
      <w:r w:rsidR="00BF5D8F">
        <w:t>influence</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232"/>
      </w:r>
      <w:r>
        <w:t xml:space="preserve"> </w:t>
      </w:r>
      <w:r w:rsidR="000A18DC">
        <w:t>The grid is quite easy to use as shown in the table below:</w:t>
      </w:r>
    </w:p>
    <w:p w14:paraId="1D1AF2A9" w14:textId="77777777" w:rsidR="00B77167" w:rsidRDefault="00B77167"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290"/>
        <w:gridCol w:w="4643"/>
        <w:gridCol w:w="4643"/>
      </w:tblGrid>
      <w:tr w:rsidR="00293B4E" w14:paraId="63127B62" w14:textId="77777777" w:rsidTr="00C4181F">
        <w:trPr>
          <w:cantSplit/>
          <w:jc w:val="center"/>
        </w:trPr>
        <w:tc>
          <w:tcPr>
            <w:tcW w:w="290" w:type="dxa"/>
            <w:vMerge w:val="restart"/>
            <w:tcBorders>
              <w:left w:val="single" w:sz="4" w:space="0" w:color="auto"/>
              <w:right w:val="single" w:sz="4" w:space="0" w:color="auto"/>
            </w:tcBorders>
            <w:shd w:val="clear" w:color="auto" w:fill="D9D9D9" w:themeFill="background1" w:themeFillShade="D9"/>
            <w:textDirection w:val="btLr"/>
            <w:vAlign w:val="center"/>
          </w:tcPr>
          <w:p w14:paraId="4D50A7A4" w14:textId="22815049" w:rsidR="00293B4E" w:rsidRPr="00112790" w:rsidRDefault="00BF5D8F" w:rsidP="00BF5D8F">
            <w:pPr>
              <w:ind w:left="113" w:right="113"/>
              <w:jc w:val="center"/>
            </w:pPr>
            <w:r>
              <w:lastRenderedPageBreak/>
              <w:t>Influence</w:t>
            </w:r>
          </w:p>
        </w:tc>
        <w:tc>
          <w:tcPr>
            <w:tcW w:w="4643" w:type="dxa"/>
            <w:tcBorders>
              <w:left w:val="single" w:sz="4" w:space="0" w:color="auto"/>
            </w:tcBorders>
            <w:tcMar>
              <w:left w:w="43" w:type="dxa"/>
              <w:right w:w="43" w:type="dxa"/>
            </w:tcMar>
          </w:tcPr>
          <w:p w14:paraId="6CEEB888" w14:textId="61908421" w:rsidR="00B170CF" w:rsidRDefault="00B170CF" w:rsidP="00B170CF">
            <w:pPr>
              <w:jc w:val="center"/>
            </w:pPr>
            <w:r>
              <w:t>Keep Satisfied</w:t>
            </w:r>
          </w:p>
          <w:p w14:paraId="611F2DC0" w14:textId="77777777" w:rsidR="00293B4E" w:rsidRDefault="00293B4E" w:rsidP="00A3651E">
            <w:pPr>
              <w:pStyle w:val="ListParagraph"/>
              <w:numPr>
                <w:ilvl w:val="0"/>
                <w:numId w:val="134"/>
              </w:numPr>
              <w:ind w:left="216" w:hanging="216"/>
            </w:pPr>
            <w:r>
              <w:t>theatre patrons</w:t>
            </w:r>
          </w:p>
          <w:p w14:paraId="0313420D" w14:textId="77777777" w:rsidR="00293B4E" w:rsidRDefault="00293B4E" w:rsidP="00A3651E">
            <w:pPr>
              <w:pStyle w:val="ListParagraph"/>
              <w:numPr>
                <w:ilvl w:val="0"/>
                <w:numId w:val="134"/>
              </w:numPr>
              <w:ind w:left="216" w:hanging="216"/>
            </w:pPr>
            <w:r>
              <w:t>staff</w:t>
            </w:r>
          </w:p>
          <w:p w14:paraId="2A3C1605" w14:textId="14D9AE37" w:rsidR="00293B4E" w:rsidRPr="00570D73" w:rsidRDefault="00293B4E" w:rsidP="00A3651E">
            <w:pPr>
              <w:pStyle w:val="ListParagraph"/>
              <w:numPr>
                <w:ilvl w:val="0"/>
                <w:numId w:val="134"/>
              </w:numPr>
              <w:ind w:left="216" w:hanging="216"/>
              <w:rPr>
                <w:b/>
              </w:rPr>
            </w:pPr>
            <w:r>
              <w:t>board</w:t>
            </w:r>
          </w:p>
        </w:tc>
        <w:tc>
          <w:tcPr>
            <w:tcW w:w="4643" w:type="dxa"/>
            <w:tcMar>
              <w:left w:w="43" w:type="dxa"/>
              <w:right w:w="43" w:type="dxa"/>
            </w:tcMar>
          </w:tcPr>
          <w:p w14:paraId="30660288" w14:textId="7AA8F95A" w:rsidR="00B170CF" w:rsidRPr="00B170CF" w:rsidRDefault="00B170CF" w:rsidP="00B170CF">
            <w:pPr>
              <w:jc w:val="center"/>
              <w:rPr>
                <w:b/>
              </w:rPr>
            </w:pPr>
            <w:r>
              <w:t>Manage Closely</w:t>
            </w:r>
          </w:p>
          <w:p w14:paraId="5E2596AE" w14:textId="547BDCF8" w:rsidR="00293B4E" w:rsidRPr="00570D73" w:rsidRDefault="00293B4E" w:rsidP="00A3651E">
            <w:pPr>
              <w:pStyle w:val="ListParagraph"/>
              <w:numPr>
                <w:ilvl w:val="0"/>
                <w:numId w:val="133"/>
              </w:numPr>
              <w:ind w:left="216" w:hanging="216"/>
              <w:rPr>
                <w:b/>
              </w:rPr>
            </w:pPr>
            <w:r>
              <w:t>funders</w:t>
            </w:r>
          </w:p>
        </w:tc>
      </w:tr>
      <w:tr w:rsidR="00B170CF" w14:paraId="308755C1" w14:textId="77777777" w:rsidTr="00C4181F">
        <w:trPr>
          <w:cantSplit/>
          <w:trHeight w:val="50"/>
          <w:jc w:val="center"/>
        </w:trPr>
        <w:tc>
          <w:tcPr>
            <w:tcW w:w="290" w:type="dxa"/>
            <w:vMerge/>
            <w:tcBorders>
              <w:left w:val="single" w:sz="4" w:space="0" w:color="auto"/>
              <w:right w:val="single" w:sz="4" w:space="0" w:color="auto"/>
            </w:tcBorders>
            <w:shd w:val="clear" w:color="auto" w:fill="D9D9D9" w:themeFill="background1" w:themeFillShade="D9"/>
            <w:vAlign w:val="center"/>
          </w:tcPr>
          <w:p w14:paraId="57144733" w14:textId="5CC7E478" w:rsidR="00B170CF" w:rsidRPr="00112790" w:rsidRDefault="00B170CF" w:rsidP="00381345">
            <w:pPr>
              <w:jc w:val="center"/>
            </w:pPr>
          </w:p>
        </w:tc>
        <w:tc>
          <w:tcPr>
            <w:tcW w:w="4643" w:type="dxa"/>
            <w:tcBorders>
              <w:left w:val="single" w:sz="4" w:space="0" w:color="auto"/>
            </w:tcBorders>
            <w:shd w:val="clear" w:color="auto" w:fill="auto"/>
            <w:tcMar>
              <w:left w:w="43" w:type="dxa"/>
              <w:right w:w="43" w:type="dxa"/>
            </w:tcMar>
          </w:tcPr>
          <w:p w14:paraId="2E2BC0AE" w14:textId="77777777" w:rsidR="00B170CF" w:rsidRPr="00B170CF" w:rsidRDefault="00B170CF" w:rsidP="00B170CF">
            <w:pPr>
              <w:jc w:val="center"/>
              <w:rPr>
                <w:b/>
              </w:rPr>
            </w:pPr>
            <w:r>
              <w:t>Monitor</w:t>
            </w:r>
          </w:p>
          <w:p w14:paraId="3FFC5F3F" w14:textId="5F8B9812" w:rsidR="00B170CF" w:rsidRPr="00112790" w:rsidRDefault="00B170CF" w:rsidP="00A3651E">
            <w:pPr>
              <w:pStyle w:val="ListParagraph"/>
              <w:numPr>
                <w:ilvl w:val="0"/>
                <w:numId w:val="135"/>
              </w:numPr>
              <w:ind w:left="216" w:hanging="216"/>
            </w:pPr>
            <w:r>
              <w:t>students</w:t>
            </w:r>
          </w:p>
        </w:tc>
        <w:tc>
          <w:tcPr>
            <w:tcW w:w="4643" w:type="dxa"/>
            <w:shd w:val="clear" w:color="auto" w:fill="auto"/>
            <w:tcMar>
              <w:left w:w="43" w:type="dxa"/>
              <w:right w:w="43" w:type="dxa"/>
            </w:tcMar>
          </w:tcPr>
          <w:p w14:paraId="23E00F75" w14:textId="77777777" w:rsidR="00B170CF" w:rsidRDefault="00B170CF" w:rsidP="00B170CF">
            <w:pPr>
              <w:jc w:val="center"/>
            </w:pPr>
            <w:r>
              <w:t>Keep Informed</w:t>
            </w:r>
          </w:p>
          <w:p w14:paraId="65BDC4B5" w14:textId="77777777" w:rsidR="00B170CF" w:rsidRDefault="00B170CF" w:rsidP="00A3651E">
            <w:pPr>
              <w:pStyle w:val="ListParagraph"/>
              <w:numPr>
                <w:ilvl w:val="0"/>
                <w:numId w:val="136"/>
              </w:numPr>
              <w:ind w:left="216" w:hanging="216"/>
            </w:pPr>
            <w:r>
              <w:t>company artists</w:t>
            </w:r>
          </w:p>
          <w:p w14:paraId="4FDEC70E" w14:textId="3C303F5A" w:rsidR="00B170CF" w:rsidRPr="00112790" w:rsidRDefault="00B170CF" w:rsidP="00A3651E">
            <w:pPr>
              <w:pStyle w:val="ListParagraph"/>
              <w:numPr>
                <w:ilvl w:val="0"/>
                <w:numId w:val="136"/>
              </w:numPr>
              <w:ind w:left="216" w:hanging="216"/>
            </w:pPr>
            <w:r>
              <w:t>space-rental partner</w:t>
            </w:r>
          </w:p>
        </w:tc>
      </w:tr>
      <w:tr w:rsidR="00293B4E" w14:paraId="3A1D3265" w14:textId="77777777" w:rsidTr="00B20522">
        <w:trPr>
          <w:cantSplit/>
          <w:jc w:val="center"/>
        </w:trPr>
        <w:tc>
          <w:tcPr>
            <w:tcW w:w="290" w:type="dxa"/>
            <w:vMerge/>
            <w:tcBorders>
              <w:left w:val="single" w:sz="4" w:space="0" w:color="auto"/>
              <w:bottom w:val="single" w:sz="4" w:space="0" w:color="auto"/>
              <w:right w:val="nil"/>
            </w:tcBorders>
            <w:shd w:val="clear" w:color="auto" w:fill="D9D9D9" w:themeFill="background1" w:themeFillShade="D9"/>
            <w:vAlign w:val="center"/>
          </w:tcPr>
          <w:p w14:paraId="4F2771AA" w14:textId="3C52CFA8" w:rsidR="00293B4E" w:rsidRPr="00112790" w:rsidRDefault="00293B4E" w:rsidP="00381345">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37405582" w14:textId="3733B10C" w:rsidR="00293B4E" w:rsidRPr="00112790" w:rsidRDefault="00293B4E" w:rsidP="00BF5D8F">
            <w:pPr>
              <w:widowControl/>
              <w:jc w:val="center"/>
            </w:pPr>
            <w:r>
              <w:t>Interest</w:t>
            </w:r>
          </w:p>
        </w:tc>
      </w:tr>
    </w:tbl>
    <w:p w14:paraId="0D232230" w14:textId="77777777" w:rsidR="00F4610C" w:rsidRPr="00112790" w:rsidRDefault="00F4610C" w:rsidP="00381345">
      <w:pPr>
        <w:widowControl/>
      </w:pPr>
      <w:bookmarkStart w:id="175" w:name="_Toc444854711"/>
    </w:p>
    <w:p w14:paraId="6BA719D4" w14:textId="59B22BA9" w:rsidR="00562D52" w:rsidRPr="00112790" w:rsidRDefault="00562D52" w:rsidP="00381345">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30D7386A" w14:textId="77777777" w:rsidTr="00BE744F">
        <w:trPr>
          <w:jc w:val="center"/>
        </w:trPr>
        <w:tc>
          <w:tcPr>
            <w:tcW w:w="4788" w:type="dxa"/>
            <w:shd w:val="clear" w:color="auto" w:fill="D9D9D9" w:themeFill="background1" w:themeFillShade="D9"/>
          </w:tcPr>
          <w:p w14:paraId="06C00A7E" w14:textId="77777777" w:rsidR="00347871" w:rsidRPr="00112790" w:rsidRDefault="00347871" w:rsidP="00381345">
            <w:pPr>
              <w:widowControl/>
              <w:jc w:val="center"/>
            </w:pPr>
            <w:r w:rsidRPr="00E176BB">
              <w:t>External Stakeholders</w:t>
            </w:r>
          </w:p>
        </w:tc>
        <w:tc>
          <w:tcPr>
            <w:tcW w:w="4788" w:type="dxa"/>
            <w:shd w:val="clear" w:color="auto" w:fill="D9D9D9" w:themeFill="background1" w:themeFillShade="D9"/>
          </w:tcPr>
          <w:p w14:paraId="105F3DEC" w14:textId="77777777" w:rsidR="00347871" w:rsidRPr="00112790" w:rsidRDefault="00347871" w:rsidP="00381345">
            <w:pPr>
              <w:widowControl/>
              <w:jc w:val="center"/>
            </w:pPr>
            <w:r w:rsidRPr="00E176BB">
              <w:t>Internal Stakeholders</w:t>
            </w:r>
          </w:p>
        </w:tc>
      </w:tr>
      <w:tr w:rsidR="00347871" w:rsidRPr="00E176BB" w14:paraId="7E1C276B" w14:textId="77777777" w:rsidTr="00BE744F">
        <w:trPr>
          <w:jc w:val="center"/>
        </w:trPr>
        <w:tc>
          <w:tcPr>
            <w:tcW w:w="4788" w:type="dxa"/>
          </w:tcPr>
          <w:p w14:paraId="4B9BFE64" w14:textId="77777777" w:rsidR="00347871" w:rsidRPr="00112790" w:rsidRDefault="00347871" w:rsidP="00A3651E">
            <w:pPr>
              <w:pStyle w:val="ListParagraph"/>
              <w:widowControl/>
              <w:numPr>
                <w:ilvl w:val="0"/>
                <w:numId w:val="62"/>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A3651E">
            <w:pPr>
              <w:pStyle w:val="ListParagraph"/>
              <w:widowControl/>
              <w:numPr>
                <w:ilvl w:val="0"/>
                <w:numId w:val="62"/>
              </w:numPr>
              <w:ind w:left="216" w:hanging="216"/>
            </w:pPr>
            <w:r>
              <w:t>Provide annual reports to funders</w:t>
            </w:r>
          </w:p>
          <w:p w14:paraId="233609CA" w14:textId="77777777" w:rsidR="00347871" w:rsidRPr="00112790" w:rsidRDefault="00347871" w:rsidP="00A3651E">
            <w:pPr>
              <w:pStyle w:val="ListParagraph"/>
              <w:widowControl/>
              <w:numPr>
                <w:ilvl w:val="0"/>
                <w:numId w:val="62"/>
              </w:numPr>
              <w:ind w:left="216" w:hanging="216"/>
            </w:pPr>
            <w:r>
              <w:t>Invite major funders to opening performances and rehearsals</w:t>
            </w:r>
            <w:r w:rsidDel="00CD6D4C">
              <w:t xml:space="preserve"> </w:t>
            </w:r>
          </w:p>
        </w:tc>
        <w:tc>
          <w:tcPr>
            <w:tcW w:w="4788" w:type="dxa"/>
          </w:tcPr>
          <w:p w14:paraId="6B225DED" w14:textId="77777777" w:rsidR="00347871" w:rsidRPr="00112790" w:rsidRDefault="00347871" w:rsidP="00A3651E">
            <w:pPr>
              <w:pStyle w:val="ListParagraph"/>
              <w:widowControl/>
              <w:numPr>
                <w:ilvl w:val="0"/>
                <w:numId w:val="62"/>
              </w:numPr>
              <w:ind w:left="216" w:hanging="216"/>
            </w:pPr>
            <w:r>
              <w:t>Increase administrative space</w:t>
            </w:r>
          </w:p>
          <w:p w14:paraId="207A3B3F" w14:textId="77777777" w:rsidR="00347871" w:rsidRPr="00112790" w:rsidRDefault="00347871" w:rsidP="00A3651E">
            <w:pPr>
              <w:pStyle w:val="ListParagraph"/>
              <w:widowControl/>
              <w:numPr>
                <w:ilvl w:val="0"/>
                <w:numId w:val="62"/>
              </w:numPr>
              <w:ind w:left="216" w:hanging="216"/>
            </w:pPr>
            <w:r>
              <w:t>Search for new hires with diverse backgrounds</w:t>
            </w:r>
            <w:r w:rsidDel="00CD6D4C">
              <w:t xml:space="preserve"> </w:t>
            </w:r>
          </w:p>
          <w:p w14:paraId="0C3F93F7" w14:textId="120FD22B" w:rsidR="00347871" w:rsidRPr="00112790" w:rsidRDefault="005970A2" w:rsidP="00A3651E">
            <w:pPr>
              <w:pStyle w:val="ListParagraph"/>
              <w:widowControl/>
              <w:numPr>
                <w:ilvl w:val="0"/>
                <w:numId w:val="62"/>
              </w:numPr>
              <w:ind w:left="216" w:hanging="216"/>
            </w:pPr>
            <w:r>
              <w:t>I</w:t>
            </w:r>
            <w:r w:rsidR="00347871">
              <w:t>nvest in staff human resource benefits</w:t>
            </w:r>
          </w:p>
        </w:tc>
      </w:tr>
    </w:tbl>
    <w:p w14:paraId="31592D96" w14:textId="77777777" w:rsidR="00347871" w:rsidRPr="00112790" w:rsidRDefault="00347871" w:rsidP="00381345">
      <w:pPr>
        <w:widowControl/>
      </w:pPr>
    </w:p>
    <w:p w14:paraId="053558DA" w14:textId="77777777" w:rsidR="003E72D3" w:rsidRPr="00112790" w:rsidRDefault="003E72D3" w:rsidP="00381345">
      <w:pPr>
        <w:pStyle w:val="Heading4"/>
        <w:widowControl/>
      </w:pPr>
      <w:bookmarkStart w:id="176" w:name="_Toc462052753"/>
      <w:bookmarkStart w:id="177" w:name="_Toc394304598"/>
      <w:bookmarkStart w:id="178" w:name="_Toc444854712"/>
      <w:bookmarkStart w:id="179" w:name="_Toc470527352"/>
      <w:bookmarkEnd w:id="175"/>
      <w:r w:rsidRPr="00B55C65">
        <w:t>BOBs</w:t>
      </w:r>
      <w:bookmarkEnd w:id="176"/>
      <w:bookmarkEnd w:id="179"/>
    </w:p>
    <w:p w14:paraId="6A9E52D9" w14:textId="77777777" w:rsidR="003E72D3" w:rsidRDefault="003E72D3" w:rsidP="00381345">
      <w:pPr>
        <w:pStyle w:val="Heading4"/>
        <w:widowControl/>
      </w:pPr>
    </w:p>
    <w:p w14:paraId="56DD3CC0" w14:textId="6FA1263D" w:rsidR="003E72D3" w:rsidRPr="00112790" w:rsidRDefault="003E72D3" w:rsidP="00381345">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3"/>
      </w:r>
      <w:r w:rsidRPr="00B141C2">
        <w:t xml:space="preserve"> </w:t>
      </w:r>
      <w:r>
        <w:t>Leaders agree, as shown by a 2009 study of international executives where benchmarking was the most-used for</w:t>
      </w:r>
      <w:r w:rsidR="00381700">
        <w:t>-</w:t>
      </w:r>
      <w:r>
        <w:t>profit management tool. In 2015, it still held the number two spot.</w:t>
      </w:r>
      <w:r>
        <w:rPr>
          <w:rStyle w:val="EndnoteReference"/>
        </w:rPr>
        <w:endnoteReference w:id="234"/>
      </w:r>
      <w:r>
        <w:t xml:space="preserve"> </w:t>
      </w:r>
      <w:r w:rsidRPr="00B141C2">
        <w:t xml:space="preserve"> </w:t>
      </w:r>
    </w:p>
    <w:p w14:paraId="00707D80" w14:textId="77777777" w:rsidR="003E72D3" w:rsidRPr="00B141C2" w:rsidRDefault="003E72D3" w:rsidP="00381345">
      <w:pPr>
        <w:widowControl/>
      </w:pPr>
    </w:p>
    <w:p w14:paraId="768B529E" w14:textId="77777777" w:rsidR="003E72D3" w:rsidRPr="00112790" w:rsidRDefault="003E72D3" w:rsidP="00381345">
      <w:pPr>
        <w:widowControl/>
      </w:pPr>
      <w:r>
        <w:t>It’s likely that you are doing some of this already, as the number one way to learn about innovation in the nonprofit sector is from peer organizations.</w:t>
      </w:r>
      <w:r>
        <w:rPr>
          <w:rStyle w:val="EndnoteReference"/>
        </w:rPr>
        <w:endnoteReference w:id="235"/>
      </w:r>
      <w:r>
        <w:t xml:space="preserve"> The difference with the BOBs is in the choice of the peer – the BOBs are the best of the best in your field. </w:t>
      </w:r>
    </w:p>
    <w:p w14:paraId="59ED5D4D" w14:textId="77777777" w:rsidR="003E72D3" w:rsidRDefault="003E72D3" w:rsidP="00381345">
      <w:pPr>
        <w:widowControl/>
      </w:pPr>
    </w:p>
    <w:p w14:paraId="0221398E" w14:textId="77777777" w:rsidR="003E72D3" w:rsidRPr="00112790" w:rsidRDefault="003E72D3" w:rsidP="0038134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36"/>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81345">
      <w:pPr>
        <w:widowControl/>
      </w:pPr>
    </w:p>
    <w:p w14:paraId="39E89D9A" w14:textId="1444E57A" w:rsidR="003E72D3" w:rsidRPr="00112790" w:rsidRDefault="003E72D3" w:rsidP="00381345">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7"/>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w:t>
      </w:r>
      <w:r w:rsidRPr="00B141C2">
        <w:lastRenderedPageBreak/>
        <w:t xml:space="preserve">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38"/>
      </w:r>
      <w:r w:rsidRPr="00B141C2">
        <w:t xml:space="preserve"> </w:t>
      </w:r>
    </w:p>
    <w:p w14:paraId="2BF2F523" w14:textId="77777777" w:rsidR="003E72D3" w:rsidRDefault="003E72D3" w:rsidP="00381345">
      <w:pPr>
        <w:widowControl/>
        <w:rPr>
          <w:highlight w:val="yellow"/>
        </w:rPr>
      </w:pPr>
    </w:p>
    <w:p w14:paraId="22B3118A" w14:textId="77777777" w:rsidR="003E72D3" w:rsidRPr="00112790" w:rsidRDefault="003E72D3" w:rsidP="00381345">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39"/>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0"/>
      </w:r>
      <w:r w:rsidRPr="0079252D">
        <w:t xml:space="preserve"> </w:t>
      </w:r>
    </w:p>
    <w:p w14:paraId="4AB49C18" w14:textId="77777777" w:rsidR="003E72D3" w:rsidRDefault="003E72D3" w:rsidP="00381345">
      <w:pPr>
        <w:widowControl/>
      </w:pPr>
    </w:p>
    <w:p w14:paraId="0DD53112" w14:textId="33E4A6EC" w:rsidR="003E72D3" w:rsidRPr="00112790" w:rsidRDefault="003E72D3" w:rsidP="00381345">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1"/>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2"/>
      </w:r>
    </w:p>
    <w:p w14:paraId="46C825AD" w14:textId="77777777" w:rsidR="003E72D3" w:rsidRDefault="003E72D3" w:rsidP="00381345">
      <w:pPr>
        <w:widowControl/>
      </w:pPr>
    </w:p>
    <w:p w14:paraId="075A4926" w14:textId="77777777" w:rsidR="003E72D3" w:rsidRPr="00112790" w:rsidRDefault="003E72D3" w:rsidP="00381345">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81345">
      <w:pPr>
        <w:widowControl/>
      </w:pPr>
    </w:p>
    <w:p w14:paraId="112D9697" w14:textId="77777777" w:rsidR="003E72D3" w:rsidRPr="00112790" w:rsidRDefault="003E72D3" w:rsidP="00381345">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3"/>
      </w:r>
      <w:r w:rsidRPr="00B141C2">
        <w:t xml:space="preserve"> </w:t>
      </w:r>
    </w:p>
    <w:p w14:paraId="1CF6D149" w14:textId="77777777" w:rsidR="003E72D3" w:rsidRDefault="003E72D3" w:rsidP="00381345">
      <w:pPr>
        <w:widowControl/>
      </w:pPr>
    </w:p>
    <w:p w14:paraId="43C79A5D" w14:textId="77777777" w:rsidR="003E72D3" w:rsidRPr="00112790" w:rsidRDefault="003E72D3" w:rsidP="00381345">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44"/>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45"/>
      </w:r>
      <w:r w:rsidRPr="00B141C2">
        <w:t xml:space="preserve"> </w:t>
      </w:r>
    </w:p>
    <w:p w14:paraId="5B79A824" w14:textId="77777777" w:rsidR="003E72D3" w:rsidRDefault="003E72D3" w:rsidP="00381345">
      <w:pPr>
        <w:pStyle w:val="Heading5"/>
        <w:widowControl/>
      </w:pPr>
      <w:bookmarkStart w:id="180" w:name="_Toc394304596"/>
    </w:p>
    <w:bookmarkEnd w:id="180"/>
    <w:p w14:paraId="65345C6B" w14:textId="77777777" w:rsidR="003E72D3" w:rsidRPr="00112790" w:rsidRDefault="003E72D3" w:rsidP="00381345">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81345">
      <w:pPr>
        <w:widowControl/>
      </w:pPr>
    </w:p>
    <w:p w14:paraId="05817102" w14:textId="77777777" w:rsidR="003E72D3" w:rsidRPr="00112790" w:rsidRDefault="003E72D3" w:rsidP="00381345">
      <w:pPr>
        <w:widowControl/>
      </w:pPr>
      <w:r>
        <w:t xml:space="preserve">The first thing to do with your BOBs is to investigate their lines of business for commonalities. What programs are the BOBs doing that you are not? </w:t>
      </w:r>
      <w:r w:rsidRPr="00B55C65">
        <w:t xml:space="preserve"> </w:t>
      </w:r>
      <w:r>
        <w:t xml:space="preserve">Are any of your </w:t>
      </w:r>
      <w:r>
        <w:lastRenderedPageBreak/>
        <w:t>programs unique? Knowing the LOBs for your BOBs may give you some ideas about what you should start or stop.</w:t>
      </w:r>
    </w:p>
    <w:p w14:paraId="51D92062" w14:textId="77777777" w:rsidR="003E72D3" w:rsidRDefault="003E72D3" w:rsidP="00381345">
      <w:pPr>
        <w:widowControl/>
      </w:pPr>
    </w:p>
    <w:p w14:paraId="11BC3475" w14:textId="77777777" w:rsidR="003E72D3" w:rsidRPr="00112790" w:rsidRDefault="003E72D3" w:rsidP="00381345">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381345">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381345">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381345">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381345">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381345">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A3651E">
            <w:pPr>
              <w:pStyle w:val="ListParagraph"/>
              <w:widowControl/>
              <w:numPr>
                <w:ilvl w:val="0"/>
                <w:numId w:val="66"/>
              </w:numPr>
              <w:ind w:left="216" w:hanging="216"/>
              <w:rPr>
                <w:bCs/>
              </w:rPr>
            </w:pPr>
            <w:r w:rsidRPr="0073394B">
              <w:t xml:space="preserve">Surveys and studies </w:t>
            </w:r>
          </w:p>
          <w:p w14:paraId="22BAA92A" w14:textId="77777777" w:rsidR="003E72D3" w:rsidRPr="00F70BA3" w:rsidRDefault="003E72D3" w:rsidP="00A3651E">
            <w:pPr>
              <w:pStyle w:val="ListParagraph"/>
              <w:widowControl/>
              <w:numPr>
                <w:ilvl w:val="0"/>
                <w:numId w:val="66"/>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A3651E">
            <w:pPr>
              <w:pStyle w:val="ListParagraph"/>
              <w:widowControl/>
              <w:numPr>
                <w:ilvl w:val="0"/>
                <w:numId w:val="66"/>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A3651E">
            <w:pPr>
              <w:pStyle w:val="ListParagraph"/>
              <w:widowControl/>
              <w:numPr>
                <w:ilvl w:val="0"/>
                <w:numId w:val="66"/>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A3651E">
            <w:pPr>
              <w:pStyle w:val="ListParagraph"/>
              <w:widowControl/>
              <w:numPr>
                <w:ilvl w:val="0"/>
                <w:numId w:val="66"/>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A3651E">
            <w:pPr>
              <w:pStyle w:val="ListParagraph"/>
              <w:widowControl/>
              <w:numPr>
                <w:ilvl w:val="0"/>
                <w:numId w:val="66"/>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381345">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A3651E">
            <w:pPr>
              <w:pStyle w:val="ListParagraph"/>
              <w:widowControl/>
              <w:numPr>
                <w:ilvl w:val="0"/>
                <w:numId w:val="67"/>
              </w:numPr>
              <w:ind w:left="216" w:hanging="216"/>
              <w:rPr>
                <w:bCs/>
              </w:rPr>
            </w:pPr>
            <w:r w:rsidRPr="0073394B">
              <w:t>Books</w:t>
            </w:r>
          </w:p>
          <w:p w14:paraId="005355D0" w14:textId="77777777" w:rsidR="003E72D3" w:rsidRPr="00F70BA3" w:rsidRDefault="003E72D3" w:rsidP="00A3651E">
            <w:pPr>
              <w:pStyle w:val="ListParagraph"/>
              <w:widowControl/>
              <w:numPr>
                <w:ilvl w:val="0"/>
                <w:numId w:val="67"/>
              </w:numPr>
              <w:ind w:left="216" w:hanging="216"/>
              <w:rPr>
                <w:bCs/>
              </w:rPr>
            </w:pPr>
            <w:r w:rsidRPr="0073394B">
              <w:t>Reports and surveys</w:t>
            </w:r>
          </w:p>
          <w:p w14:paraId="180FBF5E" w14:textId="77777777" w:rsidR="003E72D3" w:rsidRPr="00F70BA3" w:rsidRDefault="003E72D3" w:rsidP="00A3651E">
            <w:pPr>
              <w:pStyle w:val="ListParagraph"/>
              <w:widowControl/>
              <w:numPr>
                <w:ilvl w:val="0"/>
                <w:numId w:val="67"/>
              </w:numPr>
              <w:ind w:left="216" w:hanging="216"/>
              <w:rPr>
                <w:bCs/>
              </w:rPr>
            </w:pPr>
            <w:r w:rsidRPr="0073394B">
              <w:t xml:space="preserve">Op-ed articles </w:t>
            </w:r>
          </w:p>
          <w:p w14:paraId="2F2D3279" w14:textId="77777777" w:rsidR="003E72D3" w:rsidRPr="00F70BA3" w:rsidRDefault="003E72D3" w:rsidP="00A3651E">
            <w:pPr>
              <w:pStyle w:val="ListParagraph"/>
              <w:widowControl/>
              <w:numPr>
                <w:ilvl w:val="0"/>
                <w:numId w:val="67"/>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A3651E">
            <w:pPr>
              <w:pStyle w:val="ListParagraph"/>
              <w:widowControl/>
              <w:numPr>
                <w:ilvl w:val="0"/>
                <w:numId w:val="67"/>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A3651E">
            <w:pPr>
              <w:pStyle w:val="ListParagraph"/>
              <w:widowControl/>
              <w:numPr>
                <w:ilvl w:val="0"/>
                <w:numId w:val="67"/>
              </w:numPr>
              <w:ind w:left="216" w:hanging="216"/>
              <w:rPr>
                <w:b/>
                <w:bCs/>
              </w:rPr>
            </w:pPr>
            <w:r w:rsidRPr="00517B84">
              <w:t xml:space="preserve">Papers </w:t>
            </w:r>
          </w:p>
          <w:p w14:paraId="6F4B130A" w14:textId="77777777" w:rsidR="003E72D3" w:rsidRPr="00F70BA3" w:rsidRDefault="003E72D3" w:rsidP="00A3651E">
            <w:pPr>
              <w:pStyle w:val="ListParagraph"/>
              <w:widowControl/>
              <w:numPr>
                <w:ilvl w:val="0"/>
                <w:numId w:val="67"/>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A3651E">
            <w:pPr>
              <w:pStyle w:val="ListParagraph"/>
              <w:widowControl/>
              <w:numPr>
                <w:ilvl w:val="0"/>
                <w:numId w:val="67"/>
              </w:numPr>
              <w:ind w:left="216" w:hanging="216"/>
              <w:rPr>
                <w:b/>
                <w:bCs/>
              </w:rPr>
            </w:pPr>
            <w:r w:rsidRPr="00517B84">
              <w:t xml:space="preserve">Case </w:t>
            </w:r>
            <w:r>
              <w:t>s</w:t>
            </w:r>
            <w:r w:rsidRPr="00517B84">
              <w:t xml:space="preserve">tudies  </w:t>
            </w:r>
          </w:p>
          <w:p w14:paraId="12A88D0A" w14:textId="77777777" w:rsidR="003E72D3" w:rsidRPr="00F70BA3" w:rsidRDefault="003E72D3" w:rsidP="00A3651E">
            <w:pPr>
              <w:pStyle w:val="ListParagraph"/>
              <w:widowControl/>
              <w:numPr>
                <w:ilvl w:val="0"/>
                <w:numId w:val="67"/>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A3651E">
            <w:pPr>
              <w:pStyle w:val="ListParagraph"/>
              <w:widowControl/>
              <w:numPr>
                <w:ilvl w:val="0"/>
                <w:numId w:val="67"/>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381345">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A3651E">
            <w:pPr>
              <w:pStyle w:val="ListParagraph"/>
              <w:widowControl/>
              <w:numPr>
                <w:ilvl w:val="0"/>
                <w:numId w:val="68"/>
              </w:numPr>
              <w:ind w:left="216" w:hanging="216"/>
              <w:rPr>
                <w:bCs/>
              </w:rPr>
            </w:pPr>
            <w:r w:rsidRPr="0073394B">
              <w:t>Business ethics faculty workshop</w:t>
            </w:r>
          </w:p>
          <w:p w14:paraId="4C84C40E" w14:textId="4DF2D274" w:rsidR="008E7809" w:rsidRPr="0073394B" w:rsidRDefault="008E7809" w:rsidP="00A3651E">
            <w:pPr>
              <w:pStyle w:val="ListParagraph"/>
              <w:widowControl/>
              <w:numPr>
                <w:ilvl w:val="0"/>
                <w:numId w:val="67"/>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A3651E">
            <w:pPr>
              <w:pStyle w:val="ListParagraph"/>
              <w:widowControl/>
              <w:numPr>
                <w:ilvl w:val="0"/>
                <w:numId w:val="68"/>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A3651E">
            <w:pPr>
              <w:pStyle w:val="ListParagraph"/>
              <w:widowControl/>
              <w:numPr>
                <w:ilvl w:val="0"/>
                <w:numId w:val="68"/>
              </w:numPr>
              <w:ind w:left="216" w:hanging="216"/>
              <w:rPr>
                <w:b/>
                <w:bCs/>
              </w:rPr>
            </w:pPr>
            <w:r w:rsidRPr="00517B84">
              <w:t xml:space="preserve">CEO </w:t>
            </w:r>
            <w:r>
              <w:t>s</w:t>
            </w:r>
            <w:r w:rsidRPr="00517B84">
              <w:t xml:space="preserve">eminar </w:t>
            </w:r>
          </w:p>
          <w:p w14:paraId="606A99C7" w14:textId="77777777" w:rsidR="008E7809" w:rsidRPr="00F70BA3" w:rsidRDefault="008E7809" w:rsidP="00A3651E">
            <w:pPr>
              <w:pStyle w:val="ListParagraph"/>
              <w:widowControl/>
              <w:numPr>
                <w:ilvl w:val="0"/>
                <w:numId w:val="68"/>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A3651E">
            <w:pPr>
              <w:pStyle w:val="ListParagraph"/>
              <w:widowControl/>
              <w:numPr>
                <w:ilvl w:val="0"/>
                <w:numId w:val="67"/>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A3651E">
            <w:pPr>
              <w:pStyle w:val="ListParagraph"/>
              <w:widowControl/>
              <w:numPr>
                <w:ilvl w:val="0"/>
                <w:numId w:val="68"/>
              </w:numPr>
              <w:ind w:left="216" w:hanging="216"/>
              <w:rPr>
                <w:b/>
                <w:bCs/>
              </w:rPr>
            </w:pPr>
            <w:r w:rsidRPr="00517B84">
              <w:t>Partnership</w:t>
            </w:r>
          </w:p>
          <w:p w14:paraId="4C07E7B2" w14:textId="77777777" w:rsidR="008E7809" w:rsidRPr="00F70BA3" w:rsidRDefault="008E7809" w:rsidP="00A3651E">
            <w:pPr>
              <w:pStyle w:val="ListParagraph"/>
              <w:widowControl/>
              <w:numPr>
                <w:ilvl w:val="0"/>
                <w:numId w:val="68"/>
              </w:numPr>
              <w:ind w:left="216" w:hanging="216"/>
              <w:rPr>
                <w:b/>
                <w:bCs/>
              </w:rPr>
            </w:pPr>
            <w:r w:rsidRPr="00517B84">
              <w:t>Retreats</w:t>
            </w:r>
          </w:p>
          <w:p w14:paraId="6ABC0B79" w14:textId="66508090" w:rsidR="008E7809" w:rsidRPr="00517B84" w:rsidRDefault="008E7809" w:rsidP="00A3651E">
            <w:pPr>
              <w:pStyle w:val="ListParagraph"/>
              <w:widowControl/>
              <w:numPr>
                <w:ilvl w:val="0"/>
                <w:numId w:val="67"/>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381345">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A3651E">
            <w:pPr>
              <w:pStyle w:val="ListParagraph"/>
              <w:widowControl/>
              <w:numPr>
                <w:ilvl w:val="0"/>
                <w:numId w:val="69"/>
              </w:numPr>
              <w:ind w:left="216" w:hanging="216"/>
              <w:rPr>
                <w:bCs/>
              </w:rPr>
            </w:pPr>
            <w:r w:rsidRPr="0073394B">
              <w:t>Links</w:t>
            </w:r>
          </w:p>
          <w:p w14:paraId="5DB7413A" w14:textId="77777777" w:rsidR="008E7809" w:rsidRPr="00F70BA3" w:rsidRDefault="008E7809" w:rsidP="00A3651E">
            <w:pPr>
              <w:pStyle w:val="ListParagraph"/>
              <w:widowControl/>
              <w:numPr>
                <w:ilvl w:val="0"/>
                <w:numId w:val="69"/>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A3651E">
            <w:pPr>
              <w:pStyle w:val="ListParagraph"/>
              <w:widowControl/>
              <w:numPr>
                <w:ilvl w:val="0"/>
                <w:numId w:val="69"/>
              </w:numPr>
              <w:ind w:left="216" w:hanging="216"/>
              <w:rPr>
                <w:b/>
                <w:bCs/>
              </w:rPr>
            </w:pPr>
            <w:r w:rsidRPr="00517B84">
              <w:t>Toolkit</w:t>
            </w:r>
          </w:p>
          <w:p w14:paraId="06940255" w14:textId="77777777" w:rsidR="008E7809" w:rsidRPr="00F70BA3" w:rsidRDefault="008E7809" w:rsidP="00A3651E">
            <w:pPr>
              <w:pStyle w:val="ListParagraph"/>
              <w:widowControl/>
              <w:numPr>
                <w:ilvl w:val="0"/>
                <w:numId w:val="69"/>
              </w:numPr>
              <w:ind w:left="216" w:hanging="216"/>
              <w:rPr>
                <w:b/>
                <w:bCs/>
              </w:rPr>
            </w:pPr>
            <w:r w:rsidRPr="00517B84">
              <w:t>Articles</w:t>
            </w:r>
          </w:p>
          <w:p w14:paraId="772A348B" w14:textId="77777777" w:rsidR="008E7809" w:rsidRPr="00F70BA3" w:rsidRDefault="008E7809" w:rsidP="00A3651E">
            <w:pPr>
              <w:pStyle w:val="ListParagraph"/>
              <w:widowControl/>
              <w:numPr>
                <w:ilvl w:val="0"/>
                <w:numId w:val="69"/>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381345">
            <w:pPr>
              <w:widowControl/>
            </w:pPr>
          </w:p>
        </w:tc>
        <w:tc>
          <w:tcPr>
            <w:tcW w:w="2394" w:type="dxa"/>
            <w:tcBorders>
              <w:top w:val="single" w:sz="4" w:space="0" w:color="auto"/>
              <w:bottom w:val="single" w:sz="4" w:space="0" w:color="auto"/>
            </w:tcBorders>
          </w:tcPr>
          <w:p w14:paraId="7D823E9A" w14:textId="77777777" w:rsidR="008E7809" w:rsidRPr="00112790" w:rsidRDefault="008E7809" w:rsidP="00381345">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381345">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A3651E">
            <w:pPr>
              <w:pStyle w:val="ListParagraph"/>
              <w:widowControl/>
              <w:numPr>
                <w:ilvl w:val="0"/>
                <w:numId w:val="70"/>
              </w:numPr>
              <w:ind w:left="216" w:hanging="216"/>
              <w:rPr>
                <w:bCs/>
              </w:rPr>
            </w:pPr>
            <w:r w:rsidRPr="0073394B">
              <w:t>Lectureships</w:t>
            </w:r>
          </w:p>
          <w:p w14:paraId="5BB0BFA1" w14:textId="77777777" w:rsidR="008E7809" w:rsidRPr="00F70BA3" w:rsidRDefault="008E7809" w:rsidP="00A3651E">
            <w:pPr>
              <w:pStyle w:val="ListParagraph"/>
              <w:widowControl/>
              <w:numPr>
                <w:ilvl w:val="0"/>
                <w:numId w:val="70"/>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381345">
            <w:pPr>
              <w:widowControl/>
            </w:pPr>
          </w:p>
        </w:tc>
        <w:tc>
          <w:tcPr>
            <w:tcW w:w="2394" w:type="dxa"/>
            <w:tcBorders>
              <w:top w:val="single" w:sz="4" w:space="0" w:color="auto"/>
              <w:bottom w:val="single" w:sz="4" w:space="0" w:color="auto"/>
            </w:tcBorders>
          </w:tcPr>
          <w:p w14:paraId="73B48B6C" w14:textId="77777777" w:rsidR="008E7809" w:rsidRPr="00112790" w:rsidRDefault="008E7809" w:rsidP="00381345">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A3651E">
            <w:pPr>
              <w:pStyle w:val="ListParagraph"/>
              <w:widowControl/>
              <w:numPr>
                <w:ilvl w:val="0"/>
                <w:numId w:val="70"/>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381345">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A3651E">
            <w:pPr>
              <w:pStyle w:val="ListParagraph"/>
              <w:widowControl/>
              <w:numPr>
                <w:ilvl w:val="0"/>
                <w:numId w:val="71"/>
              </w:numPr>
              <w:ind w:left="216" w:hanging="216"/>
              <w:rPr>
                <w:bCs/>
              </w:rPr>
            </w:pPr>
            <w:r w:rsidRPr="0073394B">
              <w:t>Graduate and Undergraduate</w:t>
            </w:r>
          </w:p>
          <w:p w14:paraId="7557267D" w14:textId="77777777" w:rsidR="008E7809" w:rsidRPr="00F70BA3" w:rsidRDefault="008E7809" w:rsidP="00A3651E">
            <w:pPr>
              <w:pStyle w:val="ListParagraph"/>
              <w:widowControl/>
              <w:numPr>
                <w:ilvl w:val="0"/>
                <w:numId w:val="71"/>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381345">
            <w:pPr>
              <w:widowControl/>
            </w:pPr>
          </w:p>
        </w:tc>
        <w:tc>
          <w:tcPr>
            <w:tcW w:w="2394" w:type="dxa"/>
            <w:tcBorders>
              <w:top w:val="single" w:sz="4" w:space="0" w:color="auto"/>
              <w:bottom w:val="single" w:sz="4" w:space="0" w:color="auto"/>
            </w:tcBorders>
          </w:tcPr>
          <w:p w14:paraId="79AC6E9C" w14:textId="77777777" w:rsidR="008E7809" w:rsidRPr="00112790" w:rsidRDefault="008E7809" w:rsidP="00381345">
            <w:pPr>
              <w:widowControl/>
            </w:pPr>
          </w:p>
        </w:tc>
        <w:tc>
          <w:tcPr>
            <w:tcW w:w="2394" w:type="dxa"/>
            <w:tcBorders>
              <w:top w:val="single" w:sz="4" w:space="0" w:color="auto"/>
              <w:bottom w:val="single" w:sz="4" w:space="0" w:color="auto"/>
            </w:tcBorders>
          </w:tcPr>
          <w:p w14:paraId="671C511A" w14:textId="77777777" w:rsidR="008E7809" w:rsidRPr="00517B84" w:rsidRDefault="008E7809" w:rsidP="00381345">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381345">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A3651E">
            <w:pPr>
              <w:pStyle w:val="ListParagraph"/>
              <w:widowControl/>
              <w:numPr>
                <w:ilvl w:val="0"/>
                <w:numId w:val="72"/>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381345">
            <w:pPr>
              <w:widowControl/>
            </w:pPr>
          </w:p>
        </w:tc>
        <w:tc>
          <w:tcPr>
            <w:tcW w:w="2394" w:type="dxa"/>
            <w:tcBorders>
              <w:top w:val="single" w:sz="4" w:space="0" w:color="auto"/>
            </w:tcBorders>
          </w:tcPr>
          <w:p w14:paraId="721C3E0A" w14:textId="77777777" w:rsidR="008E7809" w:rsidRPr="00112790" w:rsidRDefault="008E7809" w:rsidP="00381345">
            <w:pPr>
              <w:widowControl/>
            </w:pPr>
          </w:p>
        </w:tc>
        <w:tc>
          <w:tcPr>
            <w:tcW w:w="2394" w:type="dxa"/>
            <w:tcBorders>
              <w:top w:val="single" w:sz="4" w:space="0" w:color="auto"/>
            </w:tcBorders>
          </w:tcPr>
          <w:p w14:paraId="4084EB03" w14:textId="77777777" w:rsidR="008E7809" w:rsidRPr="00F70BA3" w:rsidRDefault="008E7809" w:rsidP="00A3651E">
            <w:pPr>
              <w:pStyle w:val="ListParagraph"/>
              <w:widowControl/>
              <w:numPr>
                <w:ilvl w:val="0"/>
                <w:numId w:val="72"/>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381345">
      <w:pPr>
        <w:widowControl/>
      </w:pPr>
    </w:p>
    <w:p w14:paraId="2E45CA15" w14:textId="77777777" w:rsidR="003E72D3" w:rsidRPr="00112790" w:rsidRDefault="003E72D3" w:rsidP="00381345">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81345">
      <w:pPr>
        <w:widowControl/>
      </w:pPr>
    </w:p>
    <w:p w14:paraId="5DDECAFC" w14:textId="3E60199F" w:rsidR="003E72D3" w:rsidRPr="00112790" w:rsidRDefault="003E72D3" w:rsidP="00381345">
      <w:pPr>
        <w:widowControl/>
      </w:pPr>
      <w:r>
        <w:lastRenderedPageBreak/>
        <w:t xml:space="preserve">Next, study the competitive advantages of each of your BOBs to investigate possible ideas. What makes them better </w:t>
      </w:r>
      <w:r w:rsidR="00BE744F">
        <w:t>than</w:t>
      </w:r>
      <w:r>
        <w:t xml:space="preserve"> </w:t>
      </w:r>
      <w:r w:rsidR="00BE744F">
        <w:t xml:space="preserve">their </w:t>
      </w:r>
      <w:r>
        <w:t>rivals? The table bellows shows what the academic center agency discovered:</w:t>
      </w:r>
    </w:p>
    <w:p w14:paraId="471E05C1" w14:textId="77777777" w:rsidR="003E72D3" w:rsidRDefault="003E72D3" w:rsidP="00381345">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381345">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381345">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381345">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381345">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381345">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A3651E">
            <w:pPr>
              <w:pStyle w:val="ListParagraph"/>
              <w:widowControl/>
              <w:numPr>
                <w:ilvl w:val="0"/>
                <w:numId w:val="73"/>
              </w:numPr>
              <w:ind w:left="216" w:hanging="216"/>
              <w:rPr>
                <w:bCs/>
              </w:rPr>
            </w:pPr>
            <w:r w:rsidRPr="0073394B">
              <w:t>Advisory board</w:t>
            </w:r>
          </w:p>
          <w:p w14:paraId="0A726815" w14:textId="77777777" w:rsidR="003E72D3" w:rsidRPr="00F70BA3" w:rsidRDefault="003E72D3" w:rsidP="00A3651E">
            <w:pPr>
              <w:pStyle w:val="ListParagraph"/>
              <w:widowControl/>
              <w:numPr>
                <w:ilvl w:val="0"/>
                <w:numId w:val="73"/>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A3651E">
            <w:pPr>
              <w:pStyle w:val="ListParagraph"/>
              <w:widowControl/>
              <w:numPr>
                <w:ilvl w:val="0"/>
                <w:numId w:val="73"/>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A3651E">
            <w:pPr>
              <w:pStyle w:val="ListParagraph"/>
              <w:widowControl/>
              <w:numPr>
                <w:ilvl w:val="0"/>
                <w:numId w:val="73"/>
              </w:numPr>
              <w:ind w:left="216" w:hanging="216"/>
              <w:rPr>
                <w:bCs/>
              </w:rPr>
            </w:pPr>
            <w:r w:rsidRPr="0073394B">
              <w:t>Academic advisors</w:t>
            </w:r>
          </w:p>
          <w:p w14:paraId="7EBBB699" w14:textId="77777777" w:rsidR="003E72D3" w:rsidRPr="00F70BA3" w:rsidRDefault="003E72D3" w:rsidP="00A3651E">
            <w:pPr>
              <w:pStyle w:val="ListParagraph"/>
              <w:widowControl/>
              <w:numPr>
                <w:ilvl w:val="0"/>
                <w:numId w:val="73"/>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A3651E">
            <w:pPr>
              <w:pStyle w:val="ListParagraph"/>
              <w:widowControl/>
              <w:numPr>
                <w:ilvl w:val="0"/>
                <w:numId w:val="73"/>
              </w:numPr>
              <w:ind w:left="216" w:hanging="216"/>
              <w:rPr>
                <w:bCs/>
              </w:rPr>
            </w:pPr>
            <w:r w:rsidRPr="0073394B">
              <w:t>Advisory board</w:t>
            </w:r>
          </w:p>
          <w:p w14:paraId="2CC7141C" w14:textId="77777777" w:rsidR="003E72D3" w:rsidRPr="00F70BA3" w:rsidRDefault="003E72D3" w:rsidP="00A3651E">
            <w:pPr>
              <w:pStyle w:val="ListParagraph"/>
              <w:widowControl/>
              <w:numPr>
                <w:ilvl w:val="0"/>
                <w:numId w:val="73"/>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381345">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751644">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751644">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381345">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381345">
            <w:pPr>
              <w:widowControl/>
            </w:pPr>
          </w:p>
        </w:tc>
        <w:tc>
          <w:tcPr>
            <w:tcW w:w="2390" w:type="dxa"/>
            <w:tcBorders>
              <w:top w:val="single" w:sz="4" w:space="0" w:color="auto"/>
              <w:bottom w:val="single" w:sz="4" w:space="0" w:color="auto"/>
            </w:tcBorders>
          </w:tcPr>
          <w:p w14:paraId="527CD402" w14:textId="77777777" w:rsidR="003E72D3" w:rsidRPr="00F70BA3" w:rsidRDefault="003E72D3" w:rsidP="00A3651E">
            <w:pPr>
              <w:pStyle w:val="ListParagraph"/>
              <w:widowControl/>
              <w:numPr>
                <w:ilvl w:val="0"/>
                <w:numId w:val="75"/>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A3651E">
            <w:pPr>
              <w:pStyle w:val="ListParagraph"/>
              <w:widowControl/>
              <w:numPr>
                <w:ilvl w:val="0"/>
                <w:numId w:val="75"/>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381345">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381345">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A3651E">
            <w:pPr>
              <w:pStyle w:val="ListParagraph"/>
              <w:widowControl/>
              <w:numPr>
                <w:ilvl w:val="0"/>
                <w:numId w:val="76"/>
              </w:numPr>
              <w:ind w:left="216" w:hanging="216"/>
              <w:rPr>
                <w:bCs/>
              </w:rPr>
            </w:pPr>
            <w:r w:rsidRPr="0073394B">
              <w:t xml:space="preserve">Reputation as one of the early leaders in the field </w:t>
            </w:r>
          </w:p>
          <w:p w14:paraId="64005858" w14:textId="77777777" w:rsidR="003E72D3" w:rsidRPr="00F70BA3" w:rsidRDefault="003E72D3" w:rsidP="00A3651E">
            <w:pPr>
              <w:pStyle w:val="ListParagraph"/>
              <w:widowControl/>
              <w:numPr>
                <w:ilvl w:val="0"/>
                <w:numId w:val="76"/>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381345">
            <w:pPr>
              <w:widowControl/>
            </w:pPr>
          </w:p>
        </w:tc>
        <w:tc>
          <w:tcPr>
            <w:tcW w:w="2390" w:type="dxa"/>
            <w:tcBorders>
              <w:top w:val="single" w:sz="4" w:space="0" w:color="auto"/>
            </w:tcBorders>
          </w:tcPr>
          <w:p w14:paraId="42560448" w14:textId="77777777" w:rsidR="003E72D3" w:rsidRPr="00112790" w:rsidRDefault="003E72D3" w:rsidP="00381345">
            <w:pPr>
              <w:widowControl/>
            </w:pPr>
          </w:p>
        </w:tc>
        <w:tc>
          <w:tcPr>
            <w:tcW w:w="2365" w:type="dxa"/>
            <w:tcBorders>
              <w:top w:val="single" w:sz="4" w:space="0" w:color="auto"/>
            </w:tcBorders>
          </w:tcPr>
          <w:p w14:paraId="78EF0350" w14:textId="77777777" w:rsidR="003E72D3" w:rsidRPr="00F70BA3" w:rsidRDefault="003E72D3" w:rsidP="00A3651E">
            <w:pPr>
              <w:pStyle w:val="ListParagraph"/>
              <w:widowControl/>
              <w:numPr>
                <w:ilvl w:val="0"/>
                <w:numId w:val="77"/>
              </w:numPr>
              <w:ind w:left="216" w:hanging="216"/>
              <w:rPr>
                <w:bCs/>
              </w:rPr>
            </w:pPr>
            <w:r w:rsidRPr="0073394B">
              <w:t>Interdisciplinary focus university-wide</w:t>
            </w:r>
          </w:p>
        </w:tc>
      </w:tr>
    </w:tbl>
    <w:p w14:paraId="4C9C7D6A" w14:textId="77777777" w:rsidR="003E72D3" w:rsidRPr="00112790" w:rsidRDefault="003E72D3" w:rsidP="00381345">
      <w:pPr>
        <w:widowControl/>
      </w:pPr>
      <w:r>
        <w:t xml:space="preserve"> </w:t>
      </w:r>
    </w:p>
    <w:p w14:paraId="2A84335C" w14:textId="77777777" w:rsidR="003E72D3" w:rsidRPr="00112790" w:rsidRDefault="003E72D3" w:rsidP="00381345">
      <w:pPr>
        <w:widowControl/>
      </w:pPr>
      <w:r>
        <w:t>In looking at the competitive advantages of the BOBs, the agency might find a potential idea for a vision strategy to strengthen its leadership capabilities.</w:t>
      </w:r>
    </w:p>
    <w:p w14:paraId="2CB320D2" w14:textId="77777777" w:rsidR="003E72D3" w:rsidRDefault="003E72D3" w:rsidP="00381345">
      <w:pPr>
        <w:widowControl/>
      </w:pPr>
    </w:p>
    <w:p w14:paraId="6EFEEE4E" w14:textId="77777777" w:rsidR="003E72D3" w:rsidRPr="00112790" w:rsidRDefault="003E72D3" w:rsidP="00381345">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81345">
      <w:pPr>
        <w:widowControl/>
      </w:pPr>
    </w:p>
    <w:p w14:paraId="085AED70" w14:textId="322441C7" w:rsidR="003E72D3" w:rsidRPr="00112790" w:rsidRDefault="003E72D3" w:rsidP="00381345">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381345">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381345">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381345">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381345">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381345">
            <w:pPr>
              <w:widowControl/>
              <w:jc w:val="right"/>
            </w:pPr>
            <w:r>
              <w:t xml:space="preserve">Revenue: </w:t>
            </w:r>
            <w:r w:rsidR="003E72D3">
              <w:t>61,631</w:t>
            </w:r>
          </w:p>
        </w:tc>
        <w:tc>
          <w:tcPr>
            <w:tcW w:w="3192" w:type="dxa"/>
          </w:tcPr>
          <w:p w14:paraId="06C417DC" w14:textId="3557A26B" w:rsidR="003E72D3" w:rsidRPr="00112790" w:rsidRDefault="00E84CA3" w:rsidP="00381345">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381345">
            <w:pPr>
              <w:widowControl/>
              <w:jc w:val="right"/>
            </w:pPr>
            <w:r>
              <w:t>Expenses:</w:t>
            </w:r>
            <w:r w:rsidR="00E84CA3">
              <w:t xml:space="preserve"> </w:t>
            </w:r>
            <w:r>
              <w:t>18,251</w:t>
            </w:r>
          </w:p>
        </w:tc>
        <w:tc>
          <w:tcPr>
            <w:tcW w:w="3192" w:type="dxa"/>
          </w:tcPr>
          <w:p w14:paraId="238F2343" w14:textId="16E9D487" w:rsidR="003E72D3" w:rsidRPr="00112790" w:rsidRDefault="00E84CA3" w:rsidP="00381345">
            <w:pPr>
              <w:widowControl/>
              <w:jc w:val="right"/>
            </w:pPr>
            <w:r>
              <w:t xml:space="preserve">Expenses: </w:t>
            </w:r>
            <w:r w:rsidR="003E72D3">
              <w:t>58,251</w:t>
            </w:r>
          </w:p>
        </w:tc>
        <w:tc>
          <w:tcPr>
            <w:tcW w:w="3192" w:type="dxa"/>
          </w:tcPr>
          <w:p w14:paraId="4548914A" w14:textId="7DFEC3E6" w:rsidR="003E72D3" w:rsidRPr="00112790" w:rsidRDefault="00E84CA3" w:rsidP="00381345">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381345">
            <w:pPr>
              <w:widowControl/>
              <w:jc w:val="right"/>
            </w:pPr>
            <w:r>
              <w:t>Net Revenue: 2,711</w:t>
            </w:r>
          </w:p>
        </w:tc>
        <w:tc>
          <w:tcPr>
            <w:tcW w:w="3192" w:type="dxa"/>
            <w:tcBorders>
              <w:bottom w:val="single" w:sz="4" w:space="0" w:color="auto"/>
            </w:tcBorders>
          </w:tcPr>
          <w:p w14:paraId="649BE703" w14:textId="238B05A1" w:rsidR="003E72D3" w:rsidRPr="00112790" w:rsidRDefault="00E84CA3" w:rsidP="00381345">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381345">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381345">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381345">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381345">
            <w:pPr>
              <w:widowControl/>
              <w:jc w:val="right"/>
            </w:pPr>
            <w:r>
              <w:t xml:space="preserve">Net Assets: </w:t>
            </w:r>
            <w:r w:rsidR="003E72D3">
              <w:t>17,537</w:t>
            </w:r>
          </w:p>
        </w:tc>
      </w:tr>
    </w:tbl>
    <w:p w14:paraId="2D14E244" w14:textId="77777777" w:rsidR="008D0E84" w:rsidRPr="00112790" w:rsidRDefault="008D0E84" w:rsidP="00381345">
      <w:pPr>
        <w:pStyle w:val="Heading4"/>
        <w:widowControl/>
      </w:pPr>
    </w:p>
    <w:p w14:paraId="15390586" w14:textId="6A6F5390" w:rsidR="008D0E84" w:rsidRPr="00112790" w:rsidRDefault="008D0E84" w:rsidP="00381345">
      <w:pPr>
        <w:widowControl/>
        <w:rPr>
          <w:rFonts w:cs="Arial"/>
          <w:bCs/>
        </w:rPr>
      </w:pPr>
      <w:r w:rsidRPr="002225D4">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46"/>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BE744F">
        <w:trPr>
          <w:cantSplit/>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381345">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381345">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381345">
            <w:pPr>
              <w:widowControl/>
              <w:jc w:val="center"/>
            </w:pPr>
            <w:r w:rsidRPr="008D0E84">
              <w:t>BOB 2</w:t>
            </w:r>
          </w:p>
        </w:tc>
      </w:tr>
      <w:tr w:rsidR="008D0E84" w:rsidRPr="00112790" w14:paraId="37394AC8" w14:textId="77777777" w:rsidTr="00BE744F">
        <w:trPr>
          <w:cantSplit/>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381345">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381345">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381345">
            <w:pPr>
              <w:widowControl/>
            </w:pPr>
          </w:p>
        </w:tc>
      </w:tr>
      <w:tr w:rsidR="008D0E84" w:rsidRPr="00D8667C" w14:paraId="4ECDBD45" w14:textId="77777777" w:rsidTr="00BE744F">
        <w:trPr>
          <w:cantSplit/>
          <w:jc w:val="center"/>
        </w:trPr>
        <w:tc>
          <w:tcPr>
            <w:tcW w:w="3192" w:type="dxa"/>
            <w:tcBorders>
              <w:bottom w:val="single" w:sz="4" w:space="0" w:color="auto"/>
            </w:tcBorders>
          </w:tcPr>
          <w:p w14:paraId="2BF6A3F0" w14:textId="77777777" w:rsidR="008D0E84" w:rsidRPr="00112790" w:rsidRDefault="008D0E84" w:rsidP="00381345">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381345">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381345">
            <w:pPr>
              <w:widowControl/>
            </w:pPr>
            <w:r w:rsidRPr="008851F4">
              <w:t>Annual Season of 8-9 Plays</w:t>
            </w:r>
          </w:p>
        </w:tc>
      </w:tr>
      <w:tr w:rsidR="008D0E84" w:rsidRPr="00D8667C" w14:paraId="64243505" w14:textId="77777777" w:rsidTr="00BE744F">
        <w:trPr>
          <w:cantSplit/>
          <w:jc w:val="center"/>
        </w:trPr>
        <w:tc>
          <w:tcPr>
            <w:tcW w:w="3192" w:type="dxa"/>
            <w:tcBorders>
              <w:bottom w:val="single" w:sz="4" w:space="0" w:color="auto"/>
            </w:tcBorders>
          </w:tcPr>
          <w:p w14:paraId="45E2D6E9" w14:textId="24C23DF2" w:rsidR="008D0E84" w:rsidRPr="00112790" w:rsidRDefault="008D0E84" w:rsidP="00381345">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381345">
            <w:pPr>
              <w:widowControl/>
            </w:pPr>
            <w:r w:rsidRPr="008851F4">
              <w:t>Subscribers</w:t>
            </w:r>
          </w:p>
        </w:tc>
        <w:tc>
          <w:tcPr>
            <w:tcW w:w="3192" w:type="dxa"/>
            <w:tcBorders>
              <w:bottom w:val="single" w:sz="4" w:space="0" w:color="auto"/>
            </w:tcBorders>
          </w:tcPr>
          <w:p w14:paraId="10E96068" w14:textId="77777777" w:rsidR="008D0E84" w:rsidRPr="00112790" w:rsidRDefault="008D0E84" w:rsidP="00381345">
            <w:pPr>
              <w:widowControl/>
            </w:pPr>
            <w:r w:rsidRPr="008851F4">
              <w:t>Subscribers</w:t>
            </w:r>
          </w:p>
        </w:tc>
      </w:tr>
      <w:tr w:rsidR="008D0E84" w:rsidRPr="00D8667C" w14:paraId="7857A083" w14:textId="77777777" w:rsidTr="00BE744F">
        <w:trPr>
          <w:cantSplit/>
          <w:jc w:val="center"/>
        </w:trPr>
        <w:tc>
          <w:tcPr>
            <w:tcW w:w="3192" w:type="dxa"/>
            <w:tcBorders>
              <w:bottom w:val="single" w:sz="4" w:space="0" w:color="auto"/>
            </w:tcBorders>
          </w:tcPr>
          <w:p w14:paraId="5C12E658" w14:textId="77777777" w:rsidR="008D0E84" w:rsidRPr="00112790" w:rsidRDefault="008D0E84" w:rsidP="00381345">
            <w:pPr>
              <w:widowControl/>
            </w:pPr>
            <w:r w:rsidRPr="008851F4">
              <w:t>MyLine</w:t>
            </w:r>
          </w:p>
        </w:tc>
        <w:tc>
          <w:tcPr>
            <w:tcW w:w="3192" w:type="dxa"/>
            <w:tcBorders>
              <w:bottom w:val="single" w:sz="4" w:space="0" w:color="auto"/>
            </w:tcBorders>
          </w:tcPr>
          <w:p w14:paraId="5C1B9C87" w14:textId="77777777" w:rsidR="008D0E84" w:rsidRPr="00112790" w:rsidRDefault="008D0E84" w:rsidP="00381345">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381345">
            <w:pPr>
              <w:widowControl/>
            </w:pPr>
            <w:r w:rsidRPr="008851F4">
              <w:t>SCENE</w:t>
            </w:r>
          </w:p>
        </w:tc>
      </w:tr>
      <w:tr w:rsidR="008D0E84" w:rsidRPr="00D8667C" w14:paraId="20C9BF16" w14:textId="77777777" w:rsidTr="00BE744F">
        <w:trPr>
          <w:cantSplit/>
          <w:jc w:val="center"/>
        </w:trPr>
        <w:tc>
          <w:tcPr>
            <w:tcW w:w="3192" w:type="dxa"/>
            <w:tcBorders>
              <w:bottom w:val="single" w:sz="4" w:space="0" w:color="auto"/>
            </w:tcBorders>
          </w:tcPr>
          <w:p w14:paraId="54B5A76B" w14:textId="77777777" w:rsidR="008D0E84" w:rsidRPr="00112790" w:rsidRDefault="008D0E84" w:rsidP="00381345">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381345">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381345">
            <w:pPr>
              <w:widowControl/>
            </w:pPr>
            <w:r w:rsidRPr="008851F4">
              <w:t>Act</w:t>
            </w:r>
            <w:r>
              <w:t xml:space="preserve"> </w:t>
            </w:r>
            <w:r w:rsidRPr="008851F4">
              <w:t>OUT</w:t>
            </w:r>
          </w:p>
        </w:tc>
      </w:tr>
      <w:tr w:rsidR="008D0E84" w:rsidRPr="00D8667C" w14:paraId="14FA037D" w14:textId="77777777" w:rsidTr="00BE744F">
        <w:trPr>
          <w:cantSplit/>
          <w:jc w:val="center"/>
        </w:trPr>
        <w:tc>
          <w:tcPr>
            <w:tcW w:w="3192" w:type="dxa"/>
            <w:tcBorders>
              <w:bottom w:val="single" w:sz="4" w:space="0" w:color="auto"/>
            </w:tcBorders>
          </w:tcPr>
          <w:p w14:paraId="76B460D1" w14:textId="77777777" w:rsidR="008D0E84" w:rsidRPr="00112790" w:rsidRDefault="008D0E84" w:rsidP="00381345">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381345">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381345">
            <w:pPr>
              <w:widowControl/>
            </w:pPr>
            <w:r>
              <w:t>Young Playwright Exchange</w:t>
            </w:r>
          </w:p>
        </w:tc>
      </w:tr>
      <w:tr w:rsidR="008D0E84" w:rsidRPr="00D8667C" w14:paraId="7C071421" w14:textId="77777777" w:rsidTr="00BE744F">
        <w:trPr>
          <w:cantSplit/>
          <w:jc w:val="center"/>
        </w:trPr>
        <w:tc>
          <w:tcPr>
            <w:tcW w:w="3192" w:type="dxa"/>
            <w:tcBorders>
              <w:bottom w:val="single" w:sz="4" w:space="0" w:color="auto"/>
            </w:tcBorders>
          </w:tcPr>
          <w:p w14:paraId="5664840D" w14:textId="77777777" w:rsidR="008D0E84" w:rsidRPr="00112790" w:rsidRDefault="008D0E84" w:rsidP="00381345">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381345">
            <w:pPr>
              <w:widowControl/>
            </w:pPr>
            <w:r w:rsidRPr="008851F4">
              <w:t>Context</w:t>
            </w:r>
          </w:p>
        </w:tc>
        <w:tc>
          <w:tcPr>
            <w:tcW w:w="3192" w:type="dxa"/>
            <w:tcBorders>
              <w:bottom w:val="single" w:sz="4" w:space="0" w:color="auto"/>
            </w:tcBorders>
          </w:tcPr>
          <w:p w14:paraId="273A20BF" w14:textId="77777777" w:rsidR="008D0E84" w:rsidRPr="00112790" w:rsidRDefault="008D0E84" w:rsidP="00381345">
            <w:pPr>
              <w:widowControl/>
            </w:pPr>
            <w:r>
              <w:t>Talkbacks</w:t>
            </w:r>
          </w:p>
        </w:tc>
      </w:tr>
      <w:tr w:rsidR="008D0E84" w:rsidRPr="00D8667C" w14:paraId="0B59DBBE" w14:textId="77777777" w:rsidTr="00BE744F">
        <w:trPr>
          <w:cantSplit/>
          <w:jc w:val="center"/>
        </w:trPr>
        <w:tc>
          <w:tcPr>
            <w:tcW w:w="3192" w:type="dxa"/>
            <w:tcBorders>
              <w:bottom w:val="single" w:sz="4" w:space="0" w:color="auto"/>
            </w:tcBorders>
          </w:tcPr>
          <w:p w14:paraId="369C208A" w14:textId="77777777" w:rsidR="008D0E84" w:rsidRPr="00112790" w:rsidRDefault="008D0E84" w:rsidP="00381345">
            <w:pPr>
              <w:widowControl/>
            </w:pPr>
            <w:r w:rsidRPr="008851F4">
              <w:t>Company Artists</w:t>
            </w:r>
          </w:p>
        </w:tc>
        <w:tc>
          <w:tcPr>
            <w:tcW w:w="3192" w:type="dxa"/>
            <w:tcBorders>
              <w:bottom w:val="single" w:sz="4" w:space="0" w:color="auto"/>
            </w:tcBorders>
          </w:tcPr>
          <w:p w14:paraId="1E990D00" w14:textId="77777777" w:rsidR="008D0E84" w:rsidRPr="00112790" w:rsidRDefault="008D0E84" w:rsidP="00381345">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381345">
            <w:pPr>
              <w:widowControl/>
            </w:pPr>
            <w:r w:rsidRPr="008851F4">
              <w:t>Acting Company</w:t>
            </w:r>
          </w:p>
        </w:tc>
      </w:tr>
      <w:tr w:rsidR="008D0E84" w:rsidRPr="00D8667C" w14:paraId="37BD5829" w14:textId="77777777" w:rsidTr="00BE744F">
        <w:trPr>
          <w:cantSplit/>
          <w:jc w:val="center"/>
        </w:trPr>
        <w:tc>
          <w:tcPr>
            <w:tcW w:w="3192" w:type="dxa"/>
            <w:tcBorders>
              <w:bottom w:val="single" w:sz="4" w:space="0" w:color="auto"/>
            </w:tcBorders>
          </w:tcPr>
          <w:p w14:paraId="114FC28C" w14:textId="77777777" w:rsidR="008D0E84" w:rsidRPr="00112790" w:rsidRDefault="008D0E84" w:rsidP="00381345">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381345">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381345">
            <w:pPr>
              <w:widowControl/>
            </w:pPr>
            <w:r>
              <w:t>Conservatory</w:t>
            </w:r>
          </w:p>
        </w:tc>
      </w:tr>
      <w:tr w:rsidR="008D0E84" w:rsidRPr="00D8667C" w14:paraId="30188DC1" w14:textId="77777777" w:rsidTr="00BE744F">
        <w:trPr>
          <w:cantSplit/>
          <w:jc w:val="center"/>
        </w:trPr>
        <w:tc>
          <w:tcPr>
            <w:tcW w:w="3192" w:type="dxa"/>
            <w:tcBorders>
              <w:bottom w:val="single" w:sz="4" w:space="0" w:color="auto"/>
            </w:tcBorders>
          </w:tcPr>
          <w:p w14:paraId="75EBF6E1" w14:textId="77777777" w:rsidR="008D0E84" w:rsidRPr="00112790" w:rsidRDefault="008D0E84" w:rsidP="00381345">
            <w:pPr>
              <w:widowControl/>
            </w:pPr>
            <w:r w:rsidRPr="008851F4">
              <w:t>Annual Fund</w:t>
            </w:r>
          </w:p>
        </w:tc>
        <w:tc>
          <w:tcPr>
            <w:tcW w:w="3192" w:type="dxa"/>
            <w:tcBorders>
              <w:bottom w:val="single" w:sz="4" w:space="0" w:color="auto"/>
            </w:tcBorders>
          </w:tcPr>
          <w:p w14:paraId="786B1BB5" w14:textId="77777777" w:rsidR="008D0E84" w:rsidRPr="00112790" w:rsidRDefault="008D0E84" w:rsidP="00381345">
            <w:pPr>
              <w:widowControl/>
            </w:pPr>
            <w:r w:rsidRPr="008851F4">
              <w:t>Annual Fund</w:t>
            </w:r>
          </w:p>
        </w:tc>
        <w:tc>
          <w:tcPr>
            <w:tcW w:w="3192" w:type="dxa"/>
            <w:tcBorders>
              <w:bottom w:val="single" w:sz="4" w:space="0" w:color="auto"/>
            </w:tcBorders>
          </w:tcPr>
          <w:p w14:paraId="4012E644" w14:textId="77777777" w:rsidR="008D0E84" w:rsidRPr="00112790" w:rsidRDefault="008D0E84" w:rsidP="00381345">
            <w:pPr>
              <w:widowControl/>
            </w:pPr>
            <w:r w:rsidRPr="008851F4">
              <w:t>Annual Fund</w:t>
            </w:r>
          </w:p>
        </w:tc>
      </w:tr>
      <w:tr w:rsidR="008D0E84" w:rsidRPr="00D8667C" w14:paraId="6E2FA00A" w14:textId="77777777" w:rsidTr="00BE744F">
        <w:trPr>
          <w:cantSplit/>
          <w:jc w:val="center"/>
        </w:trPr>
        <w:tc>
          <w:tcPr>
            <w:tcW w:w="3192" w:type="dxa"/>
            <w:tcBorders>
              <w:bottom w:val="single" w:sz="4" w:space="0" w:color="auto"/>
            </w:tcBorders>
          </w:tcPr>
          <w:p w14:paraId="3902F0CB" w14:textId="77777777" w:rsidR="008D0E84" w:rsidRPr="00112790" w:rsidRDefault="008D0E84" w:rsidP="00381345">
            <w:pPr>
              <w:widowControl/>
            </w:pPr>
            <w:r w:rsidRPr="008851F4">
              <w:t>Special Events</w:t>
            </w:r>
          </w:p>
        </w:tc>
        <w:tc>
          <w:tcPr>
            <w:tcW w:w="3192" w:type="dxa"/>
            <w:tcBorders>
              <w:bottom w:val="single" w:sz="4" w:space="0" w:color="auto"/>
            </w:tcBorders>
          </w:tcPr>
          <w:p w14:paraId="40DC60C1" w14:textId="77777777" w:rsidR="008D0E84" w:rsidRPr="00112790" w:rsidRDefault="008D0E84" w:rsidP="00381345">
            <w:pPr>
              <w:widowControl/>
            </w:pPr>
            <w:r w:rsidRPr="008851F4">
              <w:t>Special Events</w:t>
            </w:r>
          </w:p>
        </w:tc>
        <w:tc>
          <w:tcPr>
            <w:tcW w:w="3192" w:type="dxa"/>
            <w:tcBorders>
              <w:bottom w:val="single" w:sz="4" w:space="0" w:color="auto"/>
            </w:tcBorders>
          </w:tcPr>
          <w:p w14:paraId="6178B11D" w14:textId="77777777" w:rsidR="008D0E84" w:rsidRPr="00112790" w:rsidRDefault="008D0E84" w:rsidP="00381345">
            <w:pPr>
              <w:widowControl/>
            </w:pPr>
            <w:r w:rsidRPr="008851F4">
              <w:t>Special Events</w:t>
            </w:r>
          </w:p>
        </w:tc>
      </w:tr>
      <w:tr w:rsidR="008D0E84" w:rsidRPr="00D8667C" w14:paraId="73D68CBC" w14:textId="77777777" w:rsidTr="00BE744F">
        <w:trPr>
          <w:cantSplit/>
          <w:jc w:val="center"/>
        </w:trPr>
        <w:tc>
          <w:tcPr>
            <w:tcW w:w="3192" w:type="dxa"/>
            <w:tcBorders>
              <w:bottom w:val="single" w:sz="4" w:space="0" w:color="auto"/>
            </w:tcBorders>
          </w:tcPr>
          <w:p w14:paraId="341B9F29" w14:textId="77777777" w:rsidR="008D0E84" w:rsidRPr="00112790" w:rsidRDefault="008D0E84" w:rsidP="00381345">
            <w:pPr>
              <w:widowControl/>
            </w:pPr>
            <w:r w:rsidRPr="008851F4">
              <w:t>Sponsorship</w:t>
            </w:r>
          </w:p>
        </w:tc>
        <w:tc>
          <w:tcPr>
            <w:tcW w:w="3192" w:type="dxa"/>
            <w:tcBorders>
              <w:bottom w:val="single" w:sz="4" w:space="0" w:color="auto"/>
            </w:tcBorders>
          </w:tcPr>
          <w:p w14:paraId="22B5C7BB" w14:textId="77777777" w:rsidR="008D0E84" w:rsidRPr="00112790" w:rsidRDefault="008D0E84" w:rsidP="00381345">
            <w:pPr>
              <w:widowControl/>
            </w:pPr>
            <w:r w:rsidRPr="008851F4">
              <w:t>Sponsorship</w:t>
            </w:r>
          </w:p>
        </w:tc>
        <w:tc>
          <w:tcPr>
            <w:tcW w:w="3192" w:type="dxa"/>
            <w:tcBorders>
              <w:bottom w:val="single" w:sz="4" w:space="0" w:color="auto"/>
            </w:tcBorders>
          </w:tcPr>
          <w:p w14:paraId="32BC10A0" w14:textId="77777777" w:rsidR="008D0E84" w:rsidRPr="00112790" w:rsidRDefault="008D0E84" w:rsidP="00381345">
            <w:pPr>
              <w:widowControl/>
            </w:pPr>
            <w:r w:rsidRPr="008851F4">
              <w:t>Sponsorship</w:t>
            </w:r>
          </w:p>
        </w:tc>
      </w:tr>
      <w:tr w:rsidR="008D0E84" w:rsidRPr="00D8667C" w14:paraId="2A23BFF7" w14:textId="77777777" w:rsidTr="00BE744F">
        <w:trPr>
          <w:cantSplit/>
          <w:jc w:val="center"/>
        </w:trPr>
        <w:tc>
          <w:tcPr>
            <w:tcW w:w="3192" w:type="dxa"/>
            <w:tcBorders>
              <w:bottom w:val="single" w:sz="4" w:space="0" w:color="auto"/>
            </w:tcBorders>
          </w:tcPr>
          <w:p w14:paraId="08E1F47F" w14:textId="77777777" w:rsidR="008D0E84" w:rsidRPr="00112790" w:rsidRDefault="008D0E84" w:rsidP="00381345">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381345">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381345">
            <w:pPr>
              <w:widowControl/>
            </w:pPr>
            <w:r w:rsidRPr="008851F4">
              <w:t>Foundation Support</w:t>
            </w:r>
          </w:p>
        </w:tc>
      </w:tr>
      <w:tr w:rsidR="008D0E84" w:rsidRPr="00D8667C" w14:paraId="4BC10570" w14:textId="77777777" w:rsidTr="00BE744F">
        <w:trPr>
          <w:cantSplit/>
          <w:jc w:val="center"/>
        </w:trPr>
        <w:tc>
          <w:tcPr>
            <w:tcW w:w="3192" w:type="dxa"/>
            <w:tcBorders>
              <w:bottom w:val="single" w:sz="4" w:space="0" w:color="auto"/>
            </w:tcBorders>
          </w:tcPr>
          <w:p w14:paraId="38881FAD" w14:textId="77777777" w:rsidR="008D0E84" w:rsidRPr="00112790" w:rsidRDefault="008D0E84" w:rsidP="00381345">
            <w:pPr>
              <w:widowControl/>
            </w:pPr>
          </w:p>
        </w:tc>
        <w:tc>
          <w:tcPr>
            <w:tcW w:w="3192" w:type="dxa"/>
            <w:tcBorders>
              <w:bottom w:val="single" w:sz="4" w:space="0" w:color="auto"/>
            </w:tcBorders>
          </w:tcPr>
          <w:p w14:paraId="59340B7C" w14:textId="77777777" w:rsidR="008D0E84" w:rsidRPr="00112790" w:rsidRDefault="008D0E84" w:rsidP="00381345">
            <w:pPr>
              <w:widowControl/>
            </w:pPr>
            <w:r w:rsidRPr="008851F4">
              <w:t>Planned Giving</w:t>
            </w:r>
          </w:p>
        </w:tc>
        <w:tc>
          <w:tcPr>
            <w:tcW w:w="3192" w:type="dxa"/>
            <w:tcBorders>
              <w:bottom w:val="single" w:sz="4" w:space="0" w:color="auto"/>
            </w:tcBorders>
          </w:tcPr>
          <w:p w14:paraId="3CA97382" w14:textId="77777777" w:rsidR="008D0E84" w:rsidRPr="00112790" w:rsidRDefault="008D0E84" w:rsidP="00381345">
            <w:pPr>
              <w:widowControl/>
            </w:pPr>
            <w:r w:rsidRPr="008851F4">
              <w:t>Planned Giving</w:t>
            </w:r>
          </w:p>
        </w:tc>
      </w:tr>
      <w:tr w:rsidR="008D0E84" w:rsidRPr="00D8667C" w14:paraId="7C28FE23" w14:textId="77777777" w:rsidTr="00BE744F">
        <w:trPr>
          <w:cantSplit/>
          <w:jc w:val="center"/>
        </w:trPr>
        <w:tc>
          <w:tcPr>
            <w:tcW w:w="3192" w:type="dxa"/>
            <w:tcBorders>
              <w:bottom w:val="single" w:sz="4" w:space="0" w:color="auto"/>
            </w:tcBorders>
          </w:tcPr>
          <w:p w14:paraId="46FA70E7" w14:textId="77777777" w:rsidR="008D0E84" w:rsidRPr="00112790" w:rsidRDefault="008D0E84" w:rsidP="00381345">
            <w:pPr>
              <w:widowControl/>
            </w:pPr>
          </w:p>
        </w:tc>
        <w:tc>
          <w:tcPr>
            <w:tcW w:w="3192" w:type="dxa"/>
            <w:tcBorders>
              <w:bottom w:val="single" w:sz="4" w:space="0" w:color="auto"/>
            </w:tcBorders>
          </w:tcPr>
          <w:p w14:paraId="10CA383F" w14:textId="0B698042" w:rsidR="008D0E84" w:rsidRPr="00112790" w:rsidRDefault="008D0E84" w:rsidP="00381345">
            <w:pPr>
              <w:widowControl/>
            </w:pPr>
            <w:r w:rsidRPr="008851F4">
              <w:t>Narrations</w:t>
            </w:r>
          </w:p>
        </w:tc>
        <w:tc>
          <w:tcPr>
            <w:tcW w:w="3192" w:type="dxa"/>
            <w:tcBorders>
              <w:bottom w:val="single" w:sz="4" w:space="0" w:color="auto"/>
            </w:tcBorders>
          </w:tcPr>
          <w:p w14:paraId="38DC72B3" w14:textId="77777777" w:rsidR="008D0E84" w:rsidRPr="00112790" w:rsidRDefault="008D0E84" w:rsidP="00381345">
            <w:pPr>
              <w:widowControl/>
            </w:pPr>
            <w:r>
              <w:t>Capital Giving</w:t>
            </w:r>
          </w:p>
        </w:tc>
      </w:tr>
      <w:tr w:rsidR="008D0E84" w:rsidRPr="00D8667C" w14:paraId="1142E968" w14:textId="77777777" w:rsidTr="00BE744F">
        <w:trPr>
          <w:cantSplit/>
          <w:jc w:val="center"/>
        </w:trPr>
        <w:tc>
          <w:tcPr>
            <w:tcW w:w="3192" w:type="dxa"/>
            <w:tcBorders>
              <w:bottom w:val="single" w:sz="4" w:space="0" w:color="auto"/>
            </w:tcBorders>
          </w:tcPr>
          <w:p w14:paraId="4BAA7EFF" w14:textId="77777777" w:rsidR="008D0E84" w:rsidRPr="00112790" w:rsidRDefault="008D0E84" w:rsidP="00381345">
            <w:pPr>
              <w:widowControl/>
            </w:pPr>
          </w:p>
        </w:tc>
        <w:tc>
          <w:tcPr>
            <w:tcW w:w="3192" w:type="dxa"/>
            <w:tcBorders>
              <w:bottom w:val="single" w:sz="4" w:space="0" w:color="auto"/>
            </w:tcBorders>
          </w:tcPr>
          <w:p w14:paraId="66D6E742" w14:textId="77777777" w:rsidR="008D0E84" w:rsidRPr="00112790" w:rsidRDefault="008D0E84" w:rsidP="00381345">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381345">
            <w:pPr>
              <w:widowControl/>
            </w:pPr>
            <w:r>
              <w:t xml:space="preserve">Student Matinees </w:t>
            </w:r>
          </w:p>
          <w:p w14:paraId="157DAC2D" w14:textId="77777777" w:rsidR="008D0E84" w:rsidRPr="00112790" w:rsidRDefault="008D0E84" w:rsidP="00381345">
            <w:pPr>
              <w:widowControl/>
            </w:pPr>
            <w:r>
              <w:t>(At theatre</w:t>
            </w:r>
            <w:r w:rsidRPr="00CF525B">
              <w:t xml:space="preserve"> and touring to schools)</w:t>
            </w:r>
          </w:p>
        </w:tc>
      </w:tr>
      <w:tr w:rsidR="008D0E84" w:rsidRPr="00D8667C" w14:paraId="0A76BA44" w14:textId="77777777" w:rsidTr="00BE744F">
        <w:trPr>
          <w:cantSplit/>
          <w:jc w:val="center"/>
        </w:trPr>
        <w:tc>
          <w:tcPr>
            <w:tcW w:w="3192" w:type="dxa"/>
            <w:tcBorders>
              <w:bottom w:val="single" w:sz="4" w:space="0" w:color="auto"/>
            </w:tcBorders>
          </w:tcPr>
          <w:p w14:paraId="4F00F0F4" w14:textId="77777777" w:rsidR="008D0E84" w:rsidRPr="00112790" w:rsidRDefault="008D0E84" w:rsidP="00381345">
            <w:pPr>
              <w:widowControl/>
            </w:pPr>
          </w:p>
        </w:tc>
        <w:tc>
          <w:tcPr>
            <w:tcW w:w="3192" w:type="dxa"/>
            <w:tcBorders>
              <w:bottom w:val="single" w:sz="4" w:space="0" w:color="auto"/>
            </w:tcBorders>
          </w:tcPr>
          <w:p w14:paraId="7228A6FD" w14:textId="77777777" w:rsidR="008D0E84" w:rsidRPr="00112790" w:rsidRDefault="008D0E84" w:rsidP="00381345">
            <w:pPr>
              <w:widowControl/>
            </w:pPr>
            <w:r w:rsidRPr="008851F4">
              <w:t>Young Critics</w:t>
            </w:r>
          </w:p>
        </w:tc>
        <w:tc>
          <w:tcPr>
            <w:tcW w:w="3192" w:type="dxa"/>
            <w:tcBorders>
              <w:bottom w:val="single" w:sz="4" w:space="0" w:color="auto"/>
            </w:tcBorders>
          </w:tcPr>
          <w:p w14:paraId="1C9B3CC3" w14:textId="77777777" w:rsidR="008D0E84" w:rsidRPr="00112790" w:rsidRDefault="008D0E84" w:rsidP="00381345">
            <w:pPr>
              <w:widowControl/>
            </w:pPr>
            <w:r w:rsidRPr="008851F4">
              <w:t>Young Performers Studio</w:t>
            </w:r>
          </w:p>
        </w:tc>
      </w:tr>
      <w:tr w:rsidR="008D0E84" w:rsidRPr="00D8667C" w14:paraId="665F3F92" w14:textId="77777777" w:rsidTr="00BE744F">
        <w:trPr>
          <w:cantSplit/>
          <w:jc w:val="center"/>
        </w:trPr>
        <w:tc>
          <w:tcPr>
            <w:tcW w:w="3192" w:type="dxa"/>
            <w:tcBorders>
              <w:bottom w:val="single" w:sz="4" w:space="0" w:color="auto"/>
            </w:tcBorders>
          </w:tcPr>
          <w:p w14:paraId="07D489BD" w14:textId="77777777" w:rsidR="008D0E84" w:rsidRPr="00112790" w:rsidRDefault="008D0E84" w:rsidP="00381345">
            <w:pPr>
              <w:widowControl/>
            </w:pPr>
          </w:p>
        </w:tc>
        <w:tc>
          <w:tcPr>
            <w:tcW w:w="3192" w:type="dxa"/>
            <w:tcBorders>
              <w:bottom w:val="single" w:sz="4" w:space="0" w:color="auto"/>
            </w:tcBorders>
          </w:tcPr>
          <w:p w14:paraId="7FB4D2A0" w14:textId="77777777" w:rsidR="008D0E84" w:rsidRPr="00112790" w:rsidRDefault="008D0E84" w:rsidP="00381345">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381345">
            <w:pPr>
              <w:widowControl/>
            </w:pPr>
            <w:r w:rsidRPr="008851F4">
              <w:t>Play Makers (Camp)</w:t>
            </w:r>
          </w:p>
        </w:tc>
      </w:tr>
      <w:tr w:rsidR="008D0E84" w:rsidRPr="00D8667C" w14:paraId="1815ECB8" w14:textId="77777777" w:rsidTr="00BE744F">
        <w:trPr>
          <w:cantSplit/>
          <w:jc w:val="center"/>
        </w:trPr>
        <w:tc>
          <w:tcPr>
            <w:tcW w:w="3192" w:type="dxa"/>
            <w:tcBorders>
              <w:bottom w:val="single" w:sz="4" w:space="0" w:color="auto"/>
            </w:tcBorders>
          </w:tcPr>
          <w:p w14:paraId="6F169F4D" w14:textId="77777777" w:rsidR="008D0E84" w:rsidRPr="00112790" w:rsidRDefault="008D0E84" w:rsidP="00381345">
            <w:pPr>
              <w:widowControl/>
            </w:pPr>
          </w:p>
        </w:tc>
        <w:tc>
          <w:tcPr>
            <w:tcW w:w="3192" w:type="dxa"/>
            <w:tcBorders>
              <w:bottom w:val="single" w:sz="4" w:space="0" w:color="auto"/>
            </w:tcBorders>
          </w:tcPr>
          <w:p w14:paraId="51EA2FF4" w14:textId="77777777" w:rsidR="008D0E84" w:rsidRPr="00112790" w:rsidRDefault="008D0E84" w:rsidP="00381345">
            <w:pPr>
              <w:widowControl/>
            </w:pPr>
            <w:r w:rsidRPr="008851F4">
              <w:t>Playwrights Unit</w:t>
            </w:r>
          </w:p>
        </w:tc>
        <w:tc>
          <w:tcPr>
            <w:tcW w:w="3192" w:type="dxa"/>
            <w:tcBorders>
              <w:bottom w:val="single" w:sz="4" w:space="0" w:color="auto"/>
            </w:tcBorders>
          </w:tcPr>
          <w:p w14:paraId="203E7B89" w14:textId="77777777" w:rsidR="008D0E84" w:rsidRPr="00112790" w:rsidRDefault="008D0E84" w:rsidP="00381345">
            <w:pPr>
              <w:widowControl/>
            </w:pPr>
            <w:r w:rsidRPr="008851F4">
              <w:t>Slam Poets</w:t>
            </w:r>
          </w:p>
        </w:tc>
      </w:tr>
      <w:tr w:rsidR="008D0E84" w:rsidRPr="00D8667C" w14:paraId="4593A84F" w14:textId="77777777" w:rsidTr="00BE744F">
        <w:trPr>
          <w:cantSplit/>
          <w:jc w:val="center"/>
        </w:trPr>
        <w:tc>
          <w:tcPr>
            <w:tcW w:w="3192" w:type="dxa"/>
            <w:tcBorders>
              <w:bottom w:val="single" w:sz="4" w:space="0" w:color="auto"/>
            </w:tcBorders>
          </w:tcPr>
          <w:p w14:paraId="1C27204B" w14:textId="77777777" w:rsidR="008D0E84" w:rsidRPr="00112790" w:rsidRDefault="008D0E84" w:rsidP="00381345">
            <w:pPr>
              <w:widowControl/>
            </w:pPr>
          </w:p>
        </w:tc>
        <w:tc>
          <w:tcPr>
            <w:tcW w:w="3192" w:type="dxa"/>
            <w:tcBorders>
              <w:bottom w:val="single" w:sz="4" w:space="0" w:color="auto"/>
            </w:tcBorders>
          </w:tcPr>
          <w:p w14:paraId="240EA1BC" w14:textId="77777777" w:rsidR="008D0E84" w:rsidRPr="00112790" w:rsidRDefault="008D0E84" w:rsidP="00381345">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381345">
            <w:pPr>
              <w:widowControl/>
            </w:pPr>
            <w:r w:rsidRPr="008851F4">
              <w:t>Staging STEM</w:t>
            </w:r>
          </w:p>
        </w:tc>
      </w:tr>
      <w:tr w:rsidR="008D0E84" w:rsidRPr="00112790" w14:paraId="3700A4E1" w14:textId="77777777" w:rsidTr="00BE744F">
        <w:trPr>
          <w:cantSplit/>
          <w:jc w:val="center"/>
        </w:trPr>
        <w:tc>
          <w:tcPr>
            <w:tcW w:w="3192" w:type="dxa"/>
            <w:tcBorders>
              <w:bottom w:val="single" w:sz="4" w:space="0" w:color="auto"/>
            </w:tcBorders>
          </w:tcPr>
          <w:p w14:paraId="4CACB53E" w14:textId="77777777" w:rsidR="008D0E84" w:rsidRPr="00112790" w:rsidRDefault="008D0E84" w:rsidP="00381345">
            <w:pPr>
              <w:widowControl/>
            </w:pPr>
          </w:p>
        </w:tc>
        <w:tc>
          <w:tcPr>
            <w:tcW w:w="3192" w:type="dxa"/>
            <w:tcBorders>
              <w:bottom w:val="single" w:sz="4" w:space="0" w:color="auto"/>
            </w:tcBorders>
          </w:tcPr>
          <w:p w14:paraId="18B1DD7F" w14:textId="77777777" w:rsidR="008D0E84" w:rsidRPr="00112790" w:rsidRDefault="008D0E84" w:rsidP="00381345">
            <w:pPr>
              <w:widowControl/>
            </w:pPr>
            <w:r>
              <w:t>Presenting s</w:t>
            </w:r>
            <w:r w:rsidRPr="008851F4">
              <w:t>uc</w:t>
            </w:r>
            <w:r>
              <w:t>cessful work from other theatres</w:t>
            </w:r>
            <w:r w:rsidRPr="008851F4">
              <w:t xml:space="preserve"> </w:t>
            </w:r>
          </w:p>
          <w:p w14:paraId="7A8B2008" w14:textId="77777777" w:rsidR="008D0E84" w:rsidRPr="00112790" w:rsidRDefault="008D0E84" w:rsidP="00381345">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381345">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381345">
            <w:pPr>
              <w:widowControl/>
            </w:pPr>
          </w:p>
        </w:tc>
      </w:tr>
      <w:tr w:rsidR="008D0E84" w:rsidRPr="00D8667C" w14:paraId="11AD3B25" w14:textId="77777777" w:rsidTr="00BE744F">
        <w:trPr>
          <w:cantSplit/>
          <w:jc w:val="center"/>
        </w:trPr>
        <w:tc>
          <w:tcPr>
            <w:tcW w:w="3192" w:type="dxa"/>
            <w:tcBorders>
              <w:bottom w:val="single" w:sz="4" w:space="0" w:color="auto"/>
            </w:tcBorders>
          </w:tcPr>
          <w:p w14:paraId="2EC226ED" w14:textId="77777777" w:rsidR="008D0E84" w:rsidRPr="008851F4" w:rsidRDefault="008D0E84" w:rsidP="00381345">
            <w:pPr>
              <w:widowControl/>
            </w:pPr>
          </w:p>
        </w:tc>
        <w:tc>
          <w:tcPr>
            <w:tcW w:w="3192" w:type="dxa"/>
            <w:tcBorders>
              <w:bottom w:val="single" w:sz="4" w:space="0" w:color="auto"/>
            </w:tcBorders>
          </w:tcPr>
          <w:p w14:paraId="695C2E1B" w14:textId="77777777" w:rsidR="008D0E84" w:rsidRPr="00112790" w:rsidRDefault="008D0E84" w:rsidP="00381345">
            <w:pPr>
              <w:widowControl/>
            </w:pPr>
            <w:r>
              <w:t>Access Performances</w:t>
            </w:r>
          </w:p>
        </w:tc>
        <w:tc>
          <w:tcPr>
            <w:tcW w:w="3192" w:type="dxa"/>
            <w:tcBorders>
              <w:bottom w:val="single" w:sz="4" w:space="0" w:color="auto"/>
            </w:tcBorders>
          </w:tcPr>
          <w:p w14:paraId="1061C41D" w14:textId="77777777" w:rsidR="008D0E84" w:rsidRPr="00112790" w:rsidRDefault="008D0E84" w:rsidP="00381345">
            <w:pPr>
              <w:widowControl/>
            </w:pPr>
            <w:r>
              <w:t>Access Performances</w:t>
            </w:r>
          </w:p>
        </w:tc>
      </w:tr>
      <w:tr w:rsidR="008D0E84" w:rsidRPr="00D8667C" w14:paraId="5E90173C" w14:textId="77777777" w:rsidTr="00BE744F">
        <w:trPr>
          <w:cantSplit/>
          <w:jc w:val="center"/>
        </w:trPr>
        <w:tc>
          <w:tcPr>
            <w:tcW w:w="3192" w:type="dxa"/>
            <w:tcBorders>
              <w:bottom w:val="single" w:sz="4" w:space="0" w:color="auto"/>
            </w:tcBorders>
          </w:tcPr>
          <w:p w14:paraId="3DC2AD2B" w14:textId="77777777" w:rsidR="008D0E84" w:rsidRPr="00112790" w:rsidRDefault="008D0E84" w:rsidP="00381345">
            <w:pPr>
              <w:widowControl/>
            </w:pPr>
          </w:p>
        </w:tc>
        <w:tc>
          <w:tcPr>
            <w:tcW w:w="3192" w:type="dxa"/>
            <w:tcBorders>
              <w:bottom w:val="single" w:sz="4" w:space="0" w:color="auto"/>
            </w:tcBorders>
          </w:tcPr>
          <w:p w14:paraId="707A2355" w14:textId="77777777" w:rsidR="008D0E84" w:rsidRPr="008851F4" w:rsidRDefault="008D0E84" w:rsidP="00381345">
            <w:pPr>
              <w:widowControl/>
            </w:pPr>
          </w:p>
        </w:tc>
        <w:tc>
          <w:tcPr>
            <w:tcW w:w="3192" w:type="dxa"/>
            <w:tcBorders>
              <w:bottom w:val="single" w:sz="4" w:space="0" w:color="auto"/>
            </w:tcBorders>
          </w:tcPr>
          <w:p w14:paraId="18AA767B" w14:textId="77777777" w:rsidR="008D0E84" w:rsidRPr="00112790" w:rsidRDefault="008D0E84" w:rsidP="00381345">
            <w:pPr>
              <w:widowControl/>
            </w:pPr>
            <w:r>
              <w:t>Rentals</w:t>
            </w:r>
          </w:p>
        </w:tc>
      </w:tr>
      <w:tr w:rsidR="00BE744F" w:rsidRPr="00D8667C" w14:paraId="1EFD4EDC" w14:textId="77777777" w:rsidTr="00BE744F">
        <w:trPr>
          <w:cantSplit/>
          <w:jc w:val="center"/>
        </w:trPr>
        <w:tc>
          <w:tcPr>
            <w:tcW w:w="3192" w:type="dxa"/>
            <w:tcBorders>
              <w:top w:val="single" w:sz="4" w:space="0" w:color="auto"/>
              <w:left w:val="nil"/>
              <w:bottom w:val="nil"/>
              <w:right w:val="nil"/>
            </w:tcBorders>
          </w:tcPr>
          <w:p w14:paraId="714B86F4" w14:textId="77777777" w:rsidR="00BE744F" w:rsidRDefault="00BE744F" w:rsidP="00381345">
            <w:pPr>
              <w:widowControl/>
            </w:pPr>
          </w:p>
          <w:p w14:paraId="798531F4" w14:textId="77777777" w:rsidR="00BE744F" w:rsidRDefault="00BE744F" w:rsidP="00381345">
            <w:pPr>
              <w:widowControl/>
            </w:pPr>
          </w:p>
          <w:p w14:paraId="05DA4C77" w14:textId="77777777" w:rsidR="00BE744F" w:rsidRDefault="00BE744F" w:rsidP="00381345">
            <w:pPr>
              <w:widowControl/>
            </w:pPr>
          </w:p>
          <w:p w14:paraId="7BAFE0B7" w14:textId="77777777" w:rsidR="00BE744F" w:rsidRPr="00112790" w:rsidRDefault="00BE744F" w:rsidP="00381345">
            <w:pPr>
              <w:widowControl/>
            </w:pPr>
          </w:p>
        </w:tc>
        <w:tc>
          <w:tcPr>
            <w:tcW w:w="3192" w:type="dxa"/>
            <w:tcBorders>
              <w:top w:val="single" w:sz="4" w:space="0" w:color="auto"/>
              <w:left w:val="nil"/>
              <w:bottom w:val="nil"/>
              <w:right w:val="nil"/>
            </w:tcBorders>
          </w:tcPr>
          <w:p w14:paraId="254CD274" w14:textId="77777777" w:rsidR="00BE744F" w:rsidRPr="008851F4" w:rsidRDefault="00BE744F" w:rsidP="00381345">
            <w:pPr>
              <w:widowControl/>
            </w:pPr>
          </w:p>
        </w:tc>
        <w:tc>
          <w:tcPr>
            <w:tcW w:w="3192" w:type="dxa"/>
            <w:tcBorders>
              <w:top w:val="single" w:sz="4" w:space="0" w:color="auto"/>
              <w:left w:val="nil"/>
              <w:bottom w:val="nil"/>
              <w:right w:val="nil"/>
            </w:tcBorders>
          </w:tcPr>
          <w:p w14:paraId="0F327D4B" w14:textId="77777777" w:rsidR="00BE744F" w:rsidRDefault="00BE744F" w:rsidP="00381345">
            <w:pPr>
              <w:widowControl/>
            </w:pPr>
          </w:p>
        </w:tc>
      </w:tr>
      <w:tr w:rsidR="008D0E84" w:rsidRPr="00112790" w14:paraId="7A82FCA8" w14:textId="77777777" w:rsidTr="00BE744F">
        <w:trPr>
          <w:cantSplit/>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381345">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381345">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381345">
            <w:pPr>
              <w:widowControl/>
            </w:pPr>
          </w:p>
        </w:tc>
      </w:tr>
      <w:tr w:rsidR="008D0E84" w:rsidRPr="00D8667C" w14:paraId="2F008DC7" w14:textId="77777777" w:rsidTr="00BE744F">
        <w:trPr>
          <w:cantSplit/>
          <w:jc w:val="center"/>
        </w:trPr>
        <w:tc>
          <w:tcPr>
            <w:tcW w:w="3192" w:type="dxa"/>
            <w:tcBorders>
              <w:bottom w:val="single" w:sz="4" w:space="0" w:color="auto"/>
            </w:tcBorders>
          </w:tcPr>
          <w:p w14:paraId="0E23A4EE" w14:textId="77777777" w:rsidR="008D0E84" w:rsidRPr="00112790" w:rsidRDefault="008D0E84" w:rsidP="00A3651E">
            <w:pPr>
              <w:pStyle w:val="ListParagraph"/>
              <w:numPr>
                <w:ilvl w:val="0"/>
                <w:numId w:val="137"/>
              </w:numPr>
              <w:ind w:left="216" w:hanging="216"/>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A3651E">
            <w:pPr>
              <w:pStyle w:val="ListParagraph"/>
              <w:numPr>
                <w:ilvl w:val="0"/>
                <w:numId w:val="137"/>
              </w:numPr>
              <w:ind w:left="216" w:hanging="216"/>
            </w:pPr>
            <w:r>
              <w:t>One of the nation’s</w:t>
            </w:r>
            <w:r w:rsidRPr="007E46B3">
              <w:t xml:space="preserve"> </w:t>
            </w:r>
            <w:r>
              <w:t>largest and oldest nonprofit theatres</w:t>
            </w:r>
          </w:p>
          <w:p w14:paraId="72DC309C" w14:textId="77777777" w:rsidR="008D0E84" w:rsidRPr="00112790" w:rsidRDefault="008D0E84" w:rsidP="00A3651E">
            <w:pPr>
              <w:pStyle w:val="ListParagraph"/>
              <w:numPr>
                <w:ilvl w:val="0"/>
                <w:numId w:val="137"/>
              </w:numPr>
              <w:ind w:left="216" w:hanging="216"/>
            </w:pPr>
            <w:r>
              <w:t>National and international recognition</w:t>
            </w:r>
          </w:p>
        </w:tc>
        <w:tc>
          <w:tcPr>
            <w:tcW w:w="3192" w:type="dxa"/>
            <w:tcBorders>
              <w:bottom w:val="single" w:sz="4" w:space="0" w:color="auto"/>
            </w:tcBorders>
          </w:tcPr>
          <w:p w14:paraId="0441D2D4" w14:textId="77777777" w:rsidR="008D0E84" w:rsidRPr="00112790" w:rsidRDefault="008D0E84" w:rsidP="00A3651E">
            <w:pPr>
              <w:pStyle w:val="ListParagraph"/>
              <w:numPr>
                <w:ilvl w:val="0"/>
                <w:numId w:val="137"/>
              </w:numPr>
              <w:ind w:left="216" w:hanging="216"/>
            </w:pPr>
            <w:r w:rsidRPr="004D63F5">
              <w:t>Texas’s largest nonprofit theatre</w:t>
            </w:r>
          </w:p>
          <w:p w14:paraId="6C41AFC2" w14:textId="77777777" w:rsidR="008D0E84" w:rsidRPr="00112790" w:rsidRDefault="008D0E84" w:rsidP="00A3651E">
            <w:pPr>
              <w:pStyle w:val="ListParagraph"/>
              <w:numPr>
                <w:ilvl w:val="0"/>
                <w:numId w:val="137"/>
              </w:numPr>
              <w:ind w:left="216" w:hanging="216"/>
            </w:pPr>
            <w:r>
              <w:t>Revenue generating education programs</w:t>
            </w:r>
          </w:p>
        </w:tc>
      </w:tr>
      <w:tr w:rsidR="008D0E84" w:rsidRPr="00112790" w14:paraId="35F08D76" w14:textId="77777777" w:rsidTr="00BE744F">
        <w:trPr>
          <w:cantSplit/>
          <w:jc w:val="center"/>
        </w:trPr>
        <w:tc>
          <w:tcPr>
            <w:tcW w:w="3192" w:type="dxa"/>
            <w:tcBorders>
              <w:right w:val="nil"/>
            </w:tcBorders>
            <w:shd w:val="clear" w:color="auto" w:fill="D9D9D9" w:themeFill="background1" w:themeFillShade="D9"/>
          </w:tcPr>
          <w:p w14:paraId="67B410CE" w14:textId="77777777" w:rsidR="008D0E84" w:rsidRPr="00112790" w:rsidRDefault="008D0E84" w:rsidP="00381345">
            <w:pPr>
              <w:widowControl/>
            </w:pPr>
            <w:bookmarkStart w:id="181"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381345">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381345">
            <w:pPr>
              <w:widowControl/>
            </w:pPr>
          </w:p>
        </w:tc>
      </w:tr>
      <w:tr w:rsidR="008D0E84" w:rsidRPr="00D8667C" w14:paraId="0D88A0BA" w14:textId="77777777" w:rsidTr="00BE744F">
        <w:trPr>
          <w:cantSplit/>
          <w:trHeight w:val="116"/>
          <w:jc w:val="center"/>
        </w:trPr>
        <w:tc>
          <w:tcPr>
            <w:tcW w:w="3192" w:type="dxa"/>
          </w:tcPr>
          <w:p w14:paraId="686FABC0" w14:textId="77777777" w:rsidR="008D0E84" w:rsidRPr="00112790" w:rsidRDefault="008D0E84" w:rsidP="00381345">
            <w:pPr>
              <w:widowControl/>
              <w:jc w:val="right"/>
            </w:pPr>
            <w:r w:rsidRPr="008851F4">
              <w:t xml:space="preserve">Revenue: 1,360,995  </w:t>
            </w:r>
          </w:p>
        </w:tc>
        <w:tc>
          <w:tcPr>
            <w:tcW w:w="3192" w:type="dxa"/>
          </w:tcPr>
          <w:p w14:paraId="1F1CD452" w14:textId="77777777" w:rsidR="008D0E84" w:rsidRPr="00112790" w:rsidRDefault="008D0E84" w:rsidP="00381345">
            <w:pPr>
              <w:widowControl/>
              <w:jc w:val="right"/>
            </w:pPr>
            <w:r w:rsidRPr="008851F4">
              <w:t>Revenue: 23,291,558</w:t>
            </w:r>
          </w:p>
        </w:tc>
        <w:tc>
          <w:tcPr>
            <w:tcW w:w="3192" w:type="dxa"/>
          </w:tcPr>
          <w:p w14:paraId="300A1306" w14:textId="77777777" w:rsidR="008D0E84" w:rsidRPr="00112790" w:rsidRDefault="008D0E84" w:rsidP="00381345">
            <w:pPr>
              <w:widowControl/>
              <w:jc w:val="right"/>
            </w:pPr>
            <w:r w:rsidRPr="008851F4">
              <w:t>Revenue:</w:t>
            </w:r>
            <w:r>
              <w:t xml:space="preserve"> 15,388,217</w:t>
            </w:r>
          </w:p>
        </w:tc>
      </w:tr>
      <w:tr w:rsidR="008D0E84" w:rsidRPr="00D8667C" w14:paraId="567101C8" w14:textId="77777777" w:rsidTr="00BE744F">
        <w:trPr>
          <w:cantSplit/>
          <w:jc w:val="center"/>
        </w:trPr>
        <w:tc>
          <w:tcPr>
            <w:tcW w:w="3192" w:type="dxa"/>
          </w:tcPr>
          <w:p w14:paraId="4D8AC75A" w14:textId="77777777" w:rsidR="008D0E84" w:rsidRPr="00112790" w:rsidRDefault="008D0E84" w:rsidP="00381345">
            <w:pPr>
              <w:widowControl/>
              <w:jc w:val="right"/>
            </w:pPr>
            <w:r w:rsidRPr="008851F4">
              <w:t>Expenses: 1,371,786</w:t>
            </w:r>
          </w:p>
        </w:tc>
        <w:tc>
          <w:tcPr>
            <w:tcW w:w="3192" w:type="dxa"/>
          </w:tcPr>
          <w:p w14:paraId="600EA1FB" w14:textId="77777777" w:rsidR="008D0E84" w:rsidRPr="00112790" w:rsidRDefault="008D0E84" w:rsidP="00381345">
            <w:pPr>
              <w:widowControl/>
              <w:jc w:val="right"/>
            </w:pPr>
            <w:r w:rsidRPr="008851F4">
              <w:t xml:space="preserve">Expenses: 23,107,444 </w:t>
            </w:r>
          </w:p>
        </w:tc>
        <w:tc>
          <w:tcPr>
            <w:tcW w:w="3192" w:type="dxa"/>
          </w:tcPr>
          <w:p w14:paraId="2C6915AB" w14:textId="77777777" w:rsidR="008D0E84" w:rsidRPr="00112790" w:rsidRDefault="008D0E84" w:rsidP="00381345">
            <w:pPr>
              <w:widowControl/>
              <w:jc w:val="right"/>
            </w:pPr>
            <w:r w:rsidRPr="008851F4">
              <w:t>Expenses:</w:t>
            </w:r>
            <w:r>
              <w:t xml:space="preserve"> 15,338,000 </w:t>
            </w:r>
          </w:p>
        </w:tc>
      </w:tr>
      <w:tr w:rsidR="008D0E84" w:rsidRPr="00D8667C" w14:paraId="6B299F8D" w14:textId="77777777" w:rsidTr="00BE744F">
        <w:trPr>
          <w:cantSplit/>
          <w:jc w:val="center"/>
        </w:trPr>
        <w:tc>
          <w:tcPr>
            <w:tcW w:w="3192" w:type="dxa"/>
          </w:tcPr>
          <w:p w14:paraId="485E4C7E" w14:textId="77777777" w:rsidR="008D0E84" w:rsidRPr="00112790" w:rsidRDefault="008D0E84" w:rsidP="00381345">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381345">
            <w:pPr>
              <w:widowControl/>
              <w:jc w:val="right"/>
            </w:pPr>
            <w:r w:rsidRPr="008851F4">
              <w:t xml:space="preserve">Net Revenue: 184,114 </w:t>
            </w:r>
          </w:p>
        </w:tc>
        <w:tc>
          <w:tcPr>
            <w:tcW w:w="3192" w:type="dxa"/>
          </w:tcPr>
          <w:p w14:paraId="500BAE46" w14:textId="77777777" w:rsidR="008D0E84" w:rsidRPr="00112790" w:rsidRDefault="008D0E84" w:rsidP="00381345">
            <w:pPr>
              <w:widowControl/>
              <w:jc w:val="right"/>
            </w:pPr>
            <w:r w:rsidRPr="008851F4">
              <w:t>Net Revenue:</w:t>
            </w:r>
            <w:r>
              <w:t xml:space="preserve"> 49,417 </w:t>
            </w:r>
          </w:p>
        </w:tc>
      </w:tr>
      <w:tr w:rsidR="008D0E84" w:rsidRPr="00D8667C" w14:paraId="461180D9" w14:textId="77777777" w:rsidTr="00BE744F">
        <w:trPr>
          <w:cantSplit/>
          <w:jc w:val="center"/>
        </w:trPr>
        <w:tc>
          <w:tcPr>
            <w:tcW w:w="3192" w:type="dxa"/>
          </w:tcPr>
          <w:p w14:paraId="36DAC22F" w14:textId="77777777" w:rsidR="008D0E84" w:rsidRPr="00112790" w:rsidRDefault="008D0E84" w:rsidP="00381345">
            <w:pPr>
              <w:widowControl/>
              <w:jc w:val="right"/>
            </w:pPr>
            <w:r w:rsidRPr="008851F4">
              <w:t>Net Assets: 632,951</w:t>
            </w:r>
          </w:p>
        </w:tc>
        <w:tc>
          <w:tcPr>
            <w:tcW w:w="3192" w:type="dxa"/>
          </w:tcPr>
          <w:p w14:paraId="01585687" w14:textId="77777777" w:rsidR="008D0E84" w:rsidRPr="00112790" w:rsidRDefault="008D0E84" w:rsidP="00381345">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381345">
            <w:pPr>
              <w:widowControl/>
              <w:jc w:val="right"/>
            </w:pPr>
            <w:r w:rsidRPr="008851F4">
              <w:t>Net Assets:</w:t>
            </w:r>
            <w:r>
              <w:t xml:space="preserve"> 43,375,356</w:t>
            </w:r>
          </w:p>
        </w:tc>
      </w:tr>
    </w:tbl>
    <w:p w14:paraId="434BDF23" w14:textId="77777777" w:rsidR="008D0E84" w:rsidRPr="00112790" w:rsidRDefault="008D0E84" w:rsidP="00381345">
      <w:pPr>
        <w:widowControl/>
      </w:pPr>
    </w:p>
    <w:p w14:paraId="50BC255E" w14:textId="77777777" w:rsidR="008D0E84" w:rsidRPr="00112790" w:rsidRDefault="008D0E84" w:rsidP="00381345">
      <w:pPr>
        <w:pStyle w:val="Heading5"/>
        <w:widowControl/>
      </w:pPr>
      <w:r>
        <w:t>Possible Ideas</w:t>
      </w:r>
      <w:bookmarkEnd w:id="181"/>
    </w:p>
    <w:p w14:paraId="5CF27751" w14:textId="77777777" w:rsidR="008D0E84" w:rsidRDefault="008D0E84" w:rsidP="00381345">
      <w:pPr>
        <w:widowControl/>
      </w:pPr>
    </w:p>
    <w:p w14:paraId="5CD8350B" w14:textId="4BE5B05A" w:rsidR="008D0E84" w:rsidRPr="00112790" w:rsidRDefault="008D0E84" w:rsidP="00381345">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381345">
      <w:pPr>
        <w:widowControl/>
      </w:pPr>
    </w:p>
    <w:p w14:paraId="260B24F8" w14:textId="45AB3BE5" w:rsidR="008D0E84" w:rsidRPr="00112790" w:rsidRDefault="008D0E84" w:rsidP="00381345">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381345">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A3651E">
            <w:pPr>
              <w:pStyle w:val="ListParagraph"/>
              <w:widowControl/>
              <w:numPr>
                <w:ilvl w:val="0"/>
                <w:numId w:val="78"/>
              </w:numPr>
              <w:ind w:left="216" w:hanging="216"/>
            </w:pPr>
            <w:r>
              <w:t>Increase season of work</w:t>
            </w:r>
          </w:p>
          <w:p w14:paraId="28A96A08" w14:textId="77777777" w:rsidR="008D0E84" w:rsidRPr="00112790" w:rsidRDefault="008D0E84" w:rsidP="00A3651E">
            <w:pPr>
              <w:pStyle w:val="ListParagraph"/>
              <w:widowControl/>
              <w:numPr>
                <w:ilvl w:val="0"/>
                <w:numId w:val="78"/>
              </w:numPr>
              <w:ind w:left="216" w:hanging="216"/>
            </w:pPr>
            <w:r>
              <w:t>Raise endowment funds</w:t>
            </w:r>
          </w:p>
          <w:p w14:paraId="065573B3" w14:textId="77777777" w:rsidR="008D0E84" w:rsidRPr="00112790" w:rsidRDefault="008D0E84" w:rsidP="00A3651E">
            <w:pPr>
              <w:pStyle w:val="ListParagraph"/>
              <w:widowControl/>
              <w:numPr>
                <w:ilvl w:val="0"/>
                <w:numId w:val="78"/>
              </w:numPr>
              <w:ind w:left="216" w:hanging="216"/>
            </w:pPr>
            <w:r>
              <w:t>Create a festival</w:t>
            </w:r>
          </w:p>
        </w:tc>
        <w:tc>
          <w:tcPr>
            <w:tcW w:w="4675" w:type="dxa"/>
          </w:tcPr>
          <w:p w14:paraId="174455BF" w14:textId="77777777" w:rsidR="008D0E84" w:rsidRPr="00112790" w:rsidRDefault="008D0E84" w:rsidP="00A3651E">
            <w:pPr>
              <w:pStyle w:val="ListParagraph"/>
              <w:widowControl/>
              <w:numPr>
                <w:ilvl w:val="0"/>
                <w:numId w:val="78"/>
              </w:numPr>
              <w:ind w:left="216" w:hanging="216"/>
            </w:pPr>
            <w:r>
              <w:t>Have teachers, students, subscribers and donors write entries for a monthly blog</w:t>
            </w:r>
          </w:p>
          <w:p w14:paraId="339A514F" w14:textId="77777777" w:rsidR="008D0E84" w:rsidRPr="00112790" w:rsidRDefault="008D0E84" w:rsidP="00A3651E">
            <w:pPr>
              <w:pStyle w:val="ListParagraph"/>
              <w:widowControl/>
              <w:numPr>
                <w:ilvl w:val="0"/>
                <w:numId w:val="78"/>
              </w:numPr>
              <w:ind w:left="216" w:hanging="216"/>
            </w:pPr>
            <w:r>
              <w:t>Start a theatre camp</w:t>
            </w:r>
          </w:p>
        </w:tc>
      </w:tr>
    </w:tbl>
    <w:p w14:paraId="7F2CFD6C" w14:textId="77777777" w:rsidR="008D0E84" w:rsidRPr="00112790" w:rsidRDefault="008D0E84" w:rsidP="00381345">
      <w:pPr>
        <w:pStyle w:val="Heading4"/>
        <w:widowControl/>
      </w:pPr>
    </w:p>
    <w:p w14:paraId="2B18CDAE" w14:textId="77777777" w:rsidR="00FF19B8" w:rsidRPr="00112790" w:rsidRDefault="00FF19B8" w:rsidP="00381345">
      <w:pPr>
        <w:pStyle w:val="Heading4"/>
        <w:widowControl/>
      </w:pPr>
      <w:bookmarkStart w:id="182" w:name="_Toc394304599"/>
      <w:bookmarkStart w:id="183" w:name="_Toc444854713"/>
      <w:bookmarkStart w:id="184" w:name="_Toc470527353"/>
      <w:bookmarkEnd w:id="177"/>
      <w:bookmarkEnd w:id="178"/>
      <w:r w:rsidRPr="00B55C65">
        <w:t>Stop Fix</w:t>
      </w:r>
      <w:bookmarkEnd w:id="182"/>
      <w:bookmarkEnd w:id="183"/>
      <w:bookmarkEnd w:id="184"/>
    </w:p>
    <w:p w14:paraId="71975A22" w14:textId="77777777" w:rsidR="00FF19B8" w:rsidRDefault="00FF19B8" w:rsidP="00381345">
      <w:pPr>
        <w:widowControl/>
      </w:pPr>
    </w:p>
    <w:p w14:paraId="5669C6F5" w14:textId="1E8A56F8" w:rsidR="00FF19B8" w:rsidRPr="00112790" w:rsidRDefault="001C1EEE" w:rsidP="00381345">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381345">
      <w:pPr>
        <w:widowControl/>
      </w:pPr>
    </w:p>
    <w:p w14:paraId="0230717D" w14:textId="7AE66648" w:rsidR="00FF19B8" w:rsidRPr="00112790" w:rsidRDefault="00FF19B8" w:rsidP="00381345">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381345">
      <w:pPr>
        <w:widowControl/>
      </w:pPr>
    </w:p>
    <w:p w14:paraId="6B15BD1E" w14:textId="77777777" w:rsidR="00FF19B8" w:rsidRPr="00112790" w:rsidRDefault="00FF19B8" w:rsidP="00381345">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381345">
      <w:pPr>
        <w:widowControl/>
      </w:pPr>
    </w:p>
    <w:p w14:paraId="2C75E40E" w14:textId="16C05D33" w:rsidR="00FF19B8" w:rsidRPr="00112790" w:rsidRDefault="00FF19B8" w:rsidP="00381345">
      <w:pPr>
        <w:widowControl/>
      </w:pPr>
      <w:r w:rsidRPr="00C64297">
        <w:lastRenderedPageBreak/>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47"/>
      </w:r>
      <w:r w:rsidRPr="00C64297">
        <w:t xml:space="preserve"> </w:t>
      </w:r>
    </w:p>
    <w:p w14:paraId="41BAAD13" w14:textId="77777777" w:rsidR="00FF19B8" w:rsidRDefault="00FF19B8" w:rsidP="00381345">
      <w:pPr>
        <w:widowControl/>
      </w:pPr>
    </w:p>
    <w:p w14:paraId="318E9063" w14:textId="4C757AB8" w:rsidR="00FF19B8" w:rsidRPr="00112790" w:rsidRDefault="00FF19B8" w:rsidP="00381345">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381345">
      <w:pPr>
        <w:widowControl/>
      </w:pPr>
    </w:p>
    <w:p w14:paraId="29BB3047" w14:textId="3C37277C" w:rsidR="00FF19B8" w:rsidRPr="00112790" w:rsidRDefault="00FF19B8" w:rsidP="00381345">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48"/>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381345">
      <w:pPr>
        <w:widowControl/>
      </w:pPr>
    </w:p>
    <w:p w14:paraId="31A1FFB2" w14:textId="2AF28D26" w:rsidR="00FF19B8" w:rsidRPr="00112790" w:rsidRDefault="00FF19B8" w:rsidP="00381345">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49"/>
      </w:r>
    </w:p>
    <w:p w14:paraId="2EDB101B" w14:textId="77777777" w:rsidR="00FF19B8" w:rsidRDefault="00FF19B8" w:rsidP="00381345">
      <w:pPr>
        <w:widowControl/>
      </w:pPr>
    </w:p>
    <w:p w14:paraId="25059761" w14:textId="77777777" w:rsidR="00FF19B8" w:rsidRPr="00112790" w:rsidRDefault="00FF19B8" w:rsidP="00381345">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0"/>
      </w:r>
    </w:p>
    <w:p w14:paraId="628D2739" w14:textId="77777777" w:rsidR="00A34E81" w:rsidRDefault="00A34E81"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381345">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381345">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381345">
            <w:pPr>
              <w:widowControl/>
              <w:jc w:val="center"/>
            </w:pPr>
          </w:p>
        </w:tc>
        <w:tc>
          <w:tcPr>
            <w:tcW w:w="3265" w:type="dxa"/>
            <w:shd w:val="clear" w:color="auto" w:fill="D9D9D9" w:themeFill="background1" w:themeFillShade="D9"/>
          </w:tcPr>
          <w:p w14:paraId="5777670E" w14:textId="14825FB8" w:rsidR="00FF19B8" w:rsidRPr="00112790" w:rsidRDefault="00FF19B8" w:rsidP="00381345">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381345">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381345">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381345">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381345">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381345">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381345">
            <w:pPr>
              <w:widowControl/>
              <w:jc w:val="center"/>
            </w:pPr>
          </w:p>
        </w:tc>
        <w:tc>
          <w:tcPr>
            <w:tcW w:w="1350" w:type="dxa"/>
            <w:vAlign w:val="center"/>
          </w:tcPr>
          <w:p w14:paraId="2C558E5A" w14:textId="77777777" w:rsidR="00FF19B8" w:rsidRPr="00112790" w:rsidRDefault="00FF19B8" w:rsidP="00381345">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381345">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381345">
            <w:pPr>
              <w:widowControl/>
              <w:jc w:val="center"/>
            </w:pPr>
            <w:r w:rsidRPr="00C64297">
              <w:t>“Cash Cows”</w:t>
            </w:r>
          </w:p>
        </w:tc>
      </w:tr>
    </w:tbl>
    <w:p w14:paraId="0100A178" w14:textId="77777777" w:rsidR="00FF19B8" w:rsidRPr="00112790" w:rsidRDefault="00FF19B8" w:rsidP="00381345">
      <w:pPr>
        <w:widowControl/>
      </w:pPr>
    </w:p>
    <w:p w14:paraId="103F2C13" w14:textId="6946E141" w:rsidR="00FF19B8" w:rsidRPr="00112790" w:rsidRDefault="00FF19B8" w:rsidP="00381345">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1"/>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77777777" w:rsidR="0091242E" w:rsidRPr="00112790" w:rsidRDefault="0091242E" w:rsidP="00285003">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285003">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285003">
            <w:pPr>
              <w:widowControl/>
              <w:jc w:val="center"/>
            </w:pPr>
          </w:p>
        </w:tc>
        <w:tc>
          <w:tcPr>
            <w:tcW w:w="3265" w:type="dxa"/>
            <w:shd w:val="clear" w:color="auto" w:fill="D9D9D9" w:themeFill="background1" w:themeFillShade="D9"/>
          </w:tcPr>
          <w:p w14:paraId="2FB5DF08" w14:textId="77777777" w:rsidR="0091242E" w:rsidRPr="00112790" w:rsidRDefault="0091242E" w:rsidP="00285003">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285003">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91242E">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91242E">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91242E">
            <w:pPr>
              <w:widowControl/>
              <w:jc w:val="center"/>
            </w:pPr>
            <w:r w:rsidRPr="00B94CBC">
              <w:t>Sustaining</w:t>
            </w:r>
          </w:p>
          <w:p w14:paraId="5A6BE676" w14:textId="089EE37B" w:rsidR="0091242E" w:rsidRPr="00112790" w:rsidRDefault="0091242E" w:rsidP="0091242E">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91242E">
            <w:pPr>
              <w:widowControl/>
              <w:jc w:val="center"/>
            </w:pPr>
            <w:r w:rsidRPr="00B94CBC">
              <w:t>Beneficial</w:t>
            </w:r>
          </w:p>
          <w:p w14:paraId="78751847" w14:textId="4C881311" w:rsidR="0091242E" w:rsidRPr="00112790" w:rsidRDefault="0091242E" w:rsidP="0091242E">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91242E">
            <w:pPr>
              <w:widowControl/>
              <w:jc w:val="center"/>
            </w:pPr>
          </w:p>
        </w:tc>
        <w:tc>
          <w:tcPr>
            <w:tcW w:w="1350" w:type="dxa"/>
            <w:vAlign w:val="center"/>
          </w:tcPr>
          <w:p w14:paraId="22A88944" w14:textId="72E0B50B" w:rsidR="0091242E" w:rsidRPr="00112790" w:rsidRDefault="0091242E" w:rsidP="0091242E">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91242E">
            <w:pPr>
              <w:widowControl/>
              <w:jc w:val="center"/>
            </w:pPr>
            <w:r w:rsidRPr="00B94CBC">
              <w:t>Detrimental</w:t>
            </w:r>
          </w:p>
          <w:p w14:paraId="36A6C01C" w14:textId="5616DBF6" w:rsidR="0091242E" w:rsidRPr="00112790" w:rsidRDefault="0091242E" w:rsidP="0091242E">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91242E">
            <w:pPr>
              <w:widowControl/>
              <w:jc w:val="center"/>
            </w:pPr>
            <w:r w:rsidRPr="00B94CBC">
              <w:t>Worthwhile</w:t>
            </w:r>
          </w:p>
          <w:p w14:paraId="3624B3CF" w14:textId="029C82FF" w:rsidR="0091242E" w:rsidRPr="00112790" w:rsidRDefault="0091242E" w:rsidP="0091242E">
            <w:pPr>
              <w:widowControl/>
              <w:jc w:val="center"/>
            </w:pPr>
            <w:r w:rsidRPr="00B94CBC">
              <w:t>(Satisfying, good for society)</w:t>
            </w:r>
          </w:p>
        </w:tc>
      </w:tr>
    </w:tbl>
    <w:p w14:paraId="1A2DBF42" w14:textId="77777777" w:rsidR="00FF19B8" w:rsidRPr="00112790" w:rsidRDefault="00FF19B8" w:rsidP="00381345">
      <w:pPr>
        <w:widowControl/>
      </w:pPr>
    </w:p>
    <w:p w14:paraId="680F0D2F" w14:textId="573728CC" w:rsidR="00FF19B8" w:rsidRPr="00112790" w:rsidRDefault="00FF19B8" w:rsidP="00381345">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52"/>
      </w:r>
    </w:p>
    <w:p w14:paraId="2479A57C" w14:textId="77777777" w:rsidR="00FF19B8" w:rsidRDefault="00FF19B8" w:rsidP="00381345">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018243A8" w:rsidR="00FF19B8" w:rsidRPr="00112790" w:rsidRDefault="00FF19B8" w:rsidP="00381345">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381345">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381345">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381345">
            <w:pPr>
              <w:widowControl/>
              <w:jc w:val="center"/>
            </w:pPr>
            <w:r w:rsidRPr="00C8215B">
              <w:t>High</w:t>
            </w:r>
          </w:p>
        </w:tc>
        <w:tc>
          <w:tcPr>
            <w:tcW w:w="4354" w:type="dxa"/>
            <w:gridSpan w:val="2"/>
            <w:shd w:val="clear" w:color="auto" w:fill="auto"/>
          </w:tcPr>
          <w:p w14:paraId="1DC363B3" w14:textId="77777777" w:rsidR="00FF19B8" w:rsidRPr="00112790" w:rsidRDefault="00FF19B8" w:rsidP="00381345">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381345">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381345">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381345">
            <w:pPr>
              <w:widowControl/>
            </w:pPr>
          </w:p>
        </w:tc>
        <w:tc>
          <w:tcPr>
            <w:tcW w:w="1672" w:type="dxa"/>
            <w:tcBorders>
              <w:left w:val="single" w:sz="4" w:space="0" w:color="auto"/>
            </w:tcBorders>
            <w:shd w:val="clear" w:color="auto" w:fill="auto"/>
          </w:tcPr>
          <w:p w14:paraId="42FC4F4B" w14:textId="77777777" w:rsidR="00FF19B8" w:rsidRPr="00112790" w:rsidRDefault="00FF19B8" w:rsidP="00381345">
            <w:pPr>
              <w:widowControl/>
              <w:jc w:val="center"/>
            </w:pPr>
            <w:r w:rsidRPr="00C8215B">
              <w:t>High</w:t>
            </w:r>
          </w:p>
        </w:tc>
        <w:tc>
          <w:tcPr>
            <w:tcW w:w="2175" w:type="dxa"/>
            <w:shd w:val="clear" w:color="auto" w:fill="auto"/>
          </w:tcPr>
          <w:p w14:paraId="647AC1B1" w14:textId="77777777" w:rsidR="00FF19B8" w:rsidRPr="00112790" w:rsidRDefault="00FF19B8" w:rsidP="00381345">
            <w:pPr>
              <w:widowControl/>
              <w:jc w:val="center"/>
            </w:pPr>
            <w:r w:rsidRPr="00C8215B">
              <w:t>Low</w:t>
            </w:r>
          </w:p>
        </w:tc>
        <w:tc>
          <w:tcPr>
            <w:tcW w:w="2173" w:type="dxa"/>
            <w:shd w:val="clear" w:color="auto" w:fill="auto"/>
          </w:tcPr>
          <w:p w14:paraId="54658E26" w14:textId="77777777" w:rsidR="00FF19B8" w:rsidRPr="00112790" w:rsidRDefault="00FF19B8" w:rsidP="00381345">
            <w:pPr>
              <w:widowControl/>
              <w:jc w:val="center"/>
            </w:pPr>
            <w:r w:rsidRPr="00C8215B">
              <w:t>High</w:t>
            </w:r>
          </w:p>
        </w:tc>
        <w:tc>
          <w:tcPr>
            <w:tcW w:w="2181" w:type="dxa"/>
            <w:shd w:val="clear" w:color="auto" w:fill="auto"/>
          </w:tcPr>
          <w:p w14:paraId="570B2264" w14:textId="77777777" w:rsidR="00FF19B8" w:rsidRPr="00112790" w:rsidRDefault="00FF19B8" w:rsidP="00381345">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381345">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381345">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381345">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381345">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381345">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381345">
            <w:pPr>
              <w:widowControl/>
              <w:jc w:val="center"/>
            </w:pPr>
            <w:r>
              <w:t xml:space="preserve">3. </w:t>
            </w:r>
            <w:r w:rsidR="00CF55C7">
              <w:t xml:space="preserve">Weak </w:t>
            </w:r>
            <w:r w:rsidR="00FF19B8" w:rsidRPr="00C8215B">
              <w:t>Competitive</w:t>
            </w:r>
          </w:p>
          <w:p w14:paraId="1BFA76BD" w14:textId="77777777" w:rsidR="00FF19B8" w:rsidRPr="00112790" w:rsidRDefault="00FF19B8" w:rsidP="00381345">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381345">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381345">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381345">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381345">
            <w:pPr>
              <w:widowControl/>
              <w:jc w:val="center"/>
            </w:pPr>
            <w:r w:rsidRPr="009C0842">
              <w:t xml:space="preserve">Joint Venture –  </w:t>
            </w:r>
            <w:r w:rsidRPr="009C0842">
              <w:br/>
              <w:t>Foreign Aid</w:t>
            </w:r>
          </w:p>
        </w:tc>
      </w:tr>
    </w:tbl>
    <w:p w14:paraId="4502A911" w14:textId="77777777" w:rsidR="00FF19B8" w:rsidRPr="00112790" w:rsidRDefault="00FF19B8" w:rsidP="00381345">
      <w:pPr>
        <w:widowControl/>
      </w:pPr>
    </w:p>
    <w:p w14:paraId="121CD249" w14:textId="6F4E7634" w:rsidR="00FF19B8" w:rsidRPr="00112790" w:rsidRDefault="00FF19B8" w:rsidP="00381345">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53"/>
      </w:r>
      <w:r w:rsidRPr="00C64297">
        <w:t xml:space="preserve"> </w:t>
      </w:r>
    </w:p>
    <w:p w14:paraId="76BBFD94" w14:textId="77777777" w:rsidR="00FF19B8" w:rsidRDefault="00FF19B8" w:rsidP="00381345">
      <w:pPr>
        <w:widowControl/>
      </w:pPr>
    </w:p>
    <w:p w14:paraId="24FC0669" w14:textId="77777777" w:rsidR="00FF19B8" w:rsidRPr="00112790" w:rsidRDefault="00FF19B8" w:rsidP="00381345">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381345">
      <w:pPr>
        <w:widowControl/>
      </w:pPr>
    </w:p>
    <w:p w14:paraId="44FC037F" w14:textId="77777777" w:rsidR="00A8443C" w:rsidRPr="00112790" w:rsidRDefault="00FF19B8" w:rsidP="00381345">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54"/>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381345">
      <w:pPr>
        <w:widowControl/>
      </w:pPr>
    </w:p>
    <w:p w14:paraId="28254AC4" w14:textId="3560E278" w:rsidR="00FF19B8" w:rsidRPr="00112790" w:rsidRDefault="00FF19B8" w:rsidP="00381345">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55"/>
      </w:r>
    </w:p>
    <w:p w14:paraId="39B218C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13B5A0C8"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381345">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381345">
            <w:pPr>
              <w:widowControl/>
              <w:jc w:val="center"/>
            </w:pPr>
          </w:p>
        </w:tc>
        <w:tc>
          <w:tcPr>
            <w:tcW w:w="4068" w:type="dxa"/>
            <w:gridSpan w:val="2"/>
            <w:tcBorders>
              <w:left w:val="single" w:sz="4" w:space="0" w:color="auto"/>
            </w:tcBorders>
          </w:tcPr>
          <w:p w14:paraId="45527725" w14:textId="77777777" w:rsidR="00FF19B8" w:rsidRPr="00112790" w:rsidRDefault="00FF19B8" w:rsidP="00381345">
            <w:pPr>
              <w:widowControl/>
              <w:jc w:val="center"/>
            </w:pPr>
            <w:r w:rsidRPr="00054604">
              <w:t>High</w:t>
            </w:r>
          </w:p>
        </w:tc>
        <w:tc>
          <w:tcPr>
            <w:tcW w:w="4068" w:type="dxa"/>
            <w:gridSpan w:val="2"/>
          </w:tcPr>
          <w:p w14:paraId="07B195E8" w14:textId="77777777" w:rsidR="00FF19B8" w:rsidRPr="00112790" w:rsidRDefault="00FF19B8" w:rsidP="00381345">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381345">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A3651E">
            <w:pPr>
              <w:pStyle w:val="ListParagraph"/>
              <w:widowControl/>
              <w:numPr>
                <w:ilvl w:val="0"/>
                <w:numId w:val="85"/>
              </w:numPr>
              <w:ind w:left="216" w:hanging="216"/>
              <w:rPr>
                <w:b/>
                <w:bCs/>
              </w:rPr>
            </w:pPr>
            <w:r w:rsidRPr="00112790">
              <w:t>Annual season</w:t>
            </w:r>
          </w:p>
          <w:p w14:paraId="7876C4F9" w14:textId="77777777" w:rsidR="00FF19B8" w:rsidRPr="007C7C3D" w:rsidRDefault="00FF19B8" w:rsidP="00A3651E">
            <w:pPr>
              <w:pStyle w:val="ListParagraph"/>
              <w:widowControl/>
              <w:numPr>
                <w:ilvl w:val="0"/>
                <w:numId w:val="85"/>
              </w:numPr>
              <w:ind w:left="216" w:hanging="216"/>
              <w:rPr>
                <w:b/>
                <w:bCs/>
              </w:rPr>
            </w:pPr>
            <w:r w:rsidRPr="00112790">
              <w:t>Flex Pass Subs</w:t>
            </w:r>
          </w:p>
          <w:p w14:paraId="7F6F70E0" w14:textId="05B0FFCF" w:rsidR="00FF19B8" w:rsidRPr="007C7C3D" w:rsidRDefault="00FF19B8" w:rsidP="00A3651E">
            <w:pPr>
              <w:pStyle w:val="ListParagraph"/>
              <w:widowControl/>
              <w:numPr>
                <w:ilvl w:val="0"/>
                <w:numId w:val="85"/>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A3651E">
            <w:pPr>
              <w:pStyle w:val="ListParagraph"/>
              <w:widowControl/>
              <w:numPr>
                <w:ilvl w:val="0"/>
                <w:numId w:val="85"/>
              </w:numPr>
              <w:ind w:left="216" w:hanging="216"/>
              <w:rPr>
                <w:b/>
                <w:bCs/>
              </w:rPr>
            </w:pPr>
            <w:r w:rsidRPr="00112790">
              <w:t>Lobby Displays</w:t>
            </w:r>
          </w:p>
          <w:p w14:paraId="47D12760" w14:textId="77777777" w:rsidR="00FF19B8" w:rsidRPr="007C7C3D" w:rsidRDefault="00FF19B8" w:rsidP="00A3651E">
            <w:pPr>
              <w:pStyle w:val="ListParagraph"/>
              <w:widowControl/>
              <w:numPr>
                <w:ilvl w:val="0"/>
                <w:numId w:val="85"/>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381345">
            <w:pPr>
              <w:widowControl/>
            </w:pPr>
          </w:p>
        </w:tc>
        <w:tc>
          <w:tcPr>
            <w:tcW w:w="2034" w:type="dxa"/>
            <w:tcBorders>
              <w:left w:val="single" w:sz="4" w:space="0" w:color="auto"/>
            </w:tcBorders>
          </w:tcPr>
          <w:p w14:paraId="66171C38" w14:textId="361DC11F" w:rsidR="00FF19B8" w:rsidRPr="00A17472" w:rsidRDefault="00A17472" w:rsidP="00A3651E">
            <w:pPr>
              <w:pStyle w:val="ListParagraph"/>
              <w:widowControl/>
              <w:numPr>
                <w:ilvl w:val="0"/>
                <w:numId w:val="131"/>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381345">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381345">
            <w:pPr>
              <w:widowControl/>
              <w:jc w:val="center"/>
            </w:pPr>
          </w:p>
        </w:tc>
        <w:tc>
          <w:tcPr>
            <w:tcW w:w="2034" w:type="dxa"/>
            <w:tcBorders>
              <w:bottom w:val="single" w:sz="4" w:space="0" w:color="auto"/>
            </w:tcBorders>
            <w:vAlign w:val="center"/>
          </w:tcPr>
          <w:p w14:paraId="29FF7479"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381345">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381345">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381345">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381345">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381345">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381345">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381345">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381345">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A3651E">
            <w:pPr>
              <w:pStyle w:val="ListParagraph"/>
              <w:widowControl/>
              <w:numPr>
                <w:ilvl w:val="0"/>
                <w:numId w:val="81"/>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A3651E">
            <w:pPr>
              <w:pStyle w:val="ListParagraph"/>
              <w:widowControl/>
              <w:numPr>
                <w:ilvl w:val="0"/>
                <w:numId w:val="81"/>
              </w:numPr>
              <w:ind w:left="216" w:hanging="216"/>
              <w:rPr>
                <w:b/>
                <w:bCs/>
              </w:rPr>
            </w:pPr>
            <w:r w:rsidRPr="00112790">
              <w:t>Flex Pass Subs</w:t>
            </w:r>
          </w:p>
          <w:p w14:paraId="11388804" w14:textId="5BA25862" w:rsidR="00FF19B8" w:rsidRPr="007C7C3D" w:rsidRDefault="00FF19B8" w:rsidP="00A3651E">
            <w:pPr>
              <w:pStyle w:val="ListParagraph"/>
              <w:widowControl/>
              <w:numPr>
                <w:ilvl w:val="0"/>
                <w:numId w:val="81"/>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A3651E">
            <w:pPr>
              <w:pStyle w:val="ListParagraph"/>
              <w:widowControl/>
              <w:numPr>
                <w:ilvl w:val="0"/>
                <w:numId w:val="82"/>
              </w:numPr>
              <w:ind w:left="216" w:hanging="216"/>
              <w:rPr>
                <w:b/>
                <w:bCs/>
              </w:rPr>
            </w:pPr>
            <w:r w:rsidRPr="00112790">
              <w:t>Lobby Displays</w:t>
            </w:r>
          </w:p>
          <w:p w14:paraId="20F58D32" w14:textId="77777777" w:rsidR="00FF19B8" w:rsidRPr="007C7C3D" w:rsidRDefault="00FF19B8" w:rsidP="00A3651E">
            <w:pPr>
              <w:pStyle w:val="ListParagraph"/>
              <w:widowControl/>
              <w:numPr>
                <w:ilvl w:val="0"/>
                <w:numId w:val="82"/>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381345">
            <w:pPr>
              <w:widowControl/>
            </w:pPr>
          </w:p>
        </w:tc>
        <w:tc>
          <w:tcPr>
            <w:tcW w:w="2034" w:type="dxa"/>
            <w:tcBorders>
              <w:top w:val="dashed" w:sz="4" w:space="0" w:color="auto"/>
              <w:bottom w:val="dashed" w:sz="4" w:space="0" w:color="auto"/>
            </w:tcBorders>
          </w:tcPr>
          <w:p w14:paraId="52770FC5" w14:textId="77777777" w:rsidR="00FF19B8" w:rsidRPr="00112790" w:rsidRDefault="00FF19B8" w:rsidP="00A3651E">
            <w:pPr>
              <w:pStyle w:val="ListParagraph"/>
              <w:widowControl/>
              <w:numPr>
                <w:ilvl w:val="0"/>
                <w:numId w:val="83"/>
              </w:numPr>
              <w:ind w:left="216" w:hanging="216"/>
              <w:rPr>
                <w:b/>
                <w:bCs/>
              </w:rPr>
            </w:pPr>
            <w:r w:rsidRPr="00112790">
              <w:t>Company Artists</w:t>
            </w:r>
          </w:p>
          <w:p w14:paraId="3CA4CEBC" w14:textId="77777777" w:rsidR="00FF19B8" w:rsidRPr="006C19E6" w:rsidRDefault="00FF19B8" w:rsidP="00381345">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381345">
            <w:pPr>
              <w:widowControl/>
              <w:jc w:val="center"/>
            </w:pPr>
            <w:r>
              <w:lastRenderedPageBreak/>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381345">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381345">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381345">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381345">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381345">
            <w:pPr>
              <w:widowControl/>
            </w:pPr>
          </w:p>
        </w:tc>
        <w:tc>
          <w:tcPr>
            <w:tcW w:w="2034" w:type="dxa"/>
            <w:tcBorders>
              <w:top w:val="dashed" w:sz="4" w:space="0" w:color="auto"/>
              <w:bottom w:val="single" w:sz="4" w:space="0" w:color="auto"/>
            </w:tcBorders>
          </w:tcPr>
          <w:p w14:paraId="5B7AAD1A" w14:textId="77777777" w:rsidR="00562D52" w:rsidRPr="005E6E8D" w:rsidRDefault="00562D52" w:rsidP="00381345">
            <w:pPr>
              <w:widowControl/>
            </w:pPr>
          </w:p>
        </w:tc>
        <w:tc>
          <w:tcPr>
            <w:tcW w:w="2034" w:type="dxa"/>
            <w:tcBorders>
              <w:top w:val="dashed" w:sz="4" w:space="0" w:color="auto"/>
              <w:bottom w:val="single" w:sz="4" w:space="0" w:color="auto"/>
            </w:tcBorders>
          </w:tcPr>
          <w:p w14:paraId="0C4FA361" w14:textId="7E8F528F" w:rsidR="00562D52" w:rsidRPr="007C7C3D" w:rsidRDefault="00562D52" w:rsidP="00A3651E">
            <w:pPr>
              <w:pStyle w:val="ListParagraph"/>
              <w:widowControl/>
              <w:numPr>
                <w:ilvl w:val="0"/>
                <w:numId w:val="84"/>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A3651E">
            <w:pPr>
              <w:pStyle w:val="ListParagraph"/>
              <w:widowControl/>
              <w:numPr>
                <w:ilvl w:val="0"/>
                <w:numId w:val="84"/>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A3651E">
            <w:pPr>
              <w:pStyle w:val="ListParagraph"/>
              <w:widowControl/>
              <w:numPr>
                <w:ilvl w:val="0"/>
                <w:numId w:val="84"/>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381345">
            <w:pPr>
              <w:widowControl/>
            </w:pPr>
          </w:p>
        </w:tc>
      </w:tr>
    </w:tbl>
    <w:p w14:paraId="1C9E3ABE" w14:textId="77777777" w:rsidR="004920B7" w:rsidRDefault="004920B7" w:rsidP="00381345">
      <w:pPr>
        <w:widowControl/>
      </w:pPr>
      <w:bookmarkStart w:id="185" w:name="_Toc444854715"/>
      <w:bookmarkStart w:id="186" w:name="_Toc394304603"/>
    </w:p>
    <w:p w14:paraId="20ACF020" w14:textId="7D4C3AED" w:rsidR="00562D52" w:rsidRDefault="00562D52" w:rsidP="00381345">
      <w:pPr>
        <w:widowControl/>
      </w:pPr>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381345">
      <w:pPr>
        <w:widowControl/>
      </w:pPr>
    </w:p>
    <w:p w14:paraId="4D5DBE8C" w14:textId="59CFD8B1" w:rsidR="0028143C" w:rsidRPr="00112790" w:rsidRDefault="0028143C" w:rsidP="00381345">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77777777" w:rsidR="00E8640F" w:rsidRPr="00112790" w:rsidRDefault="00E8640F" w:rsidP="005C2EE7">
            <w:pPr>
              <w:widowControl/>
              <w:jc w:val="center"/>
            </w:pPr>
            <w:r>
              <w:t>Stop Fix Great Ideas Possibilities</w:t>
            </w:r>
          </w:p>
        </w:tc>
      </w:tr>
      <w:tr w:rsidR="00E8640F" w:rsidRPr="00E176BB" w14:paraId="0349F7B9" w14:textId="77777777" w:rsidTr="00E8640F">
        <w:trPr>
          <w:jc w:val="center"/>
        </w:trPr>
        <w:tc>
          <w:tcPr>
            <w:tcW w:w="4675" w:type="dxa"/>
          </w:tcPr>
          <w:p w14:paraId="5A3CAA56" w14:textId="77777777" w:rsidR="00E8640F" w:rsidRPr="00112790" w:rsidRDefault="00E8640F" w:rsidP="00A3651E">
            <w:pPr>
              <w:pStyle w:val="ListParagraph"/>
              <w:widowControl/>
              <w:numPr>
                <w:ilvl w:val="0"/>
                <w:numId w:val="86"/>
              </w:numPr>
              <w:ind w:left="216" w:hanging="216"/>
            </w:pPr>
            <w:r>
              <w:t>Cut new work reading series</w:t>
            </w:r>
          </w:p>
          <w:p w14:paraId="645F7A6F" w14:textId="77777777" w:rsidR="00E8640F" w:rsidRPr="00112790" w:rsidRDefault="00E8640F" w:rsidP="00A3651E">
            <w:pPr>
              <w:pStyle w:val="ListParagraph"/>
              <w:widowControl/>
              <w:numPr>
                <w:ilvl w:val="0"/>
                <w:numId w:val="86"/>
              </w:numPr>
              <w:ind w:left="216" w:hanging="216"/>
            </w:pPr>
            <w:r w:rsidRPr="00112790">
              <w:t>Ramp up education programs</w:t>
            </w:r>
          </w:p>
          <w:p w14:paraId="3DE8E252" w14:textId="77777777" w:rsidR="00E8640F" w:rsidRPr="00112790" w:rsidRDefault="00E8640F" w:rsidP="00A3651E">
            <w:pPr>
              <w:pStyle w:val="ListParagraph"/>
              <w:widowControl/>
              <w:numPr>
                <w:ilvl w:val="0"/>
                <w:numId w:val="86"/>
              </w:numPr>
              <w:ind w:left="216" w:hanging="216"/>
            </w:pPr>
            <w:r w:rsidRPr="00112790">
              <w:t>Increase program of work to increase subscriptions</w:t>
            </w:r>
          </w:p>
          <w:p w14:paraId="2A3F3025" w14:textId="77777777" w:rsidR="00E8640F" w:rsidRPr="00112790" w:rsidRDefault="00E8640F" w:rsidP="00A3651E">
            <w:pPr>
              <w:pStyle w:val="ListParagraph"/>
              <w:widowControl/>
              <w:numPr>
                <w:ilvl w:val="0"/>
                <w:numId w:val="86"/>
              </w:numPr>
              <w:ind w:left="216" w:hanging="216"/>
            </w:pPr>
            <w:r w:rsidRPr="00112790">
              <w:t>Improve strategies for scholar events</w:t>
            </w:r>
          </w:p>
        </w:tc>
        <w:tc>
          <w:tcPr>
            <w:tcW w:w="4901" w:type="dxa"/>
          </w:tcPr>
          <w:p w14:paraId="5526B270" w14:textId="77777777" w:rsidR="00E8640F" w:rsidRPr="00112790" w:rsidRDefault="00E8640F" w:rsidP="00A3651E">
            <w:pPr>
              <w:pStyle w:val="ListParagraph"/>
              <w:widowControl/>
              <w:numPr>
                <w:ilvl w:val="0"/>
                <w:numId w:val="86"/>
              </w:numPr>
              <w:ind w:left="216" w:hanging="216"/>
            </w:pPr>
            <w:r>
              <w:t>Report dramaturgical research and audience impact findings to funders</w:t>
            </w:r>
          </w:p>
          <w:p w14:paraId="489858F7" w14:textId="77777777" w:rsidR="00E8640F" w:rsidRPr="00112790" w:rsidRDefault="00E8640F" w:rsidP="00A3651E">
            <w:pPr>
              <w:pStyle w:val="ListParagraph"/>
              <w:widowControl/>
              <w:numPr>
                <w:ilvl w:val="0"/>
                <w:numId w:val="86"/>
              </w:numPr>
              <w:ind w:left="216" w:hanging="216"/>
            </w:pPr>
            <w:r>
              <w:t>Invite teachers and students to Sunday performances that feature scholars</w:t>
            </w:r>
          </w:p>
          <w:p w14:paraId="1799D340" w14:textId="77777777" w:rsidR="00E8640F" w:rsidRPr="00112790" w:rsidRDefault="00E8640F" w:rsidP="00A3651E">
            <w:pPr>
              <w:pStyle w:val="ListParagraph"/>
              <w:widowControl/>
              <w:numPr>
                <w:ilvl w:val="0"/>
                <w:numId w:val="86"/>
              </w:numPr>
              <w:ind w:left="216" w:hanging="216"/>
            </w:pPr>
            <w:r w:rsidRPr="00112790">
              <w:t>Ramp up programming for audiences under 35</w:t>
            </w:r>
          </w:p>
        </w:tc>
      </w:tr>
    </w:tbl>
    <w:p w14:paraId="47B133E5" w14:textId="77777777" w:rsidR="00E8640F" w:rsidRPr="00112790" w:rsidRDefault="00E8640F" w:rsidP="00E8640F">
      <w:pPr>
        <w:widowControl/>
      </w:pPr>
    </w:p>
    <w:p w14:paraId="29C1958F" w14:textId="1E2B45E9" w:rsidR="006707CF" w:rsidRPr="00914ADB" w:rsidRDefault="00960D50" w:rsidP="00914ADB">
      <w:pPr>
        <w:pStyle w:val="Heading4"/>
        <w:widowControl/>
      </w:pPr>
      <w:bookmarkStart w:id="187" w:name="_Toc470527354"/>
      <w:r>
        <w:t>G</w:t>
      </w:r>
      <w:r w:rsidR="00EB73C2">
        <w:t>reat Questions</w:t>
      </w:r>
      <w:bookmarkEnd w:id="187"/>
    </w:p>
    <w:p w14:paraId="029352EA" w14:textId="77777777" w:rsidR="006707CF" w:rsidRDefault="006707CF" w:rsidP="006707CF">
      <w:pPr>
        <w:widowControl/>
      </w:pPr>
    </w:p>
    <w:p w14:paraId="5945004A" w14:textId="29490F1C" w:rsidR="00E8640F" w:rsidRPr="00112790" w:rsidRDefault="00E8640F" w:rsidP="00E8640F">
      <w:pPr>
        <w:widowControl/>
      </w:pPr>
      <w:r>
        <w:t xml:space="preserve">The fourth method is </w:t>
      </w:r>
      <w:r w:rsidR="00035833">
        <w:t xml:space="preserve">great questions, which begins with </w:t>
      </w:r>
      <w:r>
        <w:t>exploring q</w:t>
      </w:r>
      <w:r w:rsidRPr="00C64297">
        <w:t>uestions from the earned income</w:t>
      </w:r>
      <w:r w:rsidR="00035833">
        <w:t xml:space="preserve"> literature</w:t>
      </w:r>
      <w:r w:rsidRPr="00C64297">
        <w:t xml:space="preserv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E8640F">
      <w:pPr>
        <w:widowControl/>
      </w:pPr>
    </w:p>
    <w:p w14:paraId="0900D6E0" w14:textId="77777777" w:rsidR="00E8640F" w:rsidRPr="001448E0" w:rsidRDefault="00E8640F" w:rsidP="00E8640F">
      <w:pPr>
        <w:pStyle w:val="ListParagraph"/>
        <w:widowControl/>
        <w:numPr>
          <w:ilvl w:val="0"/>
          <w:numId w:val="12"/>
        </w:numPr>
        <w:ind w:left="1080"/>
        <w:rPr>
          <w:iCs/>
        </w:rPr>
      </w:pPr>
      <w:r w:rsidRPr="00C64297">
        <w:t>How well are you serving your clients, customers, etc.?</w:t>
      </w:r>
    </w:p>
    <w:p w14:paraId="003FF5BE" w14:textId="77777777" w:rsidR="00E8640F" w:rsidRPr="00112790" w:rsidRDefault="00E8640F" w:rsidP="00E8640F">
      <w:pPr>
        <w:pStyle w:val="ListParagraph"/>
        <w:widowControl/>
        <w:numPr>
          <w:ilvl w:val="0"/>
          <w:numId w:val="12"/>
        </w:numPr>
        <w:ind w:left="1080"/>
      </w:pPr>
      <w:r w:rsidRPr="00C64297">
        <w:t>Are you reaching all of the people you would like to reach?</w:t>
      </w:r>
    </w:p>
    <w:p w14:paraId="30C32D80" w14:textId="77777777" w:rsidR="00E8640F" w:rsidRPr="001448E0" w:rsidRDefault="00E8640F" w:rsidP="00E8640F">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E8640F">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E8640F">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E8640F">
      <w:pPr>
        <w:pStyle w:val="ListParagraph"/>
        <w:widowControl/>
        <w:numPr>
          <w:ilvl w:val="0"/>
          <w:numId w:val="12"/>
        </w:numPr>
        <w:ind w:left="1080"/>
        <w:rPr>
          <w:iCs/>
        </w:rPr>
      </w:pPr>
      <w:r w:rsidRPr="00C64297">
        <w:t>What kinds of innovations are working in other fields?</w:t>
      </w:r>
    </w:p>
    <w:p w14:paraId="1BCA5F35" w14:textId="77777777" w:rsidR="00E8640F" w:rsidRPr="001448E0" w:rsidRDefault="00E8640F" w:rsidP="00E8640F">
      <w:pPr>
        <w:pStyle w:val="ListParagraph"/>
        <w:widowControl/>
        <w:numPr>
          <w:ilvl w:val="0"/>
          <w:numId w:val="12"/>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256"/>
      </w:r>
      <w:r w:rsidRPr="00C64297">
        <w:t xml:space="preserve"> </w:t>
      </w:r>
    </w:p>
    <w:p w14:paraId="3DB33B70" w14:textId="77777777" w:rsidR="00E8640F" w:rsidRDefault="00E8640F" w:rsidP="00E8640F">
      <w:pPr>
        <w:widowControl/>
      </w:pPr>
    </w:p>
    <w:p w14:paraId="1FFC0098" w14:textId="77777777" w:rsidR="00E8640F" w:rsidRPr="00112790" w:rsidRDefault="00E8640F" w:rsidP="00E8640F">
      <w:pPr>
        <w:widowControl/>
      </w:pPr>
      <w:r w:rsidRPr="00335B69">
        <w:t>Allison and Kaye propose answering ten questions as part of a visioning exercise:</w:t>
      </w:r>
    </w:p>
    <w:p w14:paraId="21AF96F2" w14:textId="77777777" w:rsidR="00E8640F" w:rsidRPr="00335B69" w:rsidRDefault="00E8640F" w:rsidP="00E8640F">
      <w:pPr>
        <w:widowControl/>
      </w:pPr>
    </w:p>
    <w:p w14:paraId="683E7F94" w14:textId="77777777" w:rsidR="00E8640F" w:rsidRPr="001448E0" w:rsidRDefault="00E8640F" w:rsidP="00E8640F">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E8640F">
      <w:pPr>
        <w:pStyle w:val="ListParagraph"/>
        <w:widowControl/>
        <w:numPr>
          <w:ilvl w:val="0"/>
          <w:numId w:val="13"/>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E8640F">
      <w:pPr>
        <w:pStyle w:val="ListParagraph"/>
        <w:widowControl/>
        <w:numPr>
          <w:ilvl w:val="0"/>
          <w:numId w:val="13"/>
        </w:numPr>
        <w:ind w:left="1080"/>
      </w:pPr>
      <w:r w:rsidRPr="00335B69">
        <w:lastRenderedPageBreak/>
        <w:t xml:space="preserve">What staffing and benefits changes do we need to implement to better achieve our </w:t>
      </w:r>
      <w:r>
        <w:t>purpose</w:t>
      </w:r>
      <w:r w:rsidRPr="00335B69">
        <w:t>?</w:t>
      </w:r>
    </w:p>
    <w:p w14:paraId="5D124221" w14:textId="77777777" w:rsidR="00E8640F" w:rsidRPr="00112790" w:rsidRDefault="00E8640F" w:rsidP="00E8640F">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E8640F">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E8640F">
      <w:pPr>
        <w:pStyle w:val="ListParagraph"/>
        <w:widowControl/>
        <w:numPr>
          <w:ilvl w:val="0"/>
          <w:numId w:val="13"/>
        </w:numPr>
        <w:ind w:left="1080"/>
      </w:pPr>
      <w:r w:rsidRPr="00335B69">
        <w:t xml:space="preserve">What facilities and technology changes do we need to implement to better achieve our </w:t>
      </w:r>
      <w:r>
        <w:t>purpose</w:t>
      </w:r>
      <w:r w:rsidRPr="00335B69">
        <w:t>?</w:t>
      </w:r>
    </w:p>
    <w:p w14:paraId="2947D405" w14:textId="77777777" w:rsidR="00E8640F" w:rsidRPr="00112790" w:rsidRDefault="00E8640F" w:rsidP="00E8640F">
      <w:pPr>
        <w:pStyle w:val="ListParagraph"/>
        <w:widowControl/>
        <w:numPr>
          <w:ilvl w:val="0"/>
          <w:numId w:val="13"/>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E8640F">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E8640F">
      <w:pPr>
        <w:pStyle w:val="ListParagraph"/>
        <w:widowControl/>
        <w:numPr>
          <w:ilvl w:val="0"/>
          <w:numId w:val="13"/>
        </w:numPr>
        <w:ind w:left="1080"/>
      </w:pPr>
      <w:r>
        <w:t>W</w:t>
      </w:r>
      <w:r w:rsidRPr="00335B69">
        <w:t>hat makes us unique (distinguishes us from our competition)?</w:t>
      </w:r>
    </w:p>
    <w:p w14:paraId="1161A72A" w14:textId="77777777" w:rsidR="00E8640F" w:rsidRPr="00112790" w:rsidRDefault="00E8640F" w:rsidP="00E8640F">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7"/>
      </w:r>
    </w:p>
    <w:p w14:paraId="6A56A5AF" w14:textId="77777777" w:rsidR="00E8640F" w:rsidRDefault="00E8640F" w:rsidP="00E8640F">
      <w:pPr>
        <w:widowControl/>
      </w:pPr>
    </w:p>
    <w:p w14:paraId="4DB7372C" w14:textId="4BF947B5" w:rsidR="00B334A1" w:rsidRPr="00112790" w:rsidRDefault="00B334A1" w:rsidP="00B334A1">
      <w:pPr>
        <w:widowControl/>
        <w:rPr>
          <w:iCs/>
        </w:rPr>
      </w:pPr>
      <w:r>
        <w:t xml:space="preserve">The great </w:t>
      </w:r>
      <w:r w:rsidRPr="00C64297">
        <w:t>Joseph Schumpeter</w:t>
      </w:r>
      <w:r w:rsidR="00641A07" w:rsidRPr="00C64297">
        <w:rPr>
          <w:rStyle w:val="EndnoteReference"/>
        </w:rPr>
        <w:endnoteReference w:id="258"/>
      </w:r>
      <w:r>
        <w:t xml:space="preserve"> came up with </w:t>
      </w:r>
      <w:r w:rsidRPr="00C64297">
        <w:t>five categories</w:t>
      </w:r>
      <w:r>
        <w:t xml:space="preserve"> of questions</w:t>
      </w:r>
      <w:r w:rsidR="00641A07">
        <w:t>:</w:t>
      </w:r>
    </w:p>
    <w:p w14:paraId="08CC6363" w14:textId="77777777" w:rsidR="00B334A1" w:rsidRDefault="00B334A1" w:rsidP="00B334A1">
      <w:pPr>
        <w:widowControl/>
      </w:pPr>
    </w:p>
    <w:p w14:paraId="240D7C9F" w14:textId="77777777" w:rsidR="00B334A1" w:rsidRPr="001448E0" w:rsidRDefault="00B334A1" w:rsidP="00B334A1">
      <w:pPr>
        <w:widowControl/>
        <w:ind w:left="1080" w:hanging="360"/>
        <w:rPr>
          <w:iCs/>
        </w:rPr>
      </w:pPr>
      <w:r>
        <w:t>1.</w:t>
      </w:r>
      <w:r>
        <w:tab/>
      </w:r>
      <w:r w:rsidRPr="00C64297">
        <w:t>Creating a new or improved product, service, or program</w:t>
      </w:r>
    </w:p>
    <w:p w14:paraId="3472A752" w14:textId="77777777" w:rsidR="00B334A1" w:rsidRPr="001448E0" w:rsidRDefault="00B334A1" w:rsidP="00B334A1">
      <w:pPr>
        <w:widowControl/>
        <w:ind w:left="1080" w:hanging="360"/>
        <w:rPr>
          <w:iCs/>
        </w:rPr>
      </w:pPr>
      <w:r>
        <w:t>2.</w:t>
      </w:r>
      <w:r>
        <w:tab/>
      </w:r>
      <w:r w:rsidRPr="00C64297">
        <w:t>Introducing a new or improved strategy or method of operating</w:t>
      </w:r>
    </w:p>
    <w:p w14:paraId="2D89BA2D" w14:textId="77777777" w:rsidR="00B334A1" w:rsidRPr="001448E0" w:rsidRDefault="00B334A1" w:rsidP="00B334A1">
      <w:pPr>
        <w:widowControl/>
        <w:ind w:left="1080" w:hanging="360"/>
        <w:rPr>
          <w:iCs/>
        </w:rPr>
      </w:pPr>
      <w:r>
        <w:t>3.</w:t>
      </w:r>
      <w:r>
        <w:tab/>
      </w:r>
      <w:r w:rsidRPr="00C64297">
        <w:t>Reaching a new market, serving an unmet need</w:t>
      </w:r>
    </w:p>
    <w:p w14:paraId="17B80B78" w14:textId="77777777" w:rsidR="00B334A1" w:rsidRPr="001448E0" w:rsidRDefault="00B334A1" w:rsidP="00B334A1">
      <w:pPr>
        <w:widowControl/>
        <w:ind w:left="1080" w:hanging="360"/>
        <w:rPr>
          <w:iCs/>
        </w:rPr>
      </w:pPr>
      <w:r>
        <w:t>4.</w:t>
      </w:r>
      <w:r>
        <w:tab/>
      </w:r>
      <w:r w:rsidRPr="00C64297">
        <w:t>Tapping into a new source of supply or labor</w:t>
      </w:r>
    </w:p>
    <w:p w14:paraId="421F9451" w14:textId="4C1AE280" w:rsidR="00B334A1" w:rsidRDefault="00B334A1" w:rsidP="00B334A1">
      <w:pPr>
        <w:widowControl/>
        <w:ind w:left="1080" w:hanging="360"/>
      </w:pPr>
      <w:r>
        <w:t>5.</w:t>
      </w:r>
      <w:r>
        <w:tab/>
      </w:r>
      <w:r w:rsidRPr="00C64297">
        <w:t>Establishing a new industrial or organizational structure</w:t>
      </w:r>
      <w:r w:rsidRPr="00C64297">
        <w:rPr>
          <w:rStyle w:val="EndnoteReference"/>
        </w:rPr>
        <w:endnoteReference w:id="259"/>
      </w:r>
    </w:p>
    <w:p w14:paraId="5089B37A" w14:textId="77777777" w:rsidR="00B334A1" w:rsidRDefault="00B334A1" w:rsidP="00E8640F">
      <w:pPr>
        <w:widowControl/>
      </w:pPr>
    </w:p>
    <w:p w14:paraId="191F29F4" w14:textId="10989E8A" w:rsidR="00E8640F" w:rsidRPr="00112790" w:rsidRDefault="00E8640F" w:rsidP="00E8640F">
      <w:pPr>
        <w:widowControl/>
      </w:pPr>
      <w:r w:rsidRPr="00C64297">
        <w:t xml:space="preserve">Richard Brewster </w:t>
      </w:r>
      <w:r w:rsidR="00B334A1">
        <w:t xml:space="preserve">also </w:t>
      </w:r>
      <w:r w:rsidRPr="00C64297">
        <w:t>takes a five-question approach to help you</w:t>
      </w:r>
      <w:r w:rsidR="00641A07">
        <w:t xml:space="preserve"> find </w:t>
      </w:r>
      <w:r w:rsidRPr="00C64297">
        <w:t>the “best match between what it does very well . . . and available financial resources and other forms of support:”</w:t>
      </w:r>
      <w:r w:rsidRPr="00C64297">
        <w:rPr>
          <w:rStyle w:val="EndnoteReference"/>
        </w:rPr>
        <w:endnoteReference w:id="260"/>
      </w:r>
    </w:p>
    <w:p w14:paraId="5B994763" w14:textId="77777777" w:rsidR="00E8640F" w:rsidRPr="00C64297" w:rsidRDefault="00E8640F" w:rsidP="00E8640F">
      <w:pPr>
        <w:widowControl/>
      </w:pPr>
    </w:p>
    <w:p w14:paraId="22548153" w14:textId="77777777" w:rsidR="00E8640F" w:rsidRPr="001448E0" w:rsidRDefault="00E8640F" w:rsidP="00E8640F">
      <w:pPr>
        <w:pStyle w:val="ListParagraph"/>
        <w:widowControl/>
        <w:numPr>
          <w:ilvl w:val="0"/>
          <w:numId w:val="14"/>
        </w:numPr>
        <w:ind w:left="1080"/>
        <w:rPr>
          <w:iCs/>
        </w:rPr>
      </w:pPr>
      <w:r w:rsidRPr="00C64297">
        <w:t>Modify the nature of a program, particularly to improve quality</w:t>
      </w:r>
    </w:p>
    <w:p w14:paraId="1EF21742" w14:textId="77777777" w:rsidR="00E8640F" w:rsidRPr="001448E0" w:rsidRDefault="00E8640F" w:rsidP="00E8640F">
      <w:pPr>
        <w:pStyle w:val="ListParagraph"/>
        <w:widowControl/>
        <w:numPr>
          <w:ilvl w:val="0"/>
          <w:numId w:val="14"/>
        </w:numPr>
        <w:ind w:left="1080"/>
        <w:rPr>
          <w:iCs/>
        </w:rPr>
      </w:pPr>
      <w:r w:rsidRPr="00C64297">
        <w:t>Add a new program</w:t>
      </w:r>
    </w:p>
    <w:p w14:paraId="48730B1B" w14:textId="77777777" w:rsidR="00E8640F" w:rsidRPr="001448E0" w:rsidRDefault="00E8640F" w:rsidP="00E8640F">
      <w:pPr>
        <w:pStyle w:val="ListParagraph"/>
        <w:widowControl/>
        <w:numPr>
          <w:ilvl w:val="0"/>
          <w:numId w:val="14"/>
        </w:numPr>
        <w:ind w:left="1080"/>
        <w:rPr>
          <w:iCs/>
        </w:rPr>
      </w:pPr>
      <w:r w:rsidRPr="00C64297">
        <w:t>Withdraw from programs</w:t>
      </w:r>
    </w:p>
    <w:p w14:paraId="007DD345" w14:textId="77777777" w:rsidR="00E8640F" w:rsidRPr="00112790" w:rsidRDefault="00E8640F" w:rsidP="00E8640F">
      <w:pPr>
        <w:pStyle w:val="ListParagraph"/>
        <w:widowControl/>
        <w:numPr>
          <w:ilvl w:val="0"/>
          <w:numId w:val="14"/>
        </w:numPr>
        <w:ind w:left="1080"/>
      </w:pPr>
      <w:r>
        <w:t>I</w:t>
      </w:r>
      <w:r w:rsidRPr="00C64297">
        <w:t>ncrease the number of people to whom programs are delivered</w:t>
      </w:r>
    </w:p>
    <w:p w14:paraId="761EA3FA" w14:textId="77777777" w:rsidR="00E8640F" w:rsidRPr="001448E0" w:rsidRDefault="00E8640F" w:rsidP="00E8640F">
      <w:pPr>
        <w:pStyle w:val="ListParagraph"/>
        <w:widowControl/>
        <w:numPr>
          <w:ilvl w:val="0"/>
          <w:numId w:val="14"/>
        </w:numPr>
        <w:ind w:left="1080"/>
        <w:rPr>
          <w:iCs/>
        </w:rPr>
      </w:pPr>
      <w:r w:rsidRPr="00C64297">
        <w:t>Secure more resources</w:t>
      </w:r>
      <w:r w:rsidRPr="00C64297">
        <w:rPr>
          <w:rStyle w:val="EndnoteReference"/>
        </w:rPr>
        <w:endnoteReference w:id="261"/>
      </w:r>
    </w:p>
    <w:p w14:paraId="4AF60476" w14:textId="77777777" w:rsidR="002B5546" w:rsidRDefault="002B5546" w:rsidP="00E8640F">
      <w:pPr>
        <w:widowControl/>
      </w:pPr>
    </w:p>
    <w:p w14:paraId="72EDBF69" w14:textId="56D05AE0" w:rsidR="00E8640F" w:rsidRDefault="00035833" w:rsidP="00E8640F">
      <w:pPr>
        <w:widowControl/>
      </w:pPr>
      <w:r>
        <w:t xml:space="preserve">The easiest Great Question approach </w:t>
      </w:r>
      <w:r w:rsidR="00E8640F">
        <w:t>to u</w:t>
      </w:r>
      <w:r w:rsidR="00E8640F" w:rsidRPr="00B55C65">
        <w:t xml:space="preserve">se </w:t>
      </w:r>
      <w:r w:rsidR="00980C57">
        <w:t xml:space="preserve">comes from Igor </w:t>
      </w:r>
      <w:r w:rsidR="00E8640F" w:rsidRPr="00B55C65">
        <w:t>Ansoff</w:t>
      </w:r>
      <w:r w:rsidR="00980C57">
        <w:t>:</w:t>
      </w:r>
      <w:r w:rsidR="00E8640F">
        <w:rPr>
          <w:rStyle w:val="EndnoteReference"/>
        </w:rPr>
        <w:endnoteReference w:id="262"/>
      </w:r>
      <w:r w:rsidR="00E8640F">
        <w:t xml:space="preserve"> </w:t>
      </w:r>
      <w:r w:rsidR="00E8640F" w:rsidRPr="00C64297">
        <w:t xml:space="preserve">“There are four basic growth alternatives open to a business. </w:t>
      </w:r>
      <w:r w:rsidR="00E8640F" w:rsidRPr="00980C57">
        <w:t>It can grow through increased market penetration, through market development, through product development, or through diversification.”</w:t>
      </w:r>
      <w:r w:rsidR="00E8640F" w:rsidRPr="00C64297">
        <w:rPr>
          <w:rStyle w:val="EndnoteReference"/>
        </w:rPr>
        <w:endnoteReference w:id="263"/>
      </w:r>
      <w:r w:rsidR="00E8640F" w:rsidRPr="00C64297">
        <w:t xml:space="preserve"> </w:t>
      </w:r>
      <w:r w:rsidR="00E8640F">
        <w:t xml:space="preserve">The table below illustrates </w:t>
      </w:r>
      <w:r w:rsidR="00E8640F" w:rsidRPr="00C64297">
        <w:t>the Ansoff Matrix</w:t>
      </w:r>
      <w:r w:rsidR="00E8640F">
        <w:t>:</w:t>
      </w:r>
    </w:p>
    <w:p w14:paraId="25D52292" w14:textId="77777777" w:rsidR="00E8640F" w:rsidRDefault="00E8640F" w:rsidP="00E8640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5C2EE7">
        <w:trPr>
          <w:jc w:val="center"/>
        </w:trPr>
        <w:tc>
          <w:tcPr>
            <w:tcW w:w="1440" w:type="dxa"/>
            <w:tcBorders>
              <w:top w:val="nil"/>
              <w:left w:val="nil"/>
            </w:tcBorders>
            <w:shd w:val="clear" w:color="auto" w:fill="auto"/>
          </w:tcPr>
          <w:p w14:paraId="7C9C0597" w14:textId="77777777" w:rsidR="00E8640F" w:rsidRDefault="00E8640F" w:rsidP="005C2EE7">
            <w:pPr>
              <w:widowControl/>
              <w:jc w:val="center"/>
            </w:pPr>
            <w:r w:rsidRPr="00204C99">
              <w:br w:type="page"/>
            </w:r>
            <w:r w:rsidRPr="00204C99">
              <w:br w:type="page"/>
            </w:r>
          </w:p>
        </w:tc>
        <w:tc>
          <w:tcPr>
            <w:tcW w:w="3192" w:type="dxa"/>
            <w:shd w:val="clear" w:color="auto" w:fill="D9D9D9" w:themeFill="background1" w:themeFillShade="D9"/>
          </w:tcPr>
          <w:p w14:paraId="088F67CC" w14:textId="77777777" w:rsidR="00E8640F" w:rsidRDefault="00E8640F" w:rsidP="005C2EE7">
            <w:pPr>
              <w:widowControl/>
              <w:jc w:val="center"/>
            </w:pPr>
            <w:r w:rsidRPr="000E60DD">
              <w:t xml:space="preserve">Current </w:t>
            </w:r>
            <w:r>
              <w:t>P</w:t>
            </w:r>
            <w:r w:rsidRPr="000E60DD">
              <w:t>roducts</w:t>
            </w:r>
          </w:p>
        </w:tc>
        <w:tc>
          <w:tcPr>
            <w:tcW w:w="3192" w:type="dxa"/>
            <w:shd w:val="clear" w:color="auto" w:fill="D9D9D9" w:themeFill="background1" w:themeFillShade="D9"/>
          </w:tcPr>
          <w:p w14:paraId="008DACFE" w14:textId="77777777" w:rsidR="00E8640F" w:rsidRDefault="00E8640F" w:rsidP="005C2EE7">
            <w:pPr>
              <w:widowControl/>
              <w:jc w:val="center"/>
            </w:pPr>
            <w:r w:rsidRPr="000E60DD">
              <w:t xml:space="preserve">New </w:t>
            </w:r>
            <w:r>
              <w:t>P</w:t>
            </w:r>
            <w:r w:rsidRPr="000E60DD">
              <w:t>roducts</w:t>
            </w:r>
          </w:p>
        </w:tc>
      </w:tr>
      <w:tr w:rsidR="00E8640F" w14:paraId="5F1355A2" w14:textId="77777777" w:rsidTr="005C2EE7">
        <w:trPr>
          <w:jc w:val="center"/>
        </w:trPr>
        <w:tc>
          <w:tcPr>
            <w:tcW w:w="1440" w:type="dxa"/>
            <w:shd w:val="clear" w:color="auto" w:fill="D9D9D9" w:themeFill="background1" w:themeFillShade="D9"/>
            <w:vAlign w:val="center"/>
          </w:tcPr>
          <w:p w14:paraId="612915E5" w14:textId="77777777" w:rsidR="00E8640F" w:rsidRDefault="00E8640F" w:rsidP="005C2EE7">
            <w:pPr>
              <w:widowControl/>
              <w:jc w:val="center"/>
            </w:pPr>
            <w:r w:rsidRPr="00204C99">
              <w:t>Current</w:t>
            </w:r>
            <w:r w:rsidRPr="00204C99">
              <w:br/>
              <w:t>Markets</w:t>
            </w:r>
          </w:p>
        </w:tc>
        <w:tc>
          <w:tcPr>
            <w:tcW w:w="3192" w:type="dxa"/>
            <w:vAlign w:val="center"/>
          </w:tcPr>
          <w:p w14:paraId="0039E044" w14:textId="77777777" w:rsidR="00E8640F" w:rsidRDefault="00E8640F" w:rsidP="005C2EE7">
            <w:pPr>
              <w:widowControl/>
              <w:jc w:val="center"/>
            </w:pPr>
            <w:r w:rsidRPr="00C8215B">
              <w:rPr>
                <w:b/>
              </w:rPr>
              <w:t>Market Penetration</w:t>
            </w:r>
            <w:r w:rsidRPr="00C64297">
              <w:br/>
              <w:t>current products to more customers like current customers</w:t>
            </w:r>
          </w:p>
        </w:tc>
        <w:tc>
          <w:tcPr>
            <w:tcW w:w="3192" w:type="dxa"/>
            <w:vAlign w:val="center"/>
          </w:tcPr>
          <w:p w14:paraId="475D3DA9" w14:textId="77777777" w:rsidR="00E8640F" w:rsidRDefault="00E8640F" w:rsidP="005C2EE7">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5C2EE7">
        <w:trPr>
          <w:jc w:val="center"/>
        </w:trPr>
        <w:tc>
          <w:tcPr>
            <w:tcW w:w="1440" w:type="dxa"/>
            <w:shd w:val="clear" w:color="auto" w:fill="D9D9D9" w:themeFill="background1" w:themeFillShade="D9"/>
            <w:vAlign w:val="center"/>
          </w:tcPr>
          <w:p w14:paraId="03C91CE5" w14:textId="77777777" w:rsidR="00E8640F" w:rsidRPr="00112790" w:rsidRDefault="00E8640F" w:rsidP="005C2EE7">
            <w:pPr>
              <w:jc w:val="center"/>
              <w:rPr>
                <w:iCs/>
              </w:rPr>
            </w:pPr>
            <w:r w:rsidRPr="00204C99">
              <w:lastRenderedPageBreak/>
              <w:t>New</w:t>
            </w:r>
          </w:p>
          <w:p w14:paraId="55662607" w14:textId="77777777" w:rsidR="00E8640F" w:rsidRPr="00204C99" w:rsidRDefault="00E8640F" w:rsidP="005C2EE7">
            <w:pPr>
              <w:jc w:val="center"/>
            </w:pPr>
            <w:r w:rsidRPr="00204C99">
              <w:t>Markets</w:t>
            </w:r>
          </w:p>
        </w:tc>
        <w:tc>
          <w:tcPr>
            <w:tcW w:w="3192" w:type="dxa"/>
            <w:vAlign w:val="center"/>
          </w:tcPr>
          <w:p w14:paraId="4ACDB428" w14:textId="77777777" w:rsidR="00E8640F" w:rsidRPr="00C8215B" w:rsidRDefault="00E8640F" w:rsidP="005C2EE7">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508545A9" w14:textId="77777777" w:rsidR="00E8640F" w:rsidRPr="00C8215B" w:rsidRDefault="00E8640F" w:rsidP="005C2EE7">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E8640F">
      <w:pPr>
        <w:widowControl/>
      </w:pPr>
    </w:p>
    <w:p w14:paraId="4F357A99" w14:textId="77777777" w:rsidR="00E8640F" w:rsidRPr="00112790" w:rsidRDefault="00E8640F" w:rsidP="00E8640F">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264"/>
      </w:r>
      <w:r w:rsidRPr="00C64297">
        <w:t xml:space="preserve"> </w:t>
      </w:r>
      <w:r>
        <w:t>Here is an example from an arts agency:</w:t>
      </w:r>
      <w:r>
        <w:rPr>
          <w:rStyle w:val="EndnoteReference"/>
        </w:rPr>
        <w:endnoteReference w:id="265"/>
      </w:r>
    </w:p>
    <w:p w14:paraId="51AD2303" w14:textId="77777777" w:rsidR="00E8640F" w:rsidRDefault="00E8640F" w:rsidP="00E8640F">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5C2EE7">
            <w:pPr>
              <w:widowControl/>
              <w:rPr>
                <w:rFonts w:cs="Arial"/>
              </w:rPr>
            </w:pPr>
          </w:p>
        </w:tc>
        <w:tc>
          <w:tcPr>
            <w:tcW w:w="8144" w:type="dxa"/>
            <w:gridSpan w:val="2"/>
            <w:shd w:val="clear" w:color="auto" w:fill="D9D9D9" w:themeFill="background1" w:themeFillShade="D9"/>
            <w:vAlign w:val="center"/>
          </w:tcPr>
          <w:p w14:paraId="794B30AC" w14:textId="77777777" w:rsidR="00E8640F" w:rsidRDefault="00E8640F" w:rsidP="005C2EE7">
            <w:pPr>
              <w:widowControl/>
              <w:jc w:val="center"/>
              <w:rPr>
                <w:rFonts w:cs="Arial"/>
              </w:rPr>
            </w:pPr>
            <w:r w:rsidRPr="00D8667C">
              <w:rPr>
                <w:rFonts w:cs="Arial"/>
              </w:rPr>
              <w:t>Great Ideas from the Ansoff Matrix</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5C2EE7">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77777777" w:rsidR="00E8640F" w:rsidRDefault="00E8640F" w:rsidP="005C2EE7">
            <w:pPr>
              <w:widowControl/>
              <w:jc w:val="center"/>
              <w:rPr>
                <w:rFonts w:cs="Arial"/>
              </w:rPr>
            </w:pPr>
            <w:r w:rsidRPr="000E60DD">
              <w:t>Current products</w:t>
            </w:r>
          </w:p>
        </w:tc>
        <w:tc>
          <w:tcPr>
            <w:tcW w:w="4072" w:type="dxa"/>
            <w:shd w:val="clear" w:color="auto" w:fill="D9D9D9" w:themeFill="background1" w:themeFillShade="D9"/>
            <w:vAlign w:val="center"/>
          </w:tcPr>
          <w:p w14:paraId="0B7111A9" w14:textId="77777777" w:rsidR="00E8640F" w:rsidRDefault="00E8640F" w:rsidP="005C2EE7">
            <w:pPr>
              <w:widowControl/>
              <w:jc w:val="center"/>
              <w:rPr>
                <w:rFonts w:cs="Arial"/>
              </w:rPr>
            </w:pPr>
            <w:r w:rsidRPr="000E60DD">
              <w:t>New p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5C2EE7">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5C2EE7">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5C2EE7">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A3651E">
            <w:pPr>
              <w:pStyle w:val="ListParagraph"/>
              <w:widowControl/>
              <w:numPr>
                <w:ilvl w:val="0"/>
                <w:numId w:val="79"/>
              </w:numPr>
              <w:ind w:left="216" w:hanging="216"/>
            </w:pPr>
            <w:r>
              <w:t xml:space="preserve">Increase annual productions </w:t>
            </w:r>
          </w:p>
          <w:p w14:paraId="291C0E78" w14:textId="77777777" w:rsidR="00E8640F" w:rsidRDefault="00E8640F" w:rsidP="00A3651E">
            <w:pPr>
              <w:pStyle w:val="ListParagraph"/>
              <w:widowControl/>
              <w:numPr>
                <w:ilvl w:val="0"/>
                <w:numId w:val="79"/>
              </w:numPr>
              <w:ind w:left="216" w:hanging="216"/>
            </w:pPr>
            <w:r>
              <w:t>Expand education programs</w:t>
            </w:r>
          </w:p>
          <w:p w14:paraId="3463E870" w14:textId="77777777" w:rsidR="00E8640F" w:rsidRDefault="00E8640F" w:rsidP="00A3651E">
            <w:pPr>
              <w:pStyle w:val="ListParagraph"/>
              <w:widowControl/>
              <w:numPr>
                <w:ilvl w:val="0"/>
                <w:numId w:val="79"/>
              </w:numPr>
              <w:ind w:left="216" w:hanging="216"/>
            </w:pPr>
            <w:r>
              <w:t>A</w:t>
            </w:r>
            <w:r w:rsidRPr="0037214F">
              <w:t>pply for more funding</w:t>
            </w:r>
            <w:r>
              <w:t>/sponsorship</w:t>
            </w:r>
          </w:p>
          <w:p w14:paraId="77D8D82A" w14:textId="77777777" w:rsidR="00E8640F" w:rsidRDefault="00E8640F" w:rsidP="00A3651E">
            <w:pPr>
              <w:pStyle w:val="ListParagraph"/>
              <w:widowControl/>
              <w:numPr>
                <w:ilvl w:val="0"/>
                <w:numId w:val="79"/>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A3651E">
            <w:pPr>
              <w:pStyle w:val="ListParagraph"/>
              <w:widowControl/>
              <w:numPr>
                <w:ilvl w:val="0"/>
                <w:numId w:val="79"/>
              </w:numPr>
              <w:ind w:left="216" w:hanging="216"/>
            </w:pPr>
            <w:r w:rsidRPr="0037214F">
              <w:t>Festi</w:t>
            </w:r>
            <w:r>
              <w:t>val around historical holidays</w:t>
            </w:r>
          </w:p>
          <w:p w14:paraId="28A004BC" w14:textId="77777777" w:rsidR="00E8640F" w:rsidRDefault="00E8640F" w:rsidP="00A3651E">
            <w:pPr>
              <w:pStyle w:val="ListParagraph"/>
              <w:widowControl/>
              <w:numPr>
                <w:ilvl w:val="0"/>
                <w:numId w:val="79"/>
              </w:numPr>
              <w:ind w:left="216" w:hanging="216"/>
            </w:pPr>
            <w:r>
              <w:t>Student matinees</w:t>
            </w:r>
          </w:p>
          <w:p w14:paraId="1DE2666F" w14:textId="77777777" w:rsidR="00E8640F" w:rsidRDefault="00E8640F" w:rsidP="00A3651E">
            <w:pPr>
              <w:pStyle w:val="ListParagraph"/>
              <w:widowControl/>
              <w:numPr>
                <w:ilvl w:val="0"/>
                <w:numId w:val="79"/>
              </w:numPr>
              <w:ind w:left="216" w:hanging="216"/>
            </w:pPr>
            <w:r>
              <w:t>D</w:t>
            </w:r>
            <w:r w:rsidRPr="0037214F">
              <w:t>igi</w:t>
            </w:r>
            <w:r>
              <w:t>tal study guides and playbills</w:t>
            </w:r>
          </w:p>
          <w:p w14:paraId="11806467" w14:textId="77777777" w:rsidR="00E8640F" w:rsidRDefault="00E8640F" w:rsidP="00A3651E">
            <w:pPr>
              <w:pStyle w:val="ListParagraph"/>
              <w:widowControl/>
              <w:numPr>
                <w:ilvl w:val="0"/>
                <w:numId w:val="79"/>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5C2EE7">
            <w:pPr>
              <w:widowControl/>
              <w:jc w:val="center"/>
              <w:rPr>
                <w:iCs/>
              </w:rPr>
            </w:pPr>
            <w:r w:rsidRPr="00204C99">
              <w:t>New</w:t>
            </w:r>
          </w:p>
          <w:p w14:paraId="7400D839" w14:textId="77777777" w:rsidR="00E8640F" w:rsidRDefault="00E8640F" w:rsidP="005C2EE7">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5C2EE7">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5C2EE7">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A3651E">
            <w:pPr>
              <w:pStyle w:val="ListParagraph"/>
              <w:widowControl/>
              <w:numPr>
                <w:ilvl w:val="0"/>
                <w:numId w:val="130"/>
              </w:numPr>
              <w:ind w:left="216" w:hanging="216"/>
            </w:pPr>
            <w:r>
              <w:t>Build a larger theatre in a new neighborhood</w:t>
            </w:r>
          </w:p>
          <w:p w14:paraId="652A2B68" w14:textId="77777777" w:rsidR="00E8640F" w:rsidRDefault="00E8640F" w:rsidP="005C2EE7">
            <w:pPr>
              <w:widowControl/>
            </w:pPr>
          </w:p>
        </w:tc>
        <w:tc>
          <w:tcPr>
            <w:tcW w:w="4072" w:type="dxa"/>
            <w:tcBorders>
              <w:top w:val="dashed" w:sz="4" w:space="0" w:color="auto"/>
            </w:tcBorders>
          </w:tcPr>
          <w:p w14:paraId="1DD023FA" w14:textId="77777777" w:rsidR="00E8640F" w:rsidRDefault="00E8640F" w:rsidP="00A3651E">
            <w:pPr>
              <w:pStyle w:val="ListParagraph"/>
              <w:widowControl/>
              <w:numPr>
                <w:ilvl w:val="0"/>
                <w:numId w:val="130"/>
              </w:numPr>
              <w:ind w:left="216" w:hanging="216"/>
            </w:pPr>
            <w:r>
              <w:t>Partner with DePaul</w:t>
            </w:r>
          </w:p>
          <w:p w14:paraId="5500F693" w14:textId="77777777" w:rsidR="00E8640F" w:rsidRDefault="00E8640F" w:rsidP="00A3651E">
            <w:pPr>
              <w:pStyle w:val="ListParagraph"/>
              <w:widowControl/>
              <w:numPr>
                <w:ilvl w:val="0"/>
                <w:numId w:val="130"/>
              </w:numPr>
              <w:ind w:left="216" w:hanging="216"/>
            </w:pPr>
            <w:r>
              <w:t>S</w:t>
            </w:r>
            <w:r w:rsidRPr="00B66A42">
              <w:t>c</w:t>
            </w:r>
            <w:r>
              <w:t>reen films inspired by history</w:t>
            </w:r>
          </w:p>
          <w:p w14:paraId="21004D8E" w14:textId="77777777" w:rsidR="00E8640F" w:rsidRDefault="00E8640F" w:rsidP="00A3651E">
            <w:pPr>
              <w:pStyle w:val="ListParagraph"/>
              <w:widowControl/>
              <w:numPr>
                <w:ilvl w:val="0"/>
                <w:numId w:val="130"/>
              </w:numPr>
              <w:ind w:left="216" w:hanging="216"/>
            </w:pPr>
            <w:r>
              <w:t>Start a playwriting contest</w:t>
            </w:r>
          </w:p>
          <w:p w14:paraId="23AC067F" w14:textId="77777777" w:rsidR="00E8640F" w:rsidRDefault="00E8640F" w:rsidP="00A3651E">
            <w:pPr>
              <w:pStyle w:val="ListParagraph"/>
              <w:widowControl/>
              <w:numPr>
                <w:ilvl w:val="0"/>
                <w:numId w:val="130"/>
              </w:numPr>
              <w:ind w:left="216" w:hanging="216"/>
            </w:pPr>
            <w:r>
              <w:t>B</w:t>
            </w:r>
            <w:r w:rsidRPr="00B66A42">
              <w:t>uild neighborhood partnership</w:t>
            </w:r>
            <w:r>
              <w:t>s</w:t>
            </w:r>
          </w:p>
          <w:p w14:paraId="1981FBAC" w14:textId="77777777" w:rsidR="00E8640F" w:rsidRDefault="00E8640F" w:rsidP="00A3651E">
            <w:pPr>
              <w:pStyle w:val="ListParagraph"/>
              <w:widowControl/>
              <w:numPr>
                <w:ilvl w:val="0"/>
                <w:numId w:val="130"/>
              </w:numPr>
              <w:ind w:left="216" w:hanging="216"/>
            </w:pPr>
            <w:r>
              <w:t>Create student productions</w:t>
            </w:r>
          </w:p>
          <w:p w14:paraId="2AA0BE8B" w14:textId="77777777" w:rsidR="00E8640F" w:rsidRDefault="00E8640F" w:rsidP="00A3651E">
            <w:pPr>
              <w:pStyle w:val="ListParagraph"/>
              <w:widowControl/>
              <w:numPr>
                <w:ilvl w:val="0"/>
                <w:numId w:val="130"/>
              </w:numPr>
              <w:ind w:left="216" w:hanging="216"/>
            </w:pPr>
            <w:r>
              <w:t>Start a theatre camp</w:t>
            </w:r>
          </w:p>
          <w:p w14:paraId="73BA91CA" w14:textId="77777777" w:rsidR="00E8640F" w:rsidRPr="0037214F" w:rsidRDefault="00E8640F" w:rsidP="00A3651E">
            <w:pPr>
              <w:pStyle w:val="ListParagraph"/>
              <w:widowControl/>
              <w:numPr>
                <w:ilvl w:val="0"/>
                <w:numId w:val="79"/>
              </w:numPr>
              <w:ind w:left="216" w:hanging="216"/>
            </w:pPr>
            <w:r>
              <w:t>S</w:t>
            </w:r>
            <w:r w:rsidRPr="00B66A42">
              <w:t xml:space="preserve">ell vintage clothes </w:t>
            </w:r>
          </w:p>
        </w:tc>
      </w:tr>
    </w:tbl>
    <w:p w14:paraId="2FECF2E1" w14:textId="77777777" w:rsidR="00E8640F" w:rsidRDefault="00E8640F" w:rsidP="00E8640F">
      <w:pPr>
        <w:widowControl/>
      </w:pPr>
    </w:p>
    <w:p w14:paraId="7EB2B7B0" w14:textId="7E1AECA5" w:rsidR="00E8640F" w:rsidRPr="00112790" w:rsidRDefault="00980C57" w:rsidP="00E8640F">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266"/>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267"/>
      </w:r>
    </w:p>
    <w:p w14:paraId="293DE4F5" w14:textId="77777777" w:rsidR="00E8640F" w:rsidRDefault="00E8640F" w:rsidP="00E8640F">
      <w:pPr>
        <w:widowControl/>
      </w:pPr>
    </w:p>
    <w:p w14:paraId="468554F5" w14:textId="77777777" w:rsidR="00E8640F" w:rsidRPr="00112790" w:rsidRDefault="00E8640F" w:rsidP="00E8640F">
      <w:pPr>
        <w:widowControl/>
      </w:pPr>
      <w:r>
        <w:t>Before moving to the next ideation tool, identify four to six Great Ideas in a table like the one below:</w:t>
      </w:r>
    </w:p>
    <w:p w14:paraId="7ABEC30A" w14:textId="1E0221BA" w:rsidR="00035833" w:rsidRDefault="00035833"/>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706688D4" w14:textId="77777777" w:rsidTr="00035833">
        <w:trPr>
          <w:cantSplit/>
          <w:tblHeader/>
          <w:jc w:val="center"/>
        </w:trPr>
        <w:tc>
          <w:tcPr>
            <w:tcW w:w="9576" w:type="dxa"/>
            <w:gridSpan w:val="2"/>
            <w:shd w:val="clear" w:color="auto" w:fill="D9D9D9" w:themeFill="background1" w:themeFillShade="D9"/>
          </w:tcPr>
          <w:p w14:paraId="52DC81A5" w14:textId="1C5818DE" w:rsidR="00E8640F" w:rsidRPr="00914ADB" w:rsidRDefault="00035833" w:rsidP="00035833">
            <w:pPr>
              <w:widowControl/>
              <w:jc w:val="center"/>
            </w:pPr>
            <w:r>
              <w:t>GQs Great Ideas</w:t>
            </w:r>
            <w:r w:rsidR="00E84125" w:rsidRPr="00914ADB">
              <w:t xml:space="preserve"> </w:t>
            </w:r>
            <w:r w:rsidR="00E8640F" w:rsidRPr="00914ADB">
              <w:t>Possibilities</w:t>
            </w:r>
          </w:p>
        </w:tc>
      </w:tr>
      <w:tr w:rsidR="00E8640F" w:rsidRPr="00E176BB" w14:paraId="02333D0A" w14:textId="77777777" w:rsidTr="00035833">
        <w:trPr>
          <w:trHeight w:val="125"/>
          <w:jc w:val="center"/>
        </w:trPr>
        <w:tc>
          <w:tcPr>
            <w:tcW w:w="4675" w:type="dxa"/>
          </w:tcPr>
          <w:p w14:paraId="289C30D1" w14:textId="77777777" w:rsidR="00E8640F" w:rsidRPr="00112790" w:rsidRDefault="00E8640F" w:rsidP="00A3651E">
            <w:pPr>
              <w:pStyle w:val="ListParagraph"/>
              <w:widowControl/>
              <w:numPr>
                <w:ilvl w:val="0"/>
                <w:numId w:val="80"/>
              </w:numPr>
              <w:ind w:left="216" w:hanging="216"/>
            </w:pPr>
            <w:r>
              <w:t xml:space="preserve">Expand current programming </w:t>
            </w:r>
            <w:r>
              <w:br/>
            </w:r>
            <w:r w:rsidRPr="007C7C3D">
              <w:rPr>
                <w:sz w:val="20"/>
              </w:rPr>
              <w:t>(productions and education services)</w:t>
            </w:r>
          </w:p>
          <w:p w14:paraId="0B0988E3" w14:textId="77777777" w:rsidR="00E8640F" w:rsidRPr="00112790" w:rsidRDefault="00E8640F" w:rsidP="00A3651E">
            <w:pPr>
              <w:pStyle w:val="ListParagraph"/>
              <w:widowControl/>
              <w:numPr>
                <w:ilvl w:val="0"/>
                <w:numId w:val="80"/>
              </w:numPr>
              <w:ind w:left="216" w:hanging="216"/>
            </w:pPr>
            <w:r w:rsidRPr="00112790">
              <w:t>A festival around a historical holiday</w:t>
            </w:r>
          </w:p>
          <w:p w14:paraId="07D52078" w14:textId="77777777" w:rsidR="00E8640F" w:rsidRPr="00112790" w:rsidRDefault="00E8640F" w:rsidP="00A3651E">
            <w:pPr>
              <w:pStyle w:val="ListParagraph"/>
              <w:widowControl/>
              <w:numPr>
                <w:ilvl w:val="0"/>
                <w:numId w:val="80"/>
              </w:numPr>
              <w:ind w:left="216" w:hanging="216"/>
            </w:pPr>
            <w:r>
              <w:t>Partner with other social/health causes</w:t>
            </w:r>
          </w:p>
        </w:tc>
        <w:tc>
          <w:tcPr>
            <w:tcW w:w="4901" w:type="dxa"/>
          </w:tcPr>
          <w:p w14:paraId="164B5152" w14:textId="77777777" w:rsidR="00E8640F" w:rsidRPr="00112790" w:rsidRDefault="00E8640F" w:rsidP="00A3651E">
            <w:pPr>
              <w:pStyle w:val="ListParagraph"/>
              <w:widowControl/>
              <w:numPr>
                <w:ilvl w:val="0"/>
                <w:numId w:val="80"/>
              </w:numPr>
              <w:ind w:left="216" w:hanging="216"/>
            </w:pPr>
            <w:r>
              <w:t>Perform student matinees</w:t>
            </w:r>
          </w:p>
          <w:p w14:paraId="627B7354" w14:textId="77777777" w:rsidR="00E8640F" w:rsidRPr="00112790" w:rsidRDefault="00E8640F" w:rsidP="00A3651E">
            <w:pPr>
              <w:pStyle w:val="ListParagraph"/>
              <w:widowControl/>
              <w:numPr>
                <w:ilvl w:val="0"/>
                <w:numId w:val="80"/>
              </w:numPr>
              <w:ind w:left="216" w:hanging="216"/>
            </w:pPr>
            <w:r>
              <w:t>Screen films inspired by history</w:t>
            </w:r>
          </w:p>
          <w:p w14:paraId="350454BA" w14:textId="77777777" w:rsidR="00E8640F" w:rsidRPr="00112790" w:rsidRDefault="00E8640F" w:rsidP="00A3651E">
            <w:pPr>
              <w:pStyle w:val="ListParagraph"/>
              <w:widowControl/>
              <w:numPr>
                <w:ilvl w:val="0"/>
                <w:numId w:val="80"/>
              </w:numPr>
              <w:ind w:left="216" w:hanging="216"/>
            </w:pPr>
            <w:r>
              <w:t>Build a larger theatre in a new area</w:t>
            </w:r>
          </w:p>
        </w:tc>
      </w:tr>
    </w:tbl>
    <w:p w14:paraId="02B95778" w14:textId="77777777" w:rsidR="00E8640F" w:rsidRPr="00112790" w:rsidRDefault="00E8640F" w:rsidP="00E8640F">
      <w:pPr>
        <w:widowControl/>
      </w:pPr>
    </w:p>
    <w:p w14:paraId="5367EF21" w14:textId="7402AE3F" w:rsidR="00E8640F" w:rsidRPr="00BD3470" w:rsidRDefault="004A41DA" w:rsidP="00BD3470">
      <w:pPr>
        <w:pStyle w:val="Heading4"/>
      </w:pPr>
      <w:bookmarkStart w:id="188" w:name="_Toc470527355"/>
      <w:r w:rsidRPr="00BD3470">
        <w:t>S</w:t>
      </w:r>
      <w:r w:rsidR="0038340A">
        <w:t>POT</w:t>
      </w:r>
      <w:bookmarkEnd w:id="188"/>
    </w:p>
    <w:p w14:paraId="27B3FE00" w14:textId="77777777" w:rsidR="009C0D7A" w:rsidRPr="00BD3470" w:rsidRDefault="009C0D7A" w:rsidP="00BD3470"/>
    <w:p w14:paraId="3CDEB0B1" w14:textId="2E2FFF5A" w:rsidR="00501E02" w:rsidRDefault="00E84125" w:rsidP="006707CF">
      <w:pPr>
        <w:widowControl/>
      </w:pPr>
      <w:r>
        <w:t xml:space="preserve">One of the often-used ideation tools is the </w:t>
      </w:r>
      <w:r w:rsidR="00F03583">
        <w:t>S</w:t>
      </w:r>
      <w:r w:rsidR="0079053D">
        <w:t>WOT</w:t>
      </w:r>
      <w:r w:rsidR="0038340A">
        <w:t xml:space="preserve"> model </w:t>
      </w:r>
      <w:r w:rsidR="00BD3470">
        <w:t xml:space="preserve">(strengths, </w:t>
      </w:r>
      <w:r w:rsidR="0079053D">
        <w:t>weaknesses</w:t>
      </w:r>
      <w:r w:rsidR="006707CF">
        <w:t xml:space="preserve">, opportunities, and threats) </w:t>
      </w:r>
      <w:r>
        <w:t xml:space="preserve">analysis. </w:t>
      </w:r>
      <w:r w:rsidR="0079053D">
        <w:t xml:space="preserve">SPOT analysis is </w:t>
      </w:r>
      <w:r w:rsidR="00557794">
        <w:t xml:space="preserve">a slight variation that uses </w:t>
      </w:r>
      <w:r w:rsidR="0079053D">
        <w:lastRenderedPageBreak/>
        <w:t xml:space="preserve">problems </w:t>
      </w:r>
      <w:r w:rsidR="00557794">
        <w:t xml:space="preserve">instead of </w:t>
      </w:r>
      <w:r w:rsidR="0079053D">
        <w:t>weaknesses</w:t>
      </w:r>
      <w:r w:rsidR="00557794">
        <w:t xml:space="preserve">. </w:t>
      </w:r>
      <w:r w:rsidR="00501E02">
        <w:t>We do this because weaknesses (causes) are much more difficult to identify than symptoms of weaknesses (problems).</w:t>
      </w:r>
    </w:p>
    <w:p w14:paraId="509F66D2" w14:textId="77777777" w:rsidR="00501E02" w:rsidRDefault="00501E02" w:rsidP="006707CF">
      <w:pPr>
        <w:widowControl/>
      </w:pPr>
    </w:p>
    <w:p w14:paraId="24F9C3D8" w14:textId="77777777" w:rsidR="00966C73" w:rsidRDefault="00557794" w:rsidP="006707CF">
      <w:pPr>
        <w:widowControl/>
      </w:pPr>
      <w:r>
        <w:t xml:space="preserve">The SPOT </w:t>
      </w:r>
      <w:r w:rsidR="006707CF">
        <w:t>tool begins with the assumption that there are two contexts for every organization: internal and external. Great ideas possibilities come from finding internal stre</w:t>
      </w:r>
      <w:r>
        <w:t>ngths to build upon and problems</w:t>
      </w:r>
      <w:r w:rsidR="006707CF">
        <w:t xml:space="preserve"> to address, and external opportunities to seize and threats to mitigate. </w:t>
      </w:r>
    </w:p>
    <w:p w14:paraId="18045C9C" w14:textId="77777777" w:rsidR="00966C73" w:rsidRDefault="00966C73" w:rsidP="006707CF">
      <w:pPr>
        <w:widowControl/>
      </w:pPr>
    </w:p>
    <w:p w14:paraId="205EB358" w14:textId="4BA708D1" w:rsidR="006707CF" w:rsidRPr="00112790" w:rsidRDefault="00966C73" w:rsidP="006707CF">
      <w:pPr>
        <w:widowControl/>
      </w:pPr>
      <w:r>
        <w:t xml:space="preserve">Doing a SPOT analysis </w:t>
      </w:r>
      <w:r w:rsidR="006707CF">
        <w:t xml:space="preserve">upfront can be a useful source of ideas with a few caveats. </w:t>
      </w:r>
    </w:p>
    <w:p w14:paraId="6C12F229" w14:textId="77777777" w:rsidR="006707CF" w:rsidRDefault="006707CF" w:rsidP="006707CF">
      <w:pPr>
        <w:widowControl/>
      </w:pPr>
    </w:p>
    <w:p w14:paraId="2DE0FBC4" w14:textId="1E76A83C" w:rsidR="006707CF" w:rsidRPr="00112790" w:rsidRDefault="006707CF" w:rsidP="006707CF">
      <w:pPr>
        <w:widowControl/>
      </w:pPr>
      <w:r>
        <w:t xml:space="preserve">First, strengths and </w:t>
      </w:r>
      <w:r w:rsidR="001D297D" w:rsidRPr="001D297D">
        <w:t>problems</w:t>
      </w:r>
      <w:r>
        <w:t xml:space="preserve">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8"/>
      </w:r>
      <w:r>
        <w:t xml:space="preserve"> Because there is ample testing in the gap analysis at the end of the process, any ideas that arise from this ideation will have their day in court. </w:t>
      </w:r>
    </w:p>
    <w:p w14:paraId="2B276532" w14:textId="77777777" w:rsidR="006707CF" w:rsidRDefault="006707CF" w:rsidP="006707CF">
      <w:pPr>
        <w:widowControl/>
      </w:pPr>
    </w:p>
    <w:p w14:paraId="21620496" w14:textId="08875790" w:rsidR="006707CF" w:rsidRPr="00112790" w:rsidRDefault="006707CF" w:rsidP="006707CF">
      <w:pPr>
        <w:widowControl/>
      </w:pPr>
      <w:r>
        <w:t xml:space="preserve">Second, the analysis may cause a </w:t>
      </w:r>
      <w:r w:rsidRPr="00B141C2">
        <w:t xml:space="preserve">focus on your </w:t>
      </w:r>
      <w:r w:rsidR="001D297D" w:rsidRPr="001D297D">
        <w:t>problems</w:t>
      </w:r>
      <w:r w:rsidRPr="00B141C2">
        <w:t>, which is self-defeating:</w:t>
      </w:r>
    </w:p>
    <w:p w14:paraId="4856A4AA" w14:textId="77777777" w:rsidR="006707CF" w:rsidRDefault="006707CF" w:rsidP="006707CF">
      <w:pPr>
        <w:widowControl/>
      </w:pPr>
    </w:p>
    <w:p w14:paraId="3EF7F41C" w14:textId="0D1B0907" w:rsidR="006707CF" w:rsidRPr="00112790" w:rsidRDefault="006707CF" w:rsidP="00E84125">
      <w:pPr>
        <w:widowControl/>
        <w:ind w:left="720"/>
      </w:pPr>
      <w:r w:rsidRPr="00B141C2">
        <w:t xml:space="preserve">Few strategic concepts have taken hold of strategic planning quite so thoroughly as the </w:t>
      </w:r>
      <w:r w:rsidR="0038340A">
        <w:t>SW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69"/>
      </w:r>
    </w:p>
    <w:p w14:paraId="495CB4A8" w14:textId="77777777" w:rsidR="006707CF" w:rsidRDefault="006707CF" w:rsidP="006707CF">
      <w:pPr>
        <w:widowControl/>
      </w:pPr>
    </w:p>
    <w:p w14:paraId="5E3E4AD6" w14:textId="39CF0518" w:rsidR="00F1407A" w:rsidRDefault="006707CF" w:rsidP="00980C57">
      <w:pPr>
        <w:widowControl/>
      </w:pPr>
      <w:r w:rsidRPr="00980C57">
        <w:t>Of course, the horse was out of the barn when you investigated competitive advantage in building your mission. Moreover, as the Fritz Perls sa</w:t>
      </w:r>
      <w:r w:rsidR="00F1407A">
        <w:t>ys</w:t>
      </w:r>
      <w:r w:rsidRPr="00980C57">
        <w:t xml:space="preserve">, </w:t>
      </w:r>
      <w:r w:rsidR="00980C57" w:rsidRPr="00980C57">
        <w:t>“Self-awareness is curative.”</w:t>
      </w:r>
      <w:r w:rsidR="005C2EE7">
        <w:rPr>
          <w:rStyle w:val="EndnoteReference"/>
        </w:rPr>
        <w:endnoteReference w:id="270"/>
      </w:r>
      <w:r w:rsidR="00980C57" w:rsidRPr="00980C57">
        <w:t xml:space="preserve"> </w:t>
      </w:r>
      <w:r w:rsidR="00F1407A">
        <w:t>Thus, knowing</w:t>
      </w:r>
      <w:r w:rsidR="00557794">
        <w:t xml:space="preserve"> that </w:t>
      </w:r>
      <w:r w:rsidR="00F1407A">
        <w:t xml:space="preserve">the possibility of focusing on </w:t>
      </w:r>
      <w:r w:rsidR="00557794">
        <w:t xml:space="preserve">problems </w:t>
      </w:r>
      <w:r w:rsidR="00F1407A">
        <w:t xml:space="preserve">cures you from that possibility. </w:t>
      </w:r>
      <w:r w:rsidR="00557794">
        <w:t xml:space="preserve">Even so, </w:t>
      </w:r>
      <w:r w:rsidR="00252F6D">
        <w:t xml:space="preserve">if you are worried about this, don’t use this tool and simply skip the </w:t>
      </w:r>
      <w:r w:rsidR="00557794">
        <w:t>problems</w:t>
      </w:r>
      <w:r w:rsidR="00252F6D">
        <w:t xml:space="preserve"> question. This is quite </w:t>
      </w:r>
      <w:r w:rsidR="00557794">
        <w:t>all right</w:t>
      </w:r>
      <w:r w:rsidR="00252F6D">
        <w:t xml:space="preserve"> as the question of </w:t>
      </w:r>
      <w:r w:rsidR="00557794">
        <w:t>problems</w:t>
      </w:r>
      <w:r w:rsidR="00252F6D">
        <w:t xml:space="preserve"> will definitely come up in the testing of strategies later on. </w:t>
      </w:r>
    </w:p>
    <w:p w14:paraId="581710D5" w14:textId="77777777" w:rsidR="00F1407A" w:rsidRDefault="00F1407A" w:rsidP="00980C57">
      <w:pPr>
        <w:widowControl/>
      </w:pPr>
    </w:p>
    <w:p w14:paraId="12601986" w14:textId="77777777" w:rsidR="00966C73" w:rsidRPr="00BD3470" w:rsidRDefault="00966C73" w:rsidP="00966C73">
      <w:pPr>
        <w:pStyle w:val="Heading5"/>
      </w:pPr>
      <w:r w:rsidRPr="00BD3470">
        <w:t xml:space="preserve">Classic </w:t>
      </w:r>
    </w:p>
    <w:p w14:paraId="0BBFD524" w14:textId="77777777" w:rsidR="00966C73" w:rsidRDefault="00966C73" w:rsidP="00966C73">
      <w:pPr>
        <w:widowControl/>
      </w:pPr>
    </w:p>
    <w:p w14:paraId="094307C1" w14:textId="77777777" w:rsidR="00557794" w:rsidRDefault="006707CF" w:rsidP="006707CF">
      <w:pPr>
        <w:widowControl/>
      </w:pPr>
      <w:r w:rsidRPr="00980C57">
        <w:t xml:space="preserve">There are a variety of ways to develop strengths and </w:t>
      </w:r>
      <w:r w:rsidR="00557794">
        <w:t>problems</w:t>
      </w:r>
      <w:r w:rsidRPr="00980C57">
        <w:t xml:space="preserve">. First, you should refer back to the work you completed earlier in the Great Start report to find your competitive advantage. If you need more ideas, brainstorm. </w:t>
      </w:r>
    </w:p>
    <w:p w14:paraId="24C110D6" w14:textId="77777777" w:rsidR="00557794" w:rsidRDefault="00557794" w:rsidP="006707CF">
      <w:pPr>
        <w:widowControl/>
      </w:pPr>
    </w:p>
    <w:p w14:paraId="3173703B" w14:textId="6B8D3F44" w:rsidR="006707CF" w:rsidRPr="00112790" w:rsidRDefault="006707CF" w:rsidP="006707CF">
      <w:pPr>
        <w:widowControl/>
      </w:pPr>
      <w:r>
        <w:t xml:space="preserve">Second, use the </w:t>
      </w:r>
      <w:r w:rsidRPr="00BE2D21">
        <w:t>Organizational Capacity Assessment Tool (</w:t>
      </w:r>
      <w:hyperlink r:id="rId17" w:history="1">
        <w:r w:rsidRPr="0056514F">
          <w:rPr>
            <w:rStyle w:val="Hyperlink"/>
          </w:rPr>
          <w:t>OCAT</w:t>
        </w:r>
      </w:hyperlink>
      <w:r w:rsidRPr="00BE2D21">
        <w:t>)</w:t>
      </w:r>
      <w:r>
        <w:t>, which McKinsey &amp; Company describes as:</w:t>
      </w:r>
    </w:p>
    <w:p w14:paraId="34A55F2D" w14:textId="77777777" w:rsidR="006707CF" w:rsidRDefault="006707CF" w:rsidP="006707CF">
      <w:pPr>
        <w:widowControl/>
      </w:pPr>
    </w:p>
    <w:p w14:paraId="47410FB9" w14:textId="77777777" w:rsidR="006707CF" w:rsidRPr="00112790" w:rsidRDefault="006707CF" w:rsidP="006707CF">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271"/>
      </w:r>
    </w:p>
    <w:p w14:paraId="260505E6" w14:textId="77777777" w:rsidR="006707CF" w:rsidRDefault="006707CF" w:rsidP="006707CF">
      <w:pPr>
        <w:widowControl/>
      </w:pPr>
    </w:p>
    <w:p w14:paraId="29C00C4B" w14:textId="77777777" w:rsidR="006707CF" w:rsidRPr="00112790" w:rsidRDefault="006707CF" w:rsidP="006707CF">
      <w:pPr>
        <w:widowControl/>
      </w:pPr>
      <w:r>
        <w:lastRenderedPageBreak/>
        <w:t>Fully online and capable of easily accommodating multiple users whose answers are confidential, the following is an example of the basic output from an organization that had nine raters:</w:t>
      </w:r>
    </w:p>
    <w:p w14:paraId="47A45484"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354CDF1C"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64B196F"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A1B63C3"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57CED84D" w14:textId="77777777" w:rsidR="006707CF" w:rsidRPr="00112790" w:rsidRDefault="006707CF" w:rsidP="005C2EE7">
            <w:pPr>
              <w:widowControl/>
            </w:pPr>
            <w:r>
              <w:t>Level</w:t>
            </w:r>
          </w:p>
        </w:tc>
      </w:tr>
      <w:tr w:rsidR="006707CF" w:rsidRPr="005C4677" w14:paraId="4FE3B473" w14:textId="77777777" w:rsidTr="005C2EE7">
        <w:trPr>
          <w:jc w:val="center"/>
        </w:trPr>
        <w:tc>
          <w:tcPr>
            <w:tcW w:w="691" w:type="dxa"/>
            <w:tcBorders>
              <w:top w:val="single" w:sz="4" w:space="0" w:color="auto"/>
            </w:tcBorders>
            <w:shd w:val="clear" w:color="auto" w:fill="auto"/>
          </w:tcPr>
          <w:p w14:paraId="6118068B"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auto"/>
          </w:tcPr>
          <w:p w14:paraId="71BFE65F"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auto"/>
          </w:tcPr>
          <w:p w14:paraId="69F5CF95" w14:textId="77777777" w:rsidR="006707CF" w:rsidRPr="00112790" w:rsidRDefault="006707CF" w:rsidP="005C2EE7">
            <w:pPr>
              <w:widowControl/>
              <w:rPr>
                <w:rFonts w:eastAsia="Calibri"/>
              </w:rPr>
            </w:pPr>
            <w:r>
              <w:rPr>
                <w:rFonts w:eastAsia="Calibri"/>
              </w:rPr>
              <w:t>2.6</w:t>
            </w:r>
          </w:p>
        </w:tc>
        <w:tc>
          <w:tcPr>
            <w:tcW w:w="1269" w:type="dxa"/>
            <w:shd w:val="clear" w:color="auto" w:fill="auto"/>
          </w:tcPr>
          <w:p w14:paraId="162977C0" w14:textId="77777777" w:rsidR="006707CF" w:rsidRPr="00112790" w:rsidRDefault="006707CF" w:rsidP="005C2EE7">
            <w:pPr>
              <w:widowControl/>
            </w:pPr>
            <w:r>
              <w:t>Moderate</w:t>
            </w:r>
          </w:p>
        </w:tc>
      </w:tr>
      <w:tr w:rsidR="006707CF" w:rsidRPr="005C4677" w14:paraId="1E232F6C" w14:textId="77777777" w:rsidTr="005C2EE7">
        <w:trPr>
          <w:jc w:val="center"/>
        </w:trPr>
        <w:tc>
          <w:tcPr>
            <w:tcW w:w="691" w:type="dxa"/>
            <w:shd w:val="clear" w:color="auto" w:fill="auto"/>
          </w:tcPr>
          <w:p w14:paraId="6D8E865A"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auto"/>
          </w:tcPr>
          <w:p w14:paraId="0FC51E17"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auto"/>
          </w:tcPr>
          <w:p w14:paraId="18200158"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EE04E29" w14:textId="77777777" w:rsidR="006707CF" w:rsidRPr="00112790" w:rsidRDefault="006707CF" w:rsidP="005C2EE7">
            <w:pPr>
              <w:widowControl/>
            </w:pPr>
            <w:r>
              <w:t>Basic</w:t>
            </w:r>
          </w:p>
        </w:tc>
      </w:tr>
      <w:tr w:rsidR="006707CF" w:rsidRPr="005C4677" w14:paraId="332B0F63" w14:textId="77777777" w:rsidTr="005C2EE7">
        <w:trPr>
          <w:jc w:val="center"/>
        </w:trPr>
        <w:tc>
          <w:tcPr>
            <w:tcW w:w="691" w:type="dxa"/>
            <w:shd w:val="clear" w:color="auto" w:fill="auto"/>
          </w:tcPr>
          <w:p w14:paraId="46DF025F"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auto"/>
          </w:tcPr>
          <w:p w14:paraId="746AE2EE"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auto"/>
          </w:tcPr>
          <w:p w14:paraId="4390BE4B"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22E12A93" w14:textId="77777777" w:rsidR="006707CF" w:rsidRPr="00112790" w:rsidRDefault="006707CF" w:rsidP="005C2EE7">
            <w:pPr>
              <w:widowControl/>
              <w:rPr>
                <w:rFonts w:eastAsia="Calibri"/>
              </w:rPr>
            </w:pPr>
            <w:r>
              <w:rPr>
                <w:rFonts w:eastAsia="Calibri"/>
              </w:rPr>
              <w:t>Moderate</w:t>
            </w:r>
          </w:p>
        </w:tc>
      </w:tr>
      <w:tr w:rsidR="006707CF" w:rsidRPr="005C4677" w14:paraId="2A75DB33" w14:textId="77777777" w:rsidTr="005C2EE7">
        <w:trPr>
          <w:jc w:val="center"/>
        </w:trPr>
        <w:tc>
          <w:tcPr>
            <w:tcW w:w="691" w:type="dxa"/>
            <w:tcBorders>
              <w:top w:val="nil"/>
            </w:tcBorders>
            <w:shd w:val="clear" w:color="auto" w:fill="auto"/>
          </w:tcPr>
          <w:p w14:paraId="15FA157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auto"/>
          </w:tcPr>
          <w:p w14:paraId="36166187"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auto"/>
          </w:tcPr>
          <w:p w14:paraId="13A85615"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tcBorders>
              <w:top w:val="nil"/>
            </w:tcBorders>
            <w:shd w:val="clear" w:color="auto" w:fill="auto"/>
          </w:tcPr>
          <w:p w14:paraId="3BFB1588" w14:textId="77777777" w:rsidR="006707CF" w:rsidRPr="00112790" w:rsidRDefault="006707CF" w:rsidP="005C2EE7">
            <w:pPr>
              <w:widowControl/>
              <w:rPr>
                <w:rFonts w:eastAsia="Calibri"/>
              </w:rPr>
            </w:pPr>
            <w:r>
              <w:rPr>
                <w:rFonts w:eastAsia="Calibri"/>
              </w:rPr>
              <w:t>Moderate</w:t>
            </w:r>
          </w:p>
        </w:tc>
      </w:tr>
      <w:tr w:rsidR="006707CF" w:rsidRPr="005C4677" w14:paraId="767176A3" w14:textId="77777777" w:rsidTr="005C2EE7">
        <w:trPr>
          <w:jc w:val="center"/>
        </w:trPr>
        <w:tc>
          <w:tcPr>
            <w:tcW w:w="691" w:type="dxa"/>
            <w:shd w:val="clear" w:color="auto" w:fill="auto"/>
          </w:tcPr>
          <w:p w14:paraId="0666F05F" w14:textId="77777777" w:rsidR="006707CF" w:rsidRPr="00112790" w:rsidRDefault="006707CF" w:rsidP="005C2EE7">
            <w:pPr>
              <w:widowControl/>
              <w:rPr>
                <w:rFonts w:eastAsia="Calibri"/>
                <w:spacing w:val="-4"/>
              </w:rPr>
            </w:pPr>
            <w:r w:rsidRPr="005C4677">
              <w:rPr>
                <w:rFonts w:eastAsia="Calibri"/>
                <w:w w:val="101"/>
              </w:rPr>
              <w:t>5</w:t>
            </w:r>
          </w:p>
        </w:tc>
        <w:tc>
          <w:tcPr>
            <w:tcW w:w="6347" w:type="dxa"/>
            <w:shd w:val="clear" w:color="auto" w:fill="auto"/>
          </w:tcPr>
          <w:p w14:paraId="362032DF"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auto"/>
          </w:tcPr>
          <w:p w14:paraId="0C4C5DFF"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68BEAFF7" w14:textId="77777777" w:rsidR="006707CF" w:rsidRPr="00112790" w:rsidRDefault="006707CF" w:rsidP="005C2EE7">
            <w:pPr>
              <w:widowControl/>
              <w:rPr>
                <w:rFonts w:eastAsia="Calibri"/>
              </w:rPr>
            </w:pPr>
            <w:r>
              <w:rPr>
                <w:rFonts w:eastAsia="Calibri"/>
              </w:rPr>
              <w:t>Moderate</w:t>
            </w:r>
          </w:p>
        </w:tc>
      </w:tr>
      <w:tr w:rsidR="006707CF" w:rsidRPr="005C4677" w14:paraId="423649D5" w14:textId="77777777" w:rsidTr="005C2EE7">
        <w:trPr>
          <w:jc w:val="center"/>
        </w:trPr>
        <w:tc>
          <w:tcPr>
            <w:tcW w:w="691" w:type="dxa"/>
            <w:shd w:val="clear" w:color="auto" w:fill="auto"/>
          </w:tcPr>
          <w:p w14:paraId="79E1383B"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auto"/>
          </w:tcPr>
          <w:p w14:paraId="50373ABA"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auto"/>
          </w:tcPr>
          <w:p w14:paraId="71D4BED2" w14:textId="77777777" w:rsidR="006707CF" w:rsidRPr="00112790" w:rsidRDefault="006707CF" w:rsidP="005C2EE7">
            <w:pPr>
              <w:widowControl/>
              <w:rPr>
                <w:rFonts w:eastAsia="Calibri"/>
              </w:rPr>
            </w:pPr>
            <w:r>
              <w:rPr>
                <w:rFonts w:eastAsia="Calibri"/>
              </w:rPr>
              <w:t>2.9</w:t>
            </w:r>
          </w:p>
        </w:tc>
        <w:tc>
          <w:tcPr>
            <w:tcW w:w="1269" w:type="dxa"/>
            <w:shd w:val="clear" w:color="auto" w:fill="auto"/>
          </w:tcPr>
          <w:p w14:paraId="09A9628C" w14:textId="77777777" w:rsidR="006707CF" w:rsidRPr="00112790" w:rsidRDefault="006707CF" w:rsidP="005C2EE7">
            <w:pPr>
              <w:widowControl/>
              <w:rPr>
                <w:rFonts w:eastAsia="Calibri"/>
              </w:rPr>
            </w:pPr>
            <w:r>
              <w:rPr>
                <w:rFonts w:eastAsia="Calibri"/>
              </w:rPr>
              <w:t>Moderate</w:t>
            </w:r>
          </w:p>
        </w:tc>
      </w:tr>
      <w:tr w:rsidR="006707CF" w:rsidRPr="005C4677" w14:paraId="2F2D4ED4" w14:textId="77777777" w:rsidTr="005C2EE7">
        <w:trPr>
          <w:jc w:val="center"/>
        </w:trPr>
        <w:tc>
          <w:tcPr>
            <w:tcW w:w="691" w:type="dxa"/>
            <w:shd w:val="clear" w:color="auto" w:fill="auto"/>
          </w:tcPr>
          <w:p w14:paraId="37BB5A54"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auto"/>
          </w:tcPr>
          <w:p w14:paraId="29851C36"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auto"/>
          </w:tcPr>
          <w:p w14:paraId="72981955"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5010CA4A" w14:textId="77777777" w:rsidR="006707CF" w:rsidRPr="00112790" w:rsidRDefault="006707CF" w:rsidP="005C2EE7">
            <w:pPr>
              <w:widowControl/>
              <w:rPr>
                <w:rFonts w:eastAsia="Calibri"/>
              </w:rPr>
            </w:pPr>
            <w:r>
              <w:rPr>
                <w:rFonts w:eastAsia="Calibri"/>
              </w:rPr>
              <w:t>Moderate</w:t>
            </w:r>
          </w:p>
        </w:tc>
      </w:tr>
      <w:tr w:rsidR="006707CF" w:rsidRPr="005C4677" w14:paraId="3F503908" w14:textId="77777777" w:rsidTr="005C2EE7">
        <w:trPr>
          <w:jc w:val="center"/>
        </w:trPr>
        <w:tc>
          <w:tcPr>
            <w:tcW w:w="691" w:type="dxa"/>
            <w:shd w:val="clear" w:color="auto" w:fill="auto"/>
          </w:tcPr>
          <w:p w14:paraId="7835DB9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auto"/>
          </w:tcPr>
          <w:p w14:paraId="453692D0"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auto"/>
          </w:tcPr>
          <w:p w14:paraId="59AB16BE"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1394676B" w14:textId="77777777" w:rsidR="006707CF" w:rsidRPr="00112790" w:rsidRDefault="006707CF" w:rsidP="005C2EE7">
            <w:pPr>
              <w:widowControl/>
              <w:rPr>
                <w:rFonts w:eastAsia="Calibri"/>
              </w:rPr>
            </w:pPr>
            <w:r>
              <w:rPr>
                <w:rFonts w:eastAsia="Calibri"/>
              </w:rPr>
              <w:t>Moderate</w:t>
            </w:r>
          </w:p>
        </w:tc>
      </w:tr>
      <w:tr w:rsidR="006707CF" w:rsidRPr="005C4677" w14:paraId="6D396C51" w14:textId="77777777" w:rsidTr="005C2EE7">
        <w:trPr>
          <w:jc w:val="center"/>
        </w:trPr>
        <w:tc>
          <w:tcPr>
            <w:tcW w:w="691" w:type="dxa"/>
            <w:shd w:val="clear" w:color="auto" w:fill="auto"/>
          </w:tcPr>
          <w:p w14:paraId="03A8B47D"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auto"/>
          </w:tcPr>
          <w:p w14:paraId="7A20C4F2"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auto"/>
          </w:tcPr>
          <w:p w14:paraId="56307831"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C7FC872" w14:textId="77777777" w:rsidR="006707CF" w:rsidRPr="00112790" w:rsidRDefault="006707CF" w:rsidP="005C2EE7">
            <w:pPr>
              <w:widowControl/>
              <w:rPr>
                <w:rFonts w:eastAsia="Calibri"/>
              </w:rPr>
            </w:pPr>
            <w:r>
              <w:rPr>
                <w:rFonts w:eastAsia="Calibri"/>
              </w:rPr>
              <w:t>Basic</w:t>
            </w:r>
          </w:p>
        </w:tc>
      </w:tr>
    </w:tbl>
    <w:p w14:paraId="4EFD5463" w14:textId="77777777" w:rsidR="006707CF" w:rsidRPr="00112790" w:rsidRDefault="006707CF" w:rsidP="006707CF">
      <w:pPr>
        <w:widowControl/>
      </w:pPr>
    </w:p>
    <w:p w14:paraId="679B48A2" w14:textId="77777777" w:rsidR="006707CF" w:rsidRPr="00112790" w:rsidRDefault="006707CF" w:rsidP="006707CF">
      <w:pPr>
        <w:widowControl/>
      </w:pPr>
      <w:r>
        <w:t>You can also use the OCAT to delve deeper to show the highest and lowest scores:</w:t>
      </w:r>
    </w:p>
    <w:p w14:paraId="4B3E538E"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6526DAB4"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31184D39"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C5746FF"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0B4B5C76" w14:textId="77777777" w:rsidR="006707CF" w:rsidRPr="00112790" w:rsidRDefault="006707CF" w:rsidP="005C2EE7">
            <w:pPr>
              <w:widowControl/>
            </w:pPr>
            <w:r w:rsidRPr="005C4677">
              <w:t>High/Low</w:t>
            </w:r>
          </w:p>
        </w:tc>
      </w:tr>
      <w:tr w:rsidR="006707CF" w:rsidRPr="00112790" w14:paraId="438ABC09" w14:textId="77777777" w:rsidTr="005C2EE7">
        <w:trPr>
          <w:jc w:val="center"/>
        </w:trPr>
        <w:tc>
          <w:tcPr>
            <w:tcW w:w="691" w:type="dxa"/>
            <w:tcBorders>
              <w:top w:val="single" w:sz="4" w:space="0" w:color="auto"/>
            </w:tcBorders>
            <w:shd w:val="clear" w:color="auto" w:fill="D9D9D9" w:themeFill="background1" w:themeFillShade="D9"/>
          </w:tcPr>
          <w:p w14:paraId="1EA1224E"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D9D9D9" w:themeFill="background1" w:themeFillShade="D9"/>
          </w:tcPr>
          <w:p w14:paraId="26ADC7EE"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D9D9D9" w:themeFill="background1" w:themeFillShade="D9"/>
          </w:tcPr>
          <w:p w14:paraId="73DBB4C6" w14:textId="77777777" w:rsidR="006707CF" w:rsidRPr="00112790" w:rsidRDefault="006707CF" w:rsidP="005C2EE7">
            <w:pPr>
              <w:widowControl/>
              <w:rPr>
                <w:rFonts w:eastAsia="Calibri"/>
              </w:rPr>
            </w:pPr>
            <w:r w:rsidRPr="005C4677">
              <w:rPr>
                <w:rFonts w:eastAsia="Calibri"/>
              </w:rPr>
              <w:t>2.6</w:t>
            </w:r>
          </w:p>
        </w:tc>
        <w:tc>
          <w:tcPr>
            <w:tcW w:w="1269" w:type="dxa"/>
            <w:shd w:val="clear" w:color="auto" w:fill="D9D9D9" w:themeFill="background1" w:themeFillShade="D9"/>
          </w:tcPr>
          <w:p w14:paraId="4EB2FC6D" w14:textId="77777777" w:rsidR="006707CF" w:rsidRPr="005C4677" w:rsidRDefault="006707CF" w:rsidP="005C2EE7">
            <w:pPr>
              <w:widowControl/>
            </w:pPr>
          </w:p>
        </w:tc>
      </w:tr>
      <w:tr w:rsidR="006707CF" w:rsidRPr="00112790" w14:paraId="5FC3D2F1" w14:textId="77777777" w:rsidTr="005C2EE7">
        <w:trPr>
          <w:jc w:val="center"/>
        </w:trPr>
        <w:tc>
          <w:tcPr>
            <w:tcW w:w="691" w:type="dxa"/>
            <w:shd w:val="clear" w:color="auto" w:fill="D9D9D9" w:themeFill="background1" w:themeFillShade="D9"/>
          </w:tcPr>
          <w:p w14:paraId="3C5C8853"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D9D9D9" w:themeFill="background1" w:themeFillShade="D9"/>
          </w:tcPr>
          <w:p w14:paraId="44E6B6F0"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D9D9D9" w:themeFill="background1" w:themeFillShade="D9"/>
          </w:tcPr>
          <w:p w14:paraId="6204E668"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71082016" w14:textId="77777777" w:rsidR="006707CF" w:rsidRPr="005C4677" w:rsidRDefault="006707CF" w:rsidP="005C2EE7">
            <w:pPr>
              <w:widowControl/>
            </w:pPr>
          </w:p>
        </w:tc>
      </w:tr>
      <w:tr w:rsidR="006707CF" w:rsidRPr="005C4677" w14:paraId="3E5EC658" w14:textId="77777777" w:rsidTr="005C2EE7">
        <w:trPr>
          <w:jc w:val="center"/>
        </w:trPr>
        <w:tc>
          <w:tcPr>
            <w:tcW w:w="691" w:type="dxa"/>
          </w:tcPr>
          <w:p w14:paraId="76805791" w14:textId="77777777" w:rsidR="006707CF" w:rsidRPr="00112790" w:rsidRDefault="006707CF" w:rsidP="005C2EE7">
            <w:pPr>
              <w:widowControl/>
              <w:rPr>
                <w:rFonts w:eastAsia="Calibri"/>
              </w:rPr>
            </w:pPr>
            <w:r w:rsidRPr="005C4677">
              <w:rPr>
                <w:rFonts w:eastAsia="Calibri"/>
              </w:rPr>
              <w:t>2.2</w:t>
            </w:r>
          </w:p>
        </w:tc>
        <w:tc>
          <w:tcPr>
            <w:tcW w:w="6347" w:type="dxa"/>
          </w:tcPr>
          <w:p w14:paraId="34AC44B8" w14:textId="77777777" w:rsidR="006707CF" w:rsidRPr="00112790" w:rsidRDefault="006707CF" w:rsidP="005C2EE7">
            <w:pPr>
              <w:widowControl/>
              <w:rPr>
                <w:rFonts w:eastAsia="Calibri"/>
              </w:rPr>
            </w:pPr>
            <w:r w:rsidRPr="005C4677">
              <w:rPr>
                <w:rFonts w:eastAsia="Calibri"/>
              </w:rPr>
              <w:t>Aligning theory of</w:t>
            </w:r>
            <w:r w:rsidRPr="005C4677">
              <w:rPr>
                <w:rFonts w:eastAsia="Calibri"/>
                <w:spacing w:val="42"/>
              </w:rPr>
              <w:t xml:space="preserve"> </w:t>
            </w:r>
            <w:r w:rsidRPr="005C4677">
              <w:rPr>
                <w:rFonts w:eastAsia="Calibri"/>
              </w:rPr>
              <w:t>change</w:t>
            </w:r>
          </w:p>
        </w:tc>
        <w:tc>
          <w:tcPr>
            <w:tcW w:w="1269" w:type="dxa"/>
          </w:tcPr>
          <w:p w14:paraId="4FD5282D" w14:textId="77777777" w:rsidR="006707CF" w:rsidRPr="00112790" w:rsidRDefault="006707CF" w:rsidP="005C2EE7">
            <w:pPr>
              <w:widowControl/>
              <w:rPr>
                <w:rFonts w:eastAsia="Calibri"/>
              </w:rPr>
            </w:pPr>
            <w:r w:rsidRPr="005C4677">
              <w:rPr>
                <w:rFonts w:eastAsia="Calibri"/>
              </w:rPr>
              <w:t>2.1</w:t>
            </w:r>
          </w:p>
        </w:tc>
        <w:tc>
          <w:tcPr>
            <w:tcW w:w="1269" w:type="dxa"/>
          </w:tcPr>
          <w:p w14:paraId="3F731E50" w14:textId="77777777" w:rsidR="006707CF" w:rsidRPr="00112790" w:rsidRDefault="006707CF" w:rsidP="005C2EE7">
            <w:pPr>
              <w:widowControl/>
            </w:pPr>
            <w:r w:rsidRPr="005C4677">
              <w:rPr>
                <w:rFonts w:eastAsia="Calibri"/>
              </w:rPr>
              <w:t>Low</w:t>
            </w:r>
          </w:p>
        </w:tc>
      </w:tr>
      <w:tr w:rsidR="006707CF" w:rsidRPr="005C4677" w14:paraId="5C2728D0" w14:textId="77777777" w:rsidTr="005C2EE7">
        <w:trPr>
          <w:jc w:val="center"/>
        </w:trPr>
        <w:tc>
          <w:tcPr>
            <w:tcW w:w="691" w:type="dxa"/>
          </w:tcPr>
          <w:p w14:paraId="54EBEB4B" w14:textId="77777777" w:rsidR="006707CF" w:rsidRPr="00112790" w:rsidRDefault="006707CF" w:rsidP="005C2EE7">
            <w:pPr>
              <w:widowControl/>
              <w:rPr>
                <w:rFonts w:eastAsia="Calibri"/>
              </w:rPr>
            </w:pPr>
            <w:r w:rsidRPr="005C4677">
              <w:rPr>
                <w:rFonts w:eastAsia="Calibri"/>
              </w:rPr>
              <w:t>2.3</w:t>
            </w:r>
          </w:p>
        </w:tc>
        <w:tc>
          <w:tcPr>
            <w:tcW w:w="6347" w:type="dxa"/>
          </w:tcPr>
          <w:p w14:paraId="79AE8777" w14:textId="77777777" w:rsidR="006707CF" w:rsidRPr="00112790" w:rsidRDefault="006707CF" w:rsidP="005C2EE7">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1269" w:type="dxa"/>
          </w:tcPr>
          <w:p w14:paraId="378FDDA9"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253778EF" w14:textId="77777777" w:rsidR="006707CF" w:rsidRPr="00112790" w:rsidRDefault="006707CF" w:rsidP="005C2EE7">
            <w:pPr>
              <w:widowControl/>
              <w:rPr>
                <w:rFonts w:eastAsia="Calibri"/>
              </w:rPr>
            </w:pPr>
            <w:r w:rsidRPr="005C4677">
              <w:rPr>
                <w:rFonts w:eastAsia="Calibri"/>
              </w:rPr>
              <w:t>Low</w:t>
            </w:r>
          </w:p>
        </w:tc>
      </w:tr>
      <w:tr w:rsidR="006707CF" w:rsidRPr="005C4677" w14:paraId="6A6559AA" w14:textId="77777777" w:rsidTr="005C2EE7">
        <w:trPr>
          <w:jc w:val="center"/>
        </w:trPr>
        <w:tc>
          <w:tcPr>
            <w:tcW w:w="691" w:type="dxa"/>
          </w:tcPr>
          <w:p w14:paraId="6555920C" w14:textId="77777777" w:rsidR="006707CF" w:rsidRPr="00112790" w:rsidRDefault="006707CF" w:rsidP="005C2EE7">
            <w:pPr>
              <w:widowControl/>
              <w:rPr>
                <w:rFonts w:eastAsia="Calibri"/>
              </w:rPr>
            </w:pPr>
            <w:r w:rsidRPr="005C4677">
              <w:rPr>
                <w:rFonts w:eastAsia="Calibri"/>
              </w:rPr>
              <w:t>2.7</w:t>
            </w:r>
          </w:p>
        </w:tc>
        <w:tc>
          <w:tcPr>
            <w:tcW w:w="6347" w:type="dxa"/>
          </w:tcPr>
          <w:p w14:paraId="1ED0B213" w14:textId="77777777" w:rsidR="006707CF" w:rsidRPr="00112790" w:rsidRDefault="006707CF" w:rsidP="005C2EE7">
            <w:pPr>
              <w:widowControl/>
              <w:rPr>
                <w:rFonts w:eastAsia="Calibri"/>
              </w:rPr>
            </w:pPr>
            <w:r w:rsidRPr="005C4677">
              <w:rPr>
                <w:rFonts w:eastAsia="Calibri"/>
              </w:rPr>
              <w:t>Specific goals aligned to mission and vision</w:t>
            </w:r>
          </w:p>
        </w:tc>
        <w:tc>
          <w:tcPr>
            <w:tcW w:w="1269" w:type="dxa"/>
          </w:tcPr>
          <w:p w14:paraId="474C42F7" w14:textId="77777777" w:rsidR="006707CF" w:rsidRPr="00112790" w:rsidRDefault="006707CF" w:rsidP="005C2EE7">
            <w:pPr>
              <w:widowControl/>
              <w:rPr>
                <w:rFonts w:eastAsia="Calibri"/>
              </w:rPr>
            </w:pPr>
            <w:r w:rsidRPr="005C4677">
              <w:rPr>
                <w:rFonts w:eastAsia="Calibri"/>
              </w:rPr>
              <w:t>2.0</w:t>
            </w:r>
          </w:p>
        </w:tc>
        <w:tc>
          <w:tcPr>
            <w:tcW w:w="1269" w:type="dxa"/>
          </w:tcPr>
          <w:p w14:paraId="53B1E32F" w14:textId="77777777" w:rsidR="006707CF" w:rsidRPr="00112790" w:rsidRDefault="006707CF" w:rsidP="005C2EE7">
            <w:pPr>
              <w:widowControl/>
              <w:rPr>
                <w:rFonts w:eastAsia="Calibri"/>
              </w:rPr>
            </w:pPr>
            <w:r w:rsidRPr="005C4677">
              <w:rPr>
                <w:rFonts w:eastAsia="Calibri"/>
              </w:rPr>
              <w:t>Low</w:t>
            </w:r>
          </w:p>
        </w:tc>
      </w:tr>
      <w:tr w:rsidR="006707CF" w:rsidRPr="005C4677" w14:paraId="33C7CD43" w14:textId="77777777" w:rsidTr="005C2EE7">
        <w:trPr>
          <w:jc w:val="center"/>
        </w:trPr>
        <w:tc>
          <w:tcPr>
            <w:tcW w:w="691" w:type="dxa"/>
          </w:tcPr>
          <w:p w14:paraId="4D2DB58F" w14:textId="77777777" w:rsidR="006707CF" w:rsidRPr="00112790" w:rsidRDefault="006707CF" w:rsidP="005C2EE7">
            <w:pPr>
              <w:widowControl/>
              <w:rPr>
                <w:rFonts w:eastAsia="Calibri"/>
              </w:rPr>
            </w:pPr>
            <w:r w:rsidRPr="005C4677">
              <w:rPr>
                <w:rFonts w:eastAsia="Calibri"/>
              </w:rPr>
              <w:t>2.13</w:t>
            </w:r>
          </w:p>
        </w:tc>
        <w:tc>
          <w:tcPr>
            <w:tcW w:w="6347" w:type="dxa"/>
          </w:tcPr>
          <w:p w14:paraId="6D9B10E1" w14:textId="77777777" w:rsidR="006707CF" w:rsidRPr="00112790" w:rsidRDefault="006707CF" w:rsidP="005C2EE7">
            <w:pPr>
              <w:widowControl/>
              <w:rPr>
                <w:rFonts w:eastAsia="Calibri"/>
              </w:rPr>
            </w:pPr>
            <w:r w:rsidRPr="005C4677">
              <w:rPr>
                <w:rFonts w:eastAsia="Calibri"/>
              </w:rPr>
              <w:t>Use of strategic</w:t>
            </w:r>
            <w:r w:rsidRPr="005C4677">
              <w:rPr>
                <w:rFonts w:eastAsia="Calibri"/>
                <w:spacing w:val="35"/>
              </w:rPr>
              <w:t xml:space="preserve"> </w:t>
            </w:r>
            <w:r w:rsidRPr="005C4677">
              <w:rPr>
                <w:rFonts w:eastAsia="Calibri"/>
              </w:rPr>
              <w:t>plan</w:t>
            </w:r>
          </w:p>
        </w:tc>
        <w:tc>
          <w:tcPr>
            <w:tcW w:w="1269" w:type="dxa"/>
          </w:tcPr>
          <w:p w14:paraId="70E37116" w14:textId="77777777" w:rsidR="006707CF" w:rsidRPr="00112790" w:rsidRDefault="006707CF" w:rsidP="005C2EE7">
            <w:pPr>
              <w:widowControl/>
              <w:rPr>
                <w:rFonts w:eastAsia="Calibri"/>
              </w:rPr>
            </w:pPr>
            <w:r w:rsidRPr="005C4677">
              <w:rPr>
                <w:rFonts w:eastAsia="Calibri"/>
              </w:rPr>
              <w:t>1.9</w:t>
            </w:r>
          </w:p>
        </w:tc>
        <w:tc>
          <w:tcPr>
            <w:tcW w:w="1269" w:type="dxa"/>
          </w:tcPr>
          <w:p w14:paraId="607641D1" w14:textId="77777777" w:rsidR="006707CF" w:rsidRPr="00112790" w:rsidRDefault="006707CF" w:rsidP="005C2EE7">
            <w:pPr>
              <w:widowControl/>
              <w:rPr>
                <w:rFonts w:eastAsia="Calibri"/>
              </w:rPr>
            </w:pPr>
            <w:r w:rsidRPr="005C4677">
              <w:rPr>
                <w:rFonts w:eastAsia="Calibri"/>
              </w:rPr>
              <w:t>Low</w:t>
            </w:r>
          </w:p>
        </w:tc>
      </w:tr>
      <w:tr w:rsidR="006707CF" w:rsidRPr="00112790" w14:paraId="35F070D8" w14:textId="77777777" w:rsidTr="005C2EE7">
        <w:trPr>
          <w:jc w:val="center"/>
        </w:trPr>
        <w:tc>
          <w:tcPr>
            <w:tcW w:w="691" w:type="dxa"/>
            <w:shd w:val="clear" w:color="auto" w:fill="D9D9D9" w:themeFill="background1" w:themeFillShade="D9"/>
          </w:tcPr>
          <w:p w14:paraId="131A511E"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D9D9D9" w:themeFill="background1" w:themeFillShade="D9"/>
          </w:tcPr>
          <w:p w14:paraId="73A6B434"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D9D9D9" w:themeFill="background1" w:themeFillShade="D9"/>
          </w:tcPr>
          <w:p w14:paraId="5D5C1398"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30688CDB" w14:textId="77777777" w:rsidR="006707CF" w:rsidRPr="005C4677" w:rsidRDefault="006707CF" w:rsidP="005C2EE7">
            <w:pPr>
              <w:widowControl/>
              <w:rPr>
                <w:rFonts w:eastAsia="Calibri"/>
              </w:rPr>
            </w:pPr>
          </w:p>
        </w:tc>
      </w:tr>
      <w:tr w:rsidR="006707CF" w:rsidRPr="005C4677" w14:paraId="3D8F8B99" w14:textId="77777777" w:rsidTr="005C2EE7">
        <w:trPr>
          <w:jc w:val="center"/>
        </w:trPr>
        <w:tc>
          <w:tcPr>
            <w:tcW w:w="691" w:type="dxa"/>
          </w:tcPr>
          <w:p w14:paraId="6425ECA7" w14:textId="77777777" w:rsidR="006707CF" w:rsidRPr="00112790" w:rsidRDefault="006707CF" w:rsidP="005C2EE7">
            <w:pPr>
              <w:widowControl/>
              <w:rPr>
                <w:rFonts w:eastAsia="Calibri"/>
              </w:rPr>
            </w:pPr>
            <w:r w:rsidRPr="005C4677">
              <w:rPr>
                <w:rFonts w:eastAsia="Calibri"/>
              </w:rPr>
              <w:t>3.6</w:t>
            </w:r>
          </w:p>
        </w:tc>
        <w:tc>
          <w:tcPr>
            <w:tcW w:w="6347" w:type="dxa"/>
          </w:tcPr>
          <w:p w14:paraId="1DF4A8DF" w14:textId="77777777" w:rsidR="006707CF" w:rsidRPr="00112790" w:rsidRDefault="006707CF" w:rsidP="005C2EE7">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1269" w:type="dxa"/>
          </w:tcPr>
          <w:p w14:paraId="4DFF438F" w14:textId="77777777" w:rsidR="006707CF" w:rsidRPr="00112790" w:rsidRDefault="006707CF" w:rsidP="005C2EE7">
            <w:pPr>
              <w:widowControl/>
              <w:rPr>
                <w:rFonts w:eastAsia="Calibri"/>
              </w:rPr>
            </w:pPr>
            <w:r w:rsidRPr="005C4677">
              <w:rPr>
                <w:rFonts w:eastAsia="Calibri"/>
              </w:rPr>
              <w:t>3.8</w:t>
            </w:r>
          </w:p>
        </w:tc>
        <w:tc>
          <w:tcPr>
            <w:tcW w:w="1269" w:type="dxa"/>
          </w:tcPr>
          <w:p w14:paraId="54CFA8E7" w14:textId="77777777" w:rsidR="006707CF" w:rsidRPr="00112790" w:rsidRDefault="006707CF" w:rsidP="005C2EE7">
            <w:pPr>
              <w:widowControl/>
              <w:rPr>
                <w:rFonts w:eastAsia="Calibri"/>
              </w:rPr>
            </w:pPr>
            <w:r w:rsidRPr="005C4677">
              <w:rPr>
                <w:rFonts w:eastAsia="Calibri"/>
              </w:rPr>
              <w:t>High</w:t>
            </w:r>
          </w:p>
        </w:tc>
      </w:tr>
      <w:tr w:rsidR="006707CF" w:rsidRPr="005C4677" w14:paraId="0400FED4" w14:textId="77777777" w:rsidTr="005C2EE7">
        <w:trPr>
          <w:jc w:val="center"/>
        </w:trPr>
        <w:tc>
          <w:tcPr>
            <w:tcW w:w="691" w:type="dxa"/>
          </w:tcPr>
          <w:p w14:paraId="46EB32B7" w14:textId="77777777" w:rsidR="006707CF" w:rsidRPr="00112790" w:rsidRDefault="006707CF" w:rsidP="005C2EE7">
            <w:pPr>
              <w:widowControl/>
              <w:rPr>
                <w:rFonts w:eastAsia="Calibri"/>
              </w:rPr>
            </w:pPr>
            <w:r w:rsidRPr="005C4677">
              <w:rPr>
                <w:rFonts w:eastAsia="Calibri"/>
              </w:rPr>
              <w:t>3.18</w:t>
            </w:r>
          </w:p>
        </w:tc>
        <w:tc>
          <w:tcPr>
            <w:tcW w:w="6347" w:type="dxa"/>
          </w:tcPr>
          <w:p w14:paraId="480570EB" w14:textId="77777777" w:rsidR="006707CF" w:rsidRPr="00112790" w:rsidRDefault="006707CF" w:rsidP="005C2EE7">
            <w:pPr>
              <w:widowControl/>
              <w:rPr>
                <w:rFonts w:eastAsia="Calibri"/>
              </w:rPr>
            </w:pPr>
            <w:r w:rsidRPr="005C4677">
              <w:rPr>
                <w:rFonts w:eastAsia="Calibri"/>
              </w:rPr>
              <w:t>Board contribution to the organization</w:t>
            </w:r>
          </w:p>
        </w:tc>
        <w:tc>
          <w:tcPr>
            <w:tcW w:w="1269" w:type="dxa"/>
          </w:tcPr>
          <w:p w14:paraId="13C9CA6E" w14:textId="77777777" w:rsidR="006707CF" w:rsidRPr="00112790" w:rsidRDefault="006707CF" w:rsidP="005C2EE7">
            <w:pPr>
              <w:widowControl/>
              <w:rPr>
                <w:rFonts w:eastAsia="Calibri"/>
              </w:rPr>
            </w:pPr>
            <w:r w:rsidRPr="005C4677">
              <w:rPr>
                <w:rFonts w:eastAsia="Calibri"/>
              </w:rPr>
              <w:t>2.2</w:t>
            </w:r>
          </w:p>
        </w:tc>
        <w:tc>
          <w:tcPr>
            <w:tcW w:w="1269" w:type="dxa"/>
          </w:tcPr>
          <w:p w14:paraId="3F679662" w14:textId="77777777" w:rsidR="006707CF" w:rsidRPr="00112790" w:rsidRDefault="006707CF" w:rsidP="005C2EE7">
            <w:pPr>
              <w:widowControl/>
              <w:rPr>
                <w:rFonts w:eastAsia="Calibri"/>
              </w:rPr>
            </w:pPr>
            <w:r w:rsidRPr="005C4677">
              <w:rPr>
                <w:rFonts w:eastAsia="Calibri"/>
              </w:rPr>
              <w:t>Low</w:t>
            </w:r>
          </w:p>
        </w:tc>
      </w:tr>
      <w:tr w:rsidR="006707CF" w:rsidRPr="005C4677" w14:paraId="0DA7A640" w14:textId="77777777" w:rsidTr="005C2EE7">
        <w:trPr>
          <w:jc w:val="center"/>
        </w:trPr>
        <w:tc>
          <w:tcPr>
            <w:tcW w:w="691" w:type="dxa"/>
          </w:tcPr>
          <w:p w14:paraId="353CBA99" w14:textId="77777777" w:rsidR="006707CF" w:rsidRPr="00112790" w:rsidRDefault="006707CF" w:rsidP="005C2EE7">
            <w:pPr>
              <w:widowControl/>
              <w:rPr>
                <w:rFonts w:eastAsia="Calibri"/>
              </w:rPr>
            </w:pPr>
            <w:r w:rsidRPr="005C4677">
              <w:rPr>
                <w:rFonts w:eastAsia="Calibri"/>
              </w:rPr>
              <w:t>3.25</w:t>
            </w:r>
          </w:p>
        </w:tc>
        <w:tc>
          <w:tcPr>
            <w:tcW w:w="6347" w:type="dxa"/>
          </w:tcPr>
          <w:p w14:paraId="75CF402B" w14:textId="77777777" w:rsidR="006707CF" w:rsidRPr="00112790" w:rsidRDefault="006707CF" w:rsidP="005C2EE7">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1269" w:type="dxa"/>
          </w:tcPr>
          <w:p w14:paraId="2ADDA17E" w14:textId="77777777" w:rsidR="006707CF" w:rsidRPr="00112790" w:rsidRDefault="006707CF" w:rsidP="005C2EE7">
            <w:pPr>
              <w:widowControl/>
              <w:rPr>
                <w:rFonts w:eastAsia="Calibri"/>
              </w:rPr>
            </w:pPr>
            <w:r w:rsidRPr="005C4677">
              <w:rPr>
                <w:rFonts w:eastAsia="Calibri"/>
              </w:rPr>
              <w:t>3.5</w:t>
            </w:r>
          </w:p>
        </w:tc>
        <w:tc>
          <w:tcPr>
            <w:tcW w:w="1269" w:type="dxa"/>
          </w:tcPr>
          <w:p w14:paraId="13891998" w14:textId="77777777" w:rsidR="006707CF" w:rsidRPr="00112790" w:rsidRDefault="006707CF" w:rsidP="005C2EE7">
            <w:pPr>
              <w:widowControl/>
              <w:rPr>
                <w:rFonts w:eastAsia="Calibri"/>
              </w:rPr>
            </w:pPr>
            <w:r w:rsidRPr="005C4677">
              <w:rPr>
                <w:rFonts w:eastAsia="Calibri"/>
              </w:rPr>
              <w:t>High</w:t>
            </w:r>
          </w:p>
        </w:tc>
      </w:tr>
      <w:tr w:rsidR="006707CF" w:rsidRPr="005C4677" w14:paraId="68C83369" w14:textId="77777777" w:rsidTr="005C2EE7">
        <w:trPr>
          <w:jc w:val="center"/>
        </w:trPr>
        <w:tc>
          <w:tcPr>
            <w:tcW w:w="691" w:type="dxa"/>
          </w:tcPr>
          <w:p w14:paraId="73A1AA68" w14:textId="77777777" w:rsidR="006707CF" w:rsidRPr="00112790" w:rsidRDefault="006707CF" w:rsidP="005C2EE7">
            <w:pPr>
              <w:widowControl/>
              <w:rPr>
                <w:rFonts w:eastAsia="Calibri"/>
              </w:rPr>
            </w:pPr>
            <w:r w:rsidRPr="005C4677">
              <w:rPr>
                <w:rFonts w:eastAsia="Calibri"/>
              </w:rPr>
              <w:t>3.29</w:t>
            </w:r>
          </w:p>
        </w:tc>
        <w:tc>
          <w:tcPr>
            <w:tcW w:w="6347" w:type="dxa"/>
          </w:tcPr>
          <w:p w14:paraId="1C134AB9" w14:textId="77777777" w:rsidR="006707CF" w:rsidRPr="00112790" w:rsidRDefault="006707CF" w:rsidP="005C2EE7">
            <w:pPr>
              <w:widowControl/>
              <w:rPr>
                <w:rFonts w:eastAsia="Calibri"/>
              </w:rPr>
            </w:pPr>
            <w:r w:rsidRPr="005C4677">
              <w:rPr>
                <w:rFonts w:eastAsia="Calibri"/>
              </w:rPr>
              <w:t>Diversity of staff skills and experience</w:t>
            </w:r>
          </w:p>
        </w:tc>
        <w:tc>
          <w:tcPr>
            <w:tcW w:w="1269" w:type="dxa"/>
          </w:tcPr>
          <w:p w14:paraId="2B266743" w14:textId="77777777" w:rsidR="006707CF" w:rsidRPr="00112790" w:rsidRDefault="006707CF" w:rsidP="005C2EE7">
            <w:pPr>
              <w:widowControl/>
              <w:rPr>
                <w:rFonts w:eastAsia="Calibri"/>
              </w:rPr>
            </w:pPr>
            <w:r w:rsidRPr="005C4677">
              <w:rPr>
                <w:rFonts w:eastAsia="Calibri"/>
              </w:rPr>
              <w:t>3.7</w:t>
            </w:r>
          </w:p>
        </w:tc>
        <w:tc>
          <w:tcPr>
            <w:tcW w:w="1269" w:type="dxa"/>
          </w:tcPr>
          <w:p w14:paraId="7B5436D3" w14:textId="77777777" w:rsidR="006707CF" w:rsidRPr="00112790" w:rsidRDefault="006707CF" w:rsidP="005C2EE7">
            <w:pPr>
              <w:widowControl/>
              <w:rPr>
                <w:rFonts w:eastAsia="Calibri"/>
              </w:rPr>
            </w:pPr>
            <w:r w:rsidRPr="005C4677">
              <w:rPr>
                <w:rFonts w:eastAsia="Calibri"/>
              </w:rPr>
              <w:t>High</w:t>
            </w:r>
          </w:p>
        </w:tc>
      </w:tr>
      <w:tr w:rsidR="006707CF" w:rsidRPr="005C4677" w14:paraId="479308E8" w14:textId="77777777" w:rsidTr="005C2EE7">
        <w:trPr>
          <w:jc w:val="center"/>
        </w:trPr>
        <w:tc>
          <w:tcPr>
            <w:tcW w:w="691" w:type="dxa"/>
          </w:tcPr>
          <w:p w14:paraId="63693F99" w14:textId="77777777" w:rsidR="006707CF" w:rsidRPr="00112790" w:rsidRDefault="006707CF" w:rsidP="005C2EE7">
            <w:pPr>
              <w:widowControl/>
              <w:rPr>
                <w:rFonts w:eastAsia="Calibri"/>
              </w:rPr>
            </w:pPr>
            <w:r w:rsidRPr="005C4677">
              <w:rPr>
                <w:rFonts w:eastAsia="Calibri"/>
              </w:rPr>
              <w:t>3.30</w:t>
            </w:r>
          </w:p>
        </w:tc>
        <w:tc>
          <w:tcPr>
            <w:tcW w:w="6347" w:type="dxa"/>
          </w:tcPr>
          <w:p w14:paraId="57B9C578" w14:textId="77777777" w:rsidR="006707CF" w:rsidRPr="00112790" w:rsidRDefault="006707CF" w:rsidP="005C2EE7">
            <w:pPr>
              <w:widowControl/>
              <w:rPr>
                <w:rFonts w:eastAsia="Calibri"/>
              </w:rPr>
            </w:pPr>
            <w:r w:rsidRPr="005C4677">
              <w:rPr>
                <w:rFonts w:eastAsia="Calibri"/>
              </w:rPr>
              <w:t>Staff</w:t>
            </w:r>
            <w:r w:rsidRPr="005C4677">
              <w:rPr>
                <w:rFonts w:eastAsia="Calibri"/>
                <w:spacing w:val="18"/>
              </w:rPr>
              <w:t xml:space="preserve"> </w:t>
            </w:r>
            <w:r w:rsidRPr="005C4677">
              <w:rPr>
                <w:rFonts w:eastAsia="Calibri"/>
              </w:rPr>
              <w:t>quality</w:t>
            </w:r>
          </w:p>
        </w:tc>
        <w:tc>
          <w:tcPr>
            <w:tcW w:w="1269" w:type="dxa"/>
          </w:tcPr>
          <w:p w14:paraId="0CD97439" w14:textId="77777777" w:rsidR="006707CF" w:rsidRPr="00112790" w:rsidRDefault="006707CF" w:rsidP="005C2EE7">
            <w:pPr>
              <w:widowControl/>
              <w:rPr>
                <w:rFonts w:eastAsia="Calibri"/>
              </w:rPr>
            </w:pPr>
            <w:r w:rsidRPr="005C4677">
              <w:rPr>
                <w:rFonts w:eastAsia="Calibri"/>
              </w:rPr>
              <w:t>3.3</w:t>
            </w:r>
          </w:p>
        </w:tc>
        <w:tc>
          <w:tcPr>
            <w:tcW w:w="1269" w:type="dxa"/>
          </w:tcPr>
          <w:p w14:paraId="0D4C6A34" w14:textId="77777777" w:rsidR="006707CF" w:rsidRPr="00112790" w:rsidRDefault="006707CF" w:rsidP="005C2EE7">
            <w:pPr>
              <w:widowControl/>
              <w:rPr>
                <w:rFonts w:eastAsia="Calibri"/>
              </w:rPr>
            </w:pPr>
            <w:r w:rsidRPr="005C4677">
              <w:rPr>
                <w:rFonts w:eastAsia="Calibri"/>
              </w:rPr>
              <w:t>High</w:t>
            </w:r>
          </w:p>
        </w:tc>
      </w:tr>
      <w:tr w:rsidR="006707CF" w:rsidRPr="005C4677" w14:paraId="5E6C8940" w14:textId="77777777" w:rsidTr="005C2EE7">
        <w:trPr>
          <w:jc w:val="center"/>
        </w:trPr>
        <w:tc>
          <w:tcPr>
            <w:tcW w:w="691" w:type="dxa"/>
          </w:tcPr>
          <w:p w14:paraId="6EC99913" w14:textId="77777777" w:rsidR="006707CF" w:rsidRPr="00112790" w:rsidRDefault="006707CF" w:rsidP="005C2EE7">
            <w:pPr>
              <w:widowControl/>
              <w:rPr>
                <w:rFonts w:eastAsia="Calibri"/>
              </w:rPr>
            </w:pPr>
            <w:r w:rsidRPr="005C4677">
              <w:rPr>
                <w:rFonts w:eastAsia="Calibri"/>
              </w:rPr>
              <w:t>3.35</w:t>
            </w:r>
          </w:p>
        </w:tc>
        <w:tc>
          <w:tcPr>
            <w:tcW w:w="6347" w:type="dxa"/>
          </w:tcPr>
          <w:p w14:paraId="47026437" w14:textId="77777777" w:rsidR="006707CF" w:rsidRPr="00112790" w:rsidRDefault="006707CF" w:rsidP="005C2EE7">
            <w:pPr>
              <w:widowControl/>
              <w:rPr>
                <w:rFonts w:eastAsia="Calibri"/>
              </w:rPr>
            </w:pPr>
            <w:r w:rsidRPr="005C4677">
              <w:rPr>
                <w:rFonts w:eastAsia="Calibri"/>
              </w:rPr>
              <w:t>Pipeline of</w:t>
            </w:r>
            <w:r w:rsidRPr="005C4677">
              <w:rPr>
                <w:rFonts w:eastAsia="Calibri"/>
                <w:spacing w:val="27"/>
              </w:rPr>
              <w:t xml:space="preserve"> </w:t>
            </w:r>
            <w:r w:rsidRPr="005C4677">
              <w:rPr>
                <w:rFonts w:eastAsia="Calibri"/>
              </w:rPr>
              <w:t>talent</w:t>
            </w:r>
          </w:p>
        </w:tc>
        <w:tc>
          <w:tcPr>
            <w:tcW w:w="1269" w:type="dxa"/>
          </w:tcPr>
          <w:p w14:paraId="41CB64A0" w14:textId="77777777" w:rsidR="006707CF" w:rsidRPr="00112790" w:rsidRDefault="006707CF" w:rsidP="005C2EE7">
            <w:pPr>
              <w:widowControl/>
              <w:rPr>
                <w:rFonts w:eastAsia="Calibri"/>
              </w:rPr>
            </w:pPr>
            <w:r w:rsidRPr="005C4677">
              <w:rPr>
                <w:rFonts w:eastAsia="Calibri"/>
              </w:rPr>
              <w:t>1.9</w:t>
            </w:r>
          </w:p>
        </w:tc>
        <w:tc>
          <w:tcPr>
            <w:tcW w:w="1269" w:type="dxa"/>
          </w:tcPr>
          <w:p w14:paraId="32E03561" w14:textId="77777777" w:rsidR="006707CF" w:rsidRPr="00112790" w:rsidRDefault="006707CF" w:rsidP="005C2EE7">
            <w:pPr>
              <w:widowControl/>
              <w:rPr>
                <w:rFonts w:eastAsia="Calibri"/>
              </w:rPr>
            </w:pPr>
            <w:r w:rsidRPr="005C4677">
              <w:rPr>
                <w:rFonts w:eastAsia="Calibri"/>
              </w:rPr>
              <w:t>Low</w:t>
            </w:r>
          </w:p>
        </w:tc>
      </w:tr>
      <w:tr w:rsidR="006707CF" w:rsidRPr="005C4677" w14:paraId="6B04FB03" w14:textId="77777777" w:rsidTr="005C2EE7">
        <w:trPr>
          <w:jc w:val="center"/>
        </w:trPr>
        <w:tc>
          <w:tcPr>
            <w:tcW w:w="691" w:type="dxa"/>
            <w:tcBorders>
              <w:bottom w:val="single" w:sz="4" w:space="0" w:color="auto"/>
            </w:tcBorders>
          </w:tcPr>
          <w:p w14:paraId="04DA533D" w14:textId="77777777" w:rsidR="006707CF" w:rsidRPr="00112790" w:rsidRDefault="006707CF" w:rsidP="005C2EE7">
            <w:pPr>
              <w:widowControl/>
              <w:rPr>
                <w:rFonts w:eastAsia="Calibri"/>
              </w:rPr>
            </w:pPr>
            <w:r w:rsidRPr="005C4677">
              <w:rPr>
                <w:rFonts w:eastAsia="Calibri"/>
              </w:rPr>
              <w:t>3.37</w:t>
            </w:r>
          </w:p>
        </w:tc>
        <w:tc>
          <w:tcPr>
            <w:tcW w:w="6347" w:type="dxa"/>
            <w:tcBorders>
              <w:bottom w:val="single" w:sz="4" w:space="0" w:color="auto"/>
            </w:tcBorders>
          </w:tcPr>
          <w:p w14:paraId="46B80FB8" w14:textId="77777777" w:rsidR="006707CF" w:rsidRPr="00112790" w:rsidRDefault="006707CF" w:rsidP="005C2EE7">
            <w:pPr>
              <w:widowControl/>
              <w:rPr>
                <w:rFonts w:eastAsia="Calibri"/>
              </w:rPr>
            </w:pPr>
            <w:r w:rsidRPr="005C4677">
              <w:rPr>
                <w:rFonts w:eastAsia="Calibri"/>
              </w:rPr>
              <w:t>Incentive</w:t>
            </w:r>
            <w:r w:rsidRPr="005C4677">
              <w:rPr>
                <w:rFonts w:eastAsia="Calibri"/>
                <w:spacing w:val="30"/>
              </w:rPr>
              <w:t xml:space="preserve"> </w:t>
            </w:r>
            <w:r w:rsidRPr="005C4677">
              <w:rPr>
                <w:rFonts w:eastAsia="Calibri"/>
              </w:rPr>
              <w:t>systems</w:t>
            </w:r>
          </w:p>
        </w:tc>
        <w:tc>
          <w:tcPr>
            <w:tcW w:w="1269" w:type="dxa"/>
            <w:tcBorders>
              <w:bottom w:val="single" w:sz="4" w:space="0" w:color="auto"/>
            </w:tcBorders>
          </w:tcPr>
          <w:p w14:paraId="1E3FE767"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149D20EE" w14:textId="77777777" w:rsidR="006707CF" w:rsidRPr="00112790" w:rsidRDefault="006707CF" w:rsidP="005C2EE7">
            <w:pPr>
              <w:widowControl/>
              <w:rPr>
                <w:rFonts w:eastAsia="Calibri"/>
              </w:rPr>
            </w:pPr>
            <w:r w:rsidRPr="005C4677">
              <w:rPr>
                <w:rFonts w:eastAsia="Calibri"/>
              </w:rPr>
              <w:t>Low</w:t>
            </w:r>
          </w:p>
        </w:tc>
      </w:tr>
      <w:tr w:rsidR="006707CF" w:rsidRPr="005C4677" w14:paraId="204F6B0C" w14:textId="77777777" w:rsidTr="005C2EE7">
        <w:trPr>
          <w:jc w:val="center"/>
        </w:trPr>
        <w:tc>
          <w:tcPr>
            <w:tcW w:w="691" w:type="dxa"/>
            <w:tcBorders>
              <w:bottom w:val="single" w:sz="4" w:space="0" w:color="auto"/>
            </w:tcBorders>
          </w:tcPr>
          <w:p w14:paraId="391E96E7" w14:textId="77777777" w:rsidR="006707CF" w:rsidRPr="00112790" w:rsidRDefault="006707CF" w:rsidP="005C2EE7">
            <w:pPr>
              <w:widowControl/>
              <w:rPr>
                <w:rFonts w:eastAsia="Calibri"/>
              </w:rPr>
            </w:pPr>
            <w:r w:rsidRPr="005C4677">
              <w:rPr>
                <w:rFonts w:eastAsia="Calibri"/>
              </w:rPr>
              <w:t>3.39</w:t>
            </w:r>
          </w:p>
        </w:tc>
        <w:tc>
          <w:tcPr>
            <w:tcW w:w="6347" w:type="dxa"/>
            <w:tcBorders>
              <w:bottom w:val="single" w:sz="4" w:space="0" w:color="auto"/>
            </w:tcBorders>
          </w:tcPr>
          <w:p w14:paraId="658FFCA6" w14:textId="77777777" w:rsidR="006707CF" w:rsidRPr="00112790" w:rsidRDefault="006707CF" w:rsidP="005C2EE7">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1269" w:type="dxa"/>
            <w:tcBorders>
              <w:bottom w:val="single" w:sz="4" w:space="0" w:color="auto"/>
            </w:tcBorders>
          </w:tcPr>
          <w:p w14:paraId="5FDC5940"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2358CA23" w14:textId="77777777" w:rsidR="006707CF" w:rsidRPr="00112790" w:rsidRDefault="006707CF" w:rsidP="005C2EE7">
            <w:pPr>
              <w:widowControl/>
              <w:rPr>
                <w:rFonts w:eastAsia="Calibri"/>
              </w:rPr>
            </w:pPr>
            <w:r w:rsidRPr="005C4677">
              <w:rPr>
                <w:rFonts w:eastAsia="Calibri"/>
              </w:rPr>
              <w:t>Low</w:t>
            </w:r>
          </w:p>
        </w:tc>
      </w:tr>
      <w:tr w:rsidR="006707CF" w:rsidRPr="00112790" w14:paraId="74C778B3" w14:textId="77777777" w:rsidTr="005C2EE7">
        <w:trPr>
          <w:jc w:val="center"/>
        </w:trPr>
        <w:tc>
          <w:tcPr>
            <w:tcW w:w="691" w:type="dxa"/>
            <w:tcBorders>
              <w:top w:val="nil"/>
            </w:tcBorders>
            <w:shd w:val="clear" w:color="auto" w:fill="D9D9D9" w:themeFill="background1" w:themeFillShade="D9"/>
          </w:tcPr>
          <w:p w14:paraId="21CA660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D9D9D9" w:themeFill="background1" w:themeFillShade="D9"/>
          </w:tcPr>
          <w:p w14:paraId="6CB8FCFF"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D9D9D9" w:themeFill="background1" w:themeFillShade="D9"/>
          </w:tcPr>
          <w:p w14:paraId="0FCEB667" w14:textId="77777777" w:rsidR="006707CF" w:rsidRPr="00112790" w:rsidRDefault="006707CF" w:rsidP="005C2EE7">
            <w:pPr>
              <w:widowControl/>
              <w:rPr>
                <w:rFonts w:eastAsia="Calibri"/>
              </w:rPr>
            </w:pPr>
            <w:r w:rsidRPr="005C4677">
              <w:rPr>
                <w:rFonts w:eastAsia="Calibri"/>
              </w:rPr>
              <w:t>2.6</w:t>
            </w:r>
          </w:p>
        </w:tc>
        <w:tc>
          <w:tcPr>
            <w:tcW w:w="1269" w:type="dxa"/>
            <w:tcBorders>
              <w:top w:val="nil"/>
            </w:tcBorders>
            <w:shd w:val="clear" w:color="auto" w:fill="D9D9D9" w:themeFill="background1" w:themeFillShade="D9"/>
          </w:tcPr>
          <w:p w14:paraId="08385953" w14:textId="77777777" w:rsidR="006707CF" w:rsidRPr="005C4677" w:rsidRDefault="006707CF" w:rsidP="005C2EE7">
            <w:pPr>
              <w:widowControl/>
              <w:rPr>
                <w:rFonts w:eastAsia="Calibri"/>
              </w:rPr>
            </w:pPr>
          </w:p>
        </w:tc>
      </w:tr>
      <w:tr w:rsidR="006707CF" w:rsidRPr="005C4677" w14:paraId="20BD713E" w14:textId="77777777" w:rsidTr="005C2EE7">
        <w:trPr>
          <w:jc w:val="center"/>
        </w:trPr>
        <w:tc>
          <w:tcPr>
            <w:tcW w:w="691" w:type="dxa"/>
          </w:tcPr>
          <w:p w14:paraId="236E6A08" w14:textId="77777777" w:rsidR="006707CF" w:rsidRPr="00112790" w:rsidRDefault="006707CF" w:rsidP="005C2EE7">
            <w:pPr>
              <w:widowControl/>
              <w:rPr>
                <w:rFonts w:eastAsia="Calibri"/>
              </w:rPr>
            </w:pPr>
            <w:r w:rsidRPr="005C4677">
              <w:rPr>
                <w:rFonts w:eastAsia="Calibri"/>
              </w:rPr>
              <w:t>4.1</w:t>
            </w:r>
          </w:p>
        </w:tc>
        <w:tc>
          <w:tcPr>
            <w:tcW w:w="6347" w:type="dxa"/>
          </w:tcPr>
          <w:p w14:paraId="5DE68A40"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1269" w:type="dxa"/>
          </w:tcPr>
          <w:p w14:paraId="70528ED1" w14:textId="77777777" w:rsidR="006707CF" w:rsidRPr="00112790" w:rsidRDefault="006707CF" w:rsidP="005C2EE7">
            <w:pPr>
              <w:widowControl/>
              <w:rPr>
                <w:rFonts w:eastAsia="Calibri"/>
              </w:rPr>
            </w:pPr>
            <w:r w:rsidRPr="005C4677">
              <w:rPr>
                <w:rFonts w:eastAsia="Calibri"/>
              </w:rPr>
              <w:t>2.1</w:t>
            </w:r>
          </w:p>
        </w:tc>
        <w:tc>
          <w:tcPr>
            <w:tcW w:w="1269" w:type="dxa"/>
          </w:tcPr>
          <w:p w14:paraId="2A3DD267" w14:textId="77777777" w:rsidR="006707CF" w:rsidRPr="00112790" w:rsidRDefault="006707CF" w:rsidP="005C2EE7">
            <w:pPr>
              <w:widowControl/>
              <w:rPr>
                <w:rFonts w:eastAsia="Calibri"/>
              </w:rPr>
            </w:pPr>
            <w:r w:rsidRPr="005C4677">
              <w:rPr>
                <w:rFonts w:eastAsia="Calibri"/>
              </w:rPr>
              <w:t>Low</w:t>
            </w:r>
          </w:p>
        </w:tc>
      </w:tr>
      <w:tr w:rsidR="006707CF" w:rsidRPr="005C4677" w14:paraId="58831995" w14:textId="77777777" w:rsidTr="005C2EE7">
        <w:trPr>
          <w:jc w:val="center"/>
        </w:trPr>
        <w:tc>
          <w:tcPr>
            <w:tcW w:w="691" w:type="dxa"/>
          </w:tcPr>
          <w:p w14:paraId="1EAE175D" w14:textId="77777777" w:rsidR="006707CF" w:rsidRPr="00112790" w:rsidRDefault="006707CF" w:rsidP="005C2EE7">
            <w:pPr>
              <w:widowControl/>
              <w:rPr>
                <w:rFonts w:eastAsia="Calibri"/>
              </w:rPr>
            </w:pPr>
            <w:r w:rsidRPr="005C4677">
              <w:rPr>
                <w:rFonts w:eastAsia="Calibri"/>
              </w:rPr>
              <w:t>4.2</w:t>
            </w:r>
          </w:p>
        </w:tc>
        <w:tc>
          <w:tcPr>
            <w:tcW w:w="6347" w:type="dxa"/>
          </w:tcPr>
          <w:p w14:paraId="17C31B56"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34"/>
              </w:rPr>
              <w:t xml:space="preserve"> </w:t>
            </w:r>
            <w:r w:rsidRPr="005C4677">
              <w:rPr>
                <w:rFonts w:eastAsia="Calibri"/>
              </w:rPr>
              <w:t>systems</w:t>
            </w:r>
          </w:p>
        </w:tc>
        <w:tc>
          <w:tcPr>
            <w:tcW w:w="1269" w:type="dxa"/>
          </w:tcPr>
          <w:p w14:paraId="32FC6FD6"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195B240F" w14:textId="77777777" w:rsidR="006707CF" w:rsidRPr="00112790" w:rsidRDefault="006707CF" w:rsidP="005C2EE7">
            <w:pPr>
              <w:widowControl/>
              <w:rPr>
                <w:rFonts w:eastAsia="Calibri"/>
              </w:rPr>
            </w:pPr>
            <w:r w:rsidRPr="005C4677">
              <w:rPr>
                <w:rFonts w:eastAsia="Calibri"/>
              </w:rPr>
              <w:t>Low</w:t>
            </w:r>
          </w:p>
        </w:tc>
      </w:tr>
      <w:tr w:rsidR="006707CF" w:rsidRPr="005C4677" w14:paraId="554C7E1E" w14:textId="77777777" w:rsidTr="005C2EE7">
        <w:trPr>
          <w:jc w:val="center"/>
        </w:trPr>
        <w:tc>
          <w:tcPr>
            <w:tcW w:w="691" w:type="dxa"/>
          </w:tcPr>
          <w:p w14:paraId="38794391" w14:textId="77777777" w:rsidR="006707CF" w:rsidRPr="00112790" w:rsidRDefault="006707CF" w:rsidP="005C2EE7">
            <w:pPr>
              <w:widowControl/>
              <w:rPr>
                <w:rFonts w:eastAsia="Calibri"/>
              </w:rPr>
            </w:pPr>
            <w:r w:rsidRPr="005C4677">
              <w:rPr>
                <w:rFonts w:eastAsia="Calibri"/>
              </w:rPr>
              <w:t>4.3</w:t>
            </w:r>
          </w:p>
        </w:tc>
        <w:tc>
          <w:tcPr>
            <w:tcW w:w="6347" w:type="dxa"/>
          </w:tcPr>
          <w:p w14:paraId="1F21F4BC" w14:textId="77777777" w:rsidR="006707CF" w:rsidRPr="00112790" w:rsidRDefault="006707CF" w:rsidP="005C2EE7">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1269" w:type="dxa"/>
          </w:tcPr>
          <w:p w14:paraId="74B688B7" w14:textId="77777777" w:rsidR="006707CF" w:rsidRPr="00112790" w:rsidRDefault="006707CF" w:rsidP="005C2EE7">
            <w:pPr>
              <w:widowControl/>
              <w:rPr>
                <w:rFonts w:eastAsia="Calibri"/>
              </w:rPr>
            </w:pPr>
            <w:r w:rsidRPr="005C4677">
              <w:rPr>
                <w:rFonts w:eastAsia="Calibri"/>
              </w:rPr>
              <w:t>3.3</w:t>
            </w:r>
          </w:p>
        </w:tc>
        <w:tc>
          <w:tcPr>
            <w:tcW w:w="1269" w:type="dxa"/>
          </w:tcPr>
          <w:p w14:paraId="19A7CC12" w14:textId="77777777" w:rsidR="006707CF" w:rsidRPr="00112790" w:rsidRDefault="006707CF" w:rsidP="005C2EE7">
            <w:pPr>
              <w:widowControl/>
              <w:rPr>
                <w:rFonts w:eastAsia="Calibri"/>
              </w:rPr>
            </w:pPr>
            <w:r w:rsidRPr="005C4677">
              <w:rPr>
                <w:rFonts w:eastAsia="Calibri"/>
              </w:rPr>
              <w:t>High</w:t>
            </w:r>
          </w:p>
        </w:tc>
      </w:tr>
      <w:tr w:rsidR="006707CF" w:rsidRPr="005C4677" w14:paraId="20E6F569" w14:textId="77777777" w:rsidTr="005C2EE7">
        <w:trPr>
          <w:jc w:val="center"/>
        </w:trPr>
        <w:tc>
          <w:tcPr>
            <w:tcW w:w="691" w:type="dxa"/>
          </w:tcPr>
          <w:p w14:paraId="728F2BD9" w14:textId="77777777" w:rsidR="006707CF" w:rsidRPr="00112790" w:rsidRDefault="006707CF" w:rsidP="005C2EE7">
            <w:pPr>
              <w:widowControl/>
              <w:rPr>
                <w:rFonts w:eastAsia="Calibri"/>
              </w:rPr>
            </w:pPr>
            <w:r w:rsidRPr="005C4677">
              <w:rPr>
                <w:rFonts w:eastAsia="Calibri"/>
              </w:rPr>
              <w:t>4.4</w:t>
            </w:r>
          </w:p>
        </w:tc>
        <w:tc>
          <w:tcPr>
            <w:tcW w:w="6347" w:type="dxa"/>
          </w:tcPr>
          <w:p w14:paraId="799213B2" w14:textId="77777777" w:rsidR="006707CF" w:rsidRPr="00112790" w:rsidRDefault="006707CF" w:rsidP="005C2EE7">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1269" w:type="dxa"/>
          </w:tcPr>
          <w:p w14:paraId="740A9B35" w14:textId="77777777" w:rsidR="006707CF" w:rsidRPr="00112790" w:rsidRDefault="006707CF" w:rsidP="005C2EE7">
            <w:pPr>
              <w:widowControl/>
              <w:rPr>
                <w:rFonts w:eastAsia="Calibri"/>
              </w:rPr>
            </w:pPr>
            <w:r w:rsidRPr="005C4677">
              <w:rPr>
                <w:rFonts w:eastAsia="Calibri"/>
              </w:rPr>
              <w:t>3.3</w:t>
            </w:r>
          </w:p>
        </w:tc>
        <w:tc>
          <w:tcPr>
            <w:tcW w:w="1269" w:type="dxa"/>
          </w:tcPr>
          <w:p w14:paraId="55F130B8" w14:textId="77777777" w:rsidR="006707CF" w:rsidRPr="00112790" w:rsidRDefault="006707CF" w:rsidP="005C2EE7">
            <w:pPr>
              <w:widowControl/>
              <w:rPr>
                <w:rFonts w:eastAsia="Calibri"/>
              </w:rPr>
            </w:pPr>
            <w:r w:rsidRPr="005C4677">
              <w:rPr>
                <w:rFonts w:eastAsia="Calibri"/>
              </w:rPr>
              <w:t>High</w:t>
            </w:r>
          </w:p>
        </w:tc>
      </w:tr>
      <w:tr w:rsidR="006707CF" w:rsidRPr="005C4677" w14:paraId="1EEB0625" w14:textId="77777777" w:rsidTr="005C2EE7">
        <w:trPr>
          <w:jc w:val="center"/>
        </w:trPr>
        <w:tc>
          <w:tcPr>
            <w:tcW w:w="691" w:type="dxa"/>
          </w:tcPr>
          <w:p w14:paraId="57618C91" w14:textId="77777777" w:rsidR="006707CF" w:rsidRPr="00112790" w:rsidRDefault="006707CF" w:rsidP="005C2EE7">
            <w:pPr>
              <w:widowControl/>
              <w:rPr>
                <w:rFonts w:eastAsia="Calibri"/>
              </w:rPr>
            </w:pPr>
            <w:r w:rsidRPr="005C4677">
              <w:rPr>
                <w:rFonts w:eastAsia="Calibri"/>
              </w:rPr>
              <w:t>4.6</w:t>
            </w:r>
          </w:p>
        </w:tc>
        <w:tc>
          <w:tcPr>
            <w:tcW w:w="6347" w:type="dxa"/>
          </w:tcPr>
          <w:p w14:paraId="545A8532" w14:textId="77777777" w:rsidR="006707CF" w:rsidRPr="00112790" w:rsidRDefault="006707CF" w:rsidP="005C2EE7">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1269" w:type="dxa"/>
          </w:tcPr>
          <w:p w14:paraId="2FB4A5EF" w14:textId="77777777" w:rsidR="006707CF" w:rsidRPr="00112790" w:rsidRDefault="006707CF" w:rsidP="005C2EE7">
            <w:pPr>
              <w:widowControl/>
              <w:rPr>
                <w:rFonts w:eastAsia="Calibri"/>
              </w:rPr>
            </w:pPr>
            <w:r w:rsidRPr="005C4677">
              <w:rPr>
                <w:rFonts w:eastAsia="Calibri"/>
              </w:rPr>
              <w:t>2.1</w:t>
            </w:r>
          </w:p>
        </w:tc>
        <w:tc>
          <w:tcPr>
            <w:tcW w:w="1269" w:type="dxa"/>
          </w:tcPr>
          <w:p w14:paraId="404E8256" w14:textId="77777777" w:rsidR="006707CF" w:rsidRPr="00112790" w:rsidRDefault="006707CF" w:rsidP="005C2EE7">
            <w:pPr>
              <w:widowControl/>
              <w:rPr>
                <w:rFonts w:eastAsia="Calibri"/>
              </w:rPr>
            </w:pPr>
            <w:r w:rsidRPr="005C4677">
              <w:rPr>
                <w:rFonts w:eastAsia="Calibri"/>
              </w:rPr>
              <w:t>Low</w:t>
            </w:r>
          </w:p>
        </w:tc>
      </w:tr>
      <w:tr w:rsidR="006707CF" w:rsidRPr="00112790" w14:paraId="27E98783" w14:textId="77777777" w:rsidTr="005C2EE7">
        <w:trPr>
          <w:jc w:val="center"/>
        </w:trPr>
        <w:tc>
          <w:tcPr>
            <w:tcW w:w="691" w:type="dxa"/>
            <w:shd w:val="clear" w:color="auto" w:fill="D9D9D9" w:themeFill="background1" w:themeFillShade="D9"/>
          </w:tcPr>
          <w:p w14:paraId="3957784F" w14:textId="77777777" w:rsidR="006707CF" w:rsidRPr="00112790" w:rsidRDefault="006707CF" w:rsidP="005C2EE7">
            <w:pPr>
              <w:widowControl/>
              <w:rPr>
                <w:rFonts w:eastAsia="Calibri"/>
                <w:spacing w:val="-4"/>
              </w:rPr>
            </w:pPr>
            <w:r w:rsidRPr="005C4677">
              <w:rPr>
                <w:rFonts w:eastAsia="Calibri"/>
                <w:w w:val="101"/>
              </w:rPr>
              <w:t>5</w:t>
            </w:r>
          </w:p>
        </w:tc>
        <w:tc>
          <w:tcPr>
            <w:tcW w:w="6347" w:type="dxa"/>
            <w:shd w:val="clear" w:color="auto" w:fill="D9D9D9" w:themeFill="background1" w:themeFillShade="D9"/>
          </w:tcPr>
          <w:p w14:paraId="6BAF3162"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D9D9D9" w:themeFill="background1" w:themeFillShade="D9"/>
          </w:tcPr>
          <w:p w14:paraId="3B066FC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00FA9317" w14:textId="77777777" w:rsidR="006707CF" w:rsidRPr="005C4677" w:rsidRDefault="006707CF" w:rsidP="005C2EE7">
            <w:pPr>
              <w:widowControl/>
              <w:rPr>
                <w:rFonts w:eastAsia="Calibri"/>
              </w:rPr>
            </w:pPr>
          </w:p>
        </w:tc>
      </w:tr>
      <w:tr w:rsidR="006707CF" w:rsidRPr="005C4677" w14:paraId="10881605" w14:textId="77777777" w:rsidTr="005C2EE7">
        <w:trPr>
          <w:jc w:val="center"/>
        </w:trPr>
        <w:tc>
          <w:tcPr>
            <w:tcW w:w="691" w:type="dxa"/>
          </w:tcPr>
          <w:p w14:paraId="4500823C" w14:textId="77777777" w:rsidR="006707CF" w:rsidRPr="00112790" w:rsidRDefault="006707CF" w:rsidP="005C2EE7">
            <w:pPr>
              <w:widowControl/>
              <w:rPr>
                <w:rFonts w:eastAsia="Calibri"/>
              </w:rPr>
            </w:pPr>
            <w:r w:rsidRPr="005C4677">
              <w:rPr>
                <w:rFonts w:eastAsia="Calibri"/>
              </w:rPr>
              <w:t>5.5</w:t>
            </w:r>
          </w:p>
        </w:tc>
        <w:tc>
          <w:tcPr>
            <w:tcW w:w="6347" w:type="dxa"/>
          </w:tcPr>
          <w:p w14:paraId="3F910E60" w14:textId="77777777" w:rsidR="006707CF" w:rsidRPr="00112790" w:rsidRDefault="006707CF" w:rsidP="005C2EE7">
            <w:pPr>
              <w:widowControl/>
              <w:rPr>
                <w:rFonts w:eastAsia="Calibri"/>
              </w:rPr>
            </w:pPr>
            <w:r w:rsidRPr="005C4677">
              <w:rPr>
                <w:rFonts w:eastAsia="Calibri"/>
              </w:rPr>
              <w:t>Orientation toward external stakeholders</w:t>
            </w:r>
          </w:p>
        </w:tc>
        <w:tc>
          <w:tcPr>
            <w:tcW w:w="1269" w:type="dxa"/>
          </w:tcPr>
          <w:p w14:paraId="3AE1617A" w14:textId="77777777" w:rsidR="006707CF" w:rsidRPr="00112790" w:rsidRDefault="006707CF" w:rsidP="005C2EE7">
            <w:pPr>
              <w:widowControl/>
              <w:rPr>
                <w:rFonts w:eastAsia="Calibri"/>
              </w:rPr>
            </w:pPr>
            <w:r w:rsidRPr="005C4677">
              <w:rPr>
                <w:rFonts w:eastAsia="Calibri"/>
              </w:rPr>
              <w:t>3.8</w:t>
            </w:r>
          </w:p>
        </w:tc>
        <w:tc>
          <w:tcPr>
            <w:tcW w:w="1269" w:type="dxa"/>
          </w:tcPr>
          <w:p w14:paraId="73654EAC" w14:textId="77777777" w:rsidR="006707CF" w:rsidRPr="00112790" w:rsidRDefault="006707CF" w:rsidP="005C2EE7">
            <w:pPr>
              <w:widowControl/>
              <w:rPr>
                <w:rFonts w:eastAsia="Calibri"/>
              </w:rPr>
            </w:pPr>
            <w:r w:rsidRPr="005C4677">
              <w:rPr>
                <w:rFonts w:eastAsia="Calibri"/>
              </w:rPr>
              <w:t>High</w:t>
            </w:r>
          </w:p>
        </w:tc>
      </w:tr>
      <w:tr w:rsidR="006707CF" w:rsidRPr="005C4677" w14:paraId="31C43002" w14:textId="77777777" w:rsidTr="005C2EE7">
        <w:trPr>
          <w:jc w:val="center"/>
        </w:trPr>
        <w:tc>
          <w:tcPr>
            <w:tcW w:w="691" w:type="dxa"/>
          </w:tcPr>
          <w:p w14:paraId="4FC18945" w14:textId="77777777" w:rsidR="006707CF" w:rsidRPr="00112790" w:rsidRDefault="006707CF" w:rsidP="005C2EE7">
            <w:pPr>
              <w:widowControl/>
              <w:rPr>
                <w:rFonts w:eastAsia="Calibri"/>
              </w:rPr>
            </w:pPr>
            <w:r w:rsidRPr="005C4677">
              <w:rPr>
                <w:rFonts w:eastAsia="Calibri"/>
              </w:rPr>
              <w:t>5.7</w:t>
            </w:r>
          </w:p>
        </w:tc>
        <w:tc>
          <w:tcPr>
            <w:tcW w:w="6347" w:type="dxa"/>
          </w:tcPr>
          <w:p w14:paraId="4EBBF288" w14:textId="77777777" w:rsidR="006707CF" w:rsidRPr="00112790" w:rsidRDefault="006707CF" w:rsidP="005C2EE7">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1269" w:type="dxa"/>
          </w:tcPr>
          <w:p w14:paraId="1B543CC6" w14:textId="77777777" w:rsidR="006707CF" w:rsidRPr="00112790" w:rsidRDefault="006707CF" w:rsidP="005C2EE7">
            <w:pPr>
              <w:widowControl/>
              <w:rPr>
                <w:rFonts w:eastAsia="Calibri"/>
              </w:rPr>
            </w:pPr>
            <w:r w:rsidRPr="005C4677">
              <w:rPr>
                <w:rFonts w:eastAsia="Calibri"/>
              </w:rPr>
              <w:t>3.6</w:t>
            </w:r>
          </w:p>
        </w:tc>
        <w:tc>
          <w:tcPr>
            <w:tcW w:w="1269" w:type="dxa"/>
          </w:tcPr>
          <w:p w14:paraId="09AC4AF4" w14:textId="77777777" w:rsidR="006707CF" w:rsidRPr="00112790" w:rsidRDefault="006707CF" w:rsidP="005C2EE7">
            <w:pPr>
              <w:widowControl/>
              <w:rPr>
                <w:rFonts w:eastAsia="Calibri"/>
              </w:rPr>
            </w:pPr>
            <w:r w:rsidRPr="005C4677">
              <w:rPr>
                <w:rFonts w:eastAsia="Calibri"/>
              </w:rPr>
              <w:t>High</w:t>
            </w:r>
          </w:p>
        </w:tc>
      </w:tr>
      <w:tr w:rsidR="006707CF" w:rsidRPr="00112790" w14:paraId="570FC66D" w14:textId="77777777" w:rsidTr="005C2EE7">
        <w:trPr>
          <w:jc w:val="center"/>
        </w:trPr>
        <w:tc>
          <w:tcPr>
            <w:tcW w:w="691" w:type="dxa"/>
            <w:shd w:val="clear" w:color="auto" w:fill="D9D9D9" w:themeFill="background1" w:themeFillShade="D9"/>
          </w:tcPr>
          <w:p w14:paraId="4E728D80"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D9D9D9" w:themeFill="background1" w:themeFillShade="D9"/>
          </w:tcPr>
          <w:p w14:paraId="1BAB3A00"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D9D9D9" w:themeFill="background1" w:themeFillShade="D9"/>
          </w:tcPr>
          <w:p w14:paraId="12DCC4F4" w14:textId="77777777" w:rsidR="006707CF" w:rsidRPr="00112790" w:rsidRDefault="006707CF" w:rsidP="005C2EE7">
            <w:pPr>
              <w:widowControl/>
              <w:rPr>
                <w:rFonts w:eastAsia="Calibri"/>
              </w:rPr>
            </w:pPr>
            <w:r w:rsidRPr="005C4677">
              <w:rPr>
                <w:rFonts w:eastAsia="Calibri"/>
              </w:rPr>
              <w:t>2.9</w:t>
            </w:r>
          </w:p>
        </w:tc>
        <w:tc>
          <w:tcPr>
            <w:tcW w:w="1269" w:type="dxa"/>
            <w:shd w:val="clear" w:color="auto" w:fill="D9D9D9" w:themeFill="background1" w:themeFillShade="D9"/>
          </w:tcPr>
          <w:p w14:paraId="3A7C8BE6" w14:textId="77777777" w:rsidR="006707CF" w:rsidRPr="005C4677" w:rsidRDefault="006707CF" w:rsidP="005C2EE7">
            <w:pPr>
              <w:widowControl/>
              <w:rPr>
                <w:rFonts w:eastAsia="Calibri"/>
              </w:rPr>
            </w:pPr>
          </w:p>
        </w:tc>
      </w:tr>
      <w:tr w:rsidR="006707CF" w:rsidRPr="005C4677" w14:paraId="408F4BF4" w14:textId="77777777" w:rsidTr="005C2EE7">
        <w:trPr>
          <w:jc w:val="center"/>
        </w:trPr>
        <w:tc>
          <w:tcPr>
            <w:tcW w:w="691" w:type="dxa"/>
          </w:tcPr>
          <w:p w14:paraId="133C3591" w14:textId="77777777" w:rsidR="006707CF" w:rsidRPr="00112790" w:rsidRDefault="006707CF" w:rsidP="005C2EE7">
            <w:pPr>
              <w:widowControl/>
              <w:rPr>
                <w:rFonts w:eastAsia="Calibri"/>
              </w:rPr>
            </w:pPr>
            <w:r w:rsidRPr="005C4677">
              <w:rPr>
                <w:rFonts w:eastAsia="Calibri"/>
              </w:rPr>
              <w:t>6.4</w:t>
            </w:r>
          </w:p>
        </w:tc>
        <w:tc>
          <w:tcPr>
            <w:tcW w:w="6347" w:type="dxa"/>
          </w:tcPr>
          <w:p w14:paraId="07DFB9B8" w14:textId="77777777" w:rsidR="006707CF" w:rsidRPr="00112790" w:rsidRDefault="006707CF" w:rsidP="005C2EE7">
            <w:pPr>
              <w:widowControl/>
              <w:rPr>
                <w:rFonts w:eastAsia="Calibri" w:cs="Arial"/>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2CE48A9B" w14:textId="77777777" w:rsidR="006707CF" w:rsidRPr="00112790" w:rsidRDefault="006707CF" w:rsidP="005C2EE7">
            <w:pPr>
              <w:widowControl/>
              <w:rPr>
                <w:rFonts w:eastAsia="Calibri"/>
              </w:rPr>
            </w:pPr>
            <w:r w:rsidRPr="005C4677">
              <w:rPr>
                <w:rFonts w:eastAsia="Calibri"/>
              </w:rPr>
              <w:t>3.6</w:t>
            </w:r>
          </w:p>
        </w:tc>
        <w:tc>
          <w:tcPr>
            <w:tcW w:w="1269" w:type="dxa"/>
          </w:tcPr>
          <w:p w14:paraId="56A63014" w14:textId="77777777" w:rsidR="006707CF" w:rsidRPr="00112790" w:rsidRDefault="006707CF" w:rsidP="005C2EE7">
            <w:pPr>
              <w:widowControl/>
              <w:rPr>
                <w:rFonts w:eastAsia="Calibri"/>
              </w:rPr>
            </w:pPr>
            <w:r w:rsidRPr="005C4677">
              <w:rPr>
                <w:rFonts w:eastAsia="Calibri"/>
              </w:rPr>
              <w:t>High</w:t>
            </w:r>
          </w:p>
        </w:tc>
      </w:tr>
      <w:tr w:rsidR="006707CF" w:rsidRPr="005C4677" w14:paraId="263A6573" w14:textId="77777777" w:rsidTr="005C2EE7">
        <w:trPr>
          <w:jc w:val="center"/>
        </w:trPr>
        <w:tc>
          <w:tcPr>
            <w:tcW w:w="691" w:type="dxa"/>
          </w:tcPr>
          <w:p w14:paraId="54619D91" w14:textId="77777777" w:rsidR="006707CF" w:rsidRPr="00112790" w:rsidRDefault="006707CF" w:rsidP="005C2EE7">
            <w:pPr>
              <w:widowControl/>
              <w:rPr>
                <w:rFonts w:eastAsia="Calibri"/>
              </w:rPr>
            </w:pPr>
            <w:r w:rsidRPr="005C4677">
              <w:rPr>
                <w:rFonts w:eastAsia="Calibri"/>
              </w:rPr>
              <w:t>6.6</w:t>
            </w:r>
          </w:p>
        </w:tc>
        <w:tc>
          <w:tcPr>
            <w:tcW w:w="6347" w:type="dxa"/>
          </w:tcPr>
          <w:p w14:paraId="3FE699EB" w14:textId="77777777" w:rsidR="006707CF" w:rsidRPr="00112790" w:rsidRDefault="006707CF" w:rsidP="005C2EE7">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1269" w:type="dxa"/>
          </w:tcPr>
          <w:p w14:paraId="0CABA8D6" w14:textId="77777777" w:rsidR="006707CF" w:rsidRPr="00112790" w:rsidRDefault="006707CF" w:rsidP="005C2EE7">
            <w:pPr>
              <w:widowControl/>
              <w:rPr>
                <w:rFonts w:eastAsia="Calibri"/>
              </w:rPr>
            </w:pPr>
            <w:r w:rsidRPr="005C4677">
              <w:rPr>
                <w:rFonts w:eastAsia="Calibri"/>
              </w:rPr>
              <w:t>3.3</w:t>
            </w:r>
          </w:p>
        </w:tc>
        <w:tc>
          <w:tcPr>
            <w:tcW w:w="1269" w:type="dxa"/>
          </w:tcPr>
          <w:p w14:paraId="3078D2C4" w14:textId="77777777" w:rsidR="006707CF" w:rsidRPr="00112790" w:rsidRDefault="006707CF" w:rsidP="005C2EE7">
            <w:pPr>
              <w:widowControl/>
              <w:rPr>
                <w:rFonts w:eastAsia="Calibri"/>
              </w:rPr>
            </w:pPr>
            <w:r w:rsidRPr="005C4677">
              <w:rPr>
                <w:rFonts w:eastAsia="Calibri"/>
              </w:rPr>
              <w:t>High</w:t>
            </w:r>
          </w:p>
        </w:tc>
      </w:tr>
      <w:tr w:rsidR="006707CF" w:rsidRPr="005C4677" w14:paraId="60741E24" w14:textId="77777777" w:rsidTr="005C2EE7">
        <w:trPr>
          <w:jc w:val="center"/>
        </w:trPr>
        <w:tc>
          <w:tcPr>
            <w:tcW w:w="691" w:type="dxa"/>
          </w:tcPr>
          <w:p w14:paraId="2952A1C1" w14:textId="77777777" w:rsidR="006707CF" w:rsidRPr="00112790" w:rsidRDefault="006707CF" w:rsidP="005C2EE7">
            <w:pPr>
              <w:widowControl/>
              <w:rPr>
                <w:rFonts w:eastAsia="Calibri"/>
                <w:spacing w:val="-4"/>
              </w:rPr>
            </w:pPr>
            <w:r w:rsidRPr="005C4677">
              <w:rPr>
                <w:rFonts w:eastAsia="Calibri"/>
              </w:rPr>
              <w:lastRenderedPageBreak/>
              <w:t>6.12</w:t>
            </w:r>
          </w:p>
        </w:tc>
        <w:tc>
          <w:tcPr>
            <w:tcW w:w="6347" w:type="dxa"/>
          </w:tcPr>
          <w:p w14:paraId="62142CB2" w14:textId="77777777" w:rsidR="006707CF" w:rsidRPr="00112790" w:rsidRDefault="006707CF" w:rsidP="005C2EE7">
            <w:pPr>
              <w:widowControl/>
              <w:rPr>
                <w:rFonts w:eastAsia="Calibri" w:cs="Arial"/>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B03A2B9" w14:textId="77777777" w:rsidR="006707CF" w:rsidRPr="00112790" w:rsidRDefault="006707CF" w:rsidP="005C2EE7">
            <w:pPr>
              <w:widowControl/>
              <w:rPr>
                <w:rFonts w:eastAsia="Calibri"/>
              </w:rPr>
            </w:pPr>
            <w:r w:rsidRPr="005C4677">
              <w:rPr>
                <w:rFonts w:eastAsia="Calibri"/>
              </w:rPr>
              <w:t>3.3</w:t>
            </w:r>
          </w:p>
        </w:tc>
        <w:tc>
          <w:tcPr>
            <w:tcW w:w="1269" w:type="dxa"/>
          </w:tcPr>
          <w:p w14:paraId="158668EE" w14:textId="77777777" w:rsidR="006707CF" w:rsidRPr="00112790" w:rsidRDefault="006707CF" w:rsidP="005C2EE7">
            <w:pPr>
              <w:widowControl/>
              <w:rPr>
                <w:rFonts w:eastAsia="Calibri"/>
              </w:rPr>
            </w:pPr>
            <w:r w:rsidRPr="005C4677">
              <w:rPr>
                <w:rFonts w:eastAsia="Calibri"/>
              </w:rPr>
              <w:t>High</w:t>
            </w:r>
          </w:p>
        </w:tc>
      </w:tr>
      <w:tr w:rsidR="006707CF" w:rsidRPr="00112790" w14:paraId="44543CED" w14:textId="77777777" w:rsidTr="005C2EE7">
        <w:trPr>
          <w:jc w:val="center"/>
        </w:trPr>
        <w:tc>
          <w:tcPr>
            <w:tcW w:w="691" w:type="dxa"/>
            <w:shd w:val="clear" w:color="auto" w:fill="D9D9D9" w:themeFill="background1" w:themeFillShade="D9"/>
          </w:tcPr>
          <w:p w14:paraId="61B5474F"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D9D9D9" w:themeFill="background1" w:themeFillShade="D9"/>
          </w:tcPr>
          <w:p w14:paraId="027D81B0"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D9D9D9" w:themeFill="background1" w:themeFillShade="D9"/>
          </w:tcPr>
          <w:p w14:paraId="23E4E43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1F135944" w14:textId="77777777" w:rsidR="006707CF" w:rsidRPr="005C4677" w:rsidRDefault="006707CF" w:rsidP="005C2EE7">
            <w:pPr>
              <w:widowControl/>
              <w:rPr>
                <w:rFonts w:eastAsia="Calibri"/>
              </w:rPr>
            </w:pPr>
          </w:p>
        </w:tc>
      </w:tr>
      <w:tr w:rsidR="006707CF" w:rsidRPr="00112790" w14:paraId="16D627CE" w14:textId="77777777" w:rsidTr="005C2EE7">
        <w:trPr>
          <w:jc w:val="center"/>
        </w:trPr>
        <w:tc>
          <w:tcPr>
            <w:tcW w:w="691" w:type="dxa"/>
            <w:shd w:val="clear" w:color="auto" w:fill="D9D9D9" w:themeFill="background1" w:themeFillShade="D9"/>
          </w:tcPr>
          <w:p w14:paraId="6EB224E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D9D9D9" w:themeFill="background1" w:themeFillShade="D9"/>
          </w:tcPr>
          <w:p w14:paraId="433F1686"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D9D9D9" w:themeFill="background1" w:themeFillShade="D9"/>
          </w:tcPr>
          <w:p w14:paraId="664FF3B6"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24456F93" w14:textId="77777777" w:rsidR="006707CF" w:rsidRPr="005C4677" w:rsidRDefault="006707CF" w:rsidP="005C2EE7">
            <w:pPr>
              <w:widowControl/>
              <w:rPr>
                <w:rFonts w:eastAsia="Calibri"/>
              </w:rPr>
            </w:pPr>
          </w:p>
        </w:tc>
      </w:tr>
      <w:tr w:rsidR="006707CF" w:rsidRPr="005C4677" w14:paraId="1DDC7803" w14:textId="77777777" w:rsidTr="005C2EE7">
        <w:trPr>
          <w:jc w:val="center"/>
        </w:trPr>
        <w:tc>
          <w:tcPr>
            <w:tcW w:w="691" w:type="dxa"/>
          </w:tcPr>
          <w:p w14:paraId="30C1D5AA" w14:textId="77777777" w:rsidR="006707CF" w:rsidRPr="00112790" w:rsidRDefault="006707CF" w:rsidP="005C2EE7">
            <w:pPr>
              <w:widowControl/>
              <w:rPr>
                <w:rFonts w:eastAsia="Calibri"/>
              </w:rPr>
            </w:pPr>
            <w:r w:rsidRPr="005C4677">
              <w:rPr>
                <w:rFonts w:eastAsia="Calibri"/>
              </w:rPr>
              <w:t>8.4</w:t>
            </w:r>
          </w:p>
        </w:tc>
        <w:tc>
          <w:tcPr>
            <w:tcW w:w="6347" w:type="dxa"/>
          </w:tcPr>
          <w:p w14:paraId="172EADB5" w14:textId="77777777" w:rsidR="006707CF" w:rsidRPr="00112790" w:rsidRDefault="006707CF" w:rsidP="005C2EE7">
            <w:pPr>
              <w:widowControl/>
              <w:rPr>
                <w:rFonts w:eastAsia="Calibri"/>
              </w:rPr>
            </w:pPr>
            <w:r w:rsidRPr="005C4677">
              <w:rPr>
                <w:rFonts w:eastAsia="Calibri"/>
              </w:rPr>
              <w:t>Regulatory</w:t>
            </w:r>
            <w:r w:rsidRPr="005C4677">
              <w:rPr>
                <w:rFonts w:eastAsia="Calibri"/>
                <w:spacing w:val="38"/>
              </w:rPr>
              <w:t xml:space="preserve"> </w:t>
            </w:r>
            <w:r w:rsidRPr="005C4677">
              <w:rPr>
                <w:rFonts w:eastAsia="Calibri"/>
              </w:rPr>
              <w:t>compliance</w:t>
            </w:r>
          </w:p>
        </w:tc>
        <w:tc>
          <w:tcPr>
            <w:tcW w:w="1269" w:type="dxa"/>
          </w:tcPr>
          <w:p w14:paraId="74CAAF26" w14:textId="77777777" w:rsidR="006707CF" w:rsidRPr="00112790" w:rsidRDefault="006707CF" w:rsidP="005C2EE7">
            <w:pPr>
              <w:widowControl/>
              <w:rPr>
                <w:rFonts w:eastAsia="Calibri"/>
              </w:rPr>
            </w:pPr>
            <w:r w:rsidRPr="005C4677">
              <w:rPr>
                <w:rFonts w:eastAsia="Calibri"/>
              </w:rPr>
              <w:t>3.5</w:t>
            </w:r>
          </w:p>
        </w:tc>
        <w:tc>
          <w:tcPr>
            <w:tcW w:w="1269" w:type="dxa"/>
          </w:tcPr>
          <w:p w14:paraId="1EAE4010" w14:textId="77777777" w:rsidR="006707CF" w:rsidRPr="00112790" w:rsidRDefault="006707CF" w:rsidP="005C2EE7">
            <w:pPr>
              <w:widowControl/>
              <w:rPr>
                <w:rFonts w:eastAsia="Calibri"/>
              </w:rPr>
            </w:pPr>
            <w:r w:rsidRPr="005C4677">
              <w:rPr>
                <w:rFonts w:eastAsia="Calibri"/>
              </w:rPr>
              <w:t>High</w:t>
            </w:r>
          </w:p>
        </w:tc>
      </w:tr>
      <w:tr w:rsidR="006707CF" w:rsidRPr="005C4677" w14:paraId="42001E27" w14:textId="77777777" w:rsidTr="005C2EE7">
        <w:trPr>
          <w:jc w:val="center"/>
        </w:trPr>
        <w:tc>
          <w:tcPr>
            <w:tcW w:w="691" w:type="dxa"/>
          </w:tcPr>
          <w:p w14:paraId="2DF4C888" w14:textId="77777777" w:rsidR="006707CF" w:rsidRPr="00112790" w:rsidRDefault="006707CF" w:rsidP="005C2EE7">
            <w:pPr>
              <w:widowControl/>
              <w:rPr>
                <w:rFonts w:eastAsia="Calibri"/>
              </w:rPr>
            </w:pPr>
            <w:r w:rsidRPr="005C4677">
              <w:rPr>
                <w:rFonts w:eastAsia="Calibri"/>
              </w:rPr>
              <w:t>8.6</w:t>
            </w:r>
          </w:p>
        </w:tc>
        <w:tc>
          <w:tcPr>
            <w:tcW w:w="6347" w:type="dxa"/>
          </w:tcPr>
          <w:p w14:paraId="22BDE126" w14:textId="77777777" w:rsidR="006707CF" w:rsidRPr="00112790" w:rsidRDefault="006707CF" w:rsidP="005C2EE7">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1269" w:type="dxa"/>
          </w:tcPr>
          <w:p w14:paraId="69733D2D" w14:textId="77777777" w:rsidR="006707CF" w:rsidRPr="00112790" w:rsidRDefault="006707CF" w:rsidP="005C2EE7">
            <w:pPr>
              <w:widowControl/>
              <w:rPr>
                <w:rFonts w:eastAsia="Calibri"/>
              </w:rPr>
            </w:pPr>
            <w:r w:rsidRPr="005C4677">
              <w:rPr>
                <w:rFonts w:eastAsia="Calibri"/>
              </w:rPr>
              <w:t>3.5</w:t>
            </w:r>
          </w:p>
        </w:tc>
        <w:tc>
          <w:tcPr>
            <w:tcW w:w="1269" w:type="dxa"/>
          </w:tcPr>
          <w:p w14:paraId="04FEE767" w14:textId="77777777" w:rsidR="006707CF" w:rsidRPr="00112790" w:rsidRDefault="006707CF" w:rsidP="005C2EE7">
            <w:pPr>
              <w:widowControl/>
              <w:rPr>
                <w:rFonts w:eastAsia="Calibri"/>
              </w:rPr>
            </w:pPr>
            <w:r w:rsidRPr="005C4677">
              <w:rPr>
                <w:rFonts w:eastAsia="Calibri"/>
              </w:rPr>
              <w:t>High</w:t>
            </w:r>
          </w:p>
        </w:tc>
      </w:tr>
      <w:tr w:rsidR="006707CF" w:rsidRPr="005C4677" w14:paraId="76F1CBB5" w14:textId="77777777" w:rsidTr="005C2EE7">
        <w:trPr>
          <w:jc w:val="center"/>
        </w:trPr>
        <w:tc>
          <w:tcPr>
            <w:tcW w:w="691" w:type="dxa"/>
          </w:tcPr>
          <w:p w14:paraId="19919FCD" w14:textId="77777777" w:rsidR="006707CF" w:rsidRPr="00112790" w:rsidRDefault="006707CF" w:rsidP="005C2EE7">
            <w:pPr>
              <w:widowControl/>
              <w:rPr>
                <w:rFonts w:eastAsia="Calibri"/>
              </w:rPr>
            </w:pPr>
            <w:r w:rsidRPr="005C4677">
              <w:rPr>
                <w:rFonts w:eastAsia="Calibri"/>
              </w:rPr>
              <w:t>8.9</w:t>
            </w:r>
          </w:p>
        </w:tc>
        <w:tc>
          <w:tcPr>
            <w:tcW w:w="6347" w:type="dxa"/>
          </w:tcPr>
          <w:p w14:paraId="02AC48F4" w14:textId="77777777" w:rsidR="006707CF" w:rsidRPr="00112790" w:rsidRDefault="006707CF" w:rsidP="005C2EE7">
            <w:pPr>
              <w:widowControl/>
              <w:rPr>
                <w:rFonts w:eastAsia="Calibri"/>
              </w:rPr>
            </w:pPr>
            <w:r w:rsidRPr="005C4677">
              <w:rPr>
                <w:rFonts w:eastAsia="Calibri"/>
              </w:rPr>
              <w:t>Insurance</w:t>
            </w:r>
          </w:p>
        </w:tc>
        <w:tc>
          <w:tcPr>
            <w:tcW w:w="1269" w:type="dxa"/>
          </w:tcPr>
          <w:p w14:paraId="26776513" w14:textId="77777777" w:rsidR="006707CF" w:rsidRPr="00112790" w:rsidRDefault="006707CF" w:rsidP="005C2EE7">
            <w:pPr>
              <w:widowControl/>
              <w:rPr>
                <w:rFonts w:eastAsia="Calibri"/>
              </w:rPr>
            </w:pPr>
            <w:r w:rsidRPr="005C4677">
              <w:rPr>
                <w:rFonts w:eastAsia="Calibri"/>
              </w:rPr>
              <w:t>4.0</w:t>
            </w:r>
          </w:p>
        </w:tc>
        <w:tc>
          <w:tcPr>
            <w:tcW w:w="1269" w:type="dxa"/>
          </w:tcPr>
          <w:p w14:paraId="4D6D58BB" w14:textId="77777777" w:rsidR="006707CF" w:rsidRPr="00112790" w:rsidRDefault="006707CF" w:rsidP="005C2EE7">
            <w:pPr>
              <w:widowControl/>
              <w:rPr>
                <w:rFonts w:eastAsia="Calibri"/>
              </w:rPr>
            </w:pPr>
            <w:r w:rsidRPr="005C4677">
              <w:rPr>
                <w:rFonts w:eastAsia="Calibri"/>
              </w:rPr>
              <w:t>High</w:t>
            </w:r>
          </w:p>
        </w:tc>
      </w:tr>
      <w:tr w:rsidR="006707CF" w:rsidRPr="005C4677" w14:paraId="7F465B92" w14:textId="77777777" w:rsidTr="005C2EE7">
        <w:trPr>
          <w:jc w:val="center"/>
        </w:trPr>
        <w:tc>
          <w:tcPr>
            <w:tcW w:w="691" w:type="dxa"/>
          </w:tcPr>
          <w:p w14:paraId="3520CD6D" w14:textId="77777777" w:rsidR="006707CF" w:rsidRPr="00112790" w:rsidRDefault="006707CF" w:rsidP="005C2EE7">
            <w:pPr>
              <w:widowControl/>
              <w:rPr>
                <w:rFonts w:eastAsia="Calibri"/>
              </w:rPr>
            </w:pPr>
            <w:r w:rsidRPr="005C4677">
              <w:rPr>
                <w:rFonts w:eastAsia="Calibri"/>
              </w:rPr>
              <w:t>8.10</w:t>
            </w:r>
          </w:p>
        </w:tc>
        <w:tc>
          <w:tcPr>
            <w:tcW w:w="6347" w:type="dxa"/>
          </w:tcPr>
          <w:p w14:paraId="46758D03" w14:textId="77777777" w:rsidR="006707CF" w:rsidRPr="00112790" w:rsidRDefault="006707CF" w:rsidP="005C2EE7">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1269" w:type="dxa"/>
          </w:tcPr>
          <w:p w14:paraId="26AF91B2" w14:textId="77777777" w:rsidR="006707CF" w:rsidRPr="00112790" w:rsidRDefault="006707CF" w:rsidP="005C2EE7">
            <w:pPr>
              <w:widowControl/>
              <w:rPr>
                <w:rFonts w:eastAsia="Calibri"/>
              </w:rPr>
            </w:pPr>
            <w:r w:rsidRPr="005C4677">
              <w:rPr>
                <w:rFonts w:eastAsia="Calibri"/>
              </w:rPr>
              <w:t>3.4</w:t>
            </w:r>
          </w:p>
        </w:tc>
        <w:tc>
          <w:tcPr>
            <w:tcW w:w="1269" w:type="dxa"/>
          </w:tcPr>
          <w:p w14:paraId="387518D4" w14:textId="77777777" w:rsidR="006707CF" w:rsidRPr="00112790" w:rsidRDefault="006707CF" w:rsidP="005C2EE7">
            <w:pPr>
              <w:widowControl/>
              <w:rPr>
                <w:rFonts w:eastAsia="Calibri"/>
              </w:rPr>
            </w:pPr>
            <w:r w:rsidRPr="005C4677">
              <w:rPr>
                <w:rFonts w:eastAsia="Calibri"/>
              </w:rPr>
              <w:t>High</w:t>
            </w:r>
          </w:p>
        </w:tc>
      </w:tr>
      <w:tr w:rsidR="006707CF" w:rsidRPr="005C4677" w14:paraId="5193F922" w14:textId="77777777" w:rsidTr="005C2EE7">
        <w:trPr>
          <w:jc w:val="center"/>
        </w:trPr>
        <w:tc>
          <w:tcPr>
            <w:tcW w:w="691" w:type="dxa"/>
          </w:tcPr>
          <w:p w14:paraId="4933F915" w14:textId="77777777" w:rsidR="006707CF" w:rsidRPr="00112790" w:rsidRDefault="006707CF" w:rsidP="005C2EE7">
            <w:pPr>
              <w:widowControl/>
              <w:rPr>
                <w:rFonts w:eastAsia="Calibri"/>
              </w:rPr>
            </w:pPr>
            <w:r w:rsidRPr="005C4677">
              <w:rPr>
                <w:rFonts w:eastAsia="Calibri"/>
              </w:rPr>
              <w:t>8.11</w:t>
            </w:r>
          </w:p>
        </w:tc>
        <w:tc>
          <w:tcPr>
            <w:tcW w:w="6347" w:type="dxa"/>
          </w:tcPr>
          <w:p w14:paraId="69E77D02" w14:textId="77777777" w:rsidR="006707CF" w:rsidRPr="00112790" w:rsidRDefault="006707CF" w:rsidP="005C2EE7">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1269" w:type="dxa"/>
          </w:tcPr>
          <w:p w14:paraId="70B3A285" w14:textId="77777777" w:rsidR="006707CF" w:rsidRPr="00112790" w:rsidRDefault="006707CF" w:rsidP="005C2EE7">
            <w:pPr>
              <w:widowControl/>
              <w:rPr>
                <w:rFonts w:eastAsia="Calibri"/>
              </w:rPr>
            </w:pPr>
            <w:r w:rsidRPr="005C4677">
              <w:rPr>
                <w:rFonts w:eastAsia="Calibri"/>
              </w:rPr>
              <w:t>2.1</w:t>
            </w:r>
          </w:p>
        </w:tc>
        <w:tc>
          <w:tcPr>
            <w:tcW w:w="1269" w:type="dxa"/>
          </w:tcPr>
          <w:p w14:paraId="366EBEA1" w14:textId="77777777" w:rsidR="006707CF" w:rsidRPr="00112790" w:rsidRDefault="006707CF" w:rsidP="005C2EE7">
            <w:pPr>
              <w:widowControl/>
              <w:rPr>
                <w:rFonts w:eastAsia="Calibri"/>
              </w:rPr>
            </w:pPr>
            <w:r w:rsidRPr="005C4677">
              <w:rPr>
                <w:rFonts w:eastAsia="Calibri"/>
              </w:rPr>
              <w:t>Low</w:t>
            </w:r>
          </w:p>
        </w:tc>
      </w:tr>
      <w:tr w:rsidR="006707CF" w:rsidRPr="00112790" w14:paraId="7A5CDBC0" w14:textId="77777777" w:rsidTr="005C2EE7">
        <w:trPr>
          <w:jc w:val="center"/>
        </w:trPr>
        <w:tc>
          <w:tcPr>
            <w:tcW w:w="691" w:type="dxa"/>
            <w:shd w:val="clear" w:color="auto" w:fill="D9D9D9" w:themeFill="background1" w:themeFillShade="D9"/>
          </w:tcPr>
          <w:p w14:paraId="34C9749B"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D9D9D9" w:themeFill="background1" w:themeFillShade="D9"/>
          </w:tcPr>
          <w:p w14:paraId="2F8B1D53"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D9D9D9" w:themeFill="background1" w:themeFillShade="D9"/>
          </w:tcPr>
          <w:p w14:paraId="06F0C9C7"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5E799BDA" w14:textId="77777777" w:rsidR="006707CF" w:rsidRPr="005C4677" w:rsidRDefault="006707CF" w:rsidP="005C2EE7">
            <w:pPr>
              <w:widowControl/>
              <w:rPr>
                <w:rFonts w:eastAsia="Calibri"/>
              </w:rPr>
            </w:pPr>
          </w:p>
        </w:tc>
      </w:tr>
      <w:tr w:rsidR="006707CF" w:rsidRPr="005C4677" w14:paraId="5C9218E7" w14:textId="77777777" w:rsidTr="005C2EE7">
        <w:trPr>
          <w:jc w:val="center"/>
        </w:trPr>
        <w:tc>
          <w:tcPr>
            <w:tcW w:w="691" w:type="dxa"/>
          </w:tcPr>
          <w:p w14:paraId="5767419F" w14:textId="77777777" w:rsidR="006707CF" w:rsidRPr="00112790" w:rsidRDefault="006707CF" w:rsidP="005C2EE7">
            <w:pPr>
              <w:widowControl/>
              <w:rPr>
                <w:rFonts w:eastAsia="Calibri"/>
              </w:rPr>
            </w:pPr>
            <w:r w:rsidRPr="005C4677">
              <w:rPr>
                <w:rFonts w:eastAsia="Calibri"/>
              </w:rPr>
              <w:t>9.3</w:t>
            </w:r>
          </w:p>
        </w:tc>
        <w:tc>
          <w:tcPr>
            <w:tcW w:w="6347" w:type="dxa"/>
          </w:tcPr>
          <w:p w14:paraId="2F4D47C1" w14:textId="77777777" w:rsidR="006707CF" w:rsidRPr="00112790" w:rsidRDefault="006707CF" w:rsidP="005C2EE7">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1269" w:type="dxa"/>
          </w:tcPr>
          <w:p w14:paraId="42C68C88" w14:textId="77777777" w:rsidR="006707CF" w:rsidRPr="00112790" w:rsidRDefault="006707CF" w:rsidP="005C2EE7">
            <w:pPr>
              <w:widowControl/>
              <w:rPr>
                <w:rFonts w:eastAsia="Calibri"/>
              </w:rPr>
            </w:pPr>
            <w:r w:rsidRPr="005C4677">
              <w:rPr>
                <w:rFonts w:eastAsia="Calibri"/>
              </w:rPr>
              <w:t>2.1</w:t>
            </w:r>
          </w:p>
        </w:tc>
        <w:tc>
          <w:tcPr>
            <w:tcW w:w="1269" w:type="dxa"/>
          </w:tcPr>
          <w:p w14:paraId="560A19F1" w14:textId="77777777" w:rsidR="006707CF" w:rsidRPr="00112790" w:rsidRDefault="006707CF" w:rsidP="005C2EE7">
            <w:pPr>
              <w:widowControl/>
              <w:rPr>
                <w:rFonts w:eastAsia="Calibri"/>
              </w:rPr>
            </w:pPr>
            <w:r w:rsidRPr="005C4677">
              <w:rPr>
                <w:rFonts w:eastAsia="Calibri"/>
              </w:rPr>
              <w:t>Low</w:t>
            </w:r>
          </w:p>
        </w:tc>
      </w:tr>
      <w:tr w:rsidR="006707CF" w:rsidRPr="005C4677" w14:paraId="5C5B62D4" w14:textId="77777777" w:rsidTr="005C2EE7">
        <w:trPr>
          <w:jc w:val="center"/>
        </w:trPr>
        <w:tc>
          <w:tcPr>
            <w:tcW w:w="691" w:type="dxa"/>
          </w:tcPr>
          <w:p w14:paraId="6BD23466" w14:textId="77777777" w:rsidR="006707CF" w:rsidRPr="00112790" w:rsidRDefault="006707CF" w:rsidP="005C2EE7">
            <w:pPr>
              <w:widowControl/>
              <w:rPr>
                <w:rFonts w:eastAsia="Calibri"/>
              </w:rPr>
            </w:pPr>
            <w:r w:rsidRPr="005C4677">
              <w:rPr>
                <w:rFonts w:eastAsia="Calibri"/>
              </w:rPr>
              <w:t>9.6</w:t>
            </w:r>
          </w:p>
        </w:tc>
        <w:tc>
          <w:tcPr>
            <w:tcW w:w="6347" w:type="dxa"/>
          </w:tcPr>
          <w:p w14:paraId="7A312F21" w14:textId="77777777" w:rsidR="006707CF" w:rsidRPr="00112790" w:rsidRDefault="006707CF" w:rsidP="005C2EE7">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1269" w:type="dxa"/>
          </w:tcPr>
          <w:p w14:paraId="4BE9EB6A" w14:textId="77777777" w:rsidR="006707CF" w:rsidRPr="00112790" w:rsidRDefault="006707CF" w:rsidP="005C2EE7">
            <w:pPr>
              <w:widowControl/>
              <w:rPr>
                <w:rFonts w:eastAsia="Calibri"/>
              </w:rPr>
            </w:pPr>
            <w:r w:rsidRPr="005C4677">
              <w:rPr>
                <w:rFonts w:eastAsia="Calibri"/>
              </w:rPr>
              <w:t>1.9</w:t>
            </w:r>
          </w:p>
        </w:tc>
        <w:tc>
          <w:tcPr>
            <w:tcW w:w="1269" w:type="dxa"/>
          </w:tcPr>
          <w:p w14:paraId="67F92709" w14:textId="77777777" w:rsidR="006707CF" w:rsidRPr="00112790" w:rsidRDefault="006707CF" w:rsidP="005C2EE7">
            <w:pPr>
              <w:widowControl/>
              <w:rPr>
                <w:rFonts w:eastAsia="Calibri"/>
              </w:rPr>
            </w:pPr>
            <w:r w:rsidRPr="005C4677">
              <w:rPr>
                <w:rFonts w:eastAsia="Calibri"/>
              </w:rPr>
              <w:t>Low</w:t>
            </w:r>
          </w:p>
        </w:tc>
      </w:tr>
      <w:tr w:rsidR="006707CF" w:rsidRPr="005C4677" w14:paraId="5B411C08" w14:textId="77777777" w:rsidTr="005C2EE7">
        <w:trPr>
          <w:jc w:val="center"/>
        </w:trPr>
        <w:tc>
          <w:tcPr>
            <w:tcW w:w="691" w:type="dxa"/>
          </w:tcPr>
          <w:p w14:paraId="38EB41B2" w14:textId="77777777" w:rsidR="006707CF" w:rsidRPr="00112790" w:rsidRDefault="006707CF" w:rsidP="005C2EE7">
            <w:pPr>
              <w:widowControl/>
              <w:rPr>
                <w:rFonts w:eastAsia="Calibri"/>
              </w:rPr>
            </w:pPr>
            <w:r w:rsidRPr="005C4677">
              <w:rPr>
                <w:rFonts w:eastAsia="Calibri"/>
              </w:rPr>
              <w:t>9.8</w:t>
            </w:r>
          </w:p>
        </w:tc>
        <w:tc>
          <w:tcPr>
            <w:tcW w:w="6347" w:type="dxa"/>
          </w:tcPr>
          <w:p w14:paraId="34442BF9" w14:textId="77777777" w:rsidR="006707CF" w:rsidRPr="00112790" w:rsidRDefault="006707CF" w:rsidP="005C2EE7">
            <w:pPr>
              <w:widowControl/>
              <w:rPr>
                <w:rFonts w:eastAsia="Calibri"/>
              </w:rPr>
            </w:pPr>
            <w:r w:rsidRPr="005C4677">
              <w:rPr>
                <w:rFonts w:eastAsia="Calibri"/>
              </w:rPr>
              <w:t>Effective use of social</w:t>
            </w:r>
            <w:r w:rsidRPr="005C4677">
              <w:rPr>
                <w:rFonts w:eastAsia="Calibri"/>
                <w:spacing w:val="48"/>
              </w:rPr>
              <w:t xml:space="preserve"> </w:t>
            </w:r>
            <w:r w:rsidRPr="005C4677">
              <w:rPr>
                <w:rFonts w:eastAsia="Calibri"/>
              </w:rPr>
              <w:t>media</w:t>
            </w:r>
          </w:p>
        </w:tc>
        <w:tc>
          <w:tcPr>
            <w:tcW w:w="1269" w:type="dxa"/>
          </w:tcPr>
          <w:p w14:paraId="3657AEEC" w14:textId="77777777" w:rsidR="006707CF" w:rsidRPr="00112790" w:rsidRDefault="006707CF" w:rsidP="005C2EE7">
            <w:pPr>
              <w:widowControl/>
              <w:rPr>
                <w:rFonts w:eastAsia="Calibri"/>
              </w:rPr>
            </w:pPr>
            <w:r w:rsidRPr="005C4677">
              <w:rPr>
                <w:rFonts w:eastAsia="Calibri"/>
              </w:rPr>
              <w:t>2.1</w:t>
            </w:r>
          </w:p>
        </w:tc>
        <w:tc>
          <w:tcPr>
            <w:tcW w:w="1269" w:type="dxa"/>
          </w:tcPr>
          <w:p w14:paraId="5CDE67CD" w14:textId="77777777" w:rsidR="006707CF" w:rsidRPr="00112790" w:rsidRDefault="006707CF" w:rsidP="005C2EE7">
            <w:pPr>
              <w:widowControl/>
              <w:rPr>
                <w:rFonts w:eastAsia="Calibri"/>
              </w:rPr>
            </w:pPr>
            <w:r w:rsidRPr="005C4677">
              <w:rPr>
                <w:rFonts w:eastAsia="Calibri"/>
              </w:rPr>
              <w:t>Low</w:t>
            </w:r>
          </w:p>
        </w:tc>
      </w:tr>
    </w:tbl>
    <w:p w14:paraId="6BDD42B5" w14:textId="77777777" w:rsidR="006707CF" w:rsidRDefault="006707CF" w:rsidP="006707CF">
      <w:pPr>
        <w:widowControl/>
      </w:pPr>
    </w:p>
    <w:p w14:paraId="225517DC" w14:textId="4DB0FD2E" w:rsidR="006707CF" w:rsidRPr="00112790" w:rsidRDefault="006707CF" w:rsidP="006707CF">
      <w:pPr>
        <w:widowControl/>
      </w:pPr>
      <w:r>
        <w:t xml:space="preserve">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t>
      </w:r>
      <w:r w:rsidR="00557794" w:rsidRPr="00557794">
        <w:t>problems</w:t>
      </w:r>
      <w:r>
        <w:t xml:space="preserve"> ranked in order of prominence.</w:t>
      </w:r>
      <w:r>
        <w:rPr>
          <w:rStyle w:val="EndnoteReference"/>
        </w:rPr>
        <w:endnoteReference w:id="272"/>
      </w:r>
    </w:p>
    <w:p w14:paraId="3581215F"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6707CF" w:rsidRPr="002C59DA" w14:paraId="6014D496" w14:textId="77777777" w:rsidTr="005C2EE7">
        <w:trPr>
          <w:cantSplit/>
          <w:tblHeader/>
          <w:jc w:val="center"/>
        </w:trPr>
        <w:tc>
          <w:tcPr>
            <w:tcW w:w="4021" w:type="dxa"/>
            <w:tcBorders>
              <w:left w:val="single" w:sz="4" w:space="0" w:color="auto"/>
            </w:tcBorders>
            <w:shd w:val="clear" w:color="auto" w:fill="D9D9D9" w:themeFill="background1" w:themeFillShade="D9"/>
          </w:tcPr>
          <w:p w14:paraId="35EA1A2C" w14:textId="77777777" w:rsidR="006707CF" w:rsidRPr="00112790" w:rsidRDefault="006707CF" w:rsidP="005C2EE7">
            <w:pPr>
              <w:widowControl/>
              <w:jc w:val="center"/>
            </w:pPr>
            <w:r>
              <w:t>Internal Strengths</w:t>
            </w:r>
          </w:p>
        </w:tc>
        <w:tc>
          <w:tcPr>
            <w:tcW w:w="4022" w:type="dxa"/>
            <w:shd w:val="clear" w:color="auto" w:fill="D9D9D9" w:themeFill="background1" w:themeFillShade="D9"/>
          </w:tcPr>
          <w:p w14:paraId="70FAC999" w14:textId="030BDA9A" w:rsidR="006707CF" w:rsidRPr="00112790" w:rsidRDefault="006707CF" w:rsidP="00557794">
            <w:pPr>
              <w:widowControl/>
              <w:jc w:val="center"/>
            </w:pPr>
            <w:r>
              <w:t xml:space="preserve">Internal </w:t>
            </w:r>
            <w:r w:rsidR="00557794">
              <w:t>Problems</w:t>
            </w:r>
          </w:p>
        </w:tc>
      </w:tr>
      <w:tr w:rsidR="006707CF" w:rsidRPr="002C59DA" w14:paraId="56536269" w14:textId="77777777" w:rsidTr="005C2EE7">
        <w:trPr>
          <w:cantSplit/>
          <w:tblHeader/>
          <w:jc w:val="center"/>
        </w:trPr>
        <w:tc>
          <w:tcPr>
            <w:tcW w:w="4021" w:type="dxa"/>
            <w:shd w:val="clear" w:color="auto" w:fill="auto"/>
          </w:tcPr>
          <w:p w14:paraId="1A2C6ED0" w14:textId="77777777" w:rsidR="006707CF" w:rsidRPr="00F70BA3" w:rsidRDefault="006707CF" w:rsidP="00A3651E">
            <w:pPr>
              <w:pStyle w:val="ListParagraph"/>
              <w:widowControl/>
              <w:numPr>
                <w:ilvl w:val="0"/>
                <w:numId w:val="63"/>
              </w:numPr>
              <w:rPr>
                <w:bCs/>
              </w:rPr>
            </w:pPr>
            <w:r w:rsidRPr="006F199C">
              <w:t>The city’s only theatre dedicated to plays inspired by history</w:t>
            </w:r>
          </w:p>
          <w:p w14:paraId="35A3DFC1" w14:textId="77777777" w:rsidR="006707CF" w:rsidRPr="00F70BA3" w:rsidRDefault="006707CF" w:rsidP="00A3651E">
            <w:pPr>
              <w:pStyle w:val="ListParagraph"/>
              <w:widowControl/>
              <w:numPr>
                <w:ilvl w:val="0"/>
                <w:numId w:val="63"/>
              </w:numPr>
              <w:rPr>
                <w:bCs/>
              </w:rPr>
            </w:pPr>
            <w:r w:rsidRPr="006F199C">
              <w:t>Artistically driven administrators</w:t>
            </w:r>
          </w:p>
          <w:p w14:paraId="6ACBBFCF" w14:textId="77777777" w:rsidR="006707CF" w:rsidRPr="00F70BA3" w:rsidRDefault="006707CF" w:rsidP="00A3651E">
            <w:pPr>
              <w:pStyle w:val="ListParagraph"/>
              <w:widowControl/>
              <w:numPr>
                <w:ilvl w:val="0"/>
                <w:numId w:val="63"/>
              </w:numPr>
              <w:rPr>
                <w:bCs/>
              </w:rPr>
            </w:pPr>
            <w:r w:rsidRPr="006F199C">
              <w:t>Brings art and culture to local classrooms</w:t>
            </w:r>
          </w:p>
          <w:p w14:paraId="258A5A18" w14:textId="77777777" w:rsidR="006707CF" w:rsidRPr="00F70BA3" w:rsidRDefault="006707CF" w:rsidP="00A3651E">
            <w:pPr>
              <w:pStyle w:val="ListParagraph"/>
              <w:widowControl/>
              <w:numPr>
                <w:ilvl w:val="0"/>
                <w:numId w:val="63"/>
              </w:numPr>
              <w:rPr>
                <w:bCs/>
              </w:rPr>
            </w:pPr>
            <w:r w:rsidRPr="006F199C">
              <w:t>Works with talented performers</w:t>
            </w:r>
          </w:p>
          <w:p w14:paraId="47AF01CA" w14:textId="77777777" w:rsidR="006707CF" w:rsidRPr="00F70BA3" w:rsidRDefault="006707CF" w:rsidP="00A3651E">
            <w:pPr>
              <w:pStyle w:val="ListParagraph"/>
              <w:widowControl/>
              <w:numPr>
                <w:ilvl w:val="0"/>
                <w:numId w:val="63"/>
              </w:numPr>
              <w:rPr>
                <w:bCs/>
              </w:rPr>
            </w:pPr>
            <w:r w:rsidRPr="006F199C">
              <w:t>Award-winning theatre</w:t>
            </w:r>
          </w:p>
          <w:p w14:paraId="1FE48FA1" w14:textId="77777777" w:rsidR="006707CF" w:rsidRPr="00F70BA3" w:rsidRDefault="006707CF" w:rsidP="00A3651E">
            <w:pPr>
              <w:pStyle w:val="ListParagraph"/>
              <w:widowControl/>
              <w:numPr>
                <w:ilvl w:val="0"/>
                <w:numId w:val="63"/>
              </w:numPr>
              <w:rPr>
                <w:bCs/>
              </w:rPr>
            </w:pPr>
            <w:r w:rsidRPr="006F199C">
              <w:t xml:space="preserve">Easily accessible </w:t>
            </w:r>
            <w:r w:rsidRPr="006F199C">
              <w:br/>
              <w:t>(public transportation, restaurants, etc.)</w:t>
            </w:r>
          </w:p>
        </w:tc>
        <w:tc>
          <w:tcPr>
            <w:tcW w:w="4022" w:type="dxa"/>
            <w:shd w:val="clear" w:color="auto" w:fill="auto"/>
          </w:tcPr>
          <w:p w14:paraId="1E66E6E3" w14:textId="77777777" w:rsidR="006707CF" w:rsidRPr="00F70BA3" w:rsidRDefault="006707CF" w:rsidP="00A3651E">
            <w:pPr>
              <w:pStyle w:val="ListParagraph"/>
              <w:widowControl/>
              <w:numPr>
                <w:ilvl w:val="0"/>
                <w:numId w:val="64"/>
              </w:numPr>
              <w:rPr>
                <w:bCs/>
              </w:rPr>
            </w:pPr>
            <w:r>
              <w:t>Capacity doesn’t meet demand</w:t>
            </w:r>
          </w:p>
          <w:p w14:paraId="6CB44C4F" w14:textId="77777777" w:rsidR="006707CF" w:rsidRPr="00F70BA3" w:rsidRDefault="006707CF" w:rsidP="00A3651E">
            <w:pPr>
              <w:pStyle w:val="ListParagraph"/>
              <w:widowControl/>
              <w:numPr>
                <w:ilvl w:val="0"/>
                <w:numId w:val="64"/>
              </w:numPr>
              <w:rPr>
                <w:bCs/>
              </w:rPr>
            </w:pPr>
            <w:r w:rsidRPr="006F199C">
              <w:t xml:space="preserve">Staff is spread too thin </w:t>
            </w:r>
            <w:r w:rsidRPr="006F199C">
              <w:br/>
            </w:r>
            <w:r w:rsidRPr="00F70BA3">
              <w:rPr>
                <w:sz w:val="20"/>
              </w:rPr>
              <w:t>(worry of burnout)</w:t>
            </w:r>
          </w:p>
          <w:p w14:paraId="5BE0553B" w14:textId="77777777" w:rsidR="006707CF" w:rsidRPr="00F70BA3" w:rsidRDefault="006707CF" w:rsidP="00A3651E">
            <w:pPr>
              <w:pStyle w:val="ListParagraph"/>
              <w:widowControl/>
              <w:numPr>
                <w:ilvl w:val="0"/>
                <w:numId w:val="64"/>
              </w:numPr>
              <w:rPr>
                <w:bCs/>
              </w:rPr>
            </w:pPr>
            <w:r w:rsidRPr="006F199C">
              <w:t>Not enough foundation/corporate support</w:t>
            </w:r>
          </w:p>
          <w:p w14:paraId="48328CE1" w14:textId="77777777" w:rsidR="006707CF" w:rsidRPr="00F70BA3" w:rsidRDefault="006707CF" w:rsidP="00A3651E">
            <w:pPr>
              <w:pStyle w:val="ListParagraph"/>
              <w:widowControl/>
              <w:numPr>
                <w:ilvl w:val="0"/>
                <w:numId w:val="64"/>
              </w:numPr>
              <w:rPr>
                <w:bCs/>
              </w:rPr>
            </w:pPr>
            <w:r w:rsidRPr="006F199C">
              <w:t>Programs are underdeveloped because of lack of resources</w:t>
            </w:r>
            <w:r w:rsidRPr="006F199C">
              <w:br/>
            </w:r>
            <w:r w:rsidRPr="00F70BA3">
              <w:rPr>
                <w:sz w:val="20"/>
              </w:rPr>
              <w:t>(money and staff)</w:t>
            </w:r>
          </w:p>
        </w:tc>
      </w:tr>
    </w:tbl>
    <w:p w14:paraId="57F34BB5" w14:textId="77777777" w:rsidR="006707CF" w:rsidRPr="00112790" w:rsidRDefault="006707CF" w:rsidP="006707CF">
      <w:pPr>
        <w:widowControl/>
      </w:pPr>
    </w:p>
    <w:p w14:paraId="2BAC385F" w14:textId="77777777" w:rsidR="006707CF" w:rsidRPr="00112790" w:rsidRDefault="006707CF" w:rsidP="006707CF">
      <w:pPr>
        <w:widowControl/>
      </w:pPr>
      <w:r>
        <w:t xml:space="preserve">Agencies typically examine </w:t>
      </w:r>
      <w:bookmarkStart w:id="189" w:name="_Toc394304602"/>
      <w:r>
        <w:t>o</w:t>
      </w:r>
      <w:r w:rsidRPr="00B55C65">
        <w:t xml:space="preserve">pportunities and </w:t>
      </w:r>
      <w:r>
        <w:t>t</w:t>
      </w:r>
      <w:r w:rsidRPr="00B55C65">
        <w:t>hreats</w:t>
      </w:r>
      <w:bookmarkEnd w:id="189"/>
      <w:r>
        <w:t xml:space="preserve"> external to the agency. </w:t>
      </w:r>
      <w:r w:rsidRPr="00B55C65">
        <w:t xml:space="preserve">Keep in mind that opportunities and threats are </w:t>
      </w:r>
      <w:r w:rsidRPr="00B55C65">
        <w:rPr>
          <w:i/>
        </w:rPr>
        <w:t xml:space="preserve">not </w:t>
      </w:r>
      <w:r w:rsidRPr="00B55C65">
        <w:t>themselves ideas, but</w:t>
      </w:r>
      <w:r>
        <w:t xml:space="preserve"> trends or</w:t>
      </w:r>
      <w:r w:rsidRPr="00B55C65">
        <w:t xml:space="preserve"> </w:t>
      </w:r>
      <w:r>
        <w:t xml:space="preserve">conditions </w:t>
      </w:r>
      <w:r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t>M</w:t>
      </w:r>
      <w:r w:rsidRPr="00B55C65">
        <w:t>ille</w:t>
      </w:r>
      <w:r>
        <w:t>n</w:t>
      </w:r>
      <w:r w:rsidRPr="00B55C65">
        <w:t>nials could be a threat to your current programs.</w:t>
      </w:r>
    </w:p>
    <w:p w14:paraId="08FB5148" w14:textId="77777777" w:rsidR="006707CF" w:rsidRPr="00B55C65" w:rsidRDefault="006707CF" w:rsidP="006707CF">
      <w:pPr>
        <w:widowControl/>
      </w:pPr>
    </w:p>
    <w:p w14:paraId="2C69F68C" w14:textId="77777777" w:rsidR="006707CF" w:rsidRPr="00112790" w:rsidRDefault="006707CF" w:rsidP="006707CF">
      <w:pPr>
        <w:widowControl/>
      </w:pPr>
      <w:r w:rsidRPr="00B55C65">
        <w:t xml:space="preserve">Opportunities are the favorable </w:t>
      </w:r>
      <w:r>
        <w:t xml:space="preserve">trends or </w:t>
      </w:r>
      <w:r w:rsidRPr="00B55C65">
        <w:t xml:space="preserve">conditions in </w:t>
      </w:r>
      <w:r>
        <w:t xml:space="preserve">the </w:t>
      </w:r>
      <w:r w:rsidRPr="00B55C65">
        <w:t xml:space="preserve">external environment that you might use to your advantage. Threats are </w:t>
      </w:r>
      <w:r>
        <w:t xml:space="preserve">external trends or </w:t>
      </w:r>
      <w:r w:rsidRPr="00B55C65">
        <w:t>factors t</w:t>
      </w:r>
      <w:r>
        <w:t xml:space="preserve">hat make the agency vulnerable. For example, an opportunity might be your state legislature moving slowly from one party to the other. However, it might be a threat if the move is not the one you want. </w:t>
      </w:r>
    </w:p>
    <w:p w14:paraId="782425F5" w14:textId="77777777" w:rsidR="006707CF" w:rsidRDefault="006707CF" w:rsidP="006707CF">
      <w:pPr>
        <w:widowControl/>
      </w:pPr>
    </w:p>
    <w:p w14:paraId="1DD124B0" w14:textId="77777777" w:rsidR="006707CF" w:rsidRPr="00112790" w:rsidRDefault="006707CF" w:rsidP="006707CF">
      <w:pPr>
        <w:widowControl/>
      </w:pPr>
      <w:r>
        <w:t xml:space="preserve">In th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73"/>
      </w:r>
      <w:r>
        <w:t xml:space="preserve"> Some people advocate a different set called the PEST approach, which covers political, economic, social, and technological segments.</w:t>
      </w:r>
    </w:p>
    <w:p w14:paraId="7B793100" w14:textId="77777777" w:rsidR="006707CF" w:rsidRPr="00112790" w:rsidRDefault="006707CF" w:rsidP="006707CF">
      <w:pPr>
        <w:widowControl/>
        <w:rPr>
          <w:b/>
        </w:rPr>
      </w:pPr>
      <w:r>
        <w:lastRenderedPageBreak/>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t xml:space="preserve">straightforward: </w:t>
      </w:r>
      <w:r w:rsidRPr="00FC4DA6">
        <w:rPr>
          <w:b/>
        </w:rPr>
        <w:t>What is going on out there (external)</w:t>
      </w:r>
      <w:r>
        <w:rPr>
          <w:b/>
        </w:rPr>
        <w:t xml:space="preserve"> – </w:t>
      </w:r>
      <w:r w:rsidRPr="00FC4DA6">
        <w:rPr>
          <w:b/>
        </w:rPr>
        <w:t xml:space="preserve">good and bad </w:t>
      </w:r>
      <w:r>
        <w:rPr>
          <w:b/>
        </w:rPr>
        <w:t>– t</w:t>
      </w:r>
      <w:r w:rsidRPr="00FC4DA6">
        <w:rPr>
          <w:b/>
        </w:rPr>
        <w:t>hat could affect our agency in here (internal)?</w:t>
      </w:r>
    </w:p>
    <w:p w14:paraId="7359CEA0" w14:textId="77777777" w:rsidR="006707CF" w:rsidRPr="00112790" w:rsidRDefault="006707CF" w:rsidP="006707CF">
      <w:pPr>
        <w:widowControl/>
        <w:rPr>
          <w:highlight w:val="yellow"/>
        </w:rPr>
      </w:pPr>
      <w:r w:rsidRPr="004B178F">
        <w:rPr>
          <w:highlight w:val="yellow"/>
        </w:rPr>
        <w:t xml:space="preserve"> </w:t>
      </w:r>
    </w:p>
    <w:p w14:paraId="5758B341" w14:textId="77777777" w:rsidR="006707CF" w:rsidRPr="00112790" w:rsidRDefault="006707CF" w:rsidP="006707C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74"/>
      </w:r>
      <w:r>
        <w:t xml:space="preserve"> Thus, an opportunity is something occurring outside of your agency that you might take advantage of; </w:t>
      </w:r>
      <w:r w:rsidRPr="0032037F">
        <w:rPr>
          <w:b/>
        </w:rPr>
        <w:t>it is not an internal goal</w:t>
      </w:r>
      <w:r>
        <w:t xml:space="preserve">. </w:t>
      </w:r>
    </w:p>
    <w:p w14:paraId="00E1AA72" w14:textId="77777777" w:rsidR="006707CF" w:rsidRDefault="006707CF" w:rsidP="006707CF">
      <w:pPr>
        <w:widowControl/>
      </w:pPr>
    </w:p>
    <w:p w14:paraId="6C54851E" w14:textId="77777777" w:rsidR="006707CF" w:rsidRPr="00112790" w:rsidRDefault="006707CF" w:rsidP="006707CF">
      <w:pPr>
        <w:widowControl/>
      </w:pPr>
      <w:r>
        <w:t>Take for example the trend of growing income equality. This could be an opportunity or a threat for your agency, but in either case, it is a trend external to your agency. Offering a new service for those negatively affected by the trend may be a great idea that comes from the analysis.</w:t>
      </w:r>
    </w:p>
    <w:p w14:paraId="0183C877" w14:textId="77777777" w:rsidR="006707CF" w:rsidRDefault="006707CF" w:rsidP="006707CF">
      <w:pPr>
        <w:widowControl/>
      </w:pPr>
    </w:p>
    <w:p w14:paraId="37AE1FEC" w14:textId="77777777" w:rsidR="006707CF" w:rsidRPr="00112790" w:rsidRDefault="006707CF" w:rsidP="006707CF">
      <w:pPr>
        <w:widowControl/>
      </w:pPr>
      <w:r w:rsidRPr="00A449C7">
        <w:t xml:space="preserve">Again, the easiest tool to use to generate opportunities and threats is the </w:t>
      </w:r>
      <w:r>
        <w:t xml:space="preserve">BAM method in Appendix A. Ask the participants to do research about opportunities and threats before getting together. Then generate ideas, </w:t>
      </w:r>
      <w:r w:rsidRPr="00A449C7">
        <w:t>combine them</w:t>
      </w:r>
      <w:r>
        <w:t>,</w:t>
      </w:r>
      <w:r w:rsidRPr="00A449C7">
        <w:t xml:space="preserve"> and narrow them down to no more than </w:t>
      </w:r>
      <w:r>
        <w:t xml:space="preserve">three or four </w:t>
      </w:r>
      <w:r w:rsidRPr="00A449C7">
        <w:t>opportunities and</w:t>
      </w:r>
      <w:r>
        <w:t xml:space="preserve"> three or four </w:t>
      </w:r>
      <w:r w:rsidRPr="00A449C7">
        <w:t xml:space="preserve">threats ranked in order of prominence. </w:t>
      </w:r>
      <w:r>
        <w:t>Here is an example of the results:</w:t>
      </w:r>
      <w:r>
        <w:rPr>
          <w:rStyle w:val="EndnoteReference"/>
        </w:rPr>
        <w:endnoteReference w:id="275"/>
      </w:r>
    </w:p>
    <w:p w14:paraId="2E0B7E66"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6707CF" w:rsidRPr="002C59DA" w14:paraId="2F9BBC16" w14:textId="77777777" w:rsidTr="005C2EE7">
        <w:trPr>
          <w:cantSplit/>
          <w:tblHeader/>
          <w:jc w:val="center"/>
        </w:trPr>
        <w:tc>
          <w:tcPr>
            <w:tcW w:w="4788" w:type="dxa"/>
            <w:tcBorders>
              <w:left w:val="single" w:sz="4" w:space="0" w:color="auto"/>
            </w:tcBorders>
            <w:shd w:val="clear" w:color="auto" w:fill="D9D9D9" w:themeFill="background1" w:themeFillShade="D9"/>
          </w:tcPr>
          <w:p w14:paraId="09FCCFF2" w14:textId="77777777" w:rsidR="006707CF" w:rsidRPr="00112790" w:rsidRDefault="006707CF" w:rsidP="005C2EE7">
            <w:pPr>
              <w:widowControl/>
              <w:jc w:val="center"/>
            </w:pPr>
            <w:r>
              <w:t>External Opportunities</w:t>
            </w:r>
          </w:p>
        </w:tc>
        <w:tc>
          <w:tcPr>
            <w:tcW w:w="4788" w:type="dxa"/>
            <w:shd w:val="clear" w:color="auto" w:fill="D9D9D9" w:themeFill="background1" w:themeFillShade="D9"/>
          </w:tcPr>
          <w:p w14:paraId="42C235EE" w14:textId="77777777" w:rsidR="006707CF" w:rsidRPr="00112790" w:rsidRDefault="006707CF" w:rsidP="005C2EE7">
            <w:pPr>
              <w:widowControl/>
              <w:jc w:val="center"/>
            </w:pPr>
            <w:r>
              <w:t>External Threats</w:t>
            </w:r>
          </w:p>
        </w:tc>
      </w:tr>
      <w:tr w:rsidR="006707CF" w:rsidRPr="002C59DA" w14:paraId="112D67B5" w14:textId="77777777" w:rsidTr="005C2EE7">
        <w:trPr>
          <w:cantSplit/>
          <w:tblHeader/>
          <w:jc w:val="center"/>
        </w:trPr>
        <w:tc>
          <w:tcPr>
            <w:tcW w:w="4788" w:type="dxa"/>
            <w:shd w:val="clear" w:color="auto" w:fill="auto"/>
          </w:tcPr>
          <w:p w14:paraId="048B5C8E" w14:textId="77777777" w:rsidR="006707CF" w:rsidRPr="00112790" w:rsidRDefault="006707CF" w:rsidP="005C2EE7">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Pr>
                <w:sz w:val="20"/>
                <w:szCs w:val="20"/>
              </w:rPr>
              <w:t>e</w:t>
            </w:r>
            <w:r w:rsidRPr="006F199C">
              <w:rPr>
                <w:sz w:val="20"/>
                <w:szCs w:val="20"/>
              </w:rPr>
              <w:t>.</w:t>
            </w:r>
            <w:r>
              <w:rPr>
                <w:sz w:val="20"/>
                <w:szCs w:val="20"/>
              </w:rPr>
              <w:t>g</w:t>
            </w:r>
            <w:r w:rsidRPr="006F199C">
              <w:rPr>
                <w:sz w:val="20"/>
                <w:szCs w:val="20"/>
              </w:rPr>
              <w:t>. Netflix, Hulu)</w:t>
            </w:r>
          </w:p>
          <w:p w14:paraId="716A6EC7" w14:textId="77777777" w:rsidR="006707CF" w:rsidRPr="00112790" w:rsidRDefault="006707CF" w:rsidP="005C2EE7">
            <w:pPr>
              <w:pStyle w:val="ListParagraph"/>
              <w:widowControl/>
              <w:numPr>
                <w:ilvl w:val="0"/>
                <w:numId w:val="37"/>
              </w:numPr>
              <w:rPr>
                <w:rFonts w:cs="Arial"/>
                <w:bCs/>
              </w:rPr>
            </w:pPr>
            <w:r w:rsidRPr="006F199C">
              <w:t xml:space="preserve">Economic </w:t>
            </w:r>
            <w:r>
              <w:t>r</w:t>
            </w:r>
            <w:r w:rsidRPr="006F199C">
              <w:t>ecovery</w:t>
            </w:r>
          </w:p>
          <w:p w14:paraId="1B28B52B" w14:textId="77777777" w:rsidR="006707CF" w:rsidRPr="00112790" w:rsidRDefault="006707CF" w:rsidP="005C2EE7">
            <w:pPr>
              <w:pStyle w:val="ListParagraph"/>
              <w:widowControl/>
              <w:numPr>
                <w:ilvl w:val="0"/>
                <w:numId w:val="37"/>
              </w:numPr>
              <w:rPr>
                <w:rFonts w:cs="Arial"/>
                <w:bCs/>
              </w:rPr>
            </w:pPr>
            <w:r w:rsidRPr="006F199C">
              <w:t>Majority groups shifting</w:t>
            </w:r>
          </w:p>
          <w:p w14:paraId="03BAE341" w14:textId="77777777" w:rsidR="006707CF" w:rsidRPr="00112790" w:rsidRDefault="006707CF" w:rsidP="005C2EE7">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33ACE3AB" w14:textId="77777777" w:rsidR="006707CF" w:rsidRPr="00112790" w:rsidRDefault="006707CF" w:rsidP="005C2EE7">
            <w:pPr>
              <w:pStyle w:val="ListParagraph"/>
              <w:widowControl/>
              <w:numPr>
                <w:ilvl w:val="0"/>
                <w:numId w:val="38"/>
              </w:numPr>
            </w:pPr>
            <w:r w:rsidRPr="006F199C">
              <w:t xml:space="preserve">Funding for arts in schools </w:t>
            </w:r>
          </w:p>
          <w:p w14:paraId="0AA6F3A9" w14:textId="77777777" w:rsidR="006707CF" w:rsidRPr="00112790" w:rsidRDefault="006707CF" w:rsidP="005C2EE7">
            <w:pPr>
              <w:pStyle w:val="ListParagraph"/>
              <w:widowControl/>
              <w:numPr>
                <w:ilvl w:val="0"/>
                <w:numId w:val="38"/>
              </w:numPr>
              <w:rPr>
                <w:szCs w:val="20"/>
              </w:rPr>
            </w:pPr>
            <w:r w:rsidRPr="006F199C">
              <w:t>Competition among city’s cultural offerings</w:t>
            </w:r>
            <w:r>
              <w:t xml:space="preserve"> </w:t>
            </w:r>
            <w:r w:rsidRPr="006F199C">
              <w:rPr>
                <w:sz w:val="20"/>
                <w:szCs w:val="20"/>
              </w:rPr>
              <w:t>(funding/leisure dollars)</w:t>
            </w:r>
          </w:p>
          <w:p w14:paraId="41DE5A62" w14:textId="77777777" w:rsidR="006707CF" w:rsidRPr="00112790" w:rsidRDefault="006707CF" w:rsidP="005C2EE7">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0A3E4017" w14:textId="77777777" w:rsidR="006707CF" w:rsidRPr="00112790" w:rsidRDefault="006707CF" w:rsidP="005C2EE7">
            <w:pPr>
              <w:pStyle w:val="ListParagraph"/>
              <w:widowControl/>
              <w:numPr>
                <w:ilvl w:val="0"/>
                <w:numId w:val="38"/>
              </w:numPr>
              <w:rPr>
                <w:bCs/>
              </w:rPr>
            </w:pPr>
            <w:r w:rsidRPr="006F199C">
              <w:t>Increas</w:t>
            </w:r>
            <w:r w:rsidRPr="000D2B34">
              <w:t xml:space="preserve">e in nonprofits </w:t>
            </w:r>
          </w:p>
        </w:tc>
      </w:tr>
    </w:tbl>
    <w:p w14:paraId="15F04AD2" w14:textId="77777777" w:rsidR="006707CF" w:rsidRPr="00112790" w:rsidRDefault="006707CF" w:rsidP="006707CF">
      <w:pPr>
        <w:widowControl/>
      </w:pPr>
    </w:p>
    <w:p w14:paraId="3E731961" w14:textId="4C2ACA70" w:rsidR="006707CF" w:rsidRPr="00112790" w:rsidRDefault="006707CF" w:rsidP="006707CF">
      <w:pPr>
        <w:widowControl/>
      </w:pPr>
      <w:r>
        <w:t xml:space="preserve">Typically, you want to build on strengths, address </w:t>
      </w:r>
      <w:r w:rsidR="00557794" w:rsidRPr="00557794">
        <w:t>problems</w:t>
      </w:r>
      <w:r>
        <w:t xml:space="preserve">, take advantage of opportunities, and minimize threats. The trick now is to convert the </w:t>
      </w:r>
      <w:r w:rsidR="00F03583">
        <w:t>SPOT</w:t>
      </w:r>
      <w:r>
        <w:t xml:space="preserve"> information into four to six usable ideas like in the example below: </w:t>
      </w:r>
    </w:p>
    <w:p w14:paraId="60A175D4" w14:textId="77777777" w:rsidR="006707CF" w:rsidRDefault="006707CF" w:rsidP="006707CF">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6707CF" w:rsidRPr="00E176BB" w14:paraId="78EE2FDB" w14:textId="77777777" w:rsidTr="001422F0">
        <w:trPr>
          <w:tblHeader/>
          <w:jc w:val="center"/>
        </w:trPr>
        <w:tc>
          <w:tcPr>
            <w:tcW w:w="9576" w:type="dxa"/>
            <w:gridSpan w:val="2"/>
            <w:shd w:val="clear" w:color="auto" w:fill="D9D9D9" w:themeFill="background1" w:themeFillShade="D9"/>
          </w:tcPr>
          <w:p w14:paraId="2D322CD2" w14:textId="4FEE5963" w:rsidR="006707CF" w:rsidRPr="00112790" w:rsidRDefault="00F03583" w:rsidP="005C2EE7">
            <w:pPr>
              <w:widowControl/>
              <w:jc w:val="center"/>
            </w:pPr>
            <w:r>
              <w:t>SPOT</w:t>
            </w:r>
            <w:r w:rsidR="006707CF">
              <w:t xml:space="preserve"> </w:t>
            </w:r>
            <w:r w:rsidR="009C0D7A">
              <w:t xml:space="preserve">Classic </w:t>
            </w:r>
            <w:r w:rsidR="006707CF">
              <w:t>Great Ideas Possibilities</w:t>
            </w:r>
          </w:p>
        </w:tc>
      </w:tr>
      <w:tr w:rsidR="006707CF" w:rsidRPr="00E176BB" w14:paraId="452865FE" w14:textId="77777777" w:rsidTr="005C2EE7">
        <w:trPr>
          <w:jc w:val="center"/>
        </w:trPr>
        <w:tc>
          <w:tcPr>
            <w:tcW w:w="4788" w:type="dxa"/>
          </w:tcPr>
          <w:p w14:paraId="64AECDE8" w14:textId="77777777" w:rsidR="006707CF" w:rsidRPr="00112790" w:rsidRDefault="006707CF" w:rsidP="00A3651E">
            <w:pPr>
              <w:pStyle w:val="ListParagraph"/>
              <w:widowControl/>
              <w:numPr>
                <w:ilvl w:val="0"/>
                <w:numId w:val="65"/>
              </w:numPr>
              <w:ind w:left="216" w:hanging="216"/>
            </w:pPr>
            <w:r>
              <w:t>Add more shows to meet demand</w:t>
            </w:r>
          </w:p>
          <w:p w14:paraId="211E261C" w14:textId="77777777" w:rsidR="006707CF" w:rsidRPr="00112790" w:rsidRDefault="006707CF" w:rsidP="00A3651E">
            <w:pPr>
              <w:pStyle w:val="ListParagraph"/>
              <w:widowControl/>
              <w:numPr>
                <w:ilvl w:val="0"/>
                <w:numId w:val="65"/>
              </w:numPr>
              <w:ind w:left="216" w:hanging="216"/>
            </w:pPr>
            <w:r>
              <w:t>Increase available seating</w:t>
            </w:r>
          </w:p>
          <w:p w14:paraId="1CA8B812" w14:textId="77777777" w:rsidR="006707CF" w:rsidRPr="00112790" w:rsidRDefault="006707CF" w:rsidP="00A3651E">
            <w:pPr>
              <w:pStyle w:val="ListParagraph"/>
              <w:widowControl/>
              <w:numPr>
                <w:ilvl w:val="0"/>
                <w:numId w:val="65"/>
              </w:numPr>
              <w:ind w:left="216" w:hanging="216"/>
            </w:pPr>
            <w:r>
              <w:t>Expand student programs</w:t>
            </w:r>
          </w:p>
          <w:p w14:paraId="0FAA5159" w14:textId="77777777" w:rsidR="006707CF" w:rsidRPr="00112790" w:rsidRDefault="006707CF" w:rsidP="00A3651E">
            <w:pPr>
              <w:pStyle w:val="ListParagraph"/>
              <w:widowControl/>
              <w:numPr>
                <w:ilvl w:val="0"/>
                <w:numId w:val="65"/>
              </w:numPr>
              <w:ind w:left="216" w:hanging="216"/>
            </w:pPr>
            <w:r>
              <w:t>Leverage reputation as the only theatre devoted to plays inspired by history</w:t>
            </w:r>
          </w:p>
        </w:tc>
        <w:tc>
          <w:tcPr>
            <w:tcW w:w="4788" w:type="dxa"/>
          </w:tcPr>
          <w:p w14:paraId="13FF8FC3" w14:textId="77777777" w:rsidR="006707CF" w:rsidRPr="00112790" w:rsidRDefault="006707CF" w:rsidP="00A3651E">
            <w:pPr>
              <w:pStyle w:val="ListParagraph"/>
              <w:widowControl/>
              <w:numPr>
                <w:ilvl w:val="0"/>
                <w:numId w:val="65"/>
              </w:numPr>
              <w:ind w:left="216" w:hanging="216"/>
            </w:pPr>
            <w:r>
              <w:t>Market subscriptions more</w:t>
            </w:r>
          </w:p>
          <w:p w14:paraId="4E3AE9CE" w14:textId="77777777" w:rsidR="006707CF" w:rsidRPr="00112790" w:rsidRDefault="006707CF" w:rsidP="00A3651E">
            <w:pPr>
              <w:pStyle w:val="ListParagraph"/>
              <w:widowControl/>
              <w:numPr>
                <w:ilvl w:val="0"/>
                <w:numId w:val="65"/>
              </w:numPr>
              <w:ind w:left="216" w:hanging="216"/>
            </w:pPr>
            <w:r>
              <w:t>Partner with universities and city colleges to find interns, actors, volunteers</w:t>
            </w:r>
            <w:r>
              <w:br/>
            </w:r>
            <w:r w:rsidRPr="00F70BA3">
              <w:rPr>
                <w:sz w:val="20"/>
                <w:szCs w:val="20"/>
              </w:rPr>
              <w:t>(to relieve full-time staff)</w:t>
            </w:r>
          </w:p>
        </w:tc>
      </w:tr>
    </w:tbl>
    <w:p w14:paraId="39DD992A" w14:textId="77777777" w:rsidR="006707CF" w:rsidRPr="00112790" w:rsidRDefault="006707CF" w:rsidP="006707CF">
      <w:pPr>
        <w:widowControl/>
      </w:pPr>
    </w:p>
    <w:bookmarkEnd w:id="185"/>
    <w:p w14:paraId="7D404E3B" w14:textId="40B24201" w:rsidR="00FF19B8" w:rsidRPr="00BD3470" w:rsidRDefault="008163A2" w:rsidP="00BD3470">
      <w:pPr>
        <w:pStyle w:val="Heading5"/>
      </w:pPr>
      <w:r w:rsidRPr="00BD3470">
        <w:t>BAM</w:t>
      </w:r>
      <w:r w:rsidR="009C0D7A" w:rsidRPr="00BD3470">
        <w:t xml:space="preserve"> </w:t>
      </w:r>
    </w:p>
    <w:p w14:paraId="27062B04" w14:textId="77777777" w:rsidR="00FF19B8" w:rsidRDefault="00FF19B8" w:rsidP="00381345">
      <w:pPr>
        <w:widowControl/>
      </w:pPr>
    </w:p>
    <w:bookmarkEnd w:id="186"/>
    <w:p w14:paraId="53793E18" w14:textId="2E28749E" w:rsidR="00966C73" w:rsidRDefault="00A8443C" w:rsidP="00381345">
      <w:pPr>
        <w:widowControl/>
      </w:pPr>
      <w:r>
        <w:t xml:space="preserve">The </w:t>
      </w:r>
      <w:r w:rsidR="00BD3470">
        <w:t xml:space="preserve">SPOT BAM is a </w:t>
      </w:r>
      <w:r w:rsidR="009C64DE">
        <w:t xml:space="preserve">two-question approach </w:t>
      </w:r>
      <w:r w:rsidR="00FF19B8" w:rsidRPr="006F31ED">
        <w:t>us</w:t>
      </w:r>
      <w:r w:rsidR="00BD3470">
        <w:t xml:space="preserve">ing </w:t>
      </w:r>
      <w:r w:rsidR="009C64DE">
        <w:t xml:space="preserve">a </w:t>
      </w:r>
      <w:r w:rsidR="00FF19B8" w:rsidRPr="006F31ED">
        <w:t xml:space="preserve">group of </w:t>
      </w:r>
      <w:r>
        <w:t xml:space="preserve">participants </w:t>
      </w:r>
      <w:r w:rsidR="00966C73">
        <w:t>to generate ideas. H</w:t>
      </w:r>
      <w:r w:rsidR="00FF19B8" w:rsidRPr="00EC1BFC">
        <w:t xml:space="preserve">ow can we expect </w:t>
      </w:r>
      <w:r w:rsidR="006D1884">
        <w:t xml:space="preserve">the </w:t>
      </w:r>
      <w:r w:rsidR="00FF19B8" w:rsidRPr="00EC1BFC">
        <w:t xml:space="preserve">average </w:t>
      </w:r>
      <w:r w:rsidR="009C64DE">
        <w:t xml:space="preserve">group of people often including </w:t>
      </w:r>
      <w:r w:rsidR="00FF19B8" w:rsidRPr="00EC1BFC">
        <w:t>board member</w:t>
      </w:r>
      <w:r w:rsidR="009C64DE">
        <w:t>s who spend</w:t>
      </w:r>
      <w:r w:rsidR="00FF19B8" w:rsidRPr="00EC1BFC">
        <w:t xml:space="preserve"> just 1</w:t>
      </w:r>
      <w:r w:rsidR="00FF19B8">
        <w:t>6</w:t>
      </w:r>
      <w:r w:rsidR="00FF19B8" w:rsidRPr="00EC1BFC">
        <w:t xml:space="preserve"> hours a year around the board table to engage constructively in a </w:t>
      </w:r>
      <w:r w:rsidR="00FF19B8" w:rsidRPr="00EC1BFC">
        <w:lastRenderedPageBreak/>
        <w:t>task that could have long-ter</w:t>
      </w:r>
      <w:r w:rsidR="00FF19B8">
        <w:t>m consequences?</w:t>
      </w:r>
      <w:r w:rsidR="00FF19B8" w:rsidRPr="00EC1BFC">
        <w:rPr>
          <w:rStyle w:val="EndnoteReference"/>
        </w:rPr>
        <w:endnoteReference w:id="276"/>
      </w:r>
      <w:r w:rsidR="00FF19B8" w:rsidRPr="00EC1BFC">
        <w:t xml:space="preserve"> </w:t>
      </w:r>
      <w:r w:rsidR="00FF19B8" w:rsidRPr="00C26EA2">
        <w:t>Finding a solution that invites the board’s thoughtful input is important because one of the key ways that the board adds value is to “encourage experimentation, trying out new approaches and alternati</w:t>
      </w:r>
      <w:r w:rsidR="00FF19B8">
        <w:t>ve ways of dealing with issues.”</w:t>
      </w:r>
      <w:r w:rsidR="00FF19B8" w:rsidRPr="00C26EA2">
        <w:rPr>
          <w:rStyle w:val="EndnoteReference"/>
        </w:rPr>
        <w:endnoteReference w:id="277"/>
      </w:r>
      <w:r w:rsidR="00FF19B8" w:rsidRPr="00C26EA2">
        <w:t xml:space="preserve"> </w:t>
      </w:r>
    </w:p>
    <w:p w14:paraId="3371CFEB" w14:textId="77777777" w:rsidR="00966C73" w:rsidRDefault="00966C73" w:rsidP="00381345">
      <w:pPr>
        <w:widowControl/>
      </w:pPr>
    </w:p>
    <w:p w14:paraId="0966C32F" w14:textId="6D500F8F" w:rsidR="00FF19B8" w:rsidRPr="00112790" w:rsidRDefault="009C64DE" w:rsidP="00381345">
      <w:pPr>
        <w:widowControl/>
      </w:pPr>
      <w:r>
        <w:t xml:space="preserve">Ultimately, </w:t>
      </w:r>
      <w:r w:rsidR="00FF19B8" w:rsidRPr="00335B69">
        <w:t xml:space="preserve">it’s all about the questions you ask. </w:t>
      </w:r>
      <w:r w:rsidR="00FF19B8" w:rsidRPr="00B141C2">
        <w:t>Bryson</w:t>
      </w:r>
      <w:r w:rsidR="00FF19B8">
        <w:t>’s</w:t>
      </w:r>
      <w:r w:rsidR="00FF19B8" w:rsidRPr="00B141C2">
        <w:t xml:space="preserve"> </w:t>
      </w:r>
      <w:r w:rsidR="00FF19B8">
        <w:t xml:space="preserve">first </w:t>
      </w:r>
      <w:r w:rsidR="00FF19B8" w:rsidRPr="00B141C2">
        <w:t xml:space="preserve">two </w:t>
      </w:r>
      <w:r w:rsidR="00FF19B8">
        <w:t xml:space="preserve">questions of his five-question method </w:t>
      </w:r>
      <w:r w:rsidR="00FF19B8" w:rsidRPr="00B141C2">
        <w:t>are relevant:</w:t>
      </w:r>
    </w:p>
    <w:p w14:paraId="465AA7C2" w14:textId="77777777" w:rsidR="00FF19B8" w:rsidRPr="00B141C2" w:rsidRDefault="00FF19B8" w:rsidP="00381345">
      <w:pPr>
        <w:widowControl/>
      </w:pPr>
    </w:p>
    <w:p w14:paraId="1EE29478" w14:textId="58352D8D" w:rsidR="00FF19B8" w:rsidRPr="00112790" w:rsidRDefault="007C7C3D" w:rsidP="00381345">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381345">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8"/>
      </w:r>
    </w:p>
    <w:p w14:paraId="7B6F709F" w14:textId="77777777" w:rsidR="00FF19B8" w:rsidRDefault="00FF19B8" w:rsidP="00381345">
      <w:pPr>
        <w:widowControl/>
      </w:pPr>
    </w:p>
    <w:p w14:paraId="7D40908C" w14:textId="2D68A1D5" w:rsidR="00FF19B8" w:rsidRPr="00112790" w:rsidRDefault="00FF19B8" w:rsidP="00381345">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79"/>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0"/>
      </w:r>
      <w:r w:rsidRPr="00B141C2">
        <w:t xml:space="preserve"> </w:t>
      </w:r>
      <w:r w:rsidR="0019116A">
        <w:t xml:space="preserve">As noted earlier, if you have concerns about poisoning the well by focusing on </w:t>
      </w:r>
      <w:r w:rsidR="00BD3470">
        <w:t>problems</w:t>
      </w:r>
      <w:r w:rsidR="0019116A">
        <w:t xml:space="preserve">, skip this question and only use the “what takes you forward” question. </w:t>
      </w:r>
    </w:p>
    <w:p w14:paraId="691BFEE0" w14:textId="77777777" w:rsidR="009C64DE" w:rsidRDefault="009C64DE" w:rsidP="00381345">
      <w:pPr>
        <w:widowControl/>
      </w:pPr>
    </w:p>
    <w:p w14:paraId="756AE262" w14:textId="5306F33A" w:rsidR="00FF19B8" w:rsidRPr="00112790" w:rsidRDefault="00FF19B8" w:rsidP="00381345">
      <w:pPr>
        <w:widowControl/>
      </w:pPr>
      <w:r w:rsidRPr="00B141C2">
        <w:t>Th</w:t>
      </w:r>
      <w:r w:rsidR="009C64DE">
        <w:t xml:space="preserve">e </w:t>
      </w:r>
      <w:r w:rsidRPr="00B141C2">
        <w:t xml:space="preserve">two-question approach </w:t>
      </w:r>
      <w:r w:rsidR="009C64DE">
        <w:t>usually employs</w:t>
      </w:r>
      <w:r w:rsidRPr="008C5849">
        <w:t xml:space="preserve"> the BAM </w:t>
      </w:r>
      <w:r w:rsidRPr="00B141C2">
        <w:t>process shown in Appendix A</w:t>
      </w:r>
      <w:r>
        <w:t xml:space="preserve"> </w:t>
      </w:r>
      <w:r w:rsidR="00B334A1">
        <w:t xml:space="preserve">and </w:t>
      </w:r>
      <w:r>
        <w:t>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1"/>
      </w:r>
    </w:p>
    <w:p w14:paraId="5508F403" w14:textId="77777777" w:rsidR="0028143C" w:rsidRDefault="0028143C"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2C74D8D0" w:rsidR="0028143C" w:rsidRPr="00112790" w:rsidRDefault="00BD3470" w:rsidP="00381345">
            <w:pPr>
              <w:widowControl/>
              <w:jc w:val="center"/>
            </w:pPr>
            <w:r>
              <w:t xml:space="preserve">SPOT </w:t>
            </w:r>
            <w:r w:rsidR="0028143C"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381345">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751644">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381345">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381345">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751644">
            <w:pPr>
              <w:widowControl/>
              <w:jc w:val="center"/>
              <w:rPr>
                <w:rFonts w:cs="Arial"/>
                <w:bCs/>
              </w:rPr>
            </w:pPr>
            <w:r>
              <w:t>A New Home</w:t>
            </w:r>
          </w:p>
        </w:tc>
        <w:tc>
          <w:tcPr>
            <w:tcW w:w="918" w:type="dxa"/>
            <w:shd w:val="clear" w:color="auto" w:fill="auto"/>
          </w:tcPr>
          <w:p w14:paraId="23F07C81" w14:textId="77777777" w:rsidR="0028143C" w:rsidRPr="00112790" w:rsidRDefault="0028143C" w:rsidP="00381345">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381345">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751644">
            <w:pPr>
              <w:widowControl/>
              <w:jc w:val="center"/>
              <w:rPr>
                <w:rFonts w:cs="Arial"/>
                <w:bCs/>
              </w:rPr>
            </w:pPr>
            <w:r w:rsidRPr="007D1963">
              <w:t>Strengthen Reputation</w:t>
            </w:r>
          </w:p>
        </w:tc>
        <w:tc>
          <w:tcPr>
            <w:tcW w:w="918" w:type="dxa"/>
            <w:shd w:val="clear" w:color="auto" w:fill="auto"/>
          </w:tcPr>
          <w:p w14:paraId="3862D55B" w14:textId="77777777" w:rsidR="0028143C" w:rsidRPr="00112790" w:rsidRDefault="0028143C" w:rsidP="00381345">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381345">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751644">
            <w:pPr>
              <w:widowControl/>
              <w:jc w:val="center"/>
            </w:pPr>
            <w:r w:rsidRPr="007D1963">
              <w:t>Extraordinary Events</w:t>
            </w:r>
          </w:p>
        </w:tc>
        <w:tc>
          <w:tcPr>
            <w:tcW w:w="918" w:type="dxa"/>
            <w:shd w:val="clear" w:color="auto" w:fill="auto"/>
          </w:tcPr>
          <w:p w14:paraId="2FE21081" w14:textId="77777777" w:rsidR="0028143C" w:rsidRPr="00112790" w:rsidRDefault="0028143C" w:rsidP="00381345">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381345">
            <w:pPr>
              <w:widowControl/>
            </w:pPr>
            <w:r>
              <w:t xml:space="preserve">Search for new hires with diverse backgrounds; cut new work reading series; </w:t>
            </w:r>
            <w:r>
              <w:rPr>
                <w:rFonts w:ascii="Helvetica" w:hAnsi="Helvetica" w:cs="Helvetica"/>
              </w:rPr>
              <w:t xml:space="preserve">Increase program of work to increase </w:t>
            </w:r>
            <w:r>
              <w:rPr>
                <w:rFonts w:ascii="Helvetica" w:hAnsi="Helvetica" w:cs="Helvetica"/>
              </w:rPr>
              <w:lastRenderedPageBreak/>
              <w:t>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751644">
            <w:pPr>
              <w:widowControl/>
              <w:jc w:val="center"/>
            </w:pPr>
            <w:r w:rsidRPr="007D1963">
              <w:lastRenderedPageBreak/>
              <w:t>Get in the Black</w:t>
            </w:r>
          </w:p>
        </w:tc>
        <w:tc>
          <w:tcPr>
            <w:tcW w:w="918" w:type="dxa"/>
            <w:shd w:val="clear" w:color="auto" w:fill="auto"/>
          </w:tcPr>
          <w:p w14:paraId="382EB16E" w14:textId="77777777" w:rsidR="0028143C" w:rsidRPr="00112790" w:rsidRDefault="0028143C" w:rsidP="00381345">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381345">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751644">
            <w:pPr>
              <w:widowControl/>
              <w:jc w:val="center"/>
            </w:pPr>
            <w:r w:rsidRPr="007D1963">
              <w:t>Prevent Staff Burnout</w:t>
            </w:r>
          </w:p>
        </w:tc>
        <w:tc>
          <w:tcPr>
            <w:tcW w:w="918" w:type="dxa"/>
            <w:shd w:val="clear" w:color="auto" w:fill="auto"/>
          </w:tcPr>
          <w:p w14:paraId="7FE87B85" w14:textId="77777777" w:rsidR="0028143C" w:rsidRPr="00112790" w:rsidRDefault="0028143C" w:rsidP="00381345">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38134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751644">
            <w:pPr>
              <w:widowControl/>
              <w:jc w:val="center"/>
            </w:pPr>
            <w:r w:rsidRPr="007D1963">
              <w:t>Focus on Diversity</w:t>
            </w:r>
          </w:p>
        </w:tc>
        <w:tc>
          <w:tcPr>
            <w:tcW w:w="918" w:type="dxa"/>
            <w:shd w:val="clear" w:color="auto" w:fill="auto"/>
          </w:tcPr>
          <w:p w14:paraId="6965087D" w14:textId="77777777" w:rsidR="0028143C" w:rsidRPr="00112790" w:rsidRDefault="0028143C" w:rsidP="00381345">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381345">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751644">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381345">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381345">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751644">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381345">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381345">
            <w:pPr>
              <w:widowControl/>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751644">
            <w:pPr>
              <w:widowControl/>
              <w:jc w:val="center"/>
            </w:pPr>
            <w:r w:rsidRPr="007D1963">
              <w:t>Program Development</w:t>
            </w:r>
          </w:p>
        </w:tc>
        <w:tc>
          <w:tcPr>
            <w:tcW w:w="918" w:type="dxa"/>
            <w:shd w:val="clear" w:color="auto" w:fill="auto"/>
          </w:tcPr>
          <w:p w14:paraId="739580DF" w14:textId="77777777" w:rsidR="0028143C" w:rsidRPr="00112790" w:rsidRDefault="0028143C" w:rsidP="00381345">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381345">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751644">
            <w:pPr>
              <w:widowControl/>
              <w:jc w:val="center"/>
            </w:pPr>
            <w:r w:rsidRPr="007D1963">
              <w:t>Strengthen Digital Assets</w:t>
            </w:r>
          </w:p>
        </w:tc>
        <w:tc>
          <w:tcPr>
            <w:tcW w:w="918" w:type="dxa"/>
            <w:shd w:val="clear" w:color="auto" w:fill="auto"/>
          </w:tcPr>
          <w:p w14:paraId="6D0A5C92" w14:textId="77777777" w:rsidR="0028143C" w:rsidRPr="00112790" w:rsidRDefault="0028143C" w:rsidP="00381345">
            <w:pPr>
              <w:widowControl/>
              <w:jc w:val="center"/>
            </w:pPr>
            <w:r>
              <w:t>0</w:t>
            </w:r>
          </w:p>
        </w:tc>
      </w:tr>
    </w:tbl>
    <w:p w14:paraId="7F767C93" w14:textId="77777777" w:rsidR="006707CF" w:rsidRPr="00112790" w:rsidRDefault="006707CF" w:rsidP="00381345">
      <w:pPr>
        <w:widowControl/>
      </w:pPr>
    </w:p>
    <w:p w14:paraId="47D68868" w14:textId="77777777" w:rsidR="00FF19B8" w:rsidRPr="00112790" w:rsidRDefault="00FF19B8" w:rsidP="00381345">
      <w:pPr>
        <w:pStyle w:val="Heading3"/>
        <w:widowControl/>
      </w:pPr>
      <w:bookmarkStart w:id="190" w:name="_Toc394304604"/>
      <w:bookmarkStart w:id="191" w:name="_Toc440369816"/>
      <w:bookmarkStart w:id="192" w:name="_Toc444854716"/>
      <w:bookmarkStart w:id="193" w:name="_Toc470527356"/>
      <w:r w:rsidRPr="00AB287B">
        <w:t>Vision Statement</w:t>
      </w:r>
      <w:bookmarkEnd w:id="190"/>
      <w:bookmarkEnd w:id="191"/>
      <w:bookmarkEnd w:id="192"/>
      <w:bookmarkEnd w:id="193"/>
    </w:p>
    <w:p w14:paraId="0C3BE27D" w14:textId="77777777" w:rsidR="00FF19B8" w:rsidRDefault="00FF19B8" w:rsidP="00381345">
      <w:pPr>
        <w:widowControl/>
      </w:pPr>
    </w:p>
    <w:p w14:paraId="706C8DAE" w14:textId="77777777" w:rsidR="00FF19B8" w:rsidRPr="00112790" w:rsidRDefault="00FF19B8" w:rsidP="00381345">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2"/>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3"/>
      </w:r>
    </w:p>
    <w:p w14:paraId="5E131741" w14:textId="77777777" w:rsidR="00FF19B8" w:rsidRPr="00112790" w:rsidRDefault="00FF19B8" w:rsidP="00381345">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381345">
      <w:pPr>
        <w:widowControl/>
      </w:pPr>
    </w:p>
    <w:p w14:paraId="6EA6106B" w14:textId="1561D107" w:rsidR="00FF19B8" w:rsidRPr="00112790" w:rsidRDefault="007C7C3D" w:rsidP="00381345">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381345">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381345">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381345">
      <w:pPr>
        <w:widowControl/>
      </w:pPr>
    </w:p>
    <w:p w14:paraId="571D366D" w14:textId="77777777" w:rsidR="00FF19B8" w:rsidRPr="00112790" w:rsidRDefault="00FF19B8" w:rsidP="00381345">
      <w:pPr>
        <w:widowControl/>
      </w:pPr>
      <w:r>
        <w:lastRenderedPageBreak/>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381345">
      <w:pPr>
        <w:widowControl/>
      </w:pPr>
      <w:bookmarkStart w:id="194" w:name="_Toc264127201"/>
      <w:bookmarkStart w:id="195" w:name="_Toc264188303"/>
    </w:p>
    <w:p w14:paraId="0BBB4523" w14:textId="77777777" w:rsidR="00FF19B8" w:rsidRPr="00112790" w:rsidRDefault="00FF19B8" w:rsidP="00381345">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4"/>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5"/>
      </w:r>
    </w:p>
    <w:p w14:paraId="2A5809C9" w14:textId="77777777" w:rsidR="00FF19B8" w:rsidRDefault="00FF19B8" w:rsidP="00381345">
      <w:pPr>
        <w:widowControl/>
      </w:pPr>
    </w:p>
    <w:p w14:paraId="0E7C3518" w14:textId="77777777" w:rsidR="00FF19B8" w:rsidRPr="00112790" w:rsidRDefault="00FF19B8" w:rsidP="00381345">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381345">
      <w:pPr>
        <w:widowControl/>
      </w:pPr>
    </w:p>
    <w:p w14:paraId="7C022566" w14:textId="77777777" w:rsidR="00FF19B8" w:rsidRPr="00112790" w:rsidRDefault="00FF19B8" w:rsidP="00A3651E">
      <w:pPr>
        <w:pStyle w:val="ListParagraph"/>
        <w:widowControl/>
        <w:numPr>
          <w:ilvl w:val="0"/>
          <w:numId w:val="87"/>
        </w:numPr>
        <w:ind w:left="1080"/>
      </w:pPr>
      <w:r w:rsidRPr="00B141C2">
        <w:t>Be the best practice nationally that delivers comprehensive solutions</w:t>
      </w:r>
    </w:p>
    <w:p w14:paraId="7961A92C" w14:textId="77777777" w:rsidR="00FF19B8" w:rsidRPr="00112790" w:rsidRDefault="00FF19B8" w:rsidP="00A3651E">
      <w:pPr>
        <w:pStyle w:val="ListParagraph"/>
        <w:widowControl/>
        <w:numPr>
          <w:ilvl w:val="0"/>
          <w:numId w:val="87"/>
        </w:numPr>
        <w:ind w:left="1080"/>
      </w:pPr>
      <w:r w:rsidRPr="00B141C2">
        <w:t>To the next level of excellence through creativity and leadership</w:t>
      </w:r>
    </w:p>
    <w:p w14:paraId="32A3E536" w14:textId="77777777" w:rsidR="00FF19B8" w:rsidRPr="00112790" w:rsidRDefault="00FF19B8" w:rsidP="00A3651E">
      <w:pPr>
        <w:pStyle w:val="ListParagraph"/>
        <w:widowControl/>
        <w:numPr>
          <w:ilvl w:val="0"/>
          <w:numId w:val="87"/>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A3651E">
      <w:pPr>
        <w:pStyle w:val="ListParagraph"/>
        <w:widowControl/>
        <w:numPr>
          <w:ilvl w:val="0"/>
          <w:numId w:val="87"/>
        </w:numPr>
        <w:ind w:left="1080"/>
      </w:pPr>
      <w:r w:rsidRPr="00B141C2">
        <w:t>Iconographic</w:t>
      </w:r>
    </w:p>
    <w:p w14:paraId="29514A6C" w14:textId="77777777" w:rsidR="00FF19B8" w:rsidRDefault="00FF19B8" w:rsidP="00381345">
      <w:pPr>
        <w:widowControl/>
        <w:rPr>
          <w:highlight w:val="yellow"/>
        </w:rPr>
      </w:pPr>
    </w:p>
    <w:p w14:paraId="2EA0D68B" w14:textId="77777777" w:rsidR="00FF19B8" w:rsidRPr="00112790" w:rsidRDefault="00FC3718" w:rsidP="00381345">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381345">
      <w:pPr>
        <w:widowControl/>
      </w:pPr>
    </w:p>
    <w:p w14:paraId="7A89CFBF" w14:textId="77777777" w:rsidR="00FF19B8" w:rsidRPr="00112790" w:rsidRDefault="00FF19B8" w:rsidP="00A3651E">
      <w:pPr>
        <w:pStyle w:val="ListParagraph"/>
        <w:widowControl/>
        <w:numPr>
          <w:ilvl w:val="0"/>
          <w:numId w:val="88"/>
        </w:numPr>
        <w:ind w:left="1080"/>
      </w:pPr>
      <w:r w:rsidRPr="00786A16">
        <w:t>Stabilize the core with diversified funding sources</w:t>
      </w:r>
    </w:p>
    <w:p w14:paraId="13F3D37E" w14:textId="77777777" w:rsidR="00FF19B8" w:rsidRPr="00112790" w:rsidRDefault="00FF19B8" w:rsidP="00A3651E">
      <w:pPr>
        <w:pStyle w:val="ListParagraph"/>
        <w:widowControl/>
        <w:numPr>
          <w:ilvl w:val="0"/>
          <w:numId w:val="88"/>
        </w:numPr>
        <w:ind w:left="1080"/>
      </w:pPr>
      <w:r w:rsidRPr="00786A16">
        <w:t>Consolidate operations to prepare for the next level</w:t>
      </w:r>
    </w:p>
    <w:p w14:paraId="0C053B0E" w14:textId="77777777" w:rsidR="00FF19B8" w:rsidRPr="00112790" w:rsidRDefault="00FF19B8" w:rsidP="00A3651E">
      <w:pPr>
        <w:pStyle w:val="ListParagraph"/>
        <w:widowControl/>
        <w:numPr>
          <w:ilvl w:val="0"/>
          <w:numId w:val="88"/>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A3651E">
      <w:pPr>
        <w:pStyle w:val="ListParagraph"/>
        <w:widowControl/>
        <w:numPr>
          <w:ilvl w:val="0"/>
          <w:numId w:val="8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381345">
      <w:pPr>
        <w:widowControl/>
      </w:pPr>
    </w:p>
    <w:p w14:paraId="1D54659C" w14:textId="77777777" w:rsidR="00BE5487" w:rsidRPr="00112790" w:rsidRDefault="00BE5487" w:rsidP="00381345">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381345">
      <w:pPr>
        <w:widowControl/>
      </w:pPr>
    </w:p>
    <w:p w14:paraId="038F8DC1" w14:textId="15B6C508" w:rsidR="00FF19B8" w:rsidRPr="00112790" w:rsidRDefault="00BE5487" w:rsidP="00381345">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381345">
      <w:pPr>
        <w:widowControl/>
      </w:pPr>
    </w:p>
    <w:p w14:paraId="22FB0FE3" w14:textId="77777777" w:rsidR="00FF19B8" w:rsidRPr="00112790" w:rsidRDefault="00FF19B8" w:rsidP="00381345">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381345">
      <w:pPr>
        <w:widowControl/>
      </w:pPr>
    </w:p>
    <w:p w14:paraId="7175F851" w14:textId="77777777" w:rsidR="00FF19B8" w:rsidRPr="00112790" w:rsidRDefault="00676F71" w:rsidP="00381345">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381345">
      <w:pPr>
        <w:widowControl/>
      </w:pPr>
    </w:p>
    <w:p w14:paraId="62983399" w14:textId="77777777" w:rsidR="00FF19B8" w:rsidRPr="00112790" w:rsidRDefault="00FF19B8" w:rsidP="00A3651E">
      <w:pPr>
        <w:pStyle w:val="ListParagraph"/>
        <w:widowControl/>
        <w:numPr>
          <w:ilvl w:val="0"/>
          <w:numId w:val="89"/>
        </w:numPr>
      </w:pPr>
      <w:r w:rsidRPr="00627C12">
        <w:t>In three years, our agency will be _________.</w:t>
      </w:r>
      <w:r>
        <w:t xml:space="preserve"> </w:t>
      </w:r>
    </w:p>
    <w:p w14:paraId="1D3D1AD8" w14:textId="55C0F9CF" w:rsidR="00FF19B8" w:rsidRPr="00112790" w:rsidRDefault="00FF19B8" w:rsidP="00A3651E">
      <w:pPr>
        <w:pStyle w:val="ListParagraph"/>
        <w:widowControl/>
        <w:numPr>
          <w:ilvl w:val="0"/>
          <w:numId w:val="89"/>
        </w:numPr>
      </w:pPr>
      <w:r>
        <w:t>T</w:t>
      </w:r>
      <w:r w:rsidRPr="00627C12">
        <w:t xml:space="preserve">he difference between our agency today and three </w:t>
      </w:r>
      <w:r w:rsidRPr="00727983">
        <w:t>years f</w:t>
      </w:r>
      <w:r w:rsidR="00035833">
        <w:t>rom now will be ____________.</w:t>
      </w:r>
    </w:p>
    <w:p w14:paraId="4C3B9DF2" w14:textId="77777777" w:rsidR="00FF19B8" w:rsidRPr="00727983" w:rsidRDefault="00FF19B8" w:rsidP="00381345">
      <w:pPr>
        <w:widowControl/>
      </w:pPr>
    </w:p>
    <w:p w14:paraId="18F997A6" w14:textId="5EE449F2" w:rsidR="006A3379" w:rsidRDefault="00676F71" w:rsidP="00966C73">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94"/>
      <w:bookmarkEnd w:id="195"/>
    </w:p>
    <w:p w14:paraId="76F59EDB" w14:textId="77777777" w:rsidR="00966C73" w:rsidRDefault="00966C73" w:rsidP="00966C73">
      <w:pPr>
        <w:widowControl/>
      </w:pPr>
    </w:p>
    <w:p w14:paraId="635295AF" w14:textId="77777777" w:rsidR="00FF19B8" w:rsidRPr="00112790" w:rsidRDefault="00676F71" w:rsidP="00381345">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381345">
      <w:pPr>
        <w:widowControl/>
      </w:pPr>
    </w:p>
    <w:p w14:paraId="68738494" w14:textId="77777777" w:rsidR="00FF19B8" w:rsidRPr="00112790" w:rsidRDefault="00FF19B8" w:rsidP="00A3651E">
      <w:pPr>
        <w:pStyle w:val="ListParagraph"/>
        <w:widowControl/>
        <w:numPr>
          <w:ilvl w:val="0"/>
          <w:numId w:val="90"/>
        </w:numPr>
      </w:pPr>
      <w:r w:rsidRPr="00A2095D">
        <w:t xml:space="preserve">Does it stimulate forward progress? </w:t>
      </w:r>
    </w:p>
    <w:p w14:paraId="32B2008D" w14:textId="77777777" w:rsidR="00FF19B8" w:rsidRPr="00112790" w:rsidRDefault="00FF19B8" w:rsidP="00A3651E">
      <w:pPr>
        <w:pStyle w:val="ListParagraph"/>
        <w:widowControl/>
        <w:numPr>
          <w:ilvl w:val="0"/>
          <w:numId w:val="90"/>
        </w:numPr>
      </w:pPr>
      <w:r w:rsidRPr="00A2095D">
        <w:t xml:space="preserve">Does it create momentum? </w:t>
      </w:r>
    </w:p>
    <w:p w14:paraId="71CBF271" w14:textId="77777777" w:rsidR="00FF19B8" w:rsidRPr="00112790" w:rsidRDefault="00FF19B8" w:rsidP="00A3651E">
      <w:pPr>
        <w:pStyle w:val="ListParagraph"/>
        <w:widowControl/>
        <w:numPr>
          <w:ilvl w:val="0"/>
          <w:numId w:val="90"/>
        </w:numPr>
      </w:pPr>
      <w:r w:rsidRPr="00A2095D">
        <w:t xml:space="preserve">Does it get people going? </w:t>
      </w:r>
    </w:p>
    <w:p w14:paraId="3820D55C" w14:textId="77777777" w:rsidR="00FF19B8" w:rsidRPr="00112790" w:rsidRDefault="00FF19B8" w:rsidP="00A3651E">
      <w:pPr>
        <w:pStyle w:val="ListParagraph"/>
        <w:widowControl/>
        <w:numPr>
          <w:ilvl w:val="0"/>
          <w:numId w:val="90"/>
        </w:numPr>
      </w:pPr>
      <w:r w:rsidRPr="00A2095D">
        <w:t xml:space="preserve">Does it get people’s juices flowing? </w:t>
      </w:r>
    </w:p>
    <w:p w14:paraId="5EA5EB15" w14:textId="77777777" w:rsidR="00FF19B8" w:rsidRPr="00112790" w:rsidRDefault="00FF19B8" w:rsidP="00A3651E">
      <w:pPr>
        <w:pStyle w:val="ListParagraph"/>
        <w:widowControl/>
        <w:numPr>
          <w:ilvl w:val="0"/>
          <w:numId w:val="90"/>
        </w:numPr>
      </w:pPr>
      <w:r w:rsidRPr="00A2095D">
        <w:t xml:space="preserve">Do they find it stimulating, exciting, adventurous? </w:t>
      </w:r>
    </w:p>
    <w:p w14:paraId="1E387B78" w14:textId="77777777" w:rsidR="00FF19B8" w:rsidRPr="00112790" w:rsidRDefault="00FF19B8" w:rsidP="00A3651E">
      <w:pPr>
        <w:pStyle w:val="ListParagraph"/>
        <w:widowControl/>
        <w:numPr>
          <w:ilvl w:val="0"/>
          <w:numId w:val="90"/>
        </w:numPr>
      </w:pPr>
      <w:r w:rsidRPr="00A2095D">
        <w:t>Are they willing to throw their creative talents and human energies into it?</w:t>
      </w:r>
      <w:r w:rsidRPr="00A2095D">
        <w:rPr>
          <w:rStyle w:val="EndnoteReference"/>
        </w:rPr>
        <w:endnoteReference w:id="286"/>
      </w:r>
      <w:r w:rsidRPr="00A2095D">
        <w:t xml:space="preserve"> </w:t>
      </w:r>
    </w:p>
    <w:p w14:paraId="77E56137" w14:textId="77777777" w:rsidR="00FF19B8" w:rsidRDefault="00FF19B8" w:rsidP="00381345">
      <w:pPr>
        <w:widowControl/>
      </w:pPr>
    </w:p>
    <w:p w14:paraId="35CF64C8" w14:textId="77777777" w:rsidR="00FF19B8" w:rsidRPr="00112790" w:rsidRDefault="00FF19B8" w:rsidP="00381345">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0B11FC2C" w14:textId="455C63CD" w:rsidR="00B87A34" w:rsidRDefault="00B87A34">
      <w:pPr>
        <w:widowControl/>
        <w:rPr>
          <w:b/>
        </w:rPr>
      </w:pPr>
      <w:bookmarkStart w:id="196" w:name="_Toc440369817"/>
      <w:bookmarkStart w:id="197" w:name="_Toc444854717"/>
    </w:p>
    <w:p w14:paraId="4A814A78" w14:textId="6BFDFD59" w:rsidR="00FF19B8" w:rsidRPr="00112790" w:rsidRDefault="00FF19B8" w:rsidP="00381345">
      <w:pPr>
        <w:pStyle w:val="Heading2"/>
        <w:widowControl/>
      </w:pPr>
      <w:bookmarkStart w:id="198" w:name="_Toc470527357"/>
      <w:r>
        <w:t>Vision Ideas</w:t>
      </w:r>
      <w:bookmarkEnd w:id="196"/>
      <w:bookmarkEnd w:id="197"/>
      <w:bookmarkEnd w:id="198"/>
    </w:p>
    <w:p w14:paraId="5D12AF0A" w14:textId="77777777" w:rsidR="00777FE8" w:rsidRPr="00112790" w:rsidRDefault="00777FE8" w:rsidP="00381345">
      <w:pPr>
        <w:widowControl/>
        <w:jc w:val="right"/>
      </w:pPr>
      <w:r w:rsidRPr="00777FE8">
        <w:t>Chance favors the prepared mind.</w:t>
      </w:r>
    </w:p>
    <w:p w14:paraId="30D1FD7B" w14:textId="77777777" w:rsidR="00777FE8" w:rsidRPr="00112790" w:rsidRDefault="00777FE8" w:rsidP="00381345">
      <w:pPr>
        <w:widowControl/>
        <w:jc w:val="right"/>
      </w:pPr>
      <w:r>
        <w:t>Louis Pasteur</w:t>
      </w:r>
    </w:p>
    <w:p w14:paraId="02F63247" w14:textId="77777777" w:rsidR="00FF19B8" w:rsidRDefault="00FF19B8" w:rsidP="00381345">
      <w:pPr>
        <w:widowControl/>
        <w:jc w:val="right"/>
      </w:pPr>
    </w:p>
    <w:p w14:paraId="39F3720F" w14:textId="6B902B3C" w:rsidR="00FF19B8" w:rsidRPr="00112790" w:rsidRDefault="00FF19B8" w:rsidP="00381345">
      <w:pPr>
        <w:pStyle w:val="Heading3"/>
        <w:widowControl/>
      </w:pPr>
      <w:bookmarkStart w:id="199" w:name="_Toc440369818"/>
      <w:bookmarkStart w:id="200" w:name="_Toc444854718"/>
      <w:bookmarkStart w:id="201" w:name="_Toc470527358"/>
      <w:r>
        <w:t>Collect</w:t>
      </w:r>
      <w:bookmarkEnd w:id="199"/>
      <w:bookmarkEnd w:id="200"/>
      <w:bookmarkEnd w:id="201"/>
    </w:p>
    <w:p w14:paraId="4B6B7FFE" w14:textId="77777777" w:rsidR="00FF19B8" w:rsidRDefault="00FF19B8" w:rsidP="00381345">
      <w:pPr>
        <w:widowControl/>
      </w:pPr>
    </w:p>
    <w:p w14:paraId="761A1C3F" w14:textId="634BA126" w:rsidR="00FF19B8" w:rsidRPr="00112790" w:rsidRDefault="00FF19B8" w:rsidP="00381345">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381345">
      <w:pPr>
        <w:widowControl/>
      </w:pPr>
    </w:p>
    <w:p w14:paraId="2929CF8F" w14:textId="77777777" w:rsidR="00FF19B8" w:rsidRPr="007C7C3D" w:rsidRDefault="00FF19B8" w:rsidP="00A3651E">
      <w:pPr>
        <w:pStyle w:val="ListParagraph"/>
        <w:widowControl/>
        <w:numPr>
          <w:ilvl w:val="0"/>
          <w:numId w:val="91"/>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A3651E">
      <w:pPr>
        <w:pStyle w:val="ListParagraph"/>
        <w:widowControl/>
        <w:numPr>
          <w:ilvl w:val="0"/>
          <w:numId w:val="91"/>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A3651E">
      <w:pPr>
        <w:pStyle w:val="ListParagraph"/>
        <w:widowControl/>
        <w:numPr>
          <w:ilvl w:val="0"/>
          <w:numId w:val="91"/>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A3651E">
      <w:pPr>
        <w:pStyle w:val="ListParagraph"/>
        <w:widowControl/>
        <w:numPr>
          <w:ilvl w:val="0"/>
          <w:numId w:val="91"/>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A3651E">
      <w:pPr>
        <w:pStyle w:val="ListParagraph"/>
        <w:widowControl/>
        <w:numPr>
          <w:ilvl w:val="0"/>
          <w:numId w:val="91"/>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A3651E">
      <w:pPr>
        <w:pStyle w:val="ListParagraph"/>
        <w:widowControl/>
        <w:numPr>
          <w:ilvl w:val="0"/>
          <w:numId w:val="91"/>
        </w:numPr>
      </w:pPr>
      <w:r w:rsidRPr="00AB5AB6">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381345">
      <w:pPr>
        <w:widowControl/>
      </w:pPr>
    </w:p>
    <w:p w14:paraId="770E4BDE" w14:textId="77777777" w:rsidR="00FF19B8" w:rsidRPr="00112790" w:rsidRDefault="00FF19B8" w:rsidP="00381345">
      <w:pPr>
        <w:widowControl/>
      </w:pPr>
      <w:r>
        <w:t>Here for example are 28 ideas culled from a theatrical agency:</w:t>
      </w:r>
      <w:r>
        <w:rPr>
          <w:rStyle w:val="EndnoteReference"/>
        </w:rPr>
        <w:endnoteReference w:id="287"/>
      </w:r>
    </w:p>
    <w:p w14:paraId="7A81850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381345">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A3651E">
            <w:pPr>
              <w:pStyle w:val="ListParagraph"/>
              <w:widowControl/>
              <w:numPr>
                <w:ilvl w:val="0"/>
                <w:numId w:val="132"/>
              </w:numPr>
              <w:ind w:left="216" w:hanging="216"/>
              <w:rPr>
                <w:b/>
                <w:bCs/>
                <w:i/>
                <w:iCs/>
              </w:rPr>
            </w:pPr>
            <w:r w:rsidRPr="00112790">
              <w:t>A new venue</w:t>
            </w:r>
          </w:p>
          <w:p w14:paraId="73FDD9AB" w14:textId="77777777" w:rsidR="00FF19B8" w:rsidRPr="00A17472" w:rsidRDefault="00FF19B8" w:rsidP="00A3651E">
            <w:pPr>
              <w:pStyle w:val="ListParagraph"/>
              <w:widowControl/>
              <w:numPr>
                <w:ilvl w:val="0"/>
                <w:numId w:val="132"/>
              </w:numPr>
              <w:ind w:left="216" w:hanging="216"/>
              <w:rPr>
                <w:b/>
                <w:bCs/>
                <w:i/>
                <w:iCs/>
              </w:rPr>
            </w:pPr>
            <w:r w:rsidRPr="00112790">
              <w:t>Advertise subscriptions</w:t>
            </w:r>
          </w:p>
          <w:p w14:paraId="6C9473F9" w14:textId="77777777" w:rsidR="00FF19B8" w:rsidRPr="00A17472" w:rsidRDefault="00FF19B8" w:rsidP="00A3651E">
            <w:pPr>
              <w:pStyle w:val="ListParagraph"/>
              <w:widowControl/>
              <w:numPr>
                <w:ilvl w:val="0"/>
                <w:numId w:val="132"/>
              </w:numPr>
              <w:ind w:left="216" w:hanging="216"/>
              <w:rPr>
                <w:b/>
                <w:bCs/>
                <w:i/>
                <w:iCs/>
              </w:rPr>
            </w:pPr>
            <w:r w:rsidRPr="00112790">
              <w:t>Ask bigger theatres for advice</w:t>
            </w:r>
          </w:p>
          <w:p w14:paraId="1632053B" w14:textId="77777777" w:rsidR="00FF19B8" w:rsidRPr="00A17472" w:rsidRDefault="00FF19B8" w:rsidP="00A3651E">
            <w:pPr>
              <w:pStyle w:val="ListParagraph"/>
              <w:widowControl/>
              <w:numPr>
                <w:ilvl w:val="0"/>
                <w:numId w:val="132"/>
              </w:numPr>
              <w:ind w:left="216" w:hanging="216"/>
              <w:rPr>
                <w:b/>
                <w:bCs/>
                <w:i/>
                <w:iCs/>
              </w:rPr>
            </w:pPr>
            <w:r w:rsidRPr="00112790">
              <w:t>Become part of the citywide cultural plan</w:t>
            </w:r>
          </w:p>
          <w:p w14:paraId="17FF5FF5" w14:textId="77777777" w:rsidR="00FF19B8" w:rsidRPr="00A17472" w:rsidRDefault="00FF19B8" w:rsidP="00A3651E">
            <w:pPr>
              <w:pStyle w:val="ListParagraph"/>
              <w:widowControl/>
              <w:numPr>
                <w:ilvl w:val="0"/>
                <w:numId w:val="132"/>
              </w:numPr>
              <w:ind w:left="216" w:hanging="216"/>
              <w:rPr>
                <w:b/>
                <w:bCs/>
                <w:i/>
                <w:iCs/>
              </w:rPr>
            </w:pPr>
            <w:r w:rsidRPr="00112790">
              <w:lastRenderedPageBreak/>
              <w:t>Cut reading series</w:t>
            </w:r>
          </w:p>
          <w:p w14:paraId="3B110455" w14:textId="77777777" w:rsidR="00FF19B8" w:rsidRPr="00A17472" w:rsidRDefault="00FF19B8" w:rsidP="00A3651E">
            <w:pPr>
              <w:pStyle w:val="ListParagraph"/>
              <w:widowControl/>
              <w:numPr>
                <w:ilvl w:val="0"/>
                <w:numId w:val="132"/>
              </w:numPr>
              <w:ind w:left="216" w:hanging="216"/>
              <w:rPr>
                <w:b/>
                <w:bCs/>
                <w:i/>
                <w:iCs/>
              </w:rPr>
            </w:pPr>
            <w:r w:rsidRPr="00112790">
              <w:t>Cut unnecessary LOBs</w:t>
            </w:r>
          </w:p>
          <w:p w14:paraId="16E011EA" w14:textId="77777777" w:rsidR="00FF19B8" w:rsidRPr="00A17472" w:rsidRDefault="00FF19B8" w:rsidP="00A3651E">
            <w:pPr>
              <w:pStyle w:val="ListParagraph"/>
              <w:widowControl/>
              <w:numPr>
                <w:ilvl w:val="0"/>
                <w:numId w:val="132"/>
              </w:numPr>
              <w:ind w:left="216" w:hanging="216"/>
              <w:rPr>
                <w:b/>
                <w:bCs/>
                <w:i/>
                <w:iCs/>
              </w:rPr>
            </w:pPr>
            <w:r w:rsidRPr="00112790">
              <w:t>Festival around historical holiday</w:t>
            </w:r>
          </w:p>
          <w:p w14:paraId="2D1BFA1A" w14:textId="77777777" w:rsidR="00FF19B8" w:rsidRPr="00A17472" w:rsidRDefault="00FF19B8" w:rsidP="00A3651E">
            <w:pPr>
              <w:pStyle w:val="ListParagraph"/>
              <w:widowControl/>
              <w:numPr>
                <w:ilvl w:val="0"/>
                <w:numId w:val="132"/>
              </w:numPr>
              <w:ind w:left="216" w:hanging="216"/>
              <w:rPr>
                <w:b/>
                <w:bCs/>
                <w:i/>
                <w:iCs/>
              </w:rPr>
            </w:pPr>
            <w:r w:rsidRPr="00112790">
              <w:t>History trivia nights</w:t>
            </w:r>
          </w:p>
          <w:p w14:paraId="255684D9" w14:textId="77777777" w:rsidR="00FF19B8" w:rsidRPr="00A17472" w:rsidRDefault="00FF19B8" w:rsidP="00A3651E">
            <w:pPr>
              <w:pStyle w:val="ListParagraph"/>
              <w:widowControl/>
              <w:numPr>
                <w:ilvl w:val="0"/>
                <w:numId w:val="132"/>
              </w:numPr>
              <w:ind w:left="216" w:hanging="216"/>
              <w:rPr>
                <w:b/>
                <w:bCs/>
                <w:i/>
                <w:iCs/>
              </w:rPr>
            </w:pPr>
            <w:r w:rsidRPr="00112790">
              <w:t>Implement staff incentives</w:t>
            </w:r>
          </w:p>
          <w:p w14:paraId="033344AA" w14:textId="77777777" w:rsidR="00FF19B8" w:rsidRPr="00A17472" w:rsidRDefault="00FF19B8" w:rsidP="00A3651E">
            <w:pPr>
              <w:pStyle w:val="ListParagraph"/>
              <w:widowControl/>
              <w:numPr>
                <w:ilvl w:val="0"/>
                <w:numId w:val="132"/>
              </w:numPr>
              <w:ind w:left="216" w:hanging="216"/>
              <w:rPr>
                <w:b/>
                <w:bCs/>
                <w:i/>
                <w:iCs/>
              </w:rPr>
            </w:pPr>
            <w:r w:rsidRPr="00112790">
              <w:t>Improve strategies for scholar events and programming for audiences under 35</w:t>
            </w:r>
          </w:p>
          <w:p w14:paraId="60DDDA57" w14:textId="77777777" w:rsidR="00FF19B8" w:rsidRPr="00A17472" w:rsidRDefault="00FF19B8" w:rsidP="00A3651E">
            <w:pPr>
              <w:pStyle w:val="ListParagraph"/>
              <w:widowControl/>
              <w:numPr>
                <w:ilvl w:val="0"/>
                <w:numId w:val="132"/>
              </w:numPr>
              <w:ind w:left="216" w:hanging="216"/>
              <w:rPr>
                <w:b/>
                <w:bCs/>
                <w:i/>
                <w:iCs/>
              </w:rPr>
            </w:pPr>
            <w:r w:rsidRPr="00112790">
              <w:t>Increase season offerings</w:t>
            </w:r>
          </w:p>
          <w:p w14:paraId="3A0E185F" w14:textId="77777777" w:rsidR="00FF19B8" w:rsidRPr="00A17472" w:rsidRDefault="00FF19B8" w:rsidP="00A3651E">
            <w:pPr>
              <w:pStyle w:val="ListParagraph"/>
              <w:widowControl/>
              <w:numPr>
                <w:ilvl w:val="0"/>
                <w:numId w:val="132"/>
              </w:numPr>
              <w:ind w:left="216" w:hanging="216"/>
              <w:rPr>
                <w:b/>
                <w:bCs/>
                <w:i/>
                <w:iCs/>
              </w:rPr>
            </w:pPr>
            <w:r w:rsidRPr="00112790">
              <w:t xml:space="preserve">Late night historical satire </w:t>
            </w:r>
          </w:p>
          <w:p w14:paraId="49C9BA0B" w14:textId="77777777" w:rsidR="00FF19B8" w:rsidRPr="00A17472" w:rsidRDefault="00FF19B8" w:rsidP="00A3651E">
            <w:pPr>
              <w:pStyle w:val="ListParagraph"/>
              <w:widowControl/>
              <w:numPr>
                <w:ilvl w:val="0"/>
                <w:numId w:val="132"/>
              </w:numPr>
              <w:ind w:left="216" w:hanging="216"/>
              <w:rPr>
                <w:b/>
                <w:bCs/>
                <w:i/>
                <w:iCs/>
              </w:rPr>
            </w:pPr>
            <w:r w:rsidRPr="00112790">
              <w:t xml:space="preserve">Look for more low-cost, low-staff LOBs </w:t>
            </w:r>
          </w:p>
          <w:p w14:paraId="5AF3276A" w14:textId="77777777" w:rsidR="00FF19B8" w:rsidRPr="00A17472" w:rsidRDefault="00FF19B8" w:rsidP="00A3651E">
            <w:pPr>
              <w:pStyle w:val="ListParagraph"/>
              <w:widowControl/>
              <w:numPr>
                <w:ilvl w:val="0"/>
                <w:numId w:val="132"/>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A3651E">
            <w:pPr>
              <w:pStyle w:val="ListParagraph"/>
              <w:widowControl/>
              <w:numPr>
                <w:ilvl w:val="0"/>
                <w:numId w:val="132"/>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A3651E">
            <w:pPr>
              <w:pStyle w:val="ListParagraph"/>
              <w:widowControl/>
              <w:numPr>
                <w:ilvl w:val="0"/>
                <w:numId w:val="132"/>
              </w:numPr>
              <w:ind w:left="216" w:hanging="216"/>
              <w:rPr>
                <w:b/>
                <w:bCs/>
                <w:i/>
                <w:iCs/>
              </w:rPr>
            </w:pPr>
            <w:r w:rsidRPr="00112790">
              <w:lastRenderedPageBreak/>
              <w:t xml:space="preserve">Partner with universities and city colleges (to recruit staff, volunteers, interns and performers) </w:t>
            </w:r>
          </w:p>
          <w:p w14:paraId="7417FF2C" w14:textId="77777777" w:rsidR="00FF19B8" w:rsidRPr="00A17472" w:rsidRDefault="00FF19B8" w:rsidP="00A3651E">
            <w:pPr>
              <w:pStyle w:val="ListParagraph"/>
              <w:widowControl/>
              <w:numPr>
                <w:ilvl w:val="0"/>
                <w:numId w:val="132"/>
              </w:numPr>
              <w:ind w:left="216" w:hanging="216"/>
              <w:rPr>
                <w:b/>
                <w:bCs/>
                <w:i/>
                <w:iCs/>
              </w:rPr>
            </w:pPr>
            <w:r w:rsidRPr="00112790">
              <w:t>Apply for more funding</w:t>
            </w:r>
          </w:p>
          <w:p w14:paraId="57A542AE" w14:textId="77777777" w:rsidR="00FF19B8" w:rsidRPr="00A17472" w:rsidRDefault="00FF19B8" w:rsidP="00A3651E">
            <w:pPr>
              <w:pStyle w:val="ListParagraph"/>
              <w:widowControl/>
              <w:numPr>
                <w:ilvl w:val="0"/>
                <w:numId w:val="132"/>
              </w:numPr>
              <w:ind w:left="216" w:hanging="216"/>
              <w:rPr>
                <w:b/>
                <w:bCs/>
                <w:i/>
                <w:iCs/>
              </w:rPr>
            </w:pPr>
            <w:r w:rsidRPr="00112790">
              <w:lastRenderedPageBreak/>
              <w:t>Patron/student blog</w:t>
            </w:r>
          </w:p>
          <w:p w14:paraId="79FBE540" w14:textId="77777777" w:rsidR="00FF19B8" w:rsidRPr="00A17472" w:rsidRDefault="00FF19B8" w:rsidP="00A3651E">
            <w:pPr>
              <w:pStyle w:val="ListParagraph"/>
              <w:widowControl/>
              <w:numPr>
                <w:ilvl w:val="0"/>
                <w:numId w:val="132"/>
              </w:numPr>
              <w:ind w:left="216" w:hanging="216"/>
              <w:rPr>
                <w:b/>
                <w:bCs/>
                <w:i/>
                <w:iCs/>
              </w:rPr>
            </w:pPr>
            <w:r w:rsidRPr="00112790">
              <w:t>Revamp education program</w:t>
            </w:r>
          </w:p>
          <w:p w14:paraId="4F96B27F" w14:textId="77777777" w:rsidR="00FF19B8" w:rsidRPr="00A17472" w:rsidRDefault="00FF19B8" w:rsidP="00A3651E">
            <w:pPr>
              <w:pStyle w:val="ListParagraph"/>
              <w:widowControl/>
              <w:numPr>
                <w:ilvl w:val="0"/>
                <w:numId w:val="132"/>
              </w:numPr>
              <w:ind w:left="216" w:hanging="216"/>
              <w:rPr>
                <w:b/>
                <w:bCs/>
                <w:i/>
                <w:iCs/>
              </w:rPr>
            </w:pPr>
            <w:r w:rsidRPr="00112790">
              <w:t>Seek additional sponsorships</w:t>
            </w:r>
          </w:p>
          <w:p w14:paraId="634AA1DA" w14:textId="77777777" w:rsidR="00FF19B8" w:rsidRPr="00A17472" w:rsidRDefault="00FF19B8" w:rsidP="00A3651E">
            <w:pPr>
              <w:pStyle w:val="ListParagraph"/>
              <w:widowControl/>
              <w:numPr>
                <w:ilvl w:val="0"/>
                <w:numId w:val="132"/>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A3651E">
            <w:pPr>
              <w:pStyle w:val="ListParagraph"/>
              <w:widowControl/>
              <w:numPr>
                <w:ilvl w:val="0"/>
                <w:numId w:val="132"/>
              </w:numPr>
              <w:ind w:left="216" w:hanging="216"/>
              <w:rPr>
                <w:b/>
                <w:bCs/>
                <w:i/>
                <w:iCs/>
              </w:rPr>
            </w:pPr>
            <w:r w:rsidRPr="00112790">
              <w:t>Start a theatre camp</w:t>
            </w:r>
          </w:p>
          <w:p w14:paraId="6E8ACE3C" w14:textId="77777777" w:rsidR="00FF19B8" w:rsidRPr="00A17472" w:rsidRDefault="00FF19B8" w:rsidP="00A3651E">
            <w:pPr>
              <w:pStyle w:val="ListParagraph"/>
              <w:widowControl/>
              <w:numPr>
                <w:ilvl w:val="0"/>
                <w:numId w:val="132"/>
              </w:numPr>
              <w:ind w:left="216" w:hanging="216"/>
              <w:rPr>
                <w:b/>
                <w:bCs/>
                <w:i/>
                <w:iCs/>
              </w:rPr>
            </w:pPr>
            <w:r w:rsidRPr="00112790">
              <w:t>Start an administration volunteer program</w:t>
            </w:r>
          </w:p>
          <w:p w14:paraId="5E16C2B0" w14:textId="77777777" w:rsidR="00FF19B8" w:rsidRPr="00A17472" w:rsidRDefault="00FF19B8" w:rsidP="00A3651E">
            <w:pPr>
              <w:pStyle w:val="ListParagraph"/>
              <w:widowControl/>
              <w:numPr>
                <w:ilvl w:val="0"/>
                <w:numId w:val="132"/>
              </w:numPr>
              <w:ind w:left="216" w:hanging="216"/>
              <w:rPr>
                <w:b/>
                <w:bCs/>
                <w:i/>
                <w:iCs/>
              </w:rPr>
            </w:pPr>
            <w:r w:rsidRPr="00112790">
              <w:t>Strengthen reputation</w:t>
            </w:r>
          </w:p>
          <w:p w14:paraId="2A37D38C" w14:textId="77777777" w:rsidR="00FF19B8" w:rsidRPr="00A17472" w:rsidRDefault="00FF19B8" w:rsidP="00A3651E">
            <w:pPr>
              <w:pStyle w:val="ListParagraph"/>
              <w:widowControl/>
              <w:numPr>
                <w:ilvl w:val="0"/>
                <w:numId w:val="132"/>
              </w:numPr>
              <w:ind w:left="216" w:hanging="216"/>
              <w:rPr>
                <w:b/>
                <w:bCs/>
                <w:i/>
                <w:iCs/>
              </w:rPr>
            </w:pPr>
            <w:r w:rsidRPr="00112790">
              <w:t>Student matinees</w:t>
            </w:r>
          </w:p>
          <w:p w14:paraId="3ABB7422" w14:textId="77777777" w:rsidR="00FF19B8" w:rsidRPr="00A17472" w:rsidRDefault="00FF19B8" w:rsidP="00A3651E">
            <w:pPr>
              <w:pStyle w:val="ListParagraph"/>
              <w:widowControl/>
              <w:numPr>
                <w:ilvl w:val="0"/>
                <w:numId w:val="132"/>
              </w:numPr>
              <w:ind w:left="216" w:hanging="216"/>
              <w:rPr>
                <w:b/>
                <w:bCs/>
                <w:i/>
                <w:iCs/>
              </w:rPr>
            </w:pPr>
            <w:r w:rsidRPr="00112790">
              <w:t>Tour productions</w:t>
            </w:r>
          </w:p>
          <w:p w14:paraId="446300C3" w14:textId="77777777" w:rsidR="00FF19B8" w:rsidRPr="00A17472" w:rsidRDefault="00FF19B8" w:rsidP="00A3651E">
            <w:pPr>
              <w:pStyle w:val="ListParagraph"/>
              <w:widowControl/>
              <w:numPr>
                <w:ilvl w:val="0"/>
                <w:numId w:val="132"/>
              </w:numPr>
              <w:ind w:left="216" w:hanging="216"/>
              <w:rPr>
                <w:b/>
                <w:bCs/>
                <w:i/>
                <w:iCs/>
              </w:rPr>
            </w:pPr>
            <w:r w:rsidRPr="00112790">
              <w:t>Update box office and ticketing system</w:t>
            </w:r>
          </w:p>
          <w:p w14:paraId="25210C76" w14:textId="77777777" w:rsidR="00FF19B8" w:rsidRPr="00A17472" w:rsidRDefault="00FF19B8" w:rsidP="00A3651E">
            <w:pPr>
              <w:pStyle w:val="ListParagraph"/>
              <w:widowControl/>
              <w:numPr>
                <w:ilvl w:val="0"/>
                <w:numId w:val="132"/>
              </w:numPr>
              <w:ind w:left="216" w:hanging="216"/>
              <w:rPr>
                <w:b/>
                <w:bCs/>
                <w:i/>
                <w:iCs/>
              </w:rPr>
            </w:pPr>
            <w:r w:rsidRPr="00112790">
              <w:t>Update website</w:t>
            </w:r>
          </w:p>
        </w:tc>
      </w:tr>
    </w:tbl>
    <w:p w14:paraId="3902B5FA" w14:textId="6F2CF8AD" w:rsidR="00751644" w:rsidRDefault="00751644">
      <w:pPr>
        <w:widowControl/>
        <w:rPr>
          <w:b/>
        </w:rPr>
      </w:pPr>
      <w:bookmarkStart w:id="202" w:name="_Toc440369819"/>
      <w:bookmarkStart w:id="203" w:name="_Toc444854719"/>
      <w:bookmarkStart w:id="204" w:name="_Ref444877062"/>
      <w:bookmarkStart w:id="205" w:name="_Toc394304607"/>
    </w:p>
    <w:p w14:paraId="62168851" w14:textId="6909D379" w:rsidR="00FF19B8" w:rsidRPr="00112790" w:rsidRDefault="00FF19B8" w:rsidP="00381345">
      <w:pPr>
        <w:pStyle w:val="Heading3"/>
        <w:widowControl/>
      </w:pPr>
      <w:bookmarkStart w:id="206" w:name="_Toc470527359"/>
      <w:r>
        <w:t>Evaluate</w:t>
      </w:r>
      <w:bookmarkEnd w:id="202"/>
      <w:bookmarkEnd w:id="203"/>
      <w:bookmarkEnd w:id="204"/>
      <w:bookmarkEnd w:id="206"/>
    </w:p>
    <w:p w14:paraId="15787CF2" w14:textId="77777777" w:rsidR="00FF19B8" w:rsidRDefault="00FF19B8" w:rsidP="00381345">
      <w:pPr>
        <w:pStyle w:val="Heading3"/>
        <w:widowControl/>
      </w:pPr>
    </w:p>
    <w:p w14:paraId="4A5E0A82" w14:textId="77777777" w:rsidR="00FF19B8" w:rsidRPr="00112790" w:rsidRDefault="00FF19B8" w:rsidP="00381345">
      <w:pPr>
        <w:pStyle w:val="Heading4"/>
        <w:widowControl/>
      </w:pPr>
      <w:bookmarkStart w:id="207" w:name="_Toc444854720"/>
      <w:bookmarkStart w:id="208" w:name="_Toc470527360"/>
      <w:r>
        <w:t>Decisions – Decisions</w:t>
      </w:r>
      <w:bookmarkEnd w:id="207"/>
      <w:bookmarkEnd w:id="208"/>
    </w:p>
    <w:p w14:paraId="14C5F8B8" w14:textId="77777777" w:rsidR="00FF19B8" w:rsidRDefault="00FF19B8" w:rsidP="00381345">
      <w:pPr>
        <w:widowControl/>
      </w:pPr>
    </w:p>
    <w:p w14:paraId="09E35602" w14:textId="77777777" w:rsidR="00FF19B8" w:rsidRPr="00112790" w:rsidRDefault="00FF19B8" w:rsidP="00381345">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381345">
      <w:pPr>
        <w:widowControl/>
      </w:pPr>
    </w:p>
    <w:p w14:paraId="1EA23B65" w14:textId="77777777" w:rsidR="00FF19B8" w:rsidRPr="00112790" w:rsidRDefault="00FF19B8" w:rsidP="00381345">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8"/>
      </w:r>
    </w:p>
    <w:p w14:paraId="50CD5CD8" w14:textId="77777777" w:rsidR="00FF19B8" w:rsidRDefault="00FF19B8" w:rsidP="00381345">
      <w:pPr>
        <w:widowControl/>
      </w:pPr>
    </w:p>
    <w:p w14:paraId="716FAB6C" w14:textId="432C65C2" w:rsidR="00FF19B8" w:rsidRPr="00112790" w:rsidRDefault="00FF19B8" w:rsidP="00381345">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9"/>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381345">
      <w:pPr>
        <w:widowControl/>
      </w:pPr>
    </w:p>
    <w:p w14:paraId="60DD2D96" w14:textId="6829473E" w:rsidR="00FF19B8" w:rsidRPr="00112790" w:rsidRDefault="00FF19B8" w:rsidP="00381345">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0"/>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381345">
      <w:pPr>
        <w:widowControl/>
      </w:pPr>
    </w:p>
    <w:p w14:paraId="24EB9224" w14:textId="74C626EA" w:rsidR="00FF19B8" w:rsidRPr="00112790" w:rsidRDefault="00FF19B8" w:rsidP="00381345">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we tend to “see” order where there is none, and we spot meaningful patterns where only the v</w:t>
      </w:r>
      <w:r>
        <w:t>agaries of chance are operating.</w:t>
      </w:r>
      <w:r w:rsidRPr="00C64297">
        <w:rPr>
          <w:rStyle w:val="EndnoteReference"/>
        </w:rPr>
        <w:endnoteReference w:id="291"/>
      </w:r>
      <w:r w:rsidRPr="00C64297">
        <w:t xml:space="preserve"> </w:t>
      </w:r>
    </w:p>
    <w:p w14:paraId="7C523A74" w14:textId="77777777" w:rsidR="00FF19B8" w:rsidRDefault="00FF19B8" w:rsidP="00381345">
      <w:pPr>
        <w:widowControl/>
      </w:pPr>
    </w:p>
    <w:p w14:paraId="79996A00" w14:textId="77777777" w:rsidR="00FF19B8" w:rsidRPr="00112790" w:rsidRDefault="00FF19B8" w:rsidP="00381345">
      <w:pPr>
        <w:widowControl/>
      </w:pPr>
      <w:r w:rsidRPr="00C64297">
        <w:t>Though simple matters are best decided through conscious thinking, we should “delegate thinking about complex matters to the unconscious.”</w:t>
      </w:r>
      <w:r w:rsidRPr="00C64297">
        <w:rPr>
          <w:rStyle w:val="EndnoteReference"/>
        </w:rPr>
        <w:endnoteReference w:id="292"/>
      </w:r>
      <w:r w:rsidRPr="00C64297">
        <w:t xml:space="preserve"> In other words, let the decision simmer:  </w:t>
      </w:r>
    </w:p>
    <w:p w14:paraId="0D847791" w14:textId="77777777" w:rsidR="00FF19B8" w:rsidRPr="00C64297" w:rsidRDefault="00FF19B8" w:rsidP="00381345">
      <w:pPr>
        <w:widowControl/>
      </w:pPr>
    </w:p>
    <w:p w14:paraId="2DEBA901" w14:textId="77777777" w:rsidR="00FF19B8" w:rsidRPr="00112790" w:rsidRDefault="00FF19B8" w:rsidP="00381345">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3"/>
      </w:r>
    </w:p>
    <w:p w14:paraId="44BF4F19" w14:textId="77777777" w:rsidR="00FF19B8" w:rsidRDefault="00FF19B8" w:rsidP="00381345">
      <w:pPr>
        <w:widowControl/>
      </w:pPr>
    </w:p>
    <w:p w14:paraId="7A4A53B6" w14:textId="129F0FA9" w:rsidR="00FF19B8" w:rsidRPr="00112790" w:rsidRDefault="00FF19B8" w:rsidP="00381345">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4"/>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5"/>
      </w:r>
      <w:r>
        <w:rPr>
          <w:b/>
        </w:rPr>
        <w:t xml:space="preserve"> </w:t>
      </w:r>
      <w:r>
        <w:t>The point is that you must u</w:t>
      </w:r>
      <w:r w:rsidRPr="00C64297">
        <w:t xml:space="preserve">se your head and your gut, but don’t trust either exclusively. </w:t>
      </w:r>
    </w:p>
    <w:bookmarkEnd w:id="205"/>
    <w:p w14:paraId="107A60F6" w14:textId="77777777" w:rsidR="00FF19B8" w:rsidRDefault="00FF19B8" w:rsidP="00381345">
      <w:pPr>
        <w:widowControl/>
      </w:pPr>
    </w:p>
    <w:p w14:paraId="41E669F3" w14:textId="77777777" w:rsidR="00FF19B8" w:rsidRPr="00112790" w:rsidRDefault="00FF19B8" w:rsidP="00381345">
      <w:pPr>
        <w:pStyle w:val="Heading4"/>
        <w:widowControl/>
      </w:pPr>
      <w:bookmarkStart w:id="209" w:name="_Toc444854721"/>
      <w:bookmarkStart w:id="210" w:name="_Toc470527361"/>
      <w:r>
        <w:t>First Cut</w:t>
      </w:r>
      <w:bookmarkEnd w:id="209"/>
      <w:bookmarkEnd w:id="210"/>
    </w:p>
    <w:p w14:paraId="3F7B6C0A" w14:textId="77777777" w:rsidR="00FF19B8" w:rsidRDefault="00FF19B8" w:rsidP="00381345">
      <w:pPr>
        <w:widowControl/>
      </w:pPr>
    </w:p>
    <w:p w14:paraId="7CEC9086" w14:textId="77777777" w:rsidR="00FF19B8" w:rsidRPr="00112790" w:rsidRDefault="00FF19B8" w:rsidP="00381345">
      <w:pPr>
        <w:widowControl/>
      </w:pPr>
      <w:r w:rsidRPr="00C64297">
        <w:t>Many decisions we make are characterized by a “ready, fire, aim” variety popular especially with entrepreneurs.</w:t>
      </w:r>
      <w:r w:rsidRPr="00C64297">
        <w:rPr>
          <w:rStyle w:val="EndnoteReference"/>
        </w:rPr>
        <w:endnoteReference w:id="296"/>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7"/>
      </w:r>
      <w:r w:rsidRPr="00C64297">
        <w:t xml:space="preserve"> </w:t>
      </w:r>
    </w:p>
    <w:p w14:paraId="1A715D2B" w14:textId="77777777" w:rsidR="00FF19B8" w:rsidRDefault="00FF19B8" w:rsidP="00381345">
      <w:pPr>
        <w:widowControl/>
      </w:pPr>
    </w:p>
    <w:p w14:paraId="0A0FF119" w14:textId="414EBCA9" w:rsidR="00FF19B8" w:rsidRPr="00112790" w:rsidRDefault="00FF19B8" w:rsidP="00381345">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8"/>
      </w:r>
      <w:r w:rsidRPr="00C64297">
        <w:t xml:space="preserve"> </w:t>
      </w:r>
    </w:p>
    <w:p w14:paraId="20A10195" w14:textId="77777777" w:rsidR="00FF19B8" w:rsidRDefault="00FF19B8" w:rsidP="00381345">
      <w:pPr>
        <w:widowControl/>
      </w:pPr>
    </w:p>
    <w:p w14:paraId="5BC67F21" w14:textId="4F147AE6" w:rsidR="00FF19B8" w:rsidRPr="00112790" w:rsidRDefault="00FF19B8" w:rsidP="00381345">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9"/>
      </w:r>
    </w:p>
    <w:p w14:paraId="6907F232" w14:textId="77777777" w:rsidR="00A34E81" w:rsidRDefault="00A34E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381345">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A3651E">
            <w:pPr>
              <w:pStyle w:val="ListParagraph"/>
              <w:widowControl/>
              <w:numPr>
                <w:ilvl w:val="0"/>
                <w:numId w:val="128"/>
              </w:numPr>
              <w:ind w:left="216" w:hanging="216"/>
              <w:rPr>
                <w:b/>
                <w:bCs/>
                <w:i/>
                <w:iCs/>
              </w:rPr>
            </w:pPr>
            <w:r w:rsidRPr="00112790">
              <w:t>A new venue</w:t>
            </w:r>
          </w:p>
          <w:p w14:paraId="5FB1311F" w14:textId="77777777" w:rsidR="00FF19B8" w:rsidRPr="00166D2F" w:rsidRDefault="00FF19B8" w:rsidP="00A3651E">
            <w:pPr>
              <w:pStyle w:val="ListParagraph"/>
              <w:widowControl/>
              <w:numPr>
                <w:ilvl w:val="0"/>
                <w:numId w:val="128"/>
              </w:numPr>
              <w:ind w:left="216" w:hanging="216"/>
              <w:rPr>
                <w:b/>
                <w:bCs/>
                <w:i/>
                <w:iCs/>
              </w:rPr>
            </w:pPr>
            <w:r w:rsidRPr="00112790">
              <w:t>Become part of the citywide cultural plan</w:t>
            </w:r>
          </w:p>
          <w:p w14:paraId="2BB655FE" w14:textId="77777777" w:rsidR="00FF19B8" w:rsidRPr="00166D2F" w:rsidRDefault="00FF19B8" w:rsidP="00A3651E">
            <w:pPr>
              <w:pStyle w:val="ListParagraph"/>
              <w:widowControl/>
              <w:numPr>
                <w:ilvl w:val="0"/>
                <w:numId w:val="128"/>
              </w:numPr>
              <w:ind w:left="216" w:hanging="216"/>
              <w:rPr>
                <w:b/>
                <w:bCs/>
                <w:i/>
                <w:iCs/>
              </w:rPr>
            </w:pPr>
            <w:r w:rsidRPr="00112790">
              <w:t>Cut unnecessary LOBs</w:t>
            </w:r>
          </w:p>
          <w:p w14:paraId="0D0DC20D" w14:textId="77777777" w:rsidR="00FF19B8" w:rsidRPr="00166D2F" w:rsidRDefault="00FF19B8" w:rsidP="00A3651E">
            <w:pPr>
              <w:pStyle w:val="ListParagraph"/>
              <w:widowControl/>
              <w:numPr>
                <w:ilvl w:val="0"/>
                <w:numId w:val="128"/>
              </w:numPr>
              <w:ind w:left="216" w:hanging="216"/>
              <w:rPr>
                <w:b/>
                <w:bCs/>
                <w:i/>
                <w:iCs/>
              </w:rPr>
            </w:pPr>
            <w:r w:rsidRPr="00112790">
              <w:lastRenderedPageBreak/>
              <w:t>Festival around historical holiday</w:t>
            </w:r>
          </w:p>
          <w:p w14:paraId="63DA18DB" w14:textId="77777777" w:rsidR="00FF19B8" w:rsidRPr="00166D2F" w:rsidRDefault="00FF19B8" w:rsidP="00A3651E">
            <w:pPr>
              <w:pStyle w:val="ListParagraph"/>
              <w:widowControl/>
              <w:numPr>
                <w:ilvl w:val="0"/>
                <w:numId w:val="128"/>
              </w:numPr>
              <w:ind w:left="216" w:hanging="216"/>
              <w:rPr>
                <w:b/>
                <w:bCs/>
                <w:i/>
                <w:iCs/>
              </w:rPr>
            </w:pPr>
            <w:r w:rsidRPr="00112790">
              <w:t>Increase season offerings</w:t>
            </w:r>
          </w:p>
          <w:p w14:paraId="40F862E0" w14:textId="77777777" w:rsidR="00FF19B8" w:rsidRPr="00166D2F" w:rsidRDefault="00FF19B8" w:rsidP="00A3651E">
            <w:pPr>
              <w:pStyle w:val="ListParagraph"/>
              <w:widowControl/>
              <w:numPr>
                <w:ilvl w:val="0"/>
                <w:numId w:val="128"/>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A3651E">
            <w:pPr>
              <w:pStyle w:val="ListParagraph"/>
              <w:widowControl/>
              <w:numPr>
                <w:ilvl w:val="0"/>
                <w:numId w:val="128"/>
              </w:numPr>
              <w:ind w:left="216" w:hanging="216"/>
              <w:rPr>
                <w:b/>
                <w:bCs/>
                <w:i/>
                <w:iCs/>
              </w:rPr>
            </w:pPr>
            <w:r w:rsidRPr="00112790">
              <w:lastRenderedPageBreak/>
              <w:t xml:space="preserve">Look for PR opportunities </w:t>
            </w:r>
          </w:p>
          <w:p w14:paraId="5D6A00B9" w14:textId="77777777" w:rsidR="00FF19B8" w:rsidRPr="00166D2F" w:rsidRDefault="00FF19B8" w:rsidP="00A3651E">
            <w:pPr>
              <w:pStyle w:val="ListParagraph"/>
              <w:widowControl/>
              <w:numPr>
                <w:ilvl w:val="0"/>
                <w:numId w:val="128"/>
              </w:numPr>
              <w:ind w:left="216" w:hanging="216"/>
              <w:rPr>
                <w:b/>
                <w:bCs/>
                <w:i/>
                <w:iCs/>
              </w:rPr>
            </w:pPr>
            <w:r w:rsidRPr="00112790">
              <w:t>Obtain more funding</w:t>
            </w:r>
          </w:p>
          <w:p w14:paraId="46AAAB2C" w14:textId="77777777" w:rsidR="00FF19B8" w:rsidRPr="00166D2F" w:rsidRDefault="00FF19B8" w:rsidP="00A3651E">
            <w:pPr>
              <w:pStyle w:val="ListParagraph"/>
              <w:widowControl/>
              <w:numPr>
                <w:ilvl w:val="0"/>
                <w:numId w:val="128"/>
              </w:numPr>
              <w:ind w:left="216" w:hanging="216"/>
              <w:rPr>
                <w:b/>
                <w:bCs/>
                <w:i/>
                <w:iCs/>
              </w:rPr>
            </w:pPr>
            <w:r w:rsidRPr="00112790">
              <w:t>Partner with other causes</w:t>
            </w:r>
          </w:p>
          <w:p w14:paraId="1C759B64" w14:textId="77777777" w:rsidR="00FF19B8" w:rsidRPr="00166D2F" w:rsidRDefault="00FF19B8" w:rsidP="00A3651E">
            <w:pPr>
              <w:pStyle w:val="ListParagraph"/>
              <w:widowControl/>
              <w:numPr>
                <w:ilvl w:val="0"/>
                <w:numId w:val="128"/>
              </w:numPr>
              <w:ind w:left="216" w:hanging="216"/>
              <w:rPr>
                <w:b/>
                <w:bCs/>
                <w:i/>
                <w:iCs/>
              </w:rPr>
            </w:pPr>
            <w:r w:rsidRPr="00112790">
              <w:lastRenderedPageBreak/>
              <w:t>Start an administration volunteer program</w:t>
            </w:r>
          </w:p>
          <w:p w14:paraId="21DFA58A" w14:textId="77777777" w:rsidR="00166D2F" w:rsidRPr="00166D2F" w:rsidRDefault="00FF19B8" w:rsidP="00A3651E">
            <w:pPr>
              <w:pStyle w:val="ListParagraph"/>
              <w:widowControl/>
              <w:numPr>
                <w:ilvl w:val="0"/>
                <w:numId w:val="128"/>
              </w:numPr>
              <w:ind w:left="216" w:hanging="216"/>
              <w:rPr>
                <w:b/>
                <w:bCs/>
                <w:i/>
                <w:iCs/>
              </w:rPr>
            </w:pPr>
            <w:r w:rsidRPr="00112790">
              <w:t>Strengthen reputation</w:t>
            </w:r>
          </w:p>
          <w:p w14:paraId="63445C20" w14:textId="1BDE6BA3" w:rsidR="00FF19B8" w:rsidRPr="00166D2F" w:rsidRDefault="00FF19B8" w:rsidP="00A3651E">
            <w:pPr>
              <w:pStyle w:val="ListParagraph"/>
              <w:widowControl/>
              <w:numPr>
                <w:ilvl w:val="0"/>
                <w:numId w:val="128"/>
              </w:numPr>
              <w:ind w:left="216" w:hanging="216"/>
              <w:rPr>
                <w:b/>
                <w:bCs/>
                <w:i/>
                <w:iCs/>
              </w:rPr>
            </w:pPr>
            <w:r w:rsidRPr="00112790">
              <w:t>Student matinees</w:t>
            </w:r>
          </w:p>
        </w:tc>
      </w:tr>
    </w:tbl>
    <w:p w14:paraId="1C0B0EFE" w14:textId="77777777" w:rsidR="00FF19B8" w:rsidRPr="00112790" w:rsidRDefault="00FF19B8" w:rsidP="00381345">
      <w:pPr>
        <w:widowControl/>
      </w:pPr>
      <w:r>
        <w:t xml:space="preserve"> </w:t>
      </w:r>
    </w:p>
    <w:p w14:paraId="6F4AD626" w14:textId="77777777" w:rsidR="00FF19B8" w:rsidRPr="00112790" w:rsidRDefault="00FF19B8" w:rsidP="00381345">
      <w:pPr>
        <w:pStyle w:val="Heading4"/>
        <w:widowControl/>
      </w:pPr>
      <w:bookmarkStart w:id="211" w:name="_Toc394304609"/>
      <w:bookmarkStart w:id="212" w:name="_Toc444854722"/>
      <w:bookmarkStart w:id="213" w:name="_Toc470527362"/>
      <w:r>
        <w:t>Contenders</w:t>
      </w:r>
      <w:bookmarkEnd w:id="211"/>
      <w:bookmarkEnd w:id="212"/>
      <w:bookmarkEnd w:id="213"/>
    </w:p>
    <w:p w14:paraId="250672A2" w14:textId="77777777" w:rsidR="00FF19B8" w:rsidRDefault="00FF19B8" w:rsidP="00381345">
      <w:pPr>
        <w:widowControl/>
      </w:pPr>
    </w:p>
    <w:p w14:paraId="03686A07" w14:textId="438FA19D" w:rsidR="00FF19B8" w:rsidRPr="00112790" w:rsidRDefault="00FF19B8" w:rsidP="00381345">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0"/>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1"/>
      </w:r>
    </w:p>
    <w:p w14:paraId="1EF1012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381345">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381345">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381345">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381345">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381345">
            <w:pPr>
              <w:widowControl/>
              <w:jc w:val="center"/>
              <w:rPr>
                <w:rFonts w:cs="Arial"/>
                <w:b/>
                <w:bCs/>
              </w:rPr>
            </w:pPr>
            <w:r>
              <w:t>Special Efforts</w:t>
            </w:r>
          </w:p>
        </w:tc>
        <w:tc>
          <w:tcPr>
            <w:tcW w:w="4149" w:type="dxa"/>
            <w:vAlign w:val="center"/>
          </w:tcPr>
          <w:p w14:paraId="044A8689" w14:textId="493D2499" w:rsidR="00484672" w:rsidRPr="00112790" w:rsidRDefault="00484672" w:rsidP="00381345">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381345">
            <w:pPr>
              <w:widowControl/>
              <w:jc w:val="center"/>
            </w:pPr>
            <w:r>
              <w:t>Small</w:t>
            </w:r>
            <w:r w:rsidRPr="00D8667C">
              <w:br/>
              <w:t>Payoff</w:t>
            </w:r>
          </w:p>
        </w:tc>
        <w:tc>
          <w:tcPr>
            <w:tcW w:w="4149" w:type="dxa"/>
            <w:vAlign w:val="center"/>
          </w:tcPr>
          <w:p w14:paraId="162D154A" w14:textId="49B1EC21" w:rsidR="00484672" w:rsidRPr="00112790" w:rsidRDefault="00484672" w:rsidP="00381345">
            <w:pPr>
              <w:widowControl/>
              <w:jc w:val="center"/>
              <w:rPr>
                <w:b/>
                <w:bCs/>
              </w:rPr>
            </w:pPr>
            <w:r>
              <w:t>T</w:t>
            </w:r>
            <w:r w:rsidRPr="001E7B85">
              <w:t>ime Wasters</w:t>
            </w:r>
          </w:p>
        </w:tc>
        <w:tc>
          <w:tcPr>
            <w:tcW w:w="4149" w:type="dxa"/>
            <w:vAlign w:val="center"/>
          </w:tcPr>
          <w:p w14:paraId="58AFADF0" w14:textId="49BC9311" w:rsidR="00484672" w:rsidRPr="00112790" w:rsidRDefault="00484672" w:rsidP="00381345">
            <w:pPr>
              <w:widowControl/>
              <w:jc w:val="center"/>
              <w:rPr>
                <w:rFonts w:cs="Arial"/>
                <w:b/>
                <w:bCs/>
              </w:rPr>
            </w:pPr>
            <w:r>
              <w:t>Bonus Opportunities</w:t>
            </w:r>
          </w:p>
        </w:tc>
      </w:tr>
    </w:tbl>
    <w:p w14:paraId="6AFA3860" w14:textId="77777777" w:rsidR="00484672" w:rsidRPr="00112790" w:rsidRDefault="00484672" w:rsidP="00381345">
      <w:pPr>
        <w:widowControl/>
      </w:pPr>
    </w:p>
    <w:p w14:paraId="1EC536D7" w14:textId="77777777" w:rsidR="00FF19B8" w:rsidRPr="00112790" w:rsidRDefault="00FF19B8" w:rsidP="00381345">
      <w:pPr>
        <w:widowControl/>
      </w:pPr>
      <w:r>
        <w:t>Use the Payoff Matrix to reduce your ideas (six or so will do it</w:t>
      </w:r>
      <w:bookmarkStart w:id="214" w:name="_Toc394304610"/>
      <w:r>
        <w:t>). The following example highlights (bolded and italicized) the ideas that will move forward to finalists:</w:t>
      </w:r>
      <w:r>
        <w:rPr>
          <w:rStyle w:val="EndnoteReference"/>
        </w:rPr>
        <w:endnoteReference w:id="302"/>
      </w:r>
    </w:p>
    <w:p w14:paraId="0ED5A68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381345">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381345">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381345">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91242E">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A3651E">
            <w:pPr>
              <w:pStyle w:val="ListParagraph"/>
              <w:widowControl/>
              <w:numPr>
                <w:ilvl w:val="0"/>
                <w:numId w:val="92"/>
              </w:numPr>
              <w:ind w:left="216" w:hanging="216"/>
              <w:rPr>
                <w:bCs/>
              </w:rPr>
            </w:pPr>
            <w:r w:rsidRPr="00112790">
              <w:t>A new venue</w:t>
            </w:r>
          </w:p>
          <w:p w14:paraId="52A4CE6D" w14:textId="77777777" w:rsidR="00FF19B8" w:rsidRPr="007C7C3D" w:rsidRDefault="00FF19B8" w:rsidP="00A3651E">
            <w:pPr>
              <w:pStyle w:val="ListParagraph"/>
              <w:widowControl/>
              <w:numPr>
                <w:ilvl w:val="0"/>
                <w:numId w:val="92"/>
              </w:numPr>
              <w:ind w:left="216" w:hanging="216"/>
              <w:rPr>
                <w:bCs/>
              </w:rPr>
            </w:pPr>
            <w:r w:rsidRPr="00112790">
              <w:t>Festival around historical holiday</w:t>
            </w:r>
          </w:p>
          <w:p w14:paraId="17900FB4" w14:textId="77777777" w:rsidR="00FF19B8" w:rsidRPr="007C7C3D" w:rsidRDefault="00FF19B8" w:rsidP="00A3651E">
            <w:pPr>
              <w:pStyle w:val="ListParagraph"/>
              <w:widowControl/>
              <w:numPr>
                <w:ilvl w:val="0"/>
                <w:numId w:val="92"/>
              </w:numPr>
              <w:ind w:left="216" w:hanging="216"/>
              <w:rPr>
                <w:bCs/>
              </w:rPr>
            </w:pPr>
            <w:r w:rsidRPr="00112790">
              <w:t>Increase season offerings</w:t>
            </w:r>
          </w:p>
          <w:p w14:paraId="0CB739A5" w14:textId="77777777" w:rsidR="00FF19B8" w:rsidRPr="007C7C3D" w:rsidRDefault="00FF19B8" w:rsidP="00A3651E">
            <w:pPr>
              <w:pStyle w:val="ListParagraph"/>
              <w:widowControl/>
              <w:numPr>
                <w:ilvl w:val="0"/>
                <w:numId w:val="92"/>
              </w:numPr>
              <w:ind w:left="216" w:hanging="216"/>
              <w:rPr>
                <w:b/>
                <w:bCs/>
              </w:rPr>
            </w:pPr>
            <w:r w:rsidRPr="00112790">
              <w:t xml:space="preserve">Obtain more funding </w:t>
            </w:r>
          </w:p>
          <w:p w14:paraId="6C2B2CD4" w14:textId="77777777" w:rsidR="00FF19B8" w:rsidRPr="007C7C3D" w:rsidRDefault="00FF19B8" w:rsidP="00A3651E">
            <w:pPr>
              <w:pStyle w:val="ListParagraph"/>
              <w:widowControl/>
              <w:numPr>
                <w:ilvl w:val="0"/>
                <w:numId w:val="92"/>
              </w:numPr>
              <w:ind w:left="216" w:hanging="216"/>
              <w:rPr>
                <w:b/>
                <w:bCs/>
              </w:rPr>
            </w:pPr>
            <w:r w:rsidRPr="00112790">
              <w:t>Partner with other causes</w:t>
            </w:r>
          </w:p>
          <w:p w14:paraId="4F63C291" w14:textId="77777777" w:rsidR="00FF19B8" w:rsidRPr="007C7C3D" w:rsidRDefault="00FF19B8" w:rsidP="00A3651E">
            <w:pPr>
              <w:pStyle w:val="ListParagraph"/>
              <w:widowControl/>
              <w:numPr>
                <w:ilvl w:val="0"/>
                <w:numId w:val="92"/>
              </w:numPr>
              <w:ind w:left="216" w:hanging="216"/>
              <w:rPr>
                <w:b/>
                <w:bCs/>
              </w:rPr>
            </w:pPr>
            <w:r w:rsidRPr="00112790">
              <w:t>Strengthen reputation</w:t>
            </w:r>
          </w:p>
        </w:tc>
        <w:tc>
          <w:tcPr>
            <w:tcW w:w="4149" w:type="dxa"/>
            <w:gridSpan w:val="2"/>
          </w:tcPr>
          <w:p w14:paraId="412C10C3" w14:textId="77777777" w:rsidR="00FF19B8" w:rsidRPr="007C7C3D" w:rsidRDefault="00FF19B8" w:rsidP="00A3651E">
            <w:pPr>
              <w:pStyle w:val="ListParagraph"/>
              <w:widowControl/>
              <w:numPr>
                <w:ilvl w:val="0"/>
                <w:numId w:val="92"/>
              </w:numPr>
              <w:ind w:left="216" w:hanging="216"/>
              <w:rPr>
                <w:bCs/>
              </w:rPr>
            </w:pPr>
            <w:r w:rsidRPr="00112790">
              <w:t>Cut unnecessary LOBs</w:t>
            </w:r>
          </w:p>
          <w:p w14:paraId="528BEBBF" w14:textId="77777777" w:rsidR="006842E9" w:rsidRPr="007C7C3D" w:rsidRDefault="00FF19B8" w:rsidP="00A3651E">
            <w:pPr>
              <w:pStyle w:val="ListParagraph"/>
              <w:widowControl/>
              <w:numPr>
                <w:ilvl w:val="0"/>
                <w:numId w:val="92"/>
              </w:numPr>
              <w:ind w:left="216" w:hanging="216"/>
              <w:rPr>
                <w:bCs/>
              </w:rPr>
            </w:pPr>
            <w:r w:rsidRPr="00112790">
              <w:t>Student matinees</w:t>
            </w:r>
          </w:p>
          <w:p w14:paraId="5CDFCF3C" w14:textId="77777777" w:rsidR="00FF19B8" w:rsidRPr="007C7C3D" w:rsidRDefault="00FF19B8" w:rsidP="00A3651E">
            <w:pPr>
              <w:pStyle w:val="ListParagraph"/>
              <w:widowControl/>
              <w:numPr>
                <w:ilvl w:val="0"/>
                <w:numId w:val="92"/>
              </w:numPr>
              <w:ind w:left="216" w:hanging="216"/>
              <w:rPr>
                <w:bCs/>
              </w:rPr>
            </w:pPr>
            <w:r w:rsidRPr="00112790">
              <w:t>Start an administration volunteer program</w:t>
            </w:r>
          </w:p>
          <w:p w14:paraId="111E0A44" w14:textId="77777777" w:rsidR="00FF19B8" w:rsidRPr="007C7C3D" w:rsidRDefault="00FF19B8" w:rsidP="00A3651E">
            <w:pPr>
              <w:pStyle w:val="ListParagraph"/>
              <w:widowControl/>
              <w:numPr>
                <w:ilvl w:val="0"/>
                <w:numId w:val="92"/>
              </w:numPr>
              <w:ind w:left="216" w:hanging="216"/>
              <w:rPr>
                <w:b/>
                <w:bCs/>
              </w:rPr>
            </w:pPr>
            <w:r w:rsidRPr="00112790">
              <w:t xml:space="preserve">Look for PR opportunities </w:t>
            </w:r>
          </w:p>
          <w:p w14:paraId="487C8188" w14:textId="77777777" w:rsidR="00FF19B8" w:rsidRDefault="00FF19B8" w:rsidP="00381345">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91242E">
            <w:pPr>
              <w:widowControl/>
              <w:jc w:val="center"/>
            </w:pPr>
            <w:r>
              <w:t>Small</w:t>
            </w:r>
            <w:r w:rsidRPr="00D8667C">
              <w:br/>
              <w:t>Payoff</w:t>
            </w:r>
          </w:p>
        </w:tc>
        <w:tc>
          <w:tcPr>
            <w:tcW w:w="4149" w:type="dxa"/>
            <w:gridSpan w:val="2"/>
          </w:tcPr>
          <w:p w14:paraId="7CDE5E00" w14:textId="77777777" w:rsidR="00FF19B8" w:rsidRPr="007C7C3D" w:rsidRDefault="00FF19B8" w:rsidP="00A3651E">
            <w:pPr>
              <w:pStyle w:val="ListParagraph"/>
              <w:widowControl/>
              <w:numPr>
                <w:ilvl w:val="0"/>
                <w:numId w:val="92"/>
              </w:numPr>
              <w:ind w:left="216" w:hanging="216"/>
              <w:rPr>
                <w:b/>
                <w:bCs/>
              </w:rPr>
            </w:pPr>
            <w:r w:rsidRPr="00112790">
              <w:t>None</w:t>
            </w:r>
          </w:p>
        </w:tc>
        <w:tc>
          <w:tcPr>
            <w:tcW w:w="4149" w:type="dxa"/>
            <w:gridSpan w:val="2"/>
          </w:tcPr>
          <w:p w14:paraId="79C91351" w14:textId="77777777" w:rsidR="00FF19B8" w:rsidRPr="007C7C3D" w:rsidRDefault="00FF19B8" w:rsidP="00A3651E">
            <w:pPr>
              <w:pStyle w:val="ListParagraph"/>
              <w:widowControl/>
              <w:numPr>
                <w:ilvl w:val="0"/>
                <w:numId w:val="92"/>
              </w:numPr>
              <w:ind w:left="216" w:hanging="216"/>
              <w:rPr>
                <w:b/>
                <w:bCs/>
              </w:rPr>
            </w:pPr>
            <w:r w:rsidRPr="00112790">
              <w:t xml:space="preserve">Late night historical satire </w:t>
            </w:r>
          </w:p>
          <w:p w14:paraId="31F70B3B" w14:textId="77777777" w:rsidR="00FF19B8" w:rsidRPr="007C7C3D" w:rsidRDefault="00FF19B8" w:rsidP="00A3651E">
            <w:pPr>
              <w:pStyle w:val="ListParagraph"/>
              <w:widowControl/>
              <w:numPr>
                <w:ilvl w:val="0"/>
                <w:numId w:val="92"/>
              </w:numPr>
              <w:ind w:left="216" w:hanging="216"/>
              <w:rPr>
                <w:b/>
                <w:bCs/>
              </w:rPr>
            </w:pPr>
            <w:r w:rsidRPr="00112790">
              <w:t>Work with the city to become part of the citywide cultural plan</w:t>
            </w:r>
          </w:p>
        </w:tc>
      </w:tr>
    </w:tbl>
    <w:p w14:paraId="78F9F147" w14:textId="77777777" w:rsidR="00FF19B8" w:rsidRPr="00112790" w:rsidRDefault="00FF19B8" w:rsidP="00381345">
      <w:pPr>
        <w:widowControl/>
      </w:pPr>
    </w:p>
    <w:p w14:paraId="27AA2469" w14:textId="359BA560" w:rsidR="00FF19B8" w:rsidRDefault="00FF19B8" w:rsidP="00381345">
      <w:pPr>
        <w:pStyle w:val="Heading4"/>
        <w:widowControl/>
      </w:pPr>
      <w:bookmarkStart w:id="215" w:name="_Toc444854723"/>
      <w:bookmarkStart w:id="216" w:name="_Toc470527363"/>
      <w:r>
        <w:t>Finalists</w:t>
      </w:r>
      <w:bookmarkEnd w:id="214"/>
      <w:bookmarkEnd w:id="215"/>
      <w:bookmarkEnd w:id="216"/>
    </w:p>
    <w:p w14:paraId="45438E1C" w14:textId="77777777" w:rsidR="00FF19B8" w:rsidRDefault="00FF19B8" w:rsidP="00381345">
      <w:pPr>
        <w:widowControl/>
      </w:pPr>
    </w:p>
    <w:p w14:paraId="4BAFAA54" w14:textId="06A4ADFE" w:rsidR="00FF19B8" w:rsidRDefault="00FF19B8" w:rsidP="00381345">
      <w:pPr>
        <w:widowControl/>
      </w:pPr>
      <w:r w:rsidRPr="00C64297">
        <w:t>A slower and perhaps more nuanced method to rank strategies is one suggested by Burt Nanus.</w:t>
      </w:r>
      <w:r w:rsidRPr="00C64297">
        <w:rPr>
          <w:rStyle w:val="FootnoteReference"/>
        </w:rPr>
        <w:endnoteReference w:id="303"/>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4"/>
      </w:r>
    </w:p>
    <w:p w14:paraId="2D263068" w14:textId="77777777" w:rsidR="00FF19B8" w:rsidRDefault="00FF19B8"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381345">
            <w:pPr>
              <w:widowControl/>
              <w:jc w:val="cente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381345">
            <w:pPr>
              <w:widowControl/>
              <w:jc w:val="cente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381345">
            <w:pPr>
              <w:widowControl/>
              <w:jc w:val="center"/>
            </w:pPr>
            <w:r w:rsidRPr="00D8667C">
              <w:t>Finalists</w:t>
            </w:r>
          </w:p>
        </w:tc>
      </w:tr>
      <w:tr w:rsidR="00FF19B8" w:rsidRPr="00D8667C" w14:paraId="43D16664" w14:textId="77777777" w:rsidTr="00A0797E">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381345">
            <w:pPr>
              <w:widowControl/>
              <w:jc w:val="center"/>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381345">
            <w:pPr>
              <w:widowControl/>
              <w:jc w:val="center"/>
            </w:pPr>
            <w:r w:rsidRPr="00D8667C">
              <w:t>WT</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6CB3DC2" w14:textId="77777777" w:rsidR="00FF19B8" w:rsidRPr="00A0797E" w:rsidRDefault="00FF19B8" w:rsidP="00381345">
            <w:pPr>
              <w:widowControl/>
              <w:jc w:val="center"/>
              <w:rPr>
                <w:sz w:val="20"/>
              </w:rPr>
            </w:pPr>
            <w:r w:rsidRPr="00A0797E">
              <w:rPr>
                <w:sz w:val="20"/>
              </w:rPr>
              <w:t>A New Home</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1E0D311E" w14:textId="77777777" w:rsidR="00FF19B8" w:rsidRPr="00A0797E" w:rsidRDefault="00FF19B8" w:rsidP="00381345">
            <w:pPr>
              <w:widowControl/>
              <w:jc w:val="center"/>
              <w:rPr>
                <w:sz w:val="20"/>
              </w:rPr>
            </w:pPr>
          </w:p>
          <w:p w14:paraId="7B22061D" w14:textId="77777777" w:rsidR="00FF19B8" w:rsidRPr="00A0797E" w:rsidRDefault="00FF19B8" w:rsidP="00381345">
            <w:pPr>
              <w:widowControl/>
              <w:jc w:val="center"/>
              <w:rPr>
                <w:sz w:val="20"/>
              </w:rPr>
            </w:pPr>
            <w:r w:rsidRPr="00A0797E">
              <w:rPr>
                <w:sz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3518BE8" w14:textId="77777777" w:rsidR="00FF19B8" w:rsidRPr="00A0797E" w:rsidRDefault="00FF19B8" w:rsidP="00381345">
            <w:pPr>
              <w:widowControl/>
              <w:jc w:val="center"/>
              <w:rPr>
                <w:sz w:val="20"/>
              </w:rPr>
            </w:pPr>
            <w:r w:rsidRPr="00A0797E">
              <w:rPr>
                <w:sz w:val="20"/>
              </w:rPr>
              <w:t>Increase</w:t>
            </w:r>
          </w:p>
          <w:p w14:paraId="4A712968" w14:textId="2AB9DD13" w:rsidR="00FF19B8" w:rsidRPr="00A0797E" w:rsidRDefault="00FF19B8" w:rsidP="00381345">
            <w:pPr>
              <w:widowControl/>
              <w:jc w:val="center"/>
              <w:rPr>
                <w:sz w:val="20"/>
              </w:rPr>
            </w:pPr>
            <w:r w:rsidRPr="00A0797E">
              <w:rPr>
                <w:sz w:val="20"/>
              </w:rPr>
              <w:t>PR</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724E6AB9" w14:textId="77777777" w:rsidR="00FF19B8" w:rsidRPr="00A0797E" w:rsidRDefault="00FF19B8" w:rsidP="00381345">
            <w:pPr>
              <w:widowControl/>
              <w:jc w:val="center"/>
              <w:rPr>
                <w:sz w:val="20"/>
              </w:rPr>
            </w:pPr>
            <w:r w:rsidRPr="00A0797E">
              <w:rPr>
                <w:sz w:val="20"/>
              </w:rPr>
              <w:t>Cut</w:t>
            </w:r>
            <w:r w:rsidRPr="00A0797E">
              <w:rPr>
                <w:sz w:val="20"/>
              </w:rPr>
              <w:br/>
              <w:t>needless LOBs</w:t>
            </w:r>
          </w:p>
        </w:tc>
        <w:tc>
          <w:tcPr>
            <w:tcW w:w="906" w:type="dxa"/>
            <w:tcBorders>
              <w:top w:val="single" w:sz="4" w:space="0" w:color="auto"/>
              <w:left w:val="nil"/>
              <w:bottom w:val="single" w:sz="4" w:space="0" w:color="auto"/>
              <w:right w:val="nil"/>
            </w:tcBorders>
            <w:shd w:val="clear" w:color="auto" w:fill="auto"/>
            <w:noWrap/>
            <w:tcMar>
              <w:left w:w="0" w:type="dxa"/>
              <w:right w:w="0" w:type="dxa"/>
            </w:tcMar>
            <w:vAlign w:val="center"/>
          </w:tcPr>
          <w:p w14:paraId="45612348" w14:textId="77777777" w:rsidR="00FF19B8" w:rsidRPr="00A0797E" w:rsidRDefault="00FF19B8" w:rsidP="00381345">
            <w:pPr>
              <w:widowControl/>
              <w:jc w:val="center"/>
              <w:rPr>
                <w:sz w:val="20"/>
              </w:rPr>
            </w:pPr>
            <w:r w:rsidRPr="00A0797E">
              <w:rPr>
                <w:sz w:val="20"/>
              </w:rPr>
              <w:t>Admin. Volunteer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center"/>
          </w:tcPr>
          <w:p w14:paraId="3A936689" w14:textId="77777777" w:rsidR="00FF19B8" w:rsidRPr="00A0797E" w:rsidRDefault="00FF19B8" w:rsidP="00381345">
            <w:pPr>
              <w:widowControl/>
              <w:jc w:val="center"/>
              <w:rPr>
                <w:sz w:val="20"/>
              </w:rPr>
            </w:pPr>
            <w:r w:rsidRPr="00A0797E">
              <w:rPr>
                <w:sz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381345">
            <w:pPr>
              <w:widowControl/>
            </w:pPr>
            <w:r w:rsidRPr="00D8667C">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381345">
            <w:pPr>
              <w:widowControl/>
              <w:jc w:val="center"/>
              <w:rPr>
                <w:b/>
              </w:rPr>
            </w:pPr>
            <w: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381345">
            <w:pPr>
              <w:widowControl/>
            </w:pPr>
            <w:r w:rsidRPr="00D8667C">
              <w:t xml:space="preserve">Brings </w:t>
            </w:r>
            <w:r>
              <w:t>v</w:t>
            </w:r>
            <w:r w:rsidRPr="00D8667C">
              <w:t xml:space="preserve">ision </w:t>
            </w:r>
            <w:r>
              <w:t>s</w:t>
            </w:r>
            <w:r w:rsidRPr="00D8667C">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381345">
            <w:pPr>
              <w:widowControl/>
              <w:jc w:val="center"/>
            </w:pPr>
            <w: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381345">
            <w:pPr>
              <w:widowControl/>
              <w:jc w:val="center"/>
            </w:pPr>
            <w: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381345">
            <w:pPr>
              <w:widowControl/>
            </w:pPr>
            <w: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381345">
            <w:pPr>
              <w:widowControl/>
              <w:jc w:val="center"/>
              <w:rPr>
                <w:b/>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381345">
            <w:pPr>
              <w:widowControl/>
              <w:jc w:val="center"/>
              <w:rPr>
                <w:b/>
              </w:rP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381345">
            <w:pPr>
              <w:widowControl/>
              <w:jc w:val="center"/>
              <w:rPr>
                <w:b/>
              </w:rPr>
            </w:pPr>
            <w: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381345">
            <w:pPr>
              <w:widowControl/>
            </w:pPr>
            <w: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381345">
            <w:pPr>
              <w:widowControl/>
              <w:jc w:val="center"/>
            </w:pPr>
            <w: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381345">
            <w:pPr>
              <w:widowControl/>
              <w:jc w:val="center"/>
            </w:pPr>
            <w: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381345">
            <w:pPr>
              <w:widowControl/>
            </w:pPr>
            <w: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381345">
            <w:pPr>
              <w:widowControl/>
              <w:jc w:val="center"/>
              <w:rPr>
                <w:b/>
                <w:caps/>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381345">
            <w:pPr>
              <w:widowControl/>
              <w:jc w:val="center"/>
              <w:rPr>
                <w:b/>
              </w:rPr>
            </w:pPr>
            <w: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381345">
            <w:pPr>
              <w:widowControl/>
            </w:pPr>
            <w: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381345">
            <w:pPr>
              <w:widowControl/>
              <w:jc w:val="center"/>
            </w:pPr>
            <w: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381345">
            <w:pPr>
              <w:widowControl/>
              <w:jc w:val="right"/>
            </w:pPr>
            <w:r w:rsidRPr="00D8667C">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381345">
            <w:pPr>
              <w:widowControl/>
              <w:jc w:val="center"/>
            </w:pPr>
            <w: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381345">
            <w:pPr>
              <w:widowControl/>
              <w:jc w:val="center"/>
            </w:pPr>
            <w: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381345">
            <w:pPr>
              <w:widowControl/>
              <w:jc w:val="center"/>
            </w:pPr>
            <w: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381345">
            <w:pPr>
              <w:widowControl/>
              <w:jc w:val="center"/>
            </w:pPr>
            <w: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381345">
            <w:pPr>
              <w:widowControl/>
              <w:jc w:val="center"/>
            </w:pPr>
            <w: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381345">
            <w:pPr>
              <w:widowControl/>
              <w:jc w:val="center"/>
            </w:pPr>
            <w:r>
              <w:t>117</w:t>
            </w:r>
          </w:p>
        </w:tc>
      </w:tr>
    </w:tbl>
    <w:p w14:paraId="5C193A53" w14:textId="77777777" w:rsidR="00BC3878" w:rsidRDefault="00BC3878" w:rsidP="00381345">
      <w:pPr>
        <w:widowControl/>
      </w:pPr>
    </w:p>
    <w:p w14:paraId="60163154" w14:textId="76B398A0" w:rsidR="00FF19B8" w:rsidRDefault="00FF19B8" w:rsidP="00381345">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381345">
      <w:pPr>
        <w:widowControl/>
      </w:pPr>
    </w:p>
    <w:p w14:paraId="1E7A47BF" w14:textId="77777777" w:rsidR="00FF19B8" w:rsidRPr="0066292E" w:rsidRDefault="00FF19B8" w:rsidP="00381345">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5"/>
      </w:r>
    </w:p>
    <w:p w14:paraId="541F39BC" w14:textId="77777777" w:rsidR="00FF19B8" w:rsidRDefault="00FF19B8" w:rsidP="00381345">
      <w:pPr>
        <w:widowControl/>
      </w:pPr>
    </w:p>
    <w:p w14:paraId="4CF6C8D9" w14:textId="5E50C818" w:rsidR="00263E5E" w:rsidRDefault="00FF19B8" w:rsidP="00381345">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w:t>
      </w:r>
      <w:r w:rsidR="00BC3878">
        <w:t xml:space="preserve">the </w:t>
      </w:r>
      <w:r w:rsidR="00913922">
        <w:t>Excel</w:t>
      </w:r>
      <w:r w:rsidRPr="00B55C65">
        <w:t xml:space="preserve"> </w:t>
      </w:r>
      <w:hyperlink r:id="rId18" w:history="1">
        <w:r w:rsidRPr="00913922">
          <w:rPr>
            <w:rStyle w:val="Hyperlink"/>
          </w:rPr>
          <w:t>Weighted Decision Matrix</w:t>
        </w:r>
      </w:hyperlink>
      <w:r w:rsidR="00913922">
        <w:t xml:space="preserve"> template.</w:t>
      </w:r>
    </w:p>
    <w:p w14:paraId="328407B9" w14:textId="77777777" w:rsidR="00263E5E" w:rsidRDefault="00263E5E" w:rsidP="00381345">
      <w:pPr>
        <w:widowControl/>
      </w:pPr>
    </w:p>
    <w:p w14:paraId="0E290459" w14:textId="77777777" w:rsidR="00FF19B8" w:rsidRDefault="00FF19B8" w:rsidP="00381345">
      <w:pPr>
        <w:pStyle w:val="Heading3"/>
        <w:widowControl/>
      </w:pPr>
      <w:bookmarkStart w:id="217" w:name="_Toc440369820"/>
      <w:bookmarkStart w:id="218" w:name="_Toc444854724"/>
      <w:bookmarkStart w:id="219" w:name="_Toc470527364"/>
      <w:r>
        <w:t>Great Ideas Summary</w:t>
      </w:r>
      <w:bookmarkEnd w:id="217"/>
      <w:bookmarkEnd w:id="218"/>
      <w:bookmarkEnd w:id="219"/>
    </w:p>
    <w:p w14:paraId="56989064" w14:textId="77777777" w:rsidR="00FF19B8" w:rsidRPr="00FF4C71" w:rsidRDefault="00FF19B8" w:rsidP="00381345">
      <w:pPr>
        <w:widowControl/>
      </w:pPr>
    </w:p>
    <w:p w14:paraId="35E81FCD" w14:textId="77777777" w:rsidR="00FF19B8" w:rsidRDefault="00FF19B8" w:rsidP="00381345">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6"/>
      </w:r>
    </w:p>
    <w:p w14:paraId="2518BC4A" w14:textId="77777777" w:rsidR="00FF19B8" w:rsidRDefault="00FF19B8" w:rsidP="00381345">
      <w:pPr>
        <w:widowControl/>
      </w:pPr>
    </w:p>
    <w:p w14:paraId="40FC1AEE" w14:textId="77777777" w:rsidR="00FF19B8" w:rsidRDefault="00FF19B8" w:rsidP="00381345">
      <w:pPr>
        <w:widowControl/>
      </w:pPr>
      <w:r>
        <w:t xml:space="preserve">Using six tools to ideate and four methods to evaluate, </w:t>
      </w:r>
      <w:r w:rsidR="00263E5E">
        <w:t>we</w:t>
      </w:r>
      <w:r>
        <w:t xml:space="preserve"> discovered three great ideas for the theatre: </w:t>
      </w:r>
    </w:p>
    <w:p w14:paraId="22A1F135" w14:textId="77777777" w:rsidR="00FF19B8" w:rsidRDefault="00FF19B8" w:rsidP="00381345">
      <w:pPr>
        <w:widowControl/>
      </w:pPr>
    </w:p>
    <w:p w14:paraId="39AF4270" w14:textId="77777777" w:rsidR="00FF19B8" w:rsidRDefault="00FF19B8" w:rsidP="00381345">
      <w:pPr>
        <w:widowControl/>
      </w:pPr>
      <w:r>
        <w:rPr>
          <w:b/>
        </w:rPr>
        <w:t>A festival around a historical holiday</w:t>
      </w:r>
      <w:r w:rsidRPr="00426E84">
        <w:t xml:space="preserve"> – </w:t>
      </w:r>
      <w:r>
        <w:t>The theatre</w:t>
      </w:r>
      <w:r w:rsidRPr="00426E84">
        <w:t xml:space="preserve"> imagines an outdoor summer festival on July 4</w:t>
      </w:r>
      <w:r w:rsidRPr="00426E84">
        <w:rPr>
          <w:vertAlign w:val="superscript"/>
        </w:rPr>
        <w:t>th</w:t>
      </w:r>
      <w:r w:rsidRPr="00426E84">
        <w:t xml:space="preserve"> weekend. T</w:t>
      </w:r>
      <w:r>
        <w:t>he organization</w:t>
      </w:r>
      <w:r w:rsidRPr="00426E84">
        <w:t xml:space="preserve"> is most excited about exploring this strategy because of the potential outreach to new audiences and PR opportunities. </w:t>
      </w:r>
    </w:p>
    <w:p w14:paraId="1394A7C5" w14:textId="77777777" w:rsidR="00FF19B8" w:rsidRDefault="00FF19B8" w:rsidP="00381345">
      <w:pPr>
        <w:widowControl/>
      </w:pPr>
    </w:p>
    <w:p w14:paraId="48F4E551" w14:textId="77777777" w:rsidR="00FF19B8" w:rsidRPr="00426E84" w:rsidRDefault="00FF19B8" w:rsidP="00381345">
      <w:pPr>
        <w:widowControl/>
      </w:pPr>
      <w:r>
        <w:rPr>
          <w:b/>
        </w:rPr>
        <w:t xml:space="preserve">Perform student matinees </w:t>
      </w:r>
      <w:r w:rsidRPr="00426E84">
        <w:t xml:space="preserve">– Student matinees would simply remount a production from </w:t>
      </w:r>
      <w:r>
        <w:t>the</w:t>
      </w:r>
      <w:r w:rsidRPr="00426E84">
        <w:t xml:space="preserve"> season and would allow </w:t>
      </w:r>
      <w:r>
        <w:t>the organization</w:t>
      </w:r>
      <w:r w:rsidRPr="00426E84">
        <w:t xml:space="preserve"> to have a greater impact with </w:t>
      </w:r>
      <w:r>
        <w:t>local schools and</w:t>
      </w:r>
      <w:r w:rsidRPr="00426E84">
        <w:t xml:space="preserve"> History students. </w:t>
      </w:r>
    </w:p>
    <w:p w14:paraId="760E2977" w14:textId="77777777" w:rsidR="00FF19B8" w:rsidRDefault="00FF19B8" w:rsidP="00381345">
      <w:pPr>
        <w:widowControl/>
      </w:pPr>
    </w:p>
    <w:p w14:paraId="1859C0A8" w14:textId="77777777" w:rsidR="00FF19B8" w:rsidRDefault="00FF19B8" w:rsidP="00381345">
      <w:pPr>
        <w:widowControl/>
        <w:rPr>
          <w:b/>
        </w:rPr>
      </w:pPr>
      <w:r>
        <w:rPr>
          <w:b/>
        </w:rPr>
        <w:lastRenderedPageBreak/>
        <w:t xml:space="preserve">Build a new and better home </w:t>
      </w:r>
      <w:r w:rsidRPr="00FF00D2">
        <w:t xml:space="preserve">– A new home would better serve </w:t>
      </w:r>
      <w:r>
        <w:t>the theatre’s</w:t>
      </w:r>
      <w:r w:rsidRPr="00FF00D2">
        <w:t xml:space="preserve"> growing audience and would provide a platform that is more appropriate for</w:t>
      </w:r>
      <w:r>
        <w:t xml:space="preserve"> the</w:t>
      </w:r>
      <w:r w:rsidRPr="00FF00D2">
        <w:t xml:space="preserve"> vision</w:t>
      </w:r>
      <w:r>
        <w:t>.</w:t>
      </w:r>
    </w:p>
    <w:p w14:paraId="46409B69" w14:textId="77777777" w:rsidR="00FF19B8" w:rsidRDefault="00FF19B8" w:rsidP="00381345">
      <w:pPr>
        <w:widowControl/>
      </w:pPr>
    </w:p>
    <w:p w14:paraId="3796F5B2" w14:textId="77777777" w:rsidR="00FF19B8" w:rsidRDefault="00FF19B8" w:rsidP="00381345">
      <w:pPr>
        <w:widowControl/>
      </w:pPr>
      <w: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381345">
      <w:pPr>
        <w:widowControl/>
      </w:pPr>
      <w:r>
        <w:br w:type="page"/>
      </w:r>
    </w:p>
    <w:p w14:paraId="35B6A05A" w14:textId="77777777" w:rsidR="00FF19B8" w:rsidRPr="001369AA" w:rsidRDefault="00FF19B8" w:rsidP="00381345">
      <w:pPr>
        <w:pStyle w:val="Heading1"/>
        <w:widowControl/>
      </w:pPr>
      <w:bookmarkStart w:id="220" w:name="_Toc395001094"/>
      <w:bookmarkStart w:id="221" w:name="_Toc438408500"/>
      <w:bookmarkStart w:id="222" w:name="_Toc444854725"/>
      <w:bookmarkStart w:id="223" w:name="_Toc438546043"/>
      <w:bookmarkStart w:id="224" w:name="_Toc470527365"/>
      <w:r>
        <w:lastRenderedPageBreak/>
        <w:t>Great Strateg</w:t>
      </w:r>
      <w:bookmarkEnd w:id="220"/>
      <w:bookmarkEnd w:id="221"/>
      <w:bookmarkEnd w:id="222"/>
      <w:r w:rsidR="001346BE">
        <w:t>ies</w:t>
      </w:r>
      <w:bookmarkEnd w:id="224"/>
    </w:p>
    <w:p w14:paraId="3A3271BD" w14:textId="77777777" w:rsidR="00FF19B8" w:rsidRDefault="00FF19B8" w:rsidP="00381345">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381345">
      <w:pPr>
        <w:widowControl/>
      </w:pPr>
    </w:p>
    <w:p w14:paraId="1964F93A" w14:textId="16F1F898" w:rsidR="00035705" w:rsidRDefault="00035705" w:rsidP="00035705">
      <w:pPr>
        <w:widowControl/>
        <w:jc w:val="center"/>
      </w:pPr>
      <w:r>
        <w:rPr>
          <w:noProof/>
        </w:rPr>
        <w:drawing>
          <wp:inline distT="0" distB="0" distL="0" distR="0" wp14:anchorId="3BDDD164" wp14:editId="4D224BE8">
            <wp:extent cx="3657600" cy="6035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biLevel thresh="50000"/>
                      <a:extLst>
                        <a:ext uri="{28A0092B-C50C-407E-A947-70E740481C1C}">
                          <a14:useLocalDpi xmlns:a14="http://schemas.microsoft.com/office/drawing/2010/main" val="0"/>
                        </a:ext>
                      </a:extLst>
                    </a:blip>
                    <a:srcRect/>
                    <a:stretch>
                      <a:fillRect/>
                    </a:stretch>
                  </pic:blipFill>
                  <pic:spPr bwMode="auto">
                    <a:xfrm>
                      <a:off x="0" y="0"/>
                      <a:ext cx="3657600" cy="603504"/>
                    </a:xfrm>
                    <a:prstGeom prst="rect">
                      <a:avLst/>
                    </a:prstGeom>
                    <a:noFill/>
                  </pic:spPr>
                </pic:pic>
              </a:graphicData>
            </a:graphic>
          </wp:inline>
        </w:drawing>
      </w:r>
    </w:p>
    <w:p w14:paraId="36A25BEE" w14:textId="09ED2E01" w:rsidR="00C87A07" w:rsidRDefault="00C87A07" w:rsidP="00381345">
      <w:pPr>
        <w:pStyle w:val="Heading2"/>
        <w:widowControl/>
      </w:pPr>
      <w:bookmarkStart w:id="225" w:name="_Toc470527366"/>
      <w:r>
        <w:t>Vision Strateg</w:t>
      </w:r>
      <w:r w:rsidR="001346BE">
        <w:t>ies</w:t>
      </w:r>
      <w:bookmarkEnd w:id="225"/>
    </w:p>
    <w:p w14:paraId="0DAD93D4" w14:textId="77777777" w:rsidR="003C6689" w:rsidRPr="000A264F" w:rsidRDefault="003C6689" w:rsidP="00381345">
      <w:pPr>
        <w:widowControl/>
        <w:jc w:val="right"/>
      </w:pPr>
      <w:r w:rsidRPr="000A264F">
        <w:t xml:space="preserve">The chief limitations of humanity are in its visions, </w:t>
      </w:r>
      <w:r w:rsidRPr="000A264F">
        <w:br/>
        <w:t>not in its powers of achievement.</w:t>
      </w:r>
    </w:p>
    <w:p w14:paraId="570CE1BD" w14:textId="77777777" w:rsidR="003C6689" w:rsidRPr="00774AB8" w:rsidRDefault="003C6689" w:rsidP="00381345">
      <w:pPr>
        <w:widowControl/>
        <w:jc w:val="right"/>
      </w:pPr>
      <w:r w:rsidRPr="00774AB8">
        <w:t>A. E. Morgan</w:t>
      </w:r>
    </w:p>
    <w:p w14:paraId="243CF291" w14:textId="77777777" w:rsidR="0048684B" w:rsidRDefault="0048684B" w:rsidP="00381345">
      <w:pPr>
        <w:widowControl/>
      </w:pPr>
    </w:p>
    <w:p w14:paraId="51327586" w14:textId="77777777" w:rsidR="000A76BB" w:rsidRDefault="00FF19B8" w:rsidP="00381345">
      <w:pPr>
        <w:pStyle w:val="Heading3"/>
        <w:widowControl/>
      </w:pPr>
      <w:bookmarkStart w:id="226" w:name="_Toc395001111"/>
      <w:bookmarkStart w:id="227" w:name="_Toc438408501"/>
      <w:bookmarkStart w:id="228" w:name="_Toc444854726"/>
      <w:bookmarkStart w:id="229" w:name="_Toc470527367"/>
      <w:r>
        <w:t>Bu</w:t>
      </w:r>
      <w:r w:rsidRPr="00C87A07">
        <w:t>i</w:t>
      </w:r>
      <w:r>
        <w:t>ld</w:t>
      </w:r>
      <w:bookmarkStart w:id="230" w:name="_Toc265747150"/>
      <w:bookmarkEnd w:id="226"/>
      <w:bookmarkEnd w:id="227"/>
      <w:bookmarkEnd w:id="228"/>
      <w:bookmarkEnd w:id="229"/>
      <w:r w:rsidR="000A76BB">
        <w:t xml:space="preserve"> </w:t>
      </w:r>
    </w:p>
    <w:p w14:paraId="17D36F26" w14:textId="77777777" w:rsidR="000A76BB" w:rsidRDefault="000A76BB" w:rsidP="00381345">
      <w:pPr>
        <w:widowControl/>
      </w:pPr>
    </w:p>
    <w:p w14:paraId="255BB3A3" w14:textId="62F32A88" w:rsidR="00FF19B8" w:rsidRDefault="00FF19B8" w:rsidP="00381345">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381345">
      <w:pPr>
        <w:widowControl/>
      </w:pPr>
    </w:p>
    <w:p w14:paraId="128FC030" w14:textId="77777777" w:rsidR="00FF19B8" w:rsidRPr="006503BC" w:rsidRDefault="00FF19B8" w:rsidP="00381345">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381345">
      <w:pPr>
        <w:pStyle w:val="ListParagraph"/>
        <w:widowControl/>
        <w:numPr>
          <w:ilvl w:val="0"/>
          <w:numId w:val="19"/>
        </w:numPr>
        <w:ind w:left="1080"/>
      </w:pPr>
      <w:r w:rsidRPr="00F637EE">
        <w:t>How will it benefit the organization?</w:t>
      </w:r>
    </w:p>
    <w:p w14:paraId="5966909A" w14:textId="77777777" w:rsidR="00FF19B8" w:rsidRPr="006503BC" w:rsidRDefault="00FF19B8" w:rsidP="00381345">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7"/>
      </w:r>
    </w:p>
    <w:p w14:paraId="4EC63B76" w14:textId="77777777" w:rsidR="00FF19B8" w:rsidRDefault="00FF19B8" w:rsidP="00381345">
      <w:pPr>
        <w:widowControl/>
      </w:pPr>
    </w:p>
    <w:p w14:paraId="25E3FDB4" w14:textId="77777777" w:rsidR="00FF19B8" w:rsidRDefault="00837A15" w:rsidP="00381345">
      <w:pPr>
        <w:widowControl/>
      </w:pPr>
      <w:r>
        <w:t xml:space="preserve">The sustainable strategy approach uses </w:t>
      </w:r>
      <w:r w:rsidR="00FF19B8" w:rsidRPr="00AA4CC3">
        <w:t xml:space="preserve">six questions: </w:t>
      </w:r>
    </w:p>
    <w:p w14:paraId="3688A215" w14:textId="77777777" w:rsidR="00FF19B8" w:rsidRDefault="00FF19B8" w:rsidP="00381345">
      <w:pPr>
        <w:widowControl/>
      </w:pPr>
    </w:p>
    <w:p w14:paraId="32BEC23E" w14:textId="77777777" w:rsidR="00FF19B8" w:rsidRDefault="00FF19B8" w:rsidP="00381345">
      <w:pPr>
        <w:pStyle w:val="ListParagraph"/>
        <w:widowControl/>
        <w:numPr>
          <w:ilvl w:val="0"/>
          <w:numId w:val="20"/>
        </w:numPr>
      </w:pPr>
      <w:r>
        <w:t xml:space="preserve">Who are </w:t>
      </w:r>
      <w:r w:rsidRPr="00AA4CC3">
        <w:t>the people yo</w:t>
      </w:r>
      <w:r>
        <w:t>u will serve?</w:t>
      </w:r>
    </w:p>
    <w:p w14:paraId="5B2E8A5B" w14:textId="77777777" w:rsidR="00FF19B8" w:rsidRDefault="00FF19B8" w:rsidP="00381345">
      <w:pPr>
        <w:pStyle w:val="ListParagraph"/>
        <w:widowControl/>
        <w:numPr>
          <w:ilvl w:val="0"/>
          <w:numId w:val="20"/>
        </w:numPr>
      </w:pPr>
      <w:r>
        <w:t>What product you will deliver?</w:t>
      </w:r>
    </w:p>
    <w:p w14:paraId="237EA9FD" w14:textId="77777777" w:rsidR="00FF19B8" w:rsidRDefault="00FF19B8" w:rsidP="00381345">
      <w:pPr>
        <w:pStyle w:val="ListParagraph"/>
        <w:widowControl/>
        <w:numPr>
          <w:ilvl w:val="0"/>
          <w:numId w:val="20"/>
        </w:numPr>
      </w:pPr>
      <w:r>
        <w:t>Where is the place of delivery?</w:t>
      </w:r>
    </w:p>
    <w:p w14:paraId="4D4C1C16" w14:textId="77777777" w:rsidR="00FF19B8" w:rsidRDefault="00FF19B8" w:rsidP="00381345">
      <w:pPr>
        <w:pStyle w:val="ListParagraph"/>
        <w:widowControl/>
        <w:numPr>
          <w:ilvl w:val="0"/>
          <w:numId w:val="20"/>
        </w:numPr>
      </w:pPr>
      <w:r>
        <w:t xml:space="preserve">How will you price the service or product? </w:t>
      </w:r>
    </w:p>
    <w:p w14:paraId="7BDE5546" w14:textId="25B39FB7" w:rsidR="00FF19B8" w:rsidRDefault="00FF19B8" w:rsidP="00381345">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381345">
      <w:pPr>
        <w:pStyle w:val="ListParagraph"/>
        <w:widowControl/>
        <w:numPr>
          <w:ilvl w:val="0"/>
          <w:numId w:val="20"/>
        </w:numPr>
      </w:pPr>
      <w:r>
        <w:t>What is your plan for implementing the strategy?</w:t>
      </w:r>
    </w:p>
    <w:p w14:paraId="415F1515" w14:textId="77777777" w:rsidR="00FF19B8" w:rsidRDefault="00FF19B8" w:rsidP="00381345">
      <w:pPr>
        <w:widowControl/>
      </w:pPr>
    </w:p>
    <w:p w14:paraId="77B8A616" w14:textId="77777777" w:rsidR="00FF19B8" w:rsidRDefault="00837A15" w:rsidP="00381345">
      <w:pPr>
        <w:widowControl/>
      </w:pPr>
      <w:r>
        <w:t>The</w:t>
      </w:r>
      <w:r w:rsidR="00FF19B8">
        <w:t xml:space="preserve"> alliteration around the letter P evokes the marketing mix introduced in 1964 by Neil Borden.</w:t>
      </w:r>
      <w:r w:rsidR="00FF19B8">
        <w:rPr>
          <w:rStyle w:val="EndnoteReference"/>
        </w:rPr>
        <w:endnoteReference w:id="308"/>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9"/>
      </w:r>
      <w:r w:rsidR="00FF19B8">
        <w:t xml:space="preserve"> By elaborating on this methodology, you can better understand the benefits of integrating the strategy into your organization. </w:t>
      </w:r>
    </w:p>
    <w:p w14:paraId="01C88392" w14:textId="77777777" w:rsidR="00FF19B8" w:rsidRPr="009D1C66" w:rsidRDefault="00FF19B8" w:rsidP="009D1C66">
      <w:pPr>
        <w:widowControl/>
      </w:pPr>
      <w:bookmarkStart w:id="231" w:name="_Toc267045675"/>
      <w:bookmarkStart w:id="232" w:name="_Toc268031030"/>
      <w:bookmarkStart w:id="233" w:name="_Toc268190487"/>
    </w:p>
    <w:p w14:paraId="046C28F9" w14:textId="37D8E683" w:rsidR="00FF19B8" w:rsidRPr="009D1C66" w:rsidRDefault="00FF19B8" w:rsidP="009D1C66">
      <w:pPr>
        <w:pStyle w:val="Heading4"/>
        <w:widowControl/>
      </w:pPr>
      <w:bookmarkStart w:id="234" w:name="_Toc444854727"/>
      <w:bookmarkStart w:id="235" w:name="_Toc470527368"/>
      <w:r w:rsidRPr="009D1C66">
        <w:t xml:space="preserve">Six </w:t>
      </w:r>
      <w:bookmarkEnd w:id="234"/>
      <w:r w:rsidR="00C64492" w:rsidRPr="009D1C66">
        <w:t>Ps</w:t>
      </w:r>
      <w:bookmarkEnd w:id="235"/>
    </w:p>
    <w:p w14:paraId="446C7D06" w14:textId="77777777" w:rsidR="00FF19B8" w:rsidRDefault="00FF19B8" w:rsidP="00381345">
      <w:pPr>
        <w:widowControl/>
      </w:pPr>
    </w:p>
    <w:p w14:paraId="1105323B" w14:textId="77777777" w:rsidR="00FF19B8" w:rsidRDefault="00FF19B8" w:rsidP="00381345">
      <w:pPr>
        <w:pStyle w:val="Heading5"/>
        <w:widowControl/>
      </w:pPr>
      <w:bookmarkStart w:id="236" w:name="_Toc444854728"/>
      <w:r>
        <w:t>Peop</w:t>
      </w:r>
      <w:r w:rsidRPr="00A60689">
        <w:t>l</w:t>
      </w:r>
      <w:r>
        <w:t>e</w:t>
      </w:r>
      <w:bookmarkEnd w:id="230"/>
      <w:bookmarkEnd w:id="231"/>
      <w:bookmarkEnd w:id="232"/>
      <w:bookmarkEnd w:id="233"/>
      <w:bookmarkEnd w:id="236"/>
    </w:p>
    <w:p w14:paraId="0F64AA93" w14:textId="77777777" w:rsidR="00FF19B8" w:rsidRDefault="00FF19B8" w:rsidP="00381345">
      <w:pPr>
        <w:widowControl/>
      </w:pPr>
    </w:p>
    <w:p w14:paraId="23F0722A" w14:textId="77777777" w:rsidR="00FF19B8" w:rsidRDefault="00FF19B8" w:rsidP="00381345">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0"/>
      </w:r>
      <w:r>
        <w:t xml:space="preserve"> </w:t>
      </w:r>
    </w:p>
    <w:p w14:paraId="5A5887E7" w14:textId="77777777" w:rsidR="00FF19B8" w:rsidRDefault="00FF19B8" w:rsidP="00381345">
      <w:pPr>
        <w:widowControl/>
      </w:pPr>
    </w:p>
    <w:p w14:paraId="1162902C" w14:textId="7702F011" w:rsidR="00FF19B8" w:rsidRDefault="00FF19B8" w:rsidP="00381345">
      <w:pPr>
        <w:widowControl/>
      </w:pPr>
      <w:r>
        <w:lastRenderedPageBreak/>
        <w:t>The goal is to specify your primary customer for each strategy, which Peter Drucker describes as “the person whose life is changed through your work.”</w:t>
      </w:r>
      <w:r>
        <w:rPr>
          <w:rStyle w:val="EndnoteReference"/>
        </w:rPr>
        <w:endnoteReference w:id="311"/>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81345">
            <w:pPr>
              <w:widowControl/>
              <w:jc w:val="center"/>
            </w:pPr>
            <w:r>
              <w:t>People</w:t>
            </w:r>
          </w:p>
        </w:tc>
        <w:tc>
          <w:tcPr>
            <w:tcW w:w="3496" w:type="dxa"/>
          </w:tcPr>
          <w:p w14:paraId="4F836DAF" w14:textId="46C0AC0B" w:rsidR="007533CD" w:rsidRDefault="00004F55" w:rsidP="00381345">
            <w:pPr>
              <w:widowControl/>
            </w:pPr>
            <w:r>
              <w:t>Young women at risk for pregnancy living in the urban core</w:t>
            </w:r>
          </w:p>
        </w:tc>
      </w:tr>
    </w:tbl>
    <w:p w14:paraId="0EF242DD" w14:textId="77777777" w:rsidR="00FF19B8" w:rsidRDefault="00FF19B8" w:rsidP="00381345">
      <w:pPr>
        <w:widowControl/>
      </w:pPr>
    </w:p>
    <w:p w14:paraId="7EFBC8D6" w14:textId="5BBDB300" w:rsidR="00FF19B8" w:rsidRDefault="003C7CBE" w:rsidP="00381345">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2"/>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381345">
      <w:pPr>
        <w:widowControl/>
      </w:pPr>
    </w:p>
    <w:p w14:paraId="79C53ECD" w14:textId="5A7BC9B8" w:rsidR="00FF19B8" w:rsidRDefault="00FF19B8" w:rsidP="00381345">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0" w:history="1">
        <w:r w:rsidR="00B36D78" w:rsidRPr="00153B31">
          <w:rPr>
            <w:rStyle w:val="Hyperlink"/>
          </w:rPr>
          <w:t>www.census.gov</w:t>
        </w:r>
      </w:hyperlink>
      <w:r w:rsidR="00B36D78">
        <w:t xml:space="preserve"> and the Small Business Association at </w:t>
      </w:r>
      <w:hyperlink r:id="rId21"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381345">
      <w:pPr>
        <w:widowControl/>
      </w:pPr>
    </w:p>
    <w:p w14:paraId="744FA0C4" w14:textId="77777777" w:rsidR="00FF19B8" w:rsidRPr="00A0797E" w:rsidRDefault="00FF19B8" w:rsidP="00A3651E">
      <w:pPr>
        <w:pStyle w:val="ListParagraph"/>
        <w:widowControl/>
        <w:numPr>
          <w:ilvl w:val="0"/>
          <w:numId w:val="93"/>
        </w:numPr>
        <w:rPr>
          <w:iCs/>
        </w:rPr>
      </w:pPr>
      <w:r w:rsidRPr="005F1BBF">
        <w:t>What the organization’s market is, whether that market is stable, shrinking, or growing, and who else is in the market</w:t>
      </w:r>
    </w:p>
    <w:p w14:paraId="2DD77A89" w14:textId="77777777" w:rsidR="00FF19B8" w:rsidRPr="00A0797E" w:rsidRDefault="00FF19B8" w:rsidP="00A3651E">
      <w:pPr>
        <w:pStyle w:val="ListParagraph"/>
        <w:widowControl/>
        <w:numPr>
          <w:ilvl w:val="0"/>
          <w:numId w:val="93"/>
        </w:numPr>
        <w:rPr>
          <w:iCs/>
        </w:rPr>
      </w:pPr>
      <w:r w:rsidRPr="005F1BBF">
        <w:t>Where the organization stands relative to other players in the market</w:t>
      </w:r>
    </w:p>
    <w:p w14:paraId="3E84B302" w14:textId="77777777" w:rsidR="00FF19B8" w:rsidRPr="00A0797E" w:rsidRDefault="00FF19B8" w:rsidP="00A3651E">
      <w:pPr>
        <w:pStyle w:val="ListParagraph"/>
        <w:widowControl/>
        <w:numPr>
          <w:ilvl w:val="0"/>
          <w:numId w:val="93"/>
        </w:numPr>
        <w:rPr>
          <w:iCs/>
        </w:rPr>
      </w:pPr>
      <w:r w:rsidRPr="005F1BBF">
        <w:t>How the organization got to its current status relative to others</w:t>
      </w:r>
    </w:p>
    <w:p w14:paraId="03D43A62" w14:textId="77777777" w:rsidR="00FF19B8" w:rsidRPr="000D2B34" w:rsidRDefault="00FF19B8" w:rsidP="00A3651E">
      <w:pPr>
        <w:pStyle w:val="ListParagraph"/>
        <w:widowControl/>
        <w:numPr>
          <w:ilvl w:val="0"/>
          <w:numId w:val="93"/>
        </w:numPr>
      </w:pPr>
      <w:r w:rsidRPr="005F1BBF">
        <w:t>Where the organization wants to go next within the market</w:t>
      </w:r>
      <w:r w:rsidRPr="005F1BBF">
        <w:rPr>
          <w:rStyle w:val="EndnoteReference"/>
        </w:rPr>
        <w:endnoteReference w:id="313"/>
      </w:r>
    </w:p>
    <w:p w14:paraId="7FD06F3B" w14:textId="77777777" w:rsidR="00FF19B8" w:rsidRDefault="00FF19B8" w:rsidP="00381345">
      <w:pPr>
        <w:widowControl/>
      </w:pPr>
    </w:p>
    <w:p w14:paraId="7A481C06" w14:textId="37A7C5BE" w:rsidR="00FF19B8" w:rsidRDefault="00FF19B8" w:rsidP="00381345">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381345">
      <w:pPr>
        <w:widowControl/>
      </w:pPr>
    </w:p>
    <w:p w14:paraId="1EF2B541" w14:textId="226E0AA7" w:rsidR="00FF19B8" w:rsidRDefault="00FF19B8" w:rsidP="00381345">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381345">
      <w:pPr>
        <w:widowControl/>
      </w:pPr>
    </w:p>
    <w:p w14:paraId="0E23A311" w14:textId="77777777" w:rsidR="00381345" w:rsidRDefault="00381345" w:rsidP="00381345">
      <w:pPr>
        <w:widowControl/>
        <w:rPr>
          <w:b/>
        </w:rPr>
      </w:pPr>
      <w:bookmarkStart w:id="237" w:name="_Toc265747151"/>
      <w:bookmarkStart w:id="238" w:name="_Toc267045676"/>
      <w:bookmarkStart w:id="239" w:name="_Toc268031031"/>
      <w:bookmarkStart w:id="240" w:name="_Toc268190488"/>
      <w:bookmarkStart w:id="241" w:name="_Toc444854729"/>
      <w:r>
        <w:br w:type="page"/>
      </w:r>
    </w:p>
    <w:p w14:paraId="4E090FB5" w14:textId="6E4CAA06" w:rsidR="00FF19B8" w:rsidRDefault="00FF19B8" w:rsidP="00381345">
      <w:pPr>
        <w:pStyle w:val="Heading5"/>
        <w:widowControl/>
      </w:pPr>
      <w:r>
        <w:lastRenderedPageBreak/>
        <w:t>Product</w:t>
      </w:r>
      <w:bookmarkEnd w:id="237"/>
      <w:bookmarkEnd w:id="238"/>
      <w:bookmarkEnd w:id="239"/>
      <w:bookmarkEnd w:id="240"/>
      <w:bookmarkEnd w:id="241"/>
    </w:p>
    <w:p w14:paraId="4CAC7B5A" w14:textId="77777777" w:rsidR="00FF19B8" w:rsidRDefault="00FF19B8" w:rsidP="00381345">
      <w:pPr>
        <w:widowControl/>
      </w:pPr>
    </w:p>
    <w:p w14:paraId="10051B6B" w14:textId="59947BC8" w:rsidR="00FF19B8" w:rsidRDefault="00FF19B8" w:rsidP="00381345">
      <w:pPr>
        <w:widowControl/>
      </w:pPr>
      <w:r>
        <w:t xml:space="preserve">The second P </w:t>
      </w:r>
      <w:r w:rsidR="00E86F9D">
        <w:t xml:space="preserve">to uncover </w:t>
      </w:r>
      <w:r>
        <w:t xml:space="preserve">is product. Product begins with what </w:t>
      </w:r>
      <w:r w:rsidR="00EC109E">
        <w:t>change</w:t>
      </w:r>
      <w:r>
        <w:t xml:space="preserve"> the strategy will make to the primary customers. For juvenile girls at risk of pregnancy, the life-changing difference might simply be getting though their pre-teen and teenage years without becoming pregnant. </w:t>
      </w:r>
    </w:p>
    <w:p w14:paraId="2EF984AE" w14:textId="77777777" w:rsidR="00FF19B8" w:rsidRDefault="00FF19B8" w:rsidP="00381345">
      <w:pPr>
        <w:widowControl/>
      </w:pPr>
    </w:p>
    <w:p w14:paraId="3563D284" w14:textId="77777777" w:rsidR="00FF19B8" w:rsidRDefault="00FF19B8" w:rsidP="00381345">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81345">
            <w:pPr>
              <w:widowControl/>
              <w:jc w:val="center"/>
            </w:pPr>
            <w:r>
              <w:t>People</w:t>
            </w:r>
          </w:p>
        </w:tc>
        <w:tc>
          <w:tcPr>
            <w:tcW w:w="4121" w:type="dxa"/>
          </w:tcPr>
          <w:p w14:paraId="02D50185" w14:textId="6B1D0F47" w:rsidR="00004F55" w:rsidRDefault="00004F55" w:rsidP="00381345">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81345">
            <w:pPr>
              <w:widowControl/>
              <w:jc w:val="center"/>
            </w:pPr>
            <w:r>
              <w:t>Product</w:t>
            </w:r>
          </w:p>
        </w:tc>
        <w:tc>
          <w:tcPr>
            <w:tcW w:w="4121" w:type="dxa"/>
          </w:tcPr>
          <w:p w14:paraId="0B760B8F" w14:textId="77777777" w:rsidR="00A23A98" w:rsidRDefault="00A23A98" w:rsidP="00381345">
            <w:pPr>
              <w:widowControl/>
            </w:pPr>
            <w:r>
              <w:t>Peer-to-peer mentoring</w:t>
            </w:r>
          </w:p>
        </w:tc>
      </w:tr>
    </w:tbl>
    <w:p w14:paraId="604E1D41" w14:textId="77777777" w:rsidR="00004F55" w:rsidRDefault="00004F55" w:rsidP="00381345">
      <w:pPr>
        <w:widowControl/>
      </w:pPr>
    </w:p>
    <w:p w14:paraId="2FC52A0B" w14:textId="77777777" w:rsidR="00FF19B8" w:rsidRDefault="00FF19B8" w:rsidP="00381345">
      <w:pPr>
        <w:pStyle w:val="Heading5"/>
        <w:widowControl/>
      </w:pPr>
      <w:bookmarkStart w:id="242" w:name="_Toc265747152"/>
      <w:bookmarkStart w:id="243" w:name="_Toc267045677"/>
      <w:bookmarkStart w:id="244" w:name="_Toc268031032"/>
      <w:bookmarkStart w:id="245" w:name="_Toc268190489"/>
      <w:bookmarkStart w:id="246" w:name="_Toc444854730"/>
      <w:r w:rsidRPr="0000530A">
        <w:t>Place</w:t>
      </w:r>
      <w:bookmarkEnd w:id="242"/>
      <w:bookmarkEnd w:id="243"/>
      <w:bookmarkEnd w:id="244"/>
      <w:bookmarkEnd w:id="245"/>
      <w:bookmarkEnd w:id="246"/>
    </w:p>
    <w:p w14:paraId="39EAC342" w14:textId="77777777" w:rsidR="00FF19B8" w:rsidRDefault="00FF19B8" w:rsidP="00381345">
      <w:pPr>
        <w:widowControl/>
      </w:pPr>
    </w:p>
    <w:p w14:paraId="7E519DF4" w14:textId="77777777" w:rsidR="00FF19B8" w:rsidRDefault="00FF19B8" w:rsidP="00381345">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81345">
            <w:pPr>
              <w:widowControl/>
              <w:jc w:val="center"/>
            </w:pPr>
            <w:r>
              <w:t>People</w:t>
            </w:r>
          </w:p>
        </w:tc>
        <w:tc>
          <w:tcPr>
            <w:tcW w:w="3496" w:type="dxa"/>
          </w:tcPr>
          <w:p w14:paraId="10A9A46C" w14:textId="77777777" w:rsidR="00A23A98" w:rsidRDefault="00A23A98" w:rsidP="00381345">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81345">
            <w:pPr>
              <w:widowControl/>
              <w:jc w:val="center"/>
            </w:pPr>
            <w:r>
              <w:t>Product</w:t>
            </w:r>
          </w:p>
        </w:tc>
        <w:tc>
          <w:tcPr>
            <w:tcW w:w="3496" w:type="dxa"/>
          </w:tcPr>
          <w:p w14:paraId="4F2CF380" w14:textId="77777777" w:rsidR="00A23A98" w:rsidRDefault="00A23A98" w:rsidP="00381345">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81345">
            <w:pPr>
              <w:widowControl/>
              <w:jc w:val="center"/>
            </w:pPr>
            <w:r>
              <w:t>Place</w:t>
            </w:r>
          </w:p>
        </w:tc>
        <w:tc>
          <w:tcPr>
            <w:tcW w:w="3496" w:type="dxa"/>
          </w:tcPr>
          <w:p w14:paraId="5C10F29E" w14:textId="77777777" w:rsidR="00A23A98" w:rsidRDefault="00A23A98" w:rsidP="00381345">
            <w:pPr>
              <w:widowControl/>
            </w:pPr>
            <w:r>
              <w:t>At our learning center after school</w:t>
            </w:r>
          </w:p>
        </w:tc>
      </w:tr>
    </w:tbl>
    <w:p w14:paraId="3D8DE0A2" w14:textId="77777777" w:rsidR="00FF19B8" w:rsidRDefault="00FF19B8" w:rsidP="00381345">
      <w:pPr>
        <w:pStyle w:val="Heading4"/>
        <w:widowControl/>
      </w:pPr>
      <w:bookmarkStart w:id="247" w:name="_Toc265747153"/>
      <w:bookmarkStart w:id="248" w:name="_Toc267045678"/>
      <w:bookmarkStart w:id="249" w:name="_Toc268031033"/>
      <w:bookmarkStart w:id="250" w:name="_Toc268190490"/>
    </w:p>
    <w:p w14:paraId="2E176D3D" w14:textId="7C4022ED" w:rsidR="00FF19B8" w:rsidRPr="00003F91" w:rsidRDefault="00FF19B8" w:rsidP="00003F91">
      <w:pPr>
        <w:pStyle w:val="Heading5"/>
        <w:widowControl/>
      </w:pPr>
      <w:bookmarkStart w:id="251" w:name="_Toc444854731"/>
      <w:r w:rsidRPr="00003F91">
        <w:t>Price</w:t>
      </w:r>
      <w:bookmarkEnd w:id="247"/>
      <w:bookmarkEnd w:id="248"/>
      <w:bookmarkEnd w:id="249"/>
      <w:bookmarkEnd w:id="250"/>
      <w:bookmarkEnd w:id="251"/>
    </w:p>
    <w:p w14:paraId="75563529" w14:textId="77777777" w:rsidR="006B5F71" w:rsidRPr="00003F91" w:rsidRDefault="006B5F71" w:rsidP="00003F91"/>
    <w:p w14:paraId="4388D648" w14:textId="10E37C49" w:rsidR="00567940" w:rsidRPr="00003F91" w:rsidRDefault="00567940" w:rsidP="00003F91">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implement the strategy</w:t>
      </w:r>
      <w:r w:rsidR="00ED3C44" w:rsidRPr="00003F91">
        <w:t>.</w:t>
      </w:r>
      <w:r w:rsidRPr="00003F91">
        <w:t xml:space="preserve"> </w:t>
      </w:r>
    </w:p>
    <w:p w14:paraId="3E9539C7" w14:textId="77777777" w:rsidR="006B5F71" w:rsidRPr="00003F91" w:rsidRDefault="006B5F71" w:rsidP="00003F91"/>
    <w:p w14:paraId="0C76469D" w14:textId="1BCB88B1" w:rsidR="001422F0" w:rsidRPr="00003F91" w:rsidRDefault="001422F0" w:rsidP="00003F91">
      <w:pPr>
        <w:pStyle w:val="Heading6"/>
      </w:pPr>
      <w:r w:rsidRPr="00003F91">
        <w:t>Client</w:t>
      </w:r>
    </w:p>
    <w:p w14:paraId="307FBE04" w14:textId="77777777" w:rsidR="001422F0" w:rsidRPr="00003F91" w:rsidRDefault="001422F0" w:rsidP="00003F91"/>
    <w:p w14:paraId="53C699C5" w14:textId="357D6C00" w:rsidR="00FF19B8" w:rsidRDefault="001422F0" w:rsidP="00003F91">
      <w:pPr>
        <w:widowControl/>
      </w:pPr>
      <w:r w:rsidRPr="00003F91">
        <w:t>N</w:t>
      </w:r>
      <w:r w:rsidR="00FF19B8" w:rsidRPr="00003F91">
        <w:t>ot all strategies need to address th</w:t>
      </w:r>
      <w:r w:rsidR="00D72528" w:rsidRPr="00003F91">
        <w:t>is</w:t>
      </w:r>
      <w:r w:rsidR="00FF19B8" w:rsidRPr="00003F91">
        <w:t xml:space="preserve"> question. </w:t>
      </w:r>
      <w:r w:rsidR="00A23A98" w:rsidRPr="00003F91">
        <w:t>Unless your agency is very large, y</w:t>
      </w:r>
      <w:r w:rsidR="00FF19B8" w:rsidRPr="00003F91">
        <w:t xml:space="preserve">ou will likely not </w:t>
      </w:r>
      <w:r w:rsidR="00A23A98" w:rsidRPr="00003F91">
        <w:t xml:space="preserve">charge your staff a per copy fee for </w:t>
      </w:r>
      <w:r w:rsidR="00A23A98">
        <w:t>using the office copier</w:t>
      </w:r>
      <w:r w:rsidR="00D72528">
        <w:t>.</w:t>
      </w:r>
      <w:r w:rsidR="00A23A98">
        <w:t xml:space="preserve"> </w:t>
      </w:r>
      <w:r w:rsidR="00FF19B8">
        <w:t xml:space="preserve">Pricing questions </w:t>
      </w:r>
      <w:r w:rsidR="005929C0">
        <w:t xml:space="preserve">therefore </w:t>
      </w:r>
      <w:r w:rsidR="00FF19B8">
        <w:t>usually arise in conjunction with lines of business with direct relations to the client or intermediary.</w:t>
      </w:r>
      <w:r>
        <w:t xml:space="preserve"> </w:t>
      </w:r>
    </w:p>
    <w:p w14:paraId="6441A291" w14:textId="77777777" w:rsidR="003C7CBE" w:rsidRDefault="003C7CBE" w:rsidP="00381345">
      <w:pPr>
        <w:widowControl/>
      </w:pPr>
    </w:p>
    <w:p w14:paraId="536969D4" w14:textId="17B1566D" w:rsidR="00FF19B8" w:rsidRDefault="003C7CBE" w:rsidP="00381345">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381345">
      <w:pPr>
        <w:widowControl/>
      </w:pPr>
    </w:p>
    <w:p w14:paraId="4175B65A" w14:textId="77777777" w:rsidR="00FF19B8" w:rsidRDefault="00FF19B8" w:rsidP="00381345">
      <w:pPr>
        <w:widowControl/>
        <w:ind w:left="720"/>
      </w:pPr>
      <w:r>
        <w:lastRenderedPageBreak/>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4"/>
      </w:r>
    </w:p>
    <w:p w14:paraId="5BE16B8B" w14:textId="77777777" w:rsidR="00FF19B8" w:rsidRDefault="00FF19B8" w:rsidP="00381345">
      <w:pPr>
        <w:widowControl/>
      </w:pPr>
    </w:p>
    <w:p w14:paraId="71E78CF5" w14:textId="21918E13" w:rsidR="00FF19B8" w:rsidRDefault="00FF19B8" w:rsidP="00381345">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381345">
      <w:pPr>
        <w:widowControl/>
      </w:pPr>
    </w:p>
    <w:p w14:paraId="31C4F205" w14:textId="77777777" w:rsidR="00FF19B8" w:rsidRDefault="00FF19B8" w:rsidP="0038134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381345">
      <w:pPr>
        <w:widowControl/>
      </w:pPr>
    </w:p>
    <w:p w14:paraId="7B1E80F3" w14:textId="77777777" w:rsidR="00FF19B8" w:rsidRDefault="00FF19B8" w:rsidP="00381345">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381345">
      <w:pPr>
        <w:widowControl/>
      </w:pPr>
    </w:p>
    <w:p w14:paraId="28B74949" w14:textId="6918BFF6" w:rsidR="003C7CBE" w:rsidRDefault="00FF19B8" w:rsidP="00381345">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81345">
      <w:pPr>
        <w:widowControl/>
      </w:pPr>
    </w:p>
    <w:p w14:paraId="3A6B8F63" w14:textId="77777777" w:rsidR="003C7CBE" w:rsidRPr="004C50B6" w:rsidRDefault="003C7CBE" w:rsidP="00381345">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381345">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381345">
      <w:pPr>
        <w:pStyle w:val="ListParagraph"/>
        <w:widowControl/>
        <w:numPr>
          <w:ilvl w:val="0"/>
          <w:numId w:val="42"/>
        </w:numPr>
        <w:ind w:left="1080"/>
      </w:pPr>
      <w:r>
        <w:lastRenderedPageBreak/>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5"/>
      </w:r>
      <w:r>
        <w:t xml:space="preserve"> </w:t>
      </w:r>
    </w:p>
    <w:p w14:paraId="363422D6" w14:textId="77777777" w:rsidR="004C50B6" w:rsidRDefault="004C50B6" w:rsidP="00381345">
      <w:pPr>
        <w:widowControl/>
      </w:pPr>
    </w:p>
    <w:p w14:paraId="6FA834C5" w14:textId="77777777" w:rsidR="00A262E5" w:rsidRDefault="00FF19B8" w:rsidP="00381345">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381345">
      <w:pPr>
        <w:widowControl/>
      </w:pPr>
    </w:p>
    <w:p w14:paraId="6BAAA086" w14:textId="77777777" w:rsidR="00FF19B8" w:rsidRDefault="00A262E5" w:rsidP="00381345">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381345">
      <w:pPr>
        <w:pStyle w:val="ListParagraph"/>
        <w:widowControl/>
      </w:pPr>
    </w:p>
    <w:p w14:paraId="3BEFE5B7" w14:textId="77777777" w:rsidR="00A262E5" w:rsidRPr="00A0797E" w:rsidRDefault="00A262E5" w:rsidP="00A3651E">
      <w:pPr>
        <w:pStyle w:val="ListParagraph"/>
        <w:widowControl/>
        <w:numPr>
          <w:ilvl w:val="0"/>
          <w:numId w:val="94"/>
        </w:numPr>
        <w:rPr>
          <w:b/>
          <w:bCs/>
        </w:rPr>
      </w:pPr>
      <w:r>
        <w:t>Cost plus</w:t>
      </w:r>
      <w:r w:rsidR="007F24B7">
        <w:t xml:space="preserve"> </w:t>
      </w:r>
    </w:p>
    <w:p w14:paraId="7D4C6C27" w14:textId="77777777" w:rsidR="007F24B7" w:rsidRPr="00A0797E" w:rsidRDefault="007F24B7" w:rsidP="00A3651E">
      <w:pPr>
        <w:pStyle w:val="ListParagraph"/>
        <w:widowControl/>
        <w:numPr>
          <w:ilvl w:val="0"/>
          <w:numId w:val="94"/>
        </w:numPr>
        <w:rPr>
          <w:b/>
          <w:bCs/>
        </w:rPr>
      </w:pPr>
      <w:r>
        <w:t>Break even</w:t>
      </w:r>
    </w:p>
    <w:p w14:paraId="77DE09BA" w14:textId="77777777" w:rsidR="007F24B7" w:rsidRPr="00A0797E" w:rsidRDefault="007F24B7" w:rsidP="00A3651E">
      <w:pPr>
        <w:pStyle w:val="ListParagraph"/>
        <w:widowControl/>
        <w:numPr>
          <w:ilvl w:val="0"/>
          <w:numId w:val="94"/>
        </w:numPr>
        <w:rPr>
          <w:b/>
          <w:bCs/>
        </w:rPr>
      </w:pPr>
      <w:r>
        <w:t>Economic value to the customer</w:t>
      </w:r>
    </w:p>
    <w:p w14:paraId="1C2824A0" w14:textId="77777777" w:rsidR="007F24B7" w:rsidRPr="00A0797E" w:rsidRDefault="007F24B7" w:rsidP="00A3651E">
      <w:pPr>
        <w:pStyle w:val="ListParagraph"/>
        <w:widowControl/>
        <w:numPr>
          <w:ilvl w:val="0"/>
          <w:numId w:val="94"/>
        </w:numPr>
        <w:rPr>
          <w:b/>
          <w:bCs/>
        </w:rPr>
      </w:pPr>
      <w:r>
        <w:t xml:space="preserve">Competition based </w:t>
      </w:r>
      <w:r w:rsidR="003A5EB6">
        <w:rPr>
          <w:rStyle w:val="EndnoteReference"/>
          <w:b/>
          <w:bCs/>
        </w:rPr>
        <w:endnoteReference w:id="316"/>
      </w:r>
    </w:p>
    <w:p w14:paraId="4B11D1EF" w14:textId="77777777" w:rsidR="00A262E5" w:rsidRDefault="00A262E5" w:rsidP="00381345">
      <w:pPr>
        <w:widowControl/>
      </w:pPr>
    </w:p>
    <w:p w14:paraId="05AFA66E" w14:textId="64ACDB5E" w:rsidR="007F24B7" w:rsidRDefault="00012A85" w:rsidP="00381345">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381345">
      <w:pPr>
        <w:widowControl/>
      </w:pPr>
    </w:p>
    <w:p w14:paraId="45B09FD0" w14:textId="77777777" w:rsidR="00FF19B8" w:rsidRDefault="00FF19B8" w:rsidP="00381345">
      <w:pPr>
        <w:widowControl/>
      </w:pPr>
      <w:r>
        <w:t>If you are worried about whether this sort of price maximizing will hurt your organization, consider the results from Panera Bread’s nonprofit eateries:</w:t>
      </w:r>
    </w:p>
    <w:p w14:paraId="23EFB9DE" w14:textId="77777777" w:rsidR="00FF19B8" w:rsidRDefault="00FF19B8" w:rsidP="00381345">
      <w:pPr>
        <w:widowControl/>
      </w:pPr>
    </w:p>
    <w:p w14:paraId="3EBA422E" w14:textId="77777777" w:rsidR="00FF19B8" w:rsidRDefault="00FF19B8" w:rsidP="009D6AA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7"/>
      </w:r>
    </w:p>
    <w:p w14:paraId="0A89B1F6" w14:textId="77777777" w:rsidR="00FF19B8" w:rsidRDefault="00FF19B8" w:rsidP="00381345">
      <w:pPr>
        <w:widowControl/>
      </w:pPr>
    </w:p>
    <w:p w14:paraId="5F7CD646" w14:textId="77777777" w:rsidR="00FF19B8" w:rsidRDefault="00FF19B8" w:rsidP="00381345">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8"/>
      </w:r>
    </w:p>
    <w:p w14:paraId="53352634" w14:textId="77777777" w:rsidR="00FF19B8" w:rsidRDefault="00FF19B8" w:rsidP="00381345">
      <w:pPr>
        <w:widowControl/>
      </w:pPr>
    </w:p>
    <w:p w14:paraId="39076C83" w14:textId="566888BA" w:rsidR="00FF19B8" w:rsidRDefault="00FF19B8" w:rsidP="00381345">
      <w:pPr>
        <w:widowControl/>
      </w:pPr>
      <w:r>
        <w:t>Using price to build upon our example of peer-to-peer mentoring for juvenile girls, we now have the following description</w:t>
      </w:r>
      <w:r w:rsidRPr="0000530A">
        <w:t>:</w:t>
      </w:r>
    </w:p>
    <w:p w14:paraId="6CDAAC56" w14:textId="77777777" w:rsidR="00FF19B8" w:rsidRDefault="00FF19B8" w:rsidP="00381345">
      <w:pPr>
        <w:widowControl/>
      </w:pPr>
    </w:p>
    <w:tbl>
      <w:tblPr>
        <w:tblStyle w:val="TableGrid"/>
        <w:tblW w:w="5616" w:type="dxa"/>
        <w:jc w:val="center"/>
        <w:tblLayout w:type="fixed"/>
        <w:tblCellMar>
          <w:left w:w="43" w:type="dxa"/>
          <w:right w:w="43" w:type="dxa"/>
        </w:tblCellMar>
        <w:tblLook w:val="04A0" w:firstRow="1" w:lastRow="0" w:firstColumn="1" w:lastColumn="0" w:noHBand="0" w:noVBand="1"/>
      </w:tblPr>
      <w:tblGrid>
        <w:gridCol w:w="1650"/>
        <w:gridCol w:w="3966"/>
      </w:tblGrid>
      <w:tr w:rsidR="00901946" w14:paraId="4552227B" w14:textId="77777777" w:rsidTr="0014672D">
        <w:trPr>
          <w:jc w:val="center"/>
        </w:trPr>
        <w:tc>
          <w:tcPr>
            <w:tcW w:w="1454" w:type="dxa"/>
            <w:shd w:val="clear" w:color="auto" w:fill="D9D9D9" w:themeFill="background1" w:themeFillShade="D9"/>
            <w:vAlign w:val="center"/>
          </w:tcPr>
          <w:p w14:paraId="1C125BC7" w14:textId="77777777" w:rsidR="00901946" w:rsidRDefault="00901946" w:rsidP="00381345">
            <w:pPr>
              <w:widowControl/>
              <w:jc w:val="center"/>
            </w:pPr>
            <w:r>
              <w:t>People</w:t>
            </w:r>
          </w:p>
        </w:tc>
        <w:tc>
          <w:tcPr>
            <w:tcW w:w="3496" w:type="dxa"/>
          </w:tcPr>
          <w:p w14:paraId="07579094" w14:textId="77777777" w:rsidR="00901946" w:rsidRDefault="00901946" w:rsidP="00381345">
            <w:pPr>
              <w:widowControl/>
            </w:pPr>
            <w:r>
              <w:t>Young women at risk for pregnancy living in the urban core</w:t>
            </w:r>
          </w:p>
        </w:tc>
      </w:tr>
      <w:tr w:rsidR="00901946" w14:paraId="5BA0E9DD" w14:textId="77777777" w:rsidTr="0014672D">
        <w:trPr>
          <w:jc w:val="center"/>
        </w:trPr>
        <w:tc>
          <w:tcPr>
            <w:tcW w:w="1454" w:type="dxa"/>
            <w:shd w:val="clear" w:color="auto" w:fill="D9D9D9" w:themeFill="background1" w:themeFillShade="D9"/>
            <w:vAlign w:val="center"/>
          </w:tcPr>
          <w:p w14:paraId="7B01A2AB" w14:textId="77777777" w:rsidR="00901946" w:rsidRDefault="00901946" w:rsidP="00381345">
            <w:pPr>
              <w:widowControl/>
              <w:jc w:val="center"/>
            </w:pPr>
            <w:r>
              <w:t>Product</w:t>
            </w:r>
          </w:p>
        </w:tc>
        <w:tc>
          <w:tcPr>
            <w:tcW w:w="3496" w:type="dxa"/>
          </w:tcPr>
          <w:p w14:paraId="08CA8019" w14:textId="77777777" w:rsidR="00901946" w:rsidRDefault="00901946" w:rsidP="00381345">
            <w:pPr>
              <w:widowControl/>
            </w:pPr>
            <w:r>
              <w:t>Peer-to-peer mentoring</w:t>
            </w:r>
          </w:p>
        </w:tc>
      </w:tr>
      <w:tr w:rsidR="00901946" w14:paraId="7F1A58DE" w14:textId="77777777" w:rsidTr="0014672D">
        <w:trPr>
          <w:jc w:val="center"/>
        </w:trPr>
        <w:tc>
          <w:tcPr>
            <w:tcW w:w="1454" w:type="dxa"/>
            <w:shd w:val="clear" w:color="auto" w:fill="D9D9D9" w:themeFill="background1" w:themeFillShade="D9"/>
            <w:vAlign w:val="center"/>
          </w:tcPr>
          <w:p w14:paraId="4738B89F" w14:textId="77777777" w:rsidR="00901946" w:rsidRDefault="00901946" w:rsidP="00381345">
            <w:pPr>
              <w:widowControl/>
              <w:jc w:val="center"/>
            </w:pPr>
            <w:r>
              <w:t>Place</w:t>
            </w:r>
          </w:p>
        </w:tc>
        <w:tc>
          <w:tcPr>
            <w:tcW w:w="3496" w:type="dxa"/>
          </w:tcPr>
          <w:p w14:paraId="660F96D5" w14:textId="77777777" w:rsidR="00901946" w:rsidRDefault="00901946" w:rsidP="00381345">
            <w:pPr>
              <w:widowControl/>
            </w:pPr>
            <w:r>
              <w:t>At our learning center after school</w:t>
            </w:r>
          </w:p>
        </w:tc>
      </w:tr>
      <w:tr w:rsidR="00901946" w14:paraId="1685B62B" w14:textId="77777777" w:rsidTr="0014672D">
        <w:trPr>
          <w:jc w:val="center"/>
        </w:trPr>
        <w:tc>
          <w:tcPr>
            <w:tcW w:w="1454" w:type="dxa"/>
            <w:shd w:val="clear" w:color="auto" w:fill="D9D9D9" w:themeFill="background1" w:themeFillShade="D9"/>
            <w:vAlign w:val="center"/>
          </w:tcPr>
          <w:p w14:paraId="30D047A4" w14:textId="26BCECE5" w:rsidR="00901946" w:rsidRDefault="00901946" w:rsidP="00ED3C44">
            <w:pPr>
              <w:widowControl/>
              <w:jc w:val="center"/>
            </w:pPr>
            <w:r>
              <w:t>Price</w:t>
            </w:r>
            <w:r w:rsidR="005929C0">
              <w:t xml:space="preserve"> </w:t>
            </w:r>
            <w:r w:rsidR="00ED3C44">
              <w:t>(</w:t>
            </w:r>
            <w:r w:rsidR="005929C0">
              <w:t>Client</w:t>
            </w:r>
            <w:r w:rsidR="00ED3C44">
              <w:t>)</w:t>
            </w:r>
          </w:p>
        </w:tc>
        <w:tc>
          <w:tcPr>
            <w:tcW w:w="3496" w:type="dxa"/>
          </w:tcPr>
          <w:p w14:paraId="41593652" w14:textId="77777777" w:rsidR="00901946" w:rsidRDefault="00901946" w:rsidP="00381345">
            <w:pPr>
              <w:widowControl/>
            </w:pPr>
            <w:r>
              <w:t>$2 per session</w:t>
            </w:r>
          </w:p>
        </w:tc>
      </w:tr>
    </w:tbl>
    <w:p w14:paraId="22AA42F3" w14:textId="4F8553FD" w:rsidR="00FF19B8" w:rsidRPr="009D1C66" w:rsidRDefault="0014672D" w:rsidP="009D1C66">
      <w:pPr>
        <w:pStyle w:val="Heading6"/>
      </w:pPr>
      <w:bookmarkStart w:id="252" w:name="_Toc265747156"/>
      <w:bookmarkStart w:id="253" w:name="_Toc267045681"/>
      <w:bookmarkStart w:id="254" w:name="_Toc268031036"/>
      <w:bookmarkStart w:id="255" w:name="_Toc268190493"/>
      <w:r>
        <w:lastRenderedPageBreak/>
        <w:t>Startup</w:t>
      </w:r>
    </w:p>
    <w:p w14:paraId="5696FF37" w14:textId="77777777" w:rsidR="005929C0" w:rsidRDefault="005929C0" w:rsidP="005929C0"/>
    <w:p w14:paraId="59E087E9" w14:textId="0154511D" w:rsidR="00003F91" w:rsidRPr="006503BC" w:rsidRDefault="00003F91" w:rsidP="009D1C66">
      <w:pPr>
        <w:widowControl/>
      </w:pPr>
      <w:r>
        <w:t xml:space="preserve">Here is where you take </w:t>
      </w:r>
      <w:r w:rsidRPr="00F637EE">
        <w:t xml:space="preserve">into account the </w:t>
      </w:r>
      <w:r w:rsidR="00244CD4">
        <w:t>startup</w:t>
      </w:r>
      <w:r w:rsidRPr="00F637EE">
        <w:t xml:space="preserve"> costs of the strategy under </w:t>
      </w:r>
      <w:r w:rsidR="004C3204">
        <w:t>c</w:t>
      </w:r>
      <w:r w:rsidR="004C3204" w:rsidRPr="00F637EE">
        <w:t>onsideration</w:t>
      </w:r>
      <w:r w:rsidRPr="00F637EE">
        <w:t xml:space="preserve">. </w:t>
      </w:r>
      <w:r w:rsidR="00244CD4">
        <w:t>Startup</w:t>
      </w:r>
      <w:r w:rsidRPr="00F637EE">
        <w:t xml:space="preserve"> costs are what it takes to get the strategy going and include capital </w:t>
      </w:r>
      <w:r>
        <w:t>expenses</w:t>
      </w:r>
      <w:r w:rsidRPr="00F637EE">
        <w:t xml:space="preserve"> like equipment purchases or facility rent and non-capital costs like licenses and consulting fees. </w:t>
      </w:r>
      <w:r w:rsidR="00244CD4">
        <w:t>The startup cost is a best guess at this point</w:t>
      </w:r>
      <w:r w:rsidR="004C3204">
        <w:t xml:space="preserve"> – you can use a low, medium, high or go deeper with a cash-flow budget</w:t>
      </w:r>
      <w:r w:rsidR="00244CD4">
        <w:t>:</w:t>
      </w:r>
    </w:p>
    <w:p w14:paraId="11CE2327" w14:textId="77777777" w:rsidR="007835CA" w:rsidRDefault="007835CA" w:rsidP="005929C0"/>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644EB8E0" w14:textId="77777777" w:rsidTr="0014672D">
        <w:trPr>
          <w:jc w:val="center"/>
        </w:trPr>
        <w:tc>
          <w:tcPr>
            <w:tcW w:w="1650" w:type="dxa"/>
            <w:shd w:val="clear" w:color="auto" w:fill="D9D9D9" w:themeFill="background1" w:themeFillShade="D9"/>
            <w:vAlign w:val="center"/>
          </w:tcPr>
          <w:p w14:paraId="1D318553" w14:textId="77777777" w:rsidR="00ED3C44" w:rsidRDefault="00ED3C44" w:rsidP="005430D9">
            <w:pPr>
              <w:widowControl/>
              <w:jc w:val="center"/>
            </w:pPr>
            <w:r>
              <w:t>People</w:t>
            </w:r>
          </w:p>
        </w:tc>
        <w:tc>
          <w:tcPr>
            <w:tcW w:w="3966" w:type="dxa"/>
          </w:tcPr>
          <w:p w14:paraId="0FD4730F" w14:textId="77777777" w:rsidR="00ED3C44" w:rsidRDefault="00ED3C44" w:rsidP="005430D9">
            <w:pPr>
              <w:widowControl/>
            </w:pPr>
            <w:r>
              <w:t>Young women at risk for pregnancy living in the urban core</w:t>
            </w:r>
          </w:p>
        </w:tc>
      </w:tr>
      <w:tr w:rsidR="00ED3C44" w14:paraId="7922A263" w14:textId="77777777" w:rsidTr="005430D9">
        <w:trPr>
          <w:jc w:val="center"/>
        </w:trPr>
        <w:tc>
          <w:tcPr>
            <w:tcW w:w="1454" w:type="dxa"/>
            <w:shd w:val="clear" w:color="auto" w:fill="D9D9D9" w:themeFill="background1" w:themeFillShade="D9"/>
            <w:vAlign w:val="center"/>
          </w:tcPr>
          <w:p w14:paraId="3B174C95" w14:textId="77777777" w:rsidR="00ED3C44" w:rsidRDefault="00ED3C44" w:rsidP="005430D9">
            <w:pPr>
              <w:widowControl/>
              <w:jc w:val="center"/>
            </w:pPr>
            <w:r>
              <w:t>Product</w:t>
            </w:r>
          </w:p>
        </w:tc>
        <w:tc>
          <w:tcPr>
            <w:tcW w:w="3496" w:type="dxa"/>
          </w:tcPr>
          <w:p w14:paraId="07E1B67E" w14:textId="77777777" w:rsidR="00ED3C44" w:rsidRDefault="00ED3C44" w:rsidP="005430D9">
            <w:pPr>
              <w:widowControl/>
            </w:pPr>
            <w:r>
              <w:t>Peer-to-peer mentoring</w:t>
            </w:r>
          </w:p>
        </w:tc>
      </w:tr>
      <w:tr w:rsidR="00ED3C44" w14:paraId="27951E1A" w14:textId="77777777" w:rsidTr="00EA464A">
        <w:trPr>
          <w:jc w:val="center"/>
        </w:trPr>
        <w:tc>
          <w:tcPr>
            <w:tcW w:w="1454" w:type="dxa"/>
            <w:tcBorders>
              <w:bottom w:val="single" w:sz="4" w:space="0" w:color="auto"/>
            </w:tcBorders>
            <w:shd w:val="clear" w:color="auto" w:fill="D9D9D9" w:themeFill="background1" w:themeFillShade="D9"/>
            <w:vAlign w:val="center"/>
          </w:tcPr>
          <w:p w14:paraId="40BCAD05" w14:textId="77777777" w:rsidR="00ED3C44" w:rsidRDefault="00ED3C44" w:rsidP="005430D9">
            <w:pPr>
              <w:widowControl/>
              <w:jc w:val="center"/>
            </w:pPr>
            <w:r>
              <w:t>Place</w:t>
            </w:r>
          </w:p>
        </w:tc>
        <w:tc>
          <w:tcPr>
            <w:tcW w:w="3496" w:type="dxa"/>
          </w:tcPr>
          <w:p w14:paraId="214678CD" w14:textId="77777777" w:rsidR="00ED3C44" w:rsidRDefault="00ED3C44" w:rsidP="005430D9">
            <w:pPr>
              <w:widowControl/>
            </w:pPr>
            <w:r>
              <w:t>At our learning center after school</w:t>
            </w:r>
          </w:p>
        </w:tc>
      </w:tr>
      <w:tr w:rsidR="0014672D" w14:paraId="76F28FB1" w14:textId="77777777" w:rsidTr="00EA464A">
        <w:trPr>
          <w:jc w:val="center"/>
        </w:trPr>
        <w:tc>
          <w:tcPr>
            <w:tcW w:w="1454" w:type="dxa"/>
            <w:tcBorders>
              <w:bottom w:val="nil"/>
            </w:tcBorders>
            <w:shd w:val="clear" w:color="auto" w:fill="D9D9D9" w:themeFill="background1" w:themeFillShade="D9"/>
            <w:vAlign w:val="center"/>
          </w:tcPr>
          <w:p w14:paraId="4E554978" w14:textId="77777777" w:rsidR="0014672D" w:rsidRDefault="0014672D" w:rsidP="00966C73">
            <w:pPr>
              <w:widowControl/>
              <w:jc w:val="center"/>
            </w:pPr>
            <w:r>
              <w:t>Price (Client)</w:t>
            </w:r>
          </w:p>
        </w:tc>
        <w:tc>
          <w:tcPr>
            <w:tcW w:w="3496" w:type="dxa"/>
          </w:tcPr>
          <w:p w14:paraId="38F054D0" w14:textId="77777777" w:rsidR="0014672D" w:rsidRDefault="0014672D" w:rsidP="00966C73">
            <w:pPr>
              <w:widowControl/>
            </w:pPr>
            <w:r>
              <w:t>$2 per session</w:t>
            </w:r>
          </w:p>
        </w:tc>
      </w:tr>
      <w:tr w:rsidR="00ED3C44" w14:paraId="2B7E7E1D" w14:textId="77777777" w:rsidTr="00EA464A">
        <w:trPr>
          <w:jc w:val="center"/>
        </w:trPr>
        <w:tc>
          <w:tcPr>
            <w:tcW w:w="1454" w:type="dxa"/>
            <w:tcBorders>
              <w:top w:val="nil"/>
            </w:tcBorders>
            <w:shd w:val="clear" w:color="auto" w:fill="D9D9D9" w:themeFill="background1" w:themeFillShade="D9"/>
            <w:vAlign w:val="center"/>
          </w:tcPr>
          <w:p w14:paraId="1EB085D1" w14:textId="3C391D79" w:rsidR="00ED3C44" w:rsidRDefault="00ED3C44" w:rsidP="0014672D">
            <w:pPr>
              <w:widowControl/>
              <w:jc w:val="center"/>
            </w:pPr>
            <w:r>
              <w:t xml:space="preserve">Price </w:t>
            </w:r>
            <w:r w:rsidR="0014672D">
              <w:t>(Startup)</w:t>
            </w:r>
          </w:p>
        </w:tc>
        <w:tc>
          <w:tcPr>
            <w:tcW w:w="3496" w:type="dxa"/>
          </w:tcPr>
          <w:p w14:paraId="750A6981" w14:textId="5D09ABEA" w:rsidR="00ED3C44" w:rsidRDefault="0014672D" w:rsidP="00244CD4">
            <w:pPr>
              <w:widowControl/>
            </w:pPr>
            <w:r>
              <w:t>Low</w:t>
            </w:r>
          </w:p>
        </w:tc>
      </w:tr>
    </w:tbl>
    <w:p w14:paraId="24EF5C09" w14:textId="77777777" w:rsidR="00ED3C44" w:rsidRDefault="00ED3C44" w:rsidP="005929C0"/>
    <w:p w14:paraId="78D72802" w14:textId="77777777" w:rsidR="00FF19B8" w:rsidRDefault="00FF19B8" w:rsidP="00381345">
      <w:pPr>
        <w:pStyle w:val="Heading5"/>
        <w:widowControl/>
      </w:pPr>
      <w:bookmarkStart w:id="256" w:name="_Toc444854732"/>
      <w:r>
        <w:t>Proposition</w:t>
      </w:r>
      <w:bookmarkEnd w:id="252"/>
      <w:bookmarkEnd w:id="253"/>
      <w:bookmarkEnd w:id="254"/>
      <w:bookmarkEnd w:id="255"/>
      <w:bookmarkEnd w:id="256"/>
    </w:p>
    <w:p w14:paraId="7126DCB8" w14:textId="77777777" w:rsidR="00FF19B8" w:rsidRPr="007C55A7" w:rsidRDefault="00FF19B8" w:rsidP="00381345">
      <w:pPr>
        <w:widowControl/>
      </w:pPr>
    </w:p>
    <w:p w14:paraId="7AEE72C1" w14:textId="77777777" w:rsidR="00FF19B8" w:rsidRPr="00C8215B" w:rsidRDefault="00FF19B8" w:rsidP="00381345">
      <w:pPr>
        <w:widowControl/>
        <w:rPr>
          <w:b/>
        </w:rPr>
      </w:pPr>
      <w:r>
        <w:t>The fifth P in the process is proposition. This is at the core of marketing and is “the value of what you get relative to what you give in exchange for it.”</w:t>
      </w:r>
      <w:r>
        <w:rPr>
          <w:rStyle w:val="EndnoteReference"/>
        </w:rPr>
        <w:endnoteReference w:id="319"/>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381345">
      <w:pPr>
        <w:widowControl/>
      </w:pPr>
    </w:p>
    <w:p w14:paraId="4FBD332C" w14:textId="77777777" w:rsidR="00FF19B8" w:rsidRDefault="00FF19B8" w:rsidP="0038134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381345">
      <w:pPr>
        <w:widowControl/>
      </w:pPr>
    </w:p>
    <w:p w14:paraId="2C309D13" w14:textId="0325D04F" w:rsidR="00FF19B8" w:rsidRDefault="00FF19B8" w:rsidP="00381345">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0"/>
      </w:r>
      <w:r>
        <w:t xml:space="preserve"> </w:t>
      </w:r>
    </w:p>
    <w:p w14:paraId="6006AE07" w14:textId="77777777" w:rsidR="00FF19B8" w:rsidRDefault="00FF19B8" w:rsidP="00381345">
      <w:pPr>
        <w:widowControl/>
      </w:pPr>
    </w:p>
    <w:p w14:paraId="7B4F315C" w14:textId="1FB16EFE" w:rsidR="00FF19B8" w:rsidRDefault="00FF19B8" w:rsidP="00381345">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381345">
      <w:pPr>
        <w:widowControl/>
      </w:pPr>
    </w:p>
    <w:p w14:paraId="4308015B" w14:textId="77777777" w:rsidR="00FF19B8" w:rsidRDefault="00FF19B8" w:rsidP="00381345">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4C3204">
        <w:trPr>
          <w:jc w:val="center"/>
        </w:trPr>
        <w:tc>
          <w:tcPr>
            <w:tcW w:w="1650" w:type="dxa"/>
            <w:shd w:val="clear" w:color="auto" w:fill="D9D9D9" w:themeFill="background1" w:themeFillShade="D9"/>
            <w:vAlign w:val="center"/>
          </w:tcPr>
          <w:p w14:paraId="2A0E4BCF" w14:textId="77777777" w:rsidR="00BE3790" w:rsidRDefault="00BE3790" w:rsidP="00381345">
            <w:pPr>
              <w:widowControl/>
              <w:jc w:val="center"/>
            </w:pPr>
            <w:r>
              <w:t>People</w:t>
            </w:r>
          </w:p>
        </w:tc>
        <w:tc>
          <w:tcPr>
            <w:tcW w:w="3966" w:type="dxa"/>
          </w:tcPr>
          <w:p w14:paraId="017F01F2" w14:textId="77777777" w:rsidR="00BE3790" w:rsidRDefault="00BE3790" w:rsidP="00381345">
            <w:pPr>
              <w:widowControl/>
            </w:pPr>
            <w:r>
              <w:t>Young women at risk for pregnancy living in the urban core</w:t>
            </w:r>
          </w:p>
        </w:tc>
      </w:tr>
      <w:tr w:rsidR="00BE3790" w14:paraId="008F84AD" w14:textId="77777777" w:rsidTr="004C3204">
        <w:trPr>
          <w:jc w:val="center"/>
        </w:trPr>
        <w:tc>
          <w:tcPr>
            <w:tcW w:w="1650" w:type="dxa"/>
            <w:shd w:val="clear" w:color="auto" w:fill="D9D9D9" w:themeFill="background1" w:themeFillShade="D9"/>
            <w:vAlign w:val="center"/>
          </w:tcPr>
          <w:p w14:paraId="6E2167BA" w14:textId="77777777" w:rsidR="00BE3790" w:rsidRDefault="00BE3790" w:rsidP="00381345">
            <w:pPr>
              <w:widowControl/>
              <w:jc w:val="center"/>
            </w:pPr>
            <w:r>
              <w:t>Product</w:t>
            </w:r>
          </w:p>
        </w:tc>
        <w:tc>
          <w:tcPr>
            <w:tcW w:w="3966" w:type="dxa"/>
          </w:tcPr>
          <w:p w14:paraId="12953143" w14:textId="77777777" w:rsidR="00BE3790" w:rsidRDefault="00BE3790" w:rsidP="00381345">
            <w:pPr>
              <w:widowControl/>
            </w:pPr>
            <w:r>
              <w:t>Peer-to-peer mentoring</w:t>
            </w:r>
          </w:p>
        </w:tc>
      </w:tr>
      <w:tr w:rsidR="00BE3790" w14:paraId="253F948F" w14:textId="77777777" w:rsidTr="00EA464A">
        <w:trPr>
          <w:jc w:val="center"/>
        </w:trPr>
        <w:tc>
          <w:tcPr>
            <w:tcW w:w="1454" w:type="dxa"/>
            <w:tcBorders>
              <w:bottom w:val="single" w:sz="4" w:space="0" w:color="auto"/>
            </w:tcBorders>
            <w:shd w:val="clear" w:color="auto" w:fill="D9D9D9" w:themeFill="background1" w:themeFillShade="D9"/>
            <w:vAlign w:val="center"/>
          </w:tcPr>
          <w:p w14:paraId="1CE19034" w14:textId="77777777" w:rsidR="00BE3790" w:rsidRDefault="00BE3790" w:rsidP="00381345">
            <w:pPr>
              <w:widowControl/>
              <w:jc w:val="center"/>
            </w:pPr>
            <w:r>
              <w:t>Place</w:t>
            </w:r>
          </w:p>
        </w:tc>
        <w:tc>
          <w:tcPr>
            <w:tcW w:w="3496" w:type="dxa"/>
          </w:tcPr>
          <w:p w14:paraId="1465ECF1" w14:textId="77777777" w:rsidR="00BE3790" w:rsidRDefault="00BE3790" w:rsidP="00381345">
            <w:pPr>
              <w:widowControl/>
            </w:pPr>
            <w:r>
              <w:t>At our learning center after school</w:t>
            </w:r>
          </w:p>
        </w:tc>
      </w:tr>
      <w:tr w:rsidR="004C3204" w14:paraId="7FB6C9E7" w14:textId="77777777" w:rsidTr="00EA464A">
        <w:trPr>
          <w:jc w:val="center"/>
        </w:trPr>
        <w:tc>
          <w:tcPr>
            <w:tcW w:w="1454" w:type="dxa"/>
            <w:tcBorders>
              <w:bottom w:val="nil"/>
            </w:tcBorders>
            <w:shd w:val="clear" w:color="auto" w:fill="D9D9D9" w:themeFill="background1" w:themeFillShade="D9"/>
            <w:vAlign w:val="center"/>
          </w:tcPr>
          <w:p w14:paraId="753C4853" w14:textId="77777777" w:rsidR="004C3204" w:rsidRDefault="004C3204" w:rsidP="000F26FE">
            <w:pPr>
              <w:widowControl/>
              <w:jc w:val="center"/>
            </w:pPr>
            <w:r>
              <w:t>Price (Client)</w:t>
            </w:r>
          </w:p>
        </w:tc>
        <w:tc>
          <w:tcPr>
            <w:tcW w:w="3496" w:type="dxa"/>
          </w:tcPr>
          <w:p w14:paraId="24AF9A14" w14:textId="77777777" w:rsidR="004C3204" w:rsidRDefault="004C3204" w:rsidP="000F26FE">
            <w:pPr>
              <w:widowControl/>
            </w:pPr>
            <w:r>
              <w:t>$2 per session</w:t>
            </w:r>
          </w:p>
        </w:tc>
      </w:tr>
      <w:tr w:rsidR="004C3204" w14:paraId="19EE07A1" w14:textId="77777777" w:rsidTr="00EA464A">
        <w:trPr>
          <w:jc w:val="center"/>
        </w:trPr>
        <w:tc>
          <w:tcPr>
            <w:tcW w:w="1454" w:type="dxa"/>
            <w:tcBorders>
              <w:top w:val="nil"/>
            </w:tcBorders>
            <w:shd w:val="clear" w:color="auto" w:fill="D9D9D9" w:themeFill="background1" w:themeFillShade="D9"/>
            <w:vAlign w:val="center"/>
          </w:tcPr>
          <w:p w14:paraId="226C9E8D" w14:textId="77777777" w:rsidR="004C3204" w:rsidRDefault="004C3204" w:rsidP="000F26FE">
            <w:pPr>
              <w:widowControl/>
              <w:jc w:val="center"/>
            </w:pPr>
            <w:r>
              <w:t>Price (Startup)</w:t>
            </w:r>
          </w:p>
        </w:tc>
        <w:tc>
          <w:tcPr>
            <w:tcW w:w="3496" w:type="dxa"/>
          </w:tcPr>
          <w:p w14:paraId="3C0B55F9" w14:textId="77777777" w:rsidR="004C3204" w:rsidRDefault="004C3204" w:rsidP="000F26FE">
            <w:pPr>
              <w:widowControl/>
            </w:pPr>
            <w:r>
              <w:t>Low</w:t>
            </w:r>
          </w:p>
        </w:tc>
      </w:tr>
      <w:tr w:rsidR="00BE3790" w14:paraId="1BE47D85" w14:textId="77777777" w:rsidTr="004C3204">
        <w:trPr>
          <w:jc w:val="center"/>
        </w:trPr>
        <w:tc>
          <w:tcPr>
            <w:tcW w:w="1650" w:type="dxa"/>
            <w:shd w:val="clear" w:color="auto" w:fill="D9D9D9" w:themeFill="background1" w:themeFillShade="D9"/>
            <w:vAlign w:val="center"/>
          </w:tcPr>
          <w:p w14:paraId="0178CF00" w14:textId="77777777" w:rsidR="00BE3790" w:rsidRDefault="00BE3790" w:rsidP="00381345">
            <w:pPr>
              <w:widowControl/>
              <w:jc w:val="center"/>
            </w:pPr>
            <w:r>
              <w:t>Proposition</w:t>
            </w:r>
          </w:p>
        </w:tc>
        <w:tc>
          <w:tcPr>
            <w:tcW w:w="3966" w:type="dxa"/>
          </w:tcPr>
          <w:p w14:paraId="12A9EC8C" w14:textId="77777777" w:rsidR="00BE3790" w:rsidRDefault="00BE3790" w:rsidP="00381345">
            <w:pPr>
              <w:widowControl/>
            </w:pPr>
            <w:r>
              <w:t>C</w:t>
            </w:r>
            <w:r w:rsidRPr="00FD30AF">
              <w:t>onvenience, confidentiality,</w:t>
            </w:r>
            <w:r>
              <w:t xml:space="preserve"> and companionship</w:t>
            </w:r>
          </w:p>
        </w:tc>
      </w:tr>
    </w:tbl>
    <w:p w14:paraId="27B0214F" w14:textId="77777777" w:rsidR="00FF19B8" w:rsidRDefault="00FF19B8" w:rsidP="00381345">
      <w:pPr>
        <w:widowControl/>
      </w:pPr>
    </w:p>
    <w:p w14:paraId="2AFAA88F" w14:textId="77777777" w:rsidR="00FF19B8" w:rsidRDefault="00FF19B8" w:rsidP="00381345">
      <w:pPr>
        <w:widowControl/>
      </w:pPr>
      <w:r>
        <w:t>The value proposition – why the juvenile girls would write the check – is for the convenience, confidentiality and companionship.</w:t>
      </w:r>
    </w:p>
    <w:p w14:paraId="6D213167" w14:textId="77777777" w:rsidR="00FF19B8" w:rsidRDefault="00FF19B8" w:rsidP="00381345">
      <w:pPr>
        <w:widowControl/>
      </w:pPr>
    </w:p>
    <w:p w14:paraId="2D712E7F" w14:textId="77777777" w:rsidR="00FF19B8" w:rsidRDefault="00FF19B8" w:rsidP="00381345">
      <w:pPr>
        <w:pStyle w:val="Heading5"/>
        <w:widowControl/>
      </w:pPr>
      <w:bookmarkStart w:id="257" w:name="_Toc444854733"/>
      <w:bookmarkStart w:id="258" w:name="_Ref444876982"/>
      <w:r>
        <w:t>Plan</w:t>
      </w:r>
      <w:bookmarkEnd w:id="257"/>
      <w:bookmarkEnd w:id="258"/>
    </w:p>
    <w:p w14:paraId="6A1199EC" w14:textId="77777777" w:rsidR="00FF19B8" w:rsidRDefault="00FF19B8" w:rsidP="00381345">
      <w:pPr>
        <w:widowControl/>
      </w:pPr>
      <w:bookmarkStart w:id="259" w:name="_Toc395001112"/>
    </w:p>
    <w:p w14:paraId="404AE021" w14:textId="6DB1955A" w:rsidR="00FF19B8" w:rsidRDefault="00FF19B8" w:rsidP="00381345">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381345">
      <w:pPr>
        <w:widowControl/>
      </w:pPr>
    </w:p>
    <w:p w14:paraId="780EA8C0" w14:textId="7EB033B2" w:rsidR="00FF19B8" w:rsidRDefault="00A0797E" w:rsidP="00381345">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381345">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381345">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381345">
      <w:pPr>
        <w:widowControl/>
      </w:pPr>
    </w:p>
    <w:p w14:paraId="1025C4CF" w14:textId="77777777" w:rsidR="00FF19B8" w:rsidRDefault="00FF19B8" w:rsidP="00381345">
      <w:pPr>
        <w:widowControl/>
      </w:pPr>
      <w:r>
        <w:t>An easy approach is to use a template related to improvement-oriented strategies:</w:t>
      </w:r>
    </w:p>
    <w:p w14:paraId="13FBEF9A" w14:textId="77777777" w:rsidR="00FF19B8" w:rsidRDefault="00FF19B8" w:rsidP="00381345">
      <w:pPr>
        <w:widowControl/>
      </w:pPr>
    </w:p>
    <w:p w14:paraId="4323A322" w14:textId="4A009CB1" w:rsidR="00FF19B8" w:rsidRDefault="00A0797E" w:rsidP="00381345">
      <w:pPr>
        <w:widowControl/>
        <w:ind w:left="1080" w:hanging="360"/>
      </w:pPr>
      <w:r>
        <w:t>1.</w:t>
      </w:r>
      <w:r>
        <w:tab/>
      </w:r>
      <w:r w:rsidR="00FF19B8">
        <w:t>Determine problems that you need to fix including the root causes.</w:t>
      </w:r>
    </w:p>
    <w:p w14:paraId="49361BDF" w14:textId="14882013" w:rsidR="00FF19B8" w:rsidRDefault="00A0797E" w:rsidP="00381345">
      <w:pPr>
        <w:widowControl/>
        <w:ind w:left="1080" w:hanging="360"/>
      </w:pPr>
      <w:r>
        <w:t>2.</w:t>
      </w:r>
      <w:r>
        <w:tab/>
      </w:r>
      <w:r w:rsidR="00FF19B8">
        <w:t>Develop possible alternatives including best practices from other organizations.</w:t>
      </w:r>
    </w:p>
    <w:p w14:paraId="3BD81D71" w14:textId="45433059" w:rsidR="00FF19B8" w:rsidRDefault="00A0797E" w:rsidP="00381345">
      <w:pPr>
        <w:widowControl/>
        <w:ind w:left="1080" w:hanging="360"/>
      </w:pPr>
      <w:r>
        <w:t>3.</w:t>
      </w:r>
      <w:r>
        <w:tab/>
      </w:r>
      <w:r w:rsidR="00FF19B8">
        <w:t>Decide best alternatives including determining what could go wrong.</w:t>
      </w:r>
    </w:p>
    <w:p w14:paraId="6CEE5350" w14:textId="3DA2B00E" w:rsidR="00FF19B8" w:rsidRDefault="00A0797E" w:rsidP="00381345">
      <w:pPr>
        <w:widowControl/>
        <w:ind w:left="1080" w:hanging="360"/>
      </w:pPr>
      <w:r>
        <w:t>4.</w:t>
      </w:r>
      <w:r>
        <w:tab/>
      </w:r>
      <w:r w:rsidR="00FF19B8">
        <w:t>Draft an implementation plan including specific completion dates and people responsible.</w:t>
      </w:r>
    </w:p>
    <w:p w14:paraId="0DFF070C" w14:textId="77777777" w:rsidR="00FF19B8" w:rsidRDefault="00FF19B8" w:rsidP="00381345">
      <w:pPr>
        <w:widowControl/>
      </w:pPr>
    </w:p>
    <w:p w14:paraId="0BBE08E4" w14:textId="77777777" w:rsidR="00FF19B8" w:rsidRDefault="00FF19B8" w:rsidP="00381345">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381345">
      <w:pPr>
        <w:widowControl/>
      </w:pPr>
    </w:p>
    <w:p w14:paraId="2ACFE20B" w14:textId="77777777" w:rsidR="00A0797E" w:rsidRDefault="00FF19B8" w:rsidP="00A3651E">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16EFA658" w14:textId="77777777" w:rsidR="00A0797E" w:rsidRDefault="00A0797E" w:rsidP="00A3651E">
      <w:pPr>
        <w:pStyle w:val="ListParagraph"/>
        <w:widowControl/>
        <w:numPr>
          <w:ilvl w:val="1"/>
          <w:numId w:val="95"/>
        </w:numPr>
        <w:ind w:left="1800"/>
      </w:pPr>
      <w:r>
        <w:t>I</w:t>
      </w:r>
      <w:r w:rsidR="00FF19B8">
        <w:t>dentify and solicit Preside</w:t>
      </w:r>
      <w:r>
        <w:t>nt’s Circle prospects (WM 9/15).</w:t>
      </w:r>
    </w:p>
    <w:p w14:paraId="5CE2573B" w14:textId="77777777" w:rsidR="00A0797E" w:rsidRDefault="00FF19B8" w:rsidP="00A3651E">
      <w:pPr>
        <w:pStyle w:val="ListParagraph"/>
        <w:widowControl/>
        <w:numPr>
          <w:ilvl w:val="1"/>
          <w:numId w:val="95"/>
        </w:numPr>
        <w:ind w:left="1800"/>
      </w:pPr>
      <w:r>
        <w:t>Write a specialized appeal letter for board members to encourage an increa</w:t>
      </w:r>
      <w:r w:rsidR="00A0797E">
        <w:t>se in giving (WM 10/15).</w:t>
      </w:r>
    </w:p>
    <w:p w14:paraId="2558194C" w14:textId="72395569" w:rsidR="00FF19B8" w:rsidRDefault="00FF19B8" w:rsidP="00A3651E">
      <w:pPr>
        <w:pStyle w:val="ListParagraph"/>
        <w:widowControl/>
        <w:numPr>
          <w:ilvl w:val="1"/>
          <w:numId w:val="95"/>
        </w:numPr>
        <w:ind w:left="1800"/>
      </w:pPr>
      <w:r>
        <w:t>Hold at least two cultivation events for donors (WB/WM 6/30).</w:t>
      </w:r>
    </w:p>
    <w:p w14:paraId="2061AFFC" w14:textId="77777777" w:rsidR="00381345" w:rsidRDefault="00381345" w:rsidP="00F50169">
      <w:pPr>
        <w:pStyle w:val="ListParagraph"/>
        <w:widowControl/>
        <w:ind w:left="1800"/>
      </w:pPr>
    </w:p>
    <w:p w14:paraId="3FCF46E9" w14:textId="25E9947F" w:rsidR="00FF19B8" w:rsidRDefault="00FF19B8" w:rsidP="00A3651E">
      <w:pPr>
        <w:pStyle w:val="ListParagraph"/>
        <w:widowControl/>
        <w:numPr>
          <w:ilvl w:val="0"/>
          <w:numId w:val="95"/>
        </w:numPr>
        <w:ind w:left="1080"/>
      </w:pPr>
      <w:r>
        <w:t>Develop Corporate Partner campaign to increase giving by $270,500 (WM 6/30).</w:t>
      </w:r>
    </w:p>
    <w:p w14:paraId="0DE02B5E" w14:textId="4EBADC65" w:rsidR="00FF19B8" w:rsidRDefault="00FF19B8" w:rsidP="00A3651E">
      <w:pPr>
        <w:pStyle w:val="ListParagraph"/>
        <w:widowControl/>
        <w:numPr>
          <w:ilvl w:val="1"/>
          <w:numId w:val="96"/>
        </w:numPr>
        <w:ind w:left="1800"/>
      </w:pPr>
      <w:r>
        <w:t>Send corporate partner mailing by 12/1 to current and lapsed donors (WM 12/1).</w:t>
      </w:r>
    </w:p>
    <w:p w14:paraId="188360D7" w14:textId="77777777" w:rsidR="00A0797E" w:rsidRDefault="00FF19B8" w:rsidP="00A3651E">
      <w:pPr>
        <w:pStyle w:val="ListParagraph"/>
        <w:widowControl/>
        <w:numPr>
          <w:ilvl w:val="1"/>
          <w:numId w:val="96"/>
        </w:numPr>
        <w:ind w:left="1800"/>
      </w:pPr>
      <w:r>
        <w:t>Identify prospects from outside lists and Target Solutions data (WM/WB 12/1).</w:t>
      </w:r>
    </w:p>
    <w:p w14:paraId="6A84709E" w14:textId="0326E3DD" w:rsidR="00FF19B8" w:rsidRDefault="00FF19B8" w:rsidP="00A3651E">
      <w:pPr>
        <w:pStyle w:val="ListParagraph"/>
        <w:widowControl/>
        <w:numPr>
          <w:ilvl w:val="1"/>
          <w:numId w:val="96"/>
        </w:numPr>
        <w:ind w:left="1800"/>
      </w:pPr>
      <w:r>
        <w:t>Solicit and close prospects (WM 6/30).</w:t>
      </w:r>
    </w:p>
    <w:p w14:paraId="5EA92705" w14:textId="77777777" w:rsidR="00381345" w:rsidRDefault="00381345" w:rsidP="00F50169">
      <w:pPr>
        <w:pStyle w:val="ListParagraph"/>
        <w:widowControl/>
        <w:ind w:left="1800"/>
      </w:pPr>
    </w:p>
    <w:p w14:paraId="0FF4EEE7" w14:textId="77777777" w:rsidR="00A0797E" w:rsidRDefault="00FF19B8" w:rsidP="00A3651E">
      <w:pPr>
        <w:pStyle w:val="ListParagraph"/>
        <w:widowControl/>
        <w:numPr>
          <w:ilvl w:val="0"/>
          <w:numId w:val="95"/>
        </w:numPr>
        <w:ind w:left="1080"/>
      </w:pPr>
      <w:r>
        <w:t xml:space="preserve">Research and cultivate companies of new vendors and/or board members to raise at least $100,000 in new sponsorships (CP 6/30). </w:t>
      </w:r>
    </w:p>
    <w:p w14:paraId="74C0F262" w14:textId="77777777" w:rsidR="00A0797E" w:rsidRDefault="00FF19B8" w:rsidP="00A3651E">
      <w:pPr>
        <w:pStyle w:val="ListParagraph"/>
        <w:widowControl/>
        <w:numPr>
          <w:ilvl w:val="1"/>
          <w:numId w:val="95"/>
        </w:numPr>
        <w:ind w:left="1800"/>
      </w:pPr>
      <w:r>
        <w:t>Send letter to each company (CP 9/15).</w:t>
      </w:r>
    </w:p>
    <w:p w14:paraId="31B96408" w14:textId="77777777" w:rsidR="00A0797E" w:rsidRDefault="00FF19B8" w:rsidP="00A3651E">
      <w:pPr>
        <w:pStyle w:val="ListParagraph"/>
        <w:widowControl/>
        <w:numPr>
          <w:ilvl w:val="1"/>
          <w:numId w:val="95"/>
        </w:numPr>
        <w:ind w:left="1800"/>
      </w:pPr>
      <w:r>
        <w:t>Schedule cultivation visits (CP 9/30).</w:t>
      </w:r>
    </w:p>
    <w:p w14:paraId="01B1173B" w14:textId="77777777" w:rsidR="00A0797E" w:rsidRDefault="00FF19B8" w:rsidP="00A3651E">
      <w:pPr>
        <w:pStyle w:val="ListParagraph"/>
        <w:widowControl/>
        <w:numPr>
          <w:ilvl w:val="1"/>
          <w:numId w:val="95"/>
        </w:numPr>
        <w:ind w:left="1800"/>
      </w:pPr>
      <w:r>
        <w:t xml:space="preserve">Meet, cultivate, and close prospects (CP/ML/WB 6/30).  </w:t>
      </w:r>
    </w:p>
    <w:p w14:paraId="1A4AC7CE" w14:textId="77777777" w:rsidR="00381345" w:rsidRDefault="00381345" w:rsidP="00F50169">
      <w:pPr>
        <w:pStyle w:val="ListParagraph"/>
        <w:widowControl/>
        <w:ind w:left="1800"/>
      </w:pPr>
    </w:p>
    <w:p w14:paraId="2B2F86AD" w14:textId="77777777" w:rsidR="00A0797E" w:rsidRDefault="00FF19B8" w:rsidP="00A3651E">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6011C2DB" w14:textId="77777777" w:rsidR="00A0797E" w:rsidRDefault="00FF19B8" w:rsidP="00A3651E">
      <w:pPr>
        <w:pStyle w:val="ListParagraph"/>
        <w:widowControl/>
        <w:numPr>
          <w:ilvl w:val="1"/>
          <w:numId w:val="95"/>
        </w:numPr>
        <w:ind w:left="1800"/>
      </w:pPr>
      <w:r>
        <w:t>Develop possible alternatives including best practices from other organizations (WB 8/30).</w:t>
      </w:r>
    </w:p>
    <w:p w14:paraId="1ABD4B0C" w14:textId="77777777" w:rsidR="00A0797E" w:rsidRDefault="00FF19B8" w:rsidP="00A3651E">
      <w:pPr>
        <w:pStyle w:val="ListParagraph"/>
        <w:widowControl/>
        <w:numPr>
          <w:ilvl w:val="1"/>
          <w:numId w:val="95"/>
        </w:numPr>
        <w:ind w:left="1800"/>
      </w:pPr>
      <w:r>
        <w:t>Decide best alternatives including determining what could go wrong (WB 9/30).</w:t>
      </w:r>
    </w:p>
    <w:p w14:paraId="313588A8" w14:textId="77777777" w:rsidR="00A0797E" w:rsidRDefault="00FF19B8" w:rsidP="00A3651E">
      <w:pPr>
        <w:pStyle w:val="ListParagraph"/>
        <w:widowControl/>
        <w:numPr>
          <w:ilvl w:val="1"/>
          <w:numId w:val="95"/>
        </w:numPr>
        <w:ind w:left="1800"/>
      </w:pPr>
      <w:r>
        <w:t>Draft an implementation plan including specific completion dates and people responsible (WB 10/30).</w:t>
      </w:r>
    </w:p>
    <w:p w14:paraId="545ED1FB" w14:textId="6DC85997" w:rsidR="00FF19B8" w:rsidRDefault="00FF19B8" w:rsidP="00A3651E">
      <w:pPr>
        <w:pStyle w:val="ListParagraph"/>
        <w:widowControl/>
        <w:numPr>
          <w:ilvl w:val="1"/>
          <w:numId w:val="95"/>
        </w:numPr>
        <w:ind w:left="1800"/>
      </w:pPr>
      <w:r>
        <w:t>Close six gifts (WB/ML 6/30).</w:t>
      </w:r>
    </w:p>
    <w:p w14:paraId="54AA7555" w14:textId="77777777" w:rsidR="00FF19B8" w:rsidRDefault="00FF19B8" w:rsidP="00F50169">
      <w:pPr>
        <w:widowControl/>
        <w:ind w:left="360"/>
      </w:pPr>
    </w:p>
    <w:p w14:paraId="2A640DFB" w14:textId="77777777" w:rsidR="00B53FA1" w:rsidRDefault="00FF19B8" w:rsidP="00381345">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381345">
      <w:pPr>
        <w:widowControl/>
      </w:pPr>
    </w:p>
    <w:p w14:paraId="4E743E8E" w14:textId="77777777" w:rsidR="00FF19B8" w:rsidRPr="00222362" w:rsidRDefault="00FF19B8" w:rsidP="00381345">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1"/>
      </w:r>
      <w:r>
        <w:t xml:space="preserve"> </w:t>
      </w:r>
      <w:r w:rsidRPr="001D46C2">
        <w:rPr>
          <w:b/>
        </w:rPr>
        <w:t>Second, goals must be difficult</w:t>
      </w:r>
      <w:r>
        <w:t>, meaning that they “should be challenging, but not impossible to achieve.”</w:t>
      </w:r>
      <w:r>
        <w:rPr>
          <w:rStyle w:val="EndnoteReference"/>
        </w:rPr>
        <w:endnoteReference w:id="322"/>
      </w:r>
      <w:r>
        <w:t xml:space="preserve"> The implications of clarity and difficulty are clear: </w:t>
      </w:r>
      <w:r>
        <w:br/>
      </w:r>
    </w:p>
    <w:p w14:paraId="5C90B7D5" w14:textId="77777777" w:rsidR="00FF19B8" w:rsidRDefault="00FF19B8" w:rsidP="00381345">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3"/>
      </w:r>
    </w:p>
    <w:p w14:paraId="36E955F3" w14:textId="77777777" w:rsidR="00FF19B8" w:rsidRDefault="00FF19B8" w:rsidP="00381345">
      <w:pPr>
        <w:widowControl/>
      </w:pPr>
    </w:p>
    <w:p w14:paraId="30931083" w14:textId="77777777" w:rsidR="00151896" w:rsidRDefault="00151896" w:rsidP="00381345">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381345">
      <w:pPr>
        <w:widowControl/>
      </w:pPr>
    </w:p>
    <w:p w14:paraId="6D82177E" w14:textId="77777777" w:rsidR="00FF19B8" w:rsidRDefault="00610B9C" w:rsidP="00381345">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4"/>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5"/>
      </w:r>
      <w:r w:rsidR="00FF19B8">
        <w:t xml:space="preserve">  </w:t>
      </w:r>
    </w:p>
    <w:p w14:paraId="32CC3D6D" w14:textId="77777777" w:rsidR="00FF19B8" w:rsidRDefault="00FF19B8" w:rsidP="00381345">
      <w:pPr>
        <w:widowControl/>
      </w:pPr>
    </w:p>
    <w:p w14:paraId="605D53CA" w14:textId="0EFC15B8" w:rsidR="00FF19B8" w:rsidRPr="004E458B" w:rsidRDefault="00FF19B8" w:rsidP="00381345">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6"/>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381345">
      <w:pPr>
        <w:widowControl/>
      </w:pPr>
    </w:p>
    <w:p w14:paraId="5FEC0797" w14:textId="77777777" w:rsidR="00FF19B8" w:rsidRDefault="002E0A68" w:rsidP="00381345">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7"/>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8"/>
      </w:r>
    </w:p>
    <w:p w14:paraId="7CEC094A" w14:textId="77777777" w:rsidR="00FF19B8" w:rsidRDefault="00FF19B8" w:rsidP="00381345">
      <w:pPr>
        <w:widowControl/>
      </w:pPr>
    </w:p>
    <w:p w14:paraId="062D4922" w14:textId="7CF0CD71" w:rsidR="003D2F28" w:rsidRDefault="00D52143" w:rsidP="00381345">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29"/>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381345">
      <w:pPr>
        <w:widowControl/>
      </w:pPr>
    </w:p>
    <w:p w14:paraId="5347318D" w14:textId="38A3E554" w:rsidR="00FF19B8" w:rsidRDefault="00D52143" w:rsidP="00381345">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381345">
      <w:pPr>
        <w:widowControl/>
      </w:pPr>
      <w:bookmarkStart w:id="260" w:name="_Toc24275355"/>
      <w:bookmarkStart w:id="261" w:name="_Toc58141918"/>
      <w:bookmarkStart w:id="262" w:name="_Toc58215968"/>
      <w:bookmarkEnd w:id="260"/>
      <w:bookmarkEnd w:id="261"/>
      <w:bookmarkEnd w:id="262"/>
    </w:p>
    <w:p w14:paraId="02CD1EB6" w14:textId="77777777" w:rsidR="00FF19B8" w:rsidRDefault="00FF19B8" w:rsidP="00381345">
      <w:pPr>
        <w:widowControl/>
      </w:pPr>
      <w:r>
        <w:t>Here is our example with the final plan for the implementation goals added:</w:t>
      </w:r>
    </w:p>
    <w:p w14:paraId="121FECC9" w14:textId="77777777" w:rsidR="00FF19B8" w:rsidRDefault="00FF19B8" w:rsidP="00381345">
      <w:pPr>
        <w:widowControl/>
      </w:pPr>
    </w:p>
    <w:tbl>
      <w:tblPr>
        <w:tblStyle w:val="TableGrid"/>
        <w:tblW w:w="6898" w:type="dxa"/>
        <w:jc w:val="center"/>
        <w:tblLayout w:type="fixed"/>
        <w:tblCellMar>
          <w:left w:w="43" w:type="dxa"/>
          <w:right w:w="43" w:type="dxa"/>
        </w:tblCellMar>
        <w:tblLook w:val="04A0" w:firstRow="1" w:lastRow="0" w:firstColumn="1" w:lastColumn="0" w:noHBand="0" w:noVBand="1"/>
      </w:tblPr>
      <w:tblGrid>
        <w:gridCol w:w="1640"/>
        <w:gridCol w:w="5258"/>
      </w:tblGrid>
      <w:tr w:rsidR="00BE3790" w14:paraId="49ACF58D" w14:textId="77777777" w:rsidTr="004C3204">
        <w:trPr>
          <w:jc w:val="center"/>
        </w:trPr>
        <w:tc>
          <w:tcPr>
            <w:tcW w:w="1640" w:type="dxa"/>
            <w:shd w:val="clear" w:color="auto" w:fill="D9D9D9" w:themeFill="background1" w:themeFillShade="D9"/>
            <w:vAlign w:val="center"/>
          </w:tcPr>
          <w:p w14:paraId="6DCB8521" w14:textId="77777777" w:rsidR="00BE3790" w:rsidRDefault="00BE3790" w:rsidP="00381345">
            <w:pPr>
              <w:widowControl/>
              <w:jc w:val="center"/>
            </w:pPr>
            <w:r>
              <w:t>People</w:t>
            </w:r>
          </w:p>
        </w:tc>
        <w:tc>
          <w:tcPr>
            <w:tcW w:w="5258" w:type="dxa"/>
          </w:tcPr>
          <w:p w14:paraId="33BF36FA" w14:textId="77777777" w:rsidR="00BE3790" w:rsidRDefault="00BE3790" w:rsidP="00381345">
            <w:pPr>
              <w:widowControl/>
            </w:pPr>
            <w:r>
              <w:t>Young women at risk for pregnancy living in the urban core</w:t>
            </w:r>
          </w:p>
        </w:tc>
      </w:tr>
      <w:tr w:rsidR="00BE3790" w14:paraId="31B9BF8E" w14:textId="77777777" w:rsidTr="004C3204">
        <w:trPr>
          <w:jc w:val="center"/>
        </w:trPr>
        <w:tc>
          <w:tcPr>
            <w:tcW w:w="1640" w:type="dxa"/>
            <w:shd w:val="clear" w:color="auto" w:fill="D9D9D9" w:themeFill="background1" w:themeFillShade="D9"/>
            <w:vAlign w:val="center"/>
          </w:tcPr>
          <w:p w14:paraId="0B550F2C" w14:textId="77777777" w:rsidR="00BE3790" w:rsidRDefault="00BE3790" w:rsidP="00381345">
            <w:pPr>
              <w:widowControl/>
              <w:jc w:val="center"/>
            </w:pPr>
            <w:r>
              <w:t>Product</w:t>
            </w:r>
          </w:p>
        </w:tc>
        <w:tc>
          <w:tcPr>
            <w:tcW w:w="5258" w:type="dxa"/>
          </w:tcPr>
          <w:p w14:paraId="5933C281" w14:textId="77777777" w:rsidR="00BE3790" w:rsidRDefault="00BE3790" w:rsidP="00381345">
            <w:pPr>
              <w:widowControl/>
            </w:pPr>
            <w:r>
              <w:t>Peer-to-peer mentoring</w:t>
            </w:r>
          </w:p>
        </w:tc>
      </w:tr>
      <w:tr w:rsidR="00BE3790" w14:paraId="44E1B4F6" w14:textId="77777777" w:rsidTr="00EA464A">
        <w:trPr>
          <w:jc w:val="center"/>
        </w:trPr>
        <w:tc>
          <w:tcPr>
            <w:tcW w:w="1640" w:type="dxa"/>
            <w:tcBorders>
              <w:bottom w:val="single" w:sz="4" w:space="0" w:color="auto"/>
            </w:tcBorders>
            <w:shd w:val="clear" w:color="auto" w:fill="D9D9D9" w:themeFill="background1" w:themeFillShade="D9"/>
            <w:vAlign w:val="center"/>
          </w:tcPr>
          <w:p w14:paraId="3DF68B9E" w14:textId="77777777" w:rsidR="00BE3790" w:rsidRDefault="00BE3790" w:rsidP="00381345">
            <w:pPr>
              <w:widowControl/>
              <w:jc w:val="center"/>
            </w:pPr>
            <w:r>
              <w:t>Place</w:t>
            </w:r>
          </w:p>
        </w:tc>
        <w:tc>
          <w:tcPr>
            <w:tcW w:w="5258" w:type="dxa"/>
          </w:tcPr>
          <w:p w14:paraId="36570EDB" w14:textId="77777777" w:rsidR="00BE3790" w:rsidRDefault="00BE3790" w:rsidP="00381345">
            <w:pPr>
              <w:widowControl/>
            </w:pPr>
            <w:r>
              <w:t>At our learning center after school</w:t>
            </w:r>
          </w:p>
        </w:tc>
      </w:tr>
      <w:tr w:rsidR="004C3204" w14:paraId="6EDB42AB" w14:textId="77777777" w:rsidTr="00EA464A">
        <w:tblPrEx>
          <w:jc w:val="left"/>
        </w:tblPrEx>
        <w:tc>
          <w:tcPr>
            <w:tcW w:w="1640" w:type="dxa"/>
            <w:tcBorders>
              <w:bottom w:val="nil"/>
            </w:tcBorders>
            <w:shd w:val="clear" w:color="auto" w:fill="D9D9D9" w:themeFill="background1" w:themeFillShade="D9"/>
          </w:tcPr>
          <w:p w14:paraId="5D0A77B3" w14:textId="77777777" w:rsidR="004C3204" w:rsidRDefault="004C3204" w:rsidP="000F26FE">
            <w:pPr>
              <w:widowControl/>
              <w:jc w:val="center"/>
            </w:pPr>
            <w:r>
              <w:t>Price (Client)</w:t>
            </w:r>
          </w:p>
        </w:tc>
        <w:tc>
          <w:tcPr>
            <w:tcW w:w="5258" w:type="dxa"/>
          </w:tcPr>
          <w:p w14:paraId="759EF99F" w14:textId="77777777" w:rsidR="004C3204" w:rsidRDefault="004C3204" w:rsidP="000F26FE">
            <w:pPr>
              <w:widowControl/>
            </w:pPr>
            <w:r>
              <w:t>$2 per session</w:t>
            </w:r>
          </w:p>
        </w:tc>
      </w:tr>
      <w:tr w:rsidR="004C3204" w14:paraId="624A993A" w14:textId="77777777" w:rsidTr="00EA464A">
        <w:tblPrEx>
          <w:jc w:val="left"/>
        </w:tblPrEx>
        <w:tc>
          <w:tcPr>
            <w:tcW w:w="1640" w:type="dxa"/>
            <w:tcBorders>
              <w:top w:val="nil"/>
            </w:tcBorders>
            <w:shd w:val="clear" w:color="auto" w:fill="D9D9D9" w:themeFill="background1" w:themeFillShade="D9"/>
          </w:tcPr>
          <w:p w14:paraId="6C998857" w14:textId="77777777" w:rsidR="004C3204" w:rsidRDefault="004C3204" w:rsidP="000F26FE">
            <w:pPr>
              <w:widowControl/>
              <w:jc w:val="center"/>
            </w:pPr>
            <w:r>
              <w:t>Price (Startup)</w:t>
            </w:r>
          </w:p>
        </w:tc>
        <w:tc>
          <w:tcPr>
            <w:tcW w:w="5258" w:type="dxa"/>
          </w:tcPr>
          <w:p w14:paraId="591052F0" w14:textId="77777777" w:rsidR="004C3204" w:rsidRDefault="004C3204" w:rsidP="000F26FE">
            <w:pPr>
              <w:widowControl/>
            </w:pPr>
            <w:r>
              <w:t>Low</w:t>
            </w:r>
          </w:p>
        </w:tc>
      </w:tr>
      <w:tr w:rsidR="00BE3790" w14:paraId="458B3191" w14:textId="77777777" w:rsidTr="004C3204">
        <w:trPr>
          <w:jc w:val="center"/>
        </w:trPr>
        <w:tc>
          <w:tcPr>
            <w:tcW w:w="1640" w:type="dxa"/>
            <w:shd w:val="clear" w:color="auto" w:fill="D9D9D9" w:themeFill="background1" w:themeFillShade="D9"/>
            <w:vAlign w:val="center"/>
          </w:tcPr>
          <w:p w14:paraId="54E795B8" w14:textId="77777777" w:rsidR="00BE3790" w:rsidRDefault="00BE3790" w:rsidP="00381345">
            <w:pPr>
              <w:widowControl/>
              <w:jc w:val="center"/>
            </w:pPr>
            <w:r>
              <w:t>Proposition</w:t>
            </w:r>
          </w:p>
        </w:tc>
        <w:tc>
          <w:tcPr>
            <w:tcW w:w="5258" w:type="dxa"/>
          </w:tcPr>
          <w:p w14:paraId="536785F7" w14:textId="77777777" w:rsidR="00BE3790" w:rsidRDefault="00BE3790" w:rsidP="00381345">
            <w:pPr>
              <w:widowControl/>
            </w:pPr>
            <w:r>
              <w:t>C</w:t>
            </w:r>
            <w:r w:rsidRPr="00FD30AF">
              <w:t>onvenience, confidentiality,</w:t>
            </w:r>
            <w:r>
              <w:t xml:space="preserve"> and companionship</w:t>
            </w:r>
          </w:p>
        </w:tc>
      </w:tr>
      <w:tr w:rsidR="00151896" w14:paraId="7E9FBE6C" w14:textId="77777777" w:rsidTr="004C3204">
        <w:trPr>
          <w:jc w:val="center"/>
        </w:trPr>
        <w:tc>
          <w:tcPr>
            <w:tcW w:w="1640" w:type="dxa"/>
            <w:shd w:val="clear" w:color="auto" w:fill="D9D9D9" w:themeFill="background1" w:themeFillShade="D9"/>
            <w:vAlign w:val="center"/>
          </w:tcPr>
          <w:p w14:paraId="07F9638B" w14:textId="77777777" w:rsidR="00151896" w:rsidRDefault="00151896" w:rsidP="00381345">
            <w:pPr>
              <w:widowControl/>
              <w:jc w:val="center"/>
            </w:pPr>
            <w:r>
              <w:lastRenderedPageBreak/>
              <w:t>Plan</w:t>
            </w:r>
          </w:p>
        </w:tc>
        <w:tc>
          <w:tcPr>
            <w:tcW w:w="5258" w:type="dxa"/>
          </w:tcPr>
          <w:p w14:paraId="056C7323" w14:textId="3A21D76A" w:rsidR="00151896" w:rsidRPr="00151896" w:rsidRDefault="00A0797E" w:rsidP="00381345">
            <w:pPr>
              <w:widowControl/>
              <w:ind w:left="360" w:hanging="360"/>
            </w:pPr>
            <w:r>
              <w:t>1.</w:t>
            </w:r>
            <w:r>
              <w:tab/>
            </w:r>
            <w:r w:rsidR="00151896">
              <w:t>Develop possible implementation alternatives including best practices (RL 6/1)</w:t>
            </w:r>
          </w:p>
          <w:p w14:paraId="2C89BC90" w14:textId="3F51C42A" w:rsidR="00151896" w:rsidRPr="00151896" w:rsidRDefault="00A0797E" w:rsidP="00381345">
            <w:pPr>
              <w:widowControl/>
              <w:ind w:left="360" w:hanging="360"/>
            </w:pPr>
            <w:r>
              <w:t>2.</w:t>
            </w:r>
            <w:r>
              <w:tab/>
            </w:r>
            <w:r w:rsidR="00151896">
              <w:t>Decide best alternatives including determining what could go wrong (GG 8/1)</w:t>
            </w:r>
          </w:p>
          <w:p w14:paraId="3B13B8A7" w14:textId="3EDF641D" w:rsidR="00151896" w:rsidRDefault="00A0797E" w:rsidP="00381345">
            <w:pPr>
              <w:widowControl/>
              <w:ind w:left="360" w:hanging="360"/>
            </w:pPr>
            <w:r>
              <w:t>3.</w:t>
            </w:r>
            <w:r>
              <w:tab/>
            </w:r>
            <w:r w:rsidR="00151896">
              <w:t>Draft an implementation plan (RL, GG 12/1)</w:t>
            </w:r>
          </w:p>
        </w:tc>
      </w:tr>
    </w:tbl>
    <w:p w14:paraId="51593AAE" w14:textId="77777777" w:rsidR="00BE3790" w:rsidRDefault="00BE3790" w:rsidP="00381345">
      <w:pPr>
        <w:widowControl/>
      </w:pPr>
    </w:p>
    <w:p w14:paraId="672D1261" w14:textId="77777777" w:rsidR="00FF19B8" w:rsidRDefault="00FF19B8" w:rsidP="00381345">
      <w:pPr>
        <w:pStyle w:val="Heading4"/>
        <w:widowControl/>
      </w:pPr>
      <w:bookmarkStart w:id="263" w:name="_Toc444854735"/>
      <w:bookmarkStart w:id="264" w:name="_Toc470527369"/>
      <w:r>
        <w:t>Current</w:t>
      </w:r>
      <w:bookmarkEnd w:id="259"/>
      <w:r>
        <w:t xml:space="preserve"> Strategies</w:t>
      </w:r>
      <w:bookmarkEnd w:id="263"/>
      <w:bookmarkEnd w:id="264"/>
    </w:p>
    <w:p w14:paraId="47270607" w14:textId="77777777" w:rsidR="00FF19B8" w:rsidRDefault="00FF19B8" w:rsidP="00381345">
      <w:pPr>
        <w:widowControl/>
      </w:pPr>
    </w:p>
    <w:p w14:paraId="3F1F1EDF" w14:textId="6984E9A5" w:rsidR="00FF19B8" w:rsidRDefault="00D52143" w:rsidP="00381345">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381345">
      <w:pPr>
        <w:widowControl/>
      </w:pPr>
    </w:p>
    <w:tbl>
      <w:tblPr>
        <w:tblStyle w:val="TableGrid"/>
        <w:tblW w:w="6895" w:type="dxa"/>
        <w:jc w:val="center"/>
        <w:tblLayout w:type="fixed"/>
        <w:tblCellMar>
          <w:left w:w="43" w:type="dxa"/>
          <w:right w:w="43" w:type="dxa"/>
        </w:tblCellMar>
        <w:tblLook w:val="04A0" w:firstRow="1" w:lastRow="0" w:firstColumn="1" w:lastColumn="0" w:noHBand="0" w:noVBand="1"/>
      </w:tblPr>
      <w:tblGrid>
        <w:gridCol w:w="1647"/>
        <w:gridCol w:w="2622"/>
        <w:gridCol w:w="2626"/>
      </w:tblGrid>
      <w:tr w:rsidR="00FF19B8" w14:paraId="74A262A1"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381345">
            <w:pPr>
              <w:widowControl/>
              <w:jc w:val="center"/>
            </w:pPr>
            <w:r>
              <w:t>Strategy</w:t>
            </w:r>
          </w:p>
        </w:tc>
        <w:tc>
          <w:tcPr>
            <w:tcW w:w="2638" w:type="dxa"/>
            <w:shd w:val="clear" w:color="auto" w:fill="D9D9D9" w:themeFill="background1" w:themeFillShade="D9"/>
            <w:vAlign w:val="center"/>
          </w:tcPr>
          <w:p w14:paraId="0C370DE8" w14:textId="2B045541" w:rsidR="00FF19B8" w:rsidRDefault="00FF19B8" w:rsidP="00381345">
            <w:pPr>
              <w:widowControl/>
              <w:jc w:val="center"/>
            </w:pPr>
            <w:r w:rsidRPr="00610CF4">
              <w:t xml:space="preserve">Downtown </w:t>
            </w:r>
            <w:r w:rsidR="00451EA3">
              <w:t>H</w:t>
            </w:r>
            <w:r w:rsidRPr="00610CF4">
              <w:t>ousing</w:t>
            </w:r>
          </w:p>
        </w:tc>
        <w:tc>
          <w:tcPr>
            <w:tcW w:w="2642" w:type="dxa"/>
            <w:shd w:val="clear" w:color="auto" w:fill="D9D9D9" w:themeFill="background1" w:themeFillShade="D9"/>
            <w:vAlign w:val="center"/>
          </w:tcPr>
          <w:p w14:paraId="371D285E" w14:textId="6047712F" w:rsidR="00FF19B8" w:rsidRDefault="00FF19B8" w:rsidP="00381345">
            <w:pPr>
              <w:widowControl/>
              <w:jc w:val="center"/>
            </w:pPr>
            <w:r w:rsidRPr="00610CF4">
              <w:t xml:space="preserve">Downtown </w:t>
            </w:r>
            <w:r w:rsidR="00451EA3">
              <w:t>C</w:t>
            </w:r>
            <w:r w:rsidRPr="00610CF4">
              <w:t>linic</w:t>
            </w:r>
          </w:p>
        </w:tc>
      </w:tr>
      <w:tr w:rsidR="00FF19B8" w14:paraId="7A95B4F9" w14:textId="77777777" w:rsidTr="00441FF3">
        <w:trPr>
          <w:jc w:val="center"/>
        </w:trPr>
        <w:tc>
          <w:tcPr>
            <w:tcW w:w="1656" w:type="dxa"/>
            <w:shd w:val="clear" w:color="auto" w:fill="D9D9D9" w:themeFill="background1" w:themeFillShade="D9"/>
            <w:vAlign w:val="center"/>
          </w:tcPr>
          <w:p w14:paraId="14AEBB71" w14:textId="77777777" w:rsidR="00FF19B8" w:rsidRDefault="00FF19B8" w:rsidP="00381345">
            <w:pPr>
              <w:widowControl/>
              <w:jc w:val="center"/>
            </w:pPr>
            <w:r w:rsidRPr="00D8667C">
              <w:t>Product</w:t>
            </w:r>
          </w:p>
        </w:tc>
        <w:tc>
          <w:tcPr>
            <w:tcW w:w="2638" w:type="dxa"/>
          </w:tcPr>
          <w:p w14:paraId="0E59A8C2" w14:textId="77777777" w:rsidR="00FF19B8" w:rsidRDefault="00FF19B8" w:rsidP="00381345">
            <w:pPr>
              <w:widowControl/>
            </w:pPr>
            <w:r>
              <w:t>Q</w:t>
            </w:r>
            <w:r w:rsidRPr="00A46508">
              <w:t>uality affordable housing</w:t>
            </w:r>
            <w:r>
              <w:t xml:space="preserve"> through rental assistance</w:t>
            </w:r>
          </w:p>
        </w:tc>
        <w:tc>
          <w:tcPr>
            <w:tcW w:w="2642" w:type="dxa"/>
          </w:tcPr>
          <w:p w14:paraId="20ABD1A0" w14:textId="77777777" w:rsidR="00FF19B8" w:rsidRDefault="00FF19B8" w:rsidP="00381345">
            <w:pPr>
              <w:widowControl/>
            </w:pPr>
            <w:r>
              <w:t>P</w:t>
            </w:r>
            <w:r w:rsidRPr="007B1AD1">
              <w:t>rimary care</w:t>
            </w:r>
          </w:p>
        </w:tc>
      </w:tr>
      <w:tr w:rsidR="00FF19B8" w14:paraId="6FA07217" w14:textId="77777777" w:rsidTr="00441FF3">
        <w:trPr>
          <w:jc w:val="center"/>
        </w:trPr>
        <w:tc>
          <w:tcPr>
            <w:tcW w:w="1656" w:type="dxa"/>
            <w:shd w:val="clear" w:color="auto" w:fill="D9D9D9" w:themeFill="background1" w:themeFillShade="D9"/>
            <w:vAlign w:val="center"/>
          </w:tcPr>
          <w:p w14:paraId="5C4CAA18" w14:textId="77777777" w:rsidR="00FF19B8" w:rsidRDefault="00FF19B8" w:rsidP="00381345">
            <w:pPr>
              <w:widowControl/>
              <w:jc w:val="center"/>
            </w:pPr>
            <w:r>
              <w:t>People</w:t>
            </w:r>
          </w:p>
        </w:tc>
        <w:tc>
          <w:tcPr>
            <w:tcW w:w="2638" w:type="dxa"/>
          </w:tcPr>
          <w:p w14:paraId="04263B75" w14:textId="77777777" w:rsidR="00FF19B8" w:rsidRDefault="00FF19B8" w:rsidP="00381345">
            <w:pPr>
              <w:widowControl/>
            </w:pPr>
            <w:r>
              <w:t>Behavioral health clients</w:t>
            </w:r>
          </w:p>
        </w:tc>
        <w:tc>
          <w:tcPr>
            <w:tcW w:w="2642" w:type="dxa"/>
          </w:tcPr>
          <w:p w14:paraId="49C397B9" w14:textId="77777777" w:rsidR="00FF19B8" w:rsidRDefault="00FF19B8" w:rsidP="00381345">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EA464A">
        <w:trPr>
          <w:jc w:val="center"/>
        </w:trPr>
        <w:tc>
          <w:tcPr>
            <w:tcW w:w="1656" w:type="dxa"/>
            <w:tcBorders>
              <w:bottom w:val="single" w:sz="4" w:space="0" w:color="auto"/>
            </w:tcBorders>
            <w:shd w:val="clear" w:color="auto" w:fill="D9D9D9" w:themeFill="background1" w:themeFillShade="D9"/>
            <w:vAlign w:val="center"/>
          </w:tcPr>
          <w:p w14:paraId="7945CD0B" w14:textId="77777777" w:rsidR="00FF19B8" w:rsidRDefault="00FF19B8" w:rsidP="00381345">
            <w:pPr>
              <w:widowControl/>
              <w:jc w:val="center"/>
            </w:pPr>
            <w:r w:rsidRPr="00D8667C">
              <w:t>Place</w:t>
            </w:r>
          </w:p>
        </w:tc>
        <w:tc>
          <w:tcPr>
            <w:tcW w:w="2638" w:type="dxa"/>
          </w:tcPr>
          <w:p w14:paraId="05D82665" w14:textId="77777777" w:rsidR="00FF19B8" w:rsidRDefault="00FF19B8" w:rsidP="00381345">
            <w:pPr>
              <w:widowControl/>
            </w:pPr>
            <w:r>
              <w:t>Downtown</w:t>
            </w:r>
          </w:p>
        </w:tc>
        <w:tc>
          <w:tcPr>
            <w:tcW w:w="2642" w:type="dxa"/>
          </w:tcPr>
          <w:p w14:paraId="5045ACDC" w14:textId="77777777" w:rsidR="00FF19B8" w:rsidRDefault="00FF19B8" w:rsidP="00381345">
            <w:pPr>
              <w:widowControl/>
            </w:pPr>
            <w:r>
              <w:t>Downtown</w:t>
            </w:r>
          </w:p>
        </w:tc>
      </w:tr>
      <w:tr w:rsidR="00FF19B8" w14:paraId="20F4D5F6" w14:textId="77777777" w:rsidTr="00EA464A">
        <w:trPr>
          <w:jc w:val="center"/>
        </w:trPr>
        <w:tc>
          <w:tcPr>
            <w:tcW w:w="1656" w:type="dxa"/>
            <w:tcBorders>
              <w:bottom w:val="nil"/>
            </w:tcBorders>
            <w:shd w:val="clear" w:color="auto" w:fill="D9D9D9" w:themeFill="background1" w:themeFillShade="D9"/>
            <w:vAlign w:val="center"/>
          </w:tcPr>
          <w:p w14:paraId="11B32CF5" w14:textId="75858662" w:rsidR="00FF19B8" w:rsidRDefault="00FF19B8" w:rsidP="00381345">
            <w:pPr>
              <w:widowControl/>
              <w:jc w:val="center"/>
            </w:pPr>
            <w:r w:rsidRPr="00D8667C">
              <w:t>Price</w:t>
            </w:r>
            <w:r w:rsidR="004C3204">
              <w:t xml:space="preserve"> (Client)</w:t>
            </w:r>
          </w:p>
        </w:tc>
        <w:tc>
          <w:tcPr>
            <w:tcW w:w="2638" w:type="dxa"/>
          </w:tcPr>
          <w:p w14:paraId="21D05FF7" w14:textId="77777777" w:rsidR="00FF19B8" w:rsidRDefault="00FF19B8" w:rsidP="00381345">
            <w:pPr>
              <w:widowControl/>
            </w:pPr>
            <w:r>
              <w:t>Income-based fees</w:t>
            </w:r>
          </w:p>
        </w:tc>
        <w:tc>
          <w:tcPr>
            <w:tcW w:w="2642" w:type="dxa"/>
          </w:tcPr>
          <w:p w14:paraId="51FE399B" w14:textId="77777777" w:rsidR="00FF19B8" w:rsidRDefault="00FF19B8" w:rsidP="00381345">
            <w:pPr>
              <w:widowControl/>
            </w:pPr>
            <w:r>
              <w:t>S</w:t>
            </w:r>
            <w:r w:rsidRPr="007B1AD1">
              <w:t>liding</w:t>
            </w:r>
            <w:r>
              <w:t>-</w:t>
            </w:r>
            <w:r w:rsidRPr="007B1AD1">
              <w:t>fee scale</w:t>
            </w:r>
            <w:r>
              <w:t xml:space="preserve"> </w:t>
            </w:r>
            <w:r>
              <w:br/>
            </w:r>
            <w:r w:rsidRPr="007B1AD1">
              <w:t>or insurance</w:t>
            </w:r>
          </w:p>
        </w:tc>
      </w:tr>
      <w:tr w:rsidR="004C3204" w14:paraId="54A2683B" w14:textId="77777777" w:rsidTr="00EA464A">
        <w:trPr>
          <w:jc w:val="center"/>
        </w:trPr>
        <w:tc>
          <w:tcPr>
            <w:tcW w:w="1656" w:type="dxa"/>
            <w:tcBorders>
              <w:top w:val="nil"/>
            </w:tcBorders>
            <w:shd w:val="clear" w:color="auto" w:fill="D9D9D9" w:themeFill="background1" w:themeFillShade="D9"/>
            <w:vAlign w:val="center"/>
          </w:tcPr>
          <w:p w14:paraId="3B89A1F4" w14:textId="37A2E489" w:rsidR="004C3204" w:rsidRPr="00D8667C" w:rsidRDefault="004C3204" w:rsidP="00441FF3">
            <w:pPr>
              <w:widowControl/>
              <w:jc w:val="center"/>
            </w:pPr>
            <w:r>
              <w:t>Price</w:t>
            </w:r>
            <w:r w:rsidR="00441FF3">
              <w:t xml:space="preserve"> </w:t>
            </w:r>
            <w:r>
              <w:t>(Startup)</w:t>
            </w:r>
          </w:p>
        </w:tc>
        <w:tc>
          <w:tcPr>
            <w:tcW w:w="2638" w:type="dxa"/>
          </w:tcPr>
          <w:p w14:paraId="2A16EC6D" w14:textId="44121A28" w:rsidR="004C3204" w:rsidRDefault="00441FF3" w:rsidP="00381345">
            <w:pPr>
              <w:widowControl/>
            </w:pPr>
            <w:r>
              <w:t>Medium</w:t>
            </w:r>
          </w:p>
        </w:tc>
        <w:tc>
          <w:tcPr>
            <w:tcW w:w="2642" w:type="dxa"/>
          </w:tcPr>
          <w:p w14:paraId="4C78E2D2" w14:textId="05823804" w:rsidR="004C3204" w:rsidRDefault="00441FF3" w:rsidP="00381345">
            <w:pPr>
              <w:widowControl/>
            </w:pPr>
            <w:r>
              <w:t>High</w:t>
            </w:r>
          </w:p>
        </w:tc>
      </w:tr>
      <w:tr w:rsidR="00FF19B8" w14:paraId="411CBD28" w14:textId="77777777" w:rsidTr="00441FF3">
        <w:trPr>
          <w:jc w:val="center"/>
        </w:trPr>
        <w:tc>
          <w:tcPr>
            <w:tcW w:w="1656" w:type="dxa"/>
            <w:shd w:val="clear" w:color="auto" w:fill="D9D9D9" w:themeFill="background1" w:themeFillShade="D9"/>
            <w:vAlign w:val="center"/>
          </w:tcPr>
          <w:p w14:paraId="6BC1125C" w14:textId="77777777" w:rsidR="00FF19B8" w:rsidRDefault="00FF19B8" w:rsidP="00381345">
            <w:pPr>
              <w:widowControl/>
              <w:jc w:val="center"/>
            </w:pPr>
            <w:r w:rsidRPr="00D8667C">
              <w:t>Proposition</w:t>
            </w:r>
          </w:p>
        </w:tc>
        <w:tc>
          <w:tcPr>
            <w:tcW w:w="2638" w:type="dxa"/>
          </w:tcPr>
          <w:p w14:paraId="68EA4503" w14:textId="77777777" w:rsidR="00FF19B8" w:rsidRDefault="00FF19B8" w:rsidP="00381345">
            <w:pPr>
              <w:widowControl/>
            </w:pPr>
            <w:r>
              <w:t>Stability</w:t>
            </w:r>
          </w:p>
          <w:p w14:paraId="7E666C03" w14:textId="77777777" w:rsidR="00FF19B8" w:rsidRDefault="00FF19B8" w:rsidP="00381345">
            <w:pPr>
              <w:widowControl/>
            </w:pPr>
            <w:r w:rsidRPr="00CF14BC">
              <w:t>Safety</w:t>
            </w:r>
          </w:p>
          <w:p w14:paraId="3A4AACD2" w14:textId="77777777" w:rsidR="00FF19B8" w:rsidRDefault="00FF19B8" w:rsidP="00381345">
            <w:pPr>
              <w:widowControl/>
            </w:pPr>
            <w:r w:rsidRPr="00CF14BC">
              <w:t>Recovery</w:t>
            </w:r>
          </w:p>
        </w:tc>
        <w:tc>
          <w:tcPr>
            <w:tcW w:w="2642" w:type="dxa"/>
          </w:tcPr>
          <w:p w14:paraId="5DD4C656" w14:textId="77777777" w:rsidR="00FF19B8" w:rsidRDefault="00FF19B8" w:rsidP="00381345">
            <w:pPr>
              <w:widowControl/>
            </w:pPr>
            <w:r w:rsidRPr="00CF14BC">
              <w:t xml:space="preserve">Excellent </w:t>
            </w:r>
            <w:r>
              <w:t>c</w:t>
            </w:r>
            <w:r w:rsidRPr="00CF14BC">
              <w:t xml:space="preserve">onvenient </w:t>
            </w:r>
            <w:r>
              <w:t>c</w:t>
            </w:r>
            <w:r w:rsidRPr="00CF14BC">
              <w:t>are</w:t>
            </w:r>
          </w:p>
          <w:p w14:paraId="46C9A71C" w14:textId="74FBCAC1" w:rsidR="00FF19B8" w:rsidRDefault="00FF19B8" w:rsidP="00381345">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441FF3">
        <w:trPr>
          <w:jc w:val="center"/>
        </w:trPr>
        <w:tc>
          <w:tcPr>
            <w:tcW w:w="1656" w:type="dxa"/>
            <w:shd w:val="clear" w:color="auto" w:fill="D9D9D9" w:themeFill="background1" w:themeFillShade="D9"/>
            <w:vAlign w:val="center"/>
          </w:tcPr>
          <w:p w14:paraId="06917529" w14:textId="77777777" w:rsidR="00FF19B8" w:rsidRPr="00D8667C" w:rsidRDefault="00FF19B8" w:rsidP="00381345">
            <w:pPr>
              <w:widowControl/>
              <w:jc w:val="center"/>
            </w:pPr>
            <w:r>
              <w:t>Plan</w:t>
            </w:r>
          </w:p>
        </w:tc>
        <w:tc>
          <w:tcPr>
            <w:tcW w:w="2638" w:type="dxa"/>
          </w:tcPr>
          <w:p w14:paraId="15486044" w14:textId="77777777" w:rsidR="00FF19B8" w:rsidRDefault="00FF19B8" w:rsidP="00381345">
            <w:pPr>
              <w:widowControl/>
            </w:pPr>
            <w:r>
              <w:t>Goals planned: finished</w:t>
            </w:r>
          </w:p>
          <w:p w14:paraId="14A1D74A" w14:textId="77777777" w:rsidR="00FF19B8" w:rsidRPr="00285404" w:rsidRDefault="00FF19B8" w:rsidP="00381345">
            <w:pPr>
              <w:widowControl/>
            </w:pPr>
            <w:r>
              <w:t>Goals completed: 2/1/16</w:t>
            </w:r>
          </w:p>
        </w:tc>
        <w:tc>
          <w:tcPr>
            <w:tcW w:w="2642" w:type="dxa"/>
          </w:tcPr>
          <w:p w14:paraId="1FCCE968" w14:textId="77777777" w:rsidR="00FF19B8" w:rsidRDefault="00FF19B8" w:rsidP="00381345">
            <w:pPr>
              <w:widowControl/>
            </w:pPr>
            <w:r>
              <w:t>Goals planned: finished</w:t>
            </w:r>
          </w:p>
          <w:p w14:paraId="1323051D" w14:textId="77777777" w:rsidR="00FF19B8" w:rsidRPr="00285404" w:rsidRDefault="00FF19B8" w:rsidP="00381345">
            <w:pPr>
              <w:widowControl/>
            </w:pPr>
            <w:r>
              <w:t>Goals completed: 5/1/16</w:t>
            </w:r>
          </w:p>
        </w:tc>
      </w:tr>
    </w:tbl>
    <w:p w14:paraId="154A8159" w14:textId="77777777" w:rsidR="00FF19B8" w:rsidRDefault="00FF19B8" w:rsidP="00381345">
      <w:pPr>
        <w:widowControl/>
      </w:pPr>
      <w:bookmarkStart w:id="265" w:name="_Toc441592288"/>
    </w:p>
    <w:p w14:paraId="665100BB" w14:textId="77777777" w:rsidR="00FF19B8" w:rsidRDefault="00FF19B8" w:rsidP="00381345">
      <w:pPr>
        <w:pStyle w:val="Heading4"/>
        <w:widowControl/>
      </w:pPr>
      <w:bookmarkStart w:id="266" w:name="_Toc444854736"/>
      <w:bookmarkStart w:id="267" w:name="_Toc470527370"/>
      <w:r>
        <w:t xml:space="preserve">New </w:t>
      </w:r>
      <w:r w:rsidRPr="00D8667C">
        <w:t>Strate</w:t>
      </w:r>
      <w:r w:rsidRPr="00333587">
        <w:t>g</w:t>
      </w:r>
      <w:r w:rsidRPr="00D8667C">
        <w:t>ies</w:t>
      </w:r>
      <w:bookmarkEnd w:id="265"/>
      <w:bookmarkEnd w:id="266"/>
      <w:bookmarkEnd w:id="267"/>
    </w:p>
    <w:p w14:paraId="4C95F820" w14:textId="77777777" w:rsidR="00FF19B8" w:rsidRDefault="00FF19B8" w:rsidP="00381345">
      <w:pPr>
        <w:widowControl/>
      </w:pPr>
    </w:p>
    <w:p w14:paraId="305CB692" w14:textId="77777777" w:rsidR="00FF19B8" w:rsidRDefault="00FF19B8" w:rsidP="00381345">
      <w:pPr>
        <w:widowControl/>
      </w:pPr>
      <w:r>
        <w:t xml:space="preserve">Once you have outlined your current plans, finish with the new strategies under consideration: </w:t>
      </w:r>
    </w:p>
    <w:p w14:paraId="6FD4DBCC" w14:textId="77777777" w:rsidR="00FF19B8" w:rsidRPr="00E61F53" w:rsidRDefault="00FF19B8"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643"/>
        <w:gridCol w:w="2642"/>
        <w:gridCol w:w="2651"/>
        <w:gridCol w:w="2640"/>
      </w:tblGrid>
      <w:tr w:rsidR="00FF19B8" w14:paraId="497C7ADC"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381345">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381345">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381345">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381345">
            <w:pPr>
              <w:widowControl/>
              <w:jc w:val="center"/>
              <w:rPr>
                <w:rFonts w:cs="Arial"/>
              </w:rPr>
            </w:pPr>
            <w:r w:rsidRPr="00E61F53">
              <w:t xml:space="preserve">Broaden Client </w:t>
            </w:r>
            <w:r>
              <w:br/>
            </w:r>
            <w:r w:rsidRPr="00E61F53">
              <w:t>Payer Mix</w:t>
            </w:r>
          </w:p>
        </w:tc>
      </w:tr>
      <w:tr w:rsidR="00FF19B8" w14:paraId="72954728" w14:textId="77777777" w:rsidTr="00441FF3">
        <w:trPr>
          <w:jc w:val="center"/>
        </w:trPr>
        <w:tc>
          <w:tcPr>
            <w:tcW w:w="1656" w:type="dxa"/>
            <w:shd w:val="clear" w:color="auto" w:fill="D9D9D9" w:themeFill="background1" w:themeFillShade="D9"/>
            <w:vAlign w:val="center"/>
          </w:tcPr>
          <w:p w14:paraId="4782239C" w14:textId="77777777" w:rsidR="00FF19B8" w:rsidRDefault="00FF19B8" w:rsidP="00381345">
            <w:pPr>
              <w:widowControl/>
              <w:jc w:val="center"/>
            </w:pPr>
            <w:r w:rsidRPr="00D8667C">
              <w:t>Product</w:t>
            </w:r>
          </w:p>
        </w:tc>
        <w:tc>
          <w:tcPr>
            <w:tcW w:w="2680" w:type="dxa"/>
          </w:tcPr>
          <w:p w14:paraId="669D01C5" w14:textId="77777777" w:rsidR="00FF19B8" w:rsidRDefault="00FF19B8" w:rsidP="00381345">
            <w:pPr>
              <w:widowControl/>
            </w:pPr>
            <w:r>
              <w:t>M</w:t>
            </w:r>
            <w:r w:rsidRPr="000B19F9">
              <w:t>edications</w:t>
            </w:r>
            <w:r>
              <w:br/>
            </w:r>
          </w:p>
        </w:tc>
        <w:tc>
          <w:tcPr>
            <w:tcW w:w="2680" w:type="dxa"/>
          </w:tcPr>
          <w:p w14:paraId="3059C433" w14:textId="77777777" w:rsidR="00FF19B8" w:rsidRDefault="00FF19B8" w:rsidP="00381345">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381345">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441FF3">
        <w:trPr>
          <w:jc w:val="center"/>
        </w:trPr>
        <w:tc>
          <w:tcPr>
            <w:tcW w:w="1656" w:type="dxa"/>
            <w:shd w:val="clear" w:color="auto" w:fill="D9D9D9" w:themeFill="background1" w:themeFillShade="D9"/>
            <w:vAlign w:val="center"/>
          </w:tcPr>
          <w:p w14:paraId="63D7BECB" w14:textId="77777777" w:rsidR="00FF19B8" w:rsidRDefault="00FF19B8" w:rsidP="00381345">
            <w:pPr>
              <w:widowControl/>
              <w:jc w:val="center"/>
            </w:pPr>
            <w:r>
              <w:t>People</w:t>
            </w:r>
          </w:p>
        </w:tc>
        <w:tc>
          <w:tcPr>
            <w:tcW w:w="2680" w:type="dxa"/>
          </w:tcPr>
          <w:p w14:paraId="66BF55EC" w14:textId="77777777" w:rsidR="00FF19B8" w:rsidRDefault="00FF19B8" w:rsidP="00381345">
            <w:pPr>
              <w:widowControl/>
            </w:pPr>
            <w:r>
              <w:t>I</w:t>
            </w:r>
            <w:r w:rsidRPr="000B19F9">
              <w:t xml:space="preserve">nsured </w:t>
            </w:r>
            <w:r>
              <w:t>c</w:t>
            </w:r>
            <w:r w:rsidRPr="000B19F9">
              <w:t>lients</w:t>
            </w:r>
          </w:p>
        </w:tc>
        <w:tc>
          <w:tcPr>
            <w:tcW w:w="2680" w:type="dxa"/>
          </w:tcPr>
          <w:p w14:paraId="55503951" w14:textId="77777777" w:rsidR="00FF19B8" w:rsidRDefault="00FF19B8" w:rsidP="00381345">
            <w:pPr>
              <w:widowControl/>
            </w:pPr>
            <w:r>
              <w:t>I</w:t>
            </w:r>
            <w:r w:rsidRPr="000B19F9">
              <w:t xml:space="preserve">nsured </w:t>
            </w:r>
            <w:r>
              <w:t>c</w:t>
            </w:r>
            <w:r w:rsidRPr="000B19F9">
              <w:t>lients</w:t>
            </w:r>
          </w:p>
        </w:tc>
        <w:tc>
          <w:tcPr>
            <w:tcW w:w="2681" w:type="dxa"/>
          </w:tcPr>
          <w:p w14:paraId="01B3B890" w14:textId="77777777" w:rsidR="00FF19B8" w:rsidRDefault="00FF19B8" w:rsidP="00381345">
            <w:pPr>
              <w:widowControl/>
            </w:pPr>
            <w:r>
              <w:t>Insured clients</w:t>
            </w:r>
          </w:p>
        </w:tc>
      </w:tr>
      <w:tr w:rsidR="00FF19B8" w14:paraId="1FE6D5D8" w14:textId="77777777" w:rsidTr="00EA464A">
        <w:trPr>
          <w:jc w:val="center"/>
        </w:trPr>
        <w:tc>
          <w:tcPr>
            <w:tcW w:w="1656" w:type="dxa"/>
            <w:tcBorders>
              <w:bottom w:val="single" w:sz="4" w:space="0" w:color="auto"/>
            </w:tcBorders>
            <w:shd w:val="clear" w:color="auto" w:fill="D9D9D9" w:themeFill="background1" w:themeFillShade="D9"/>
            <w:vAlign w:val="center"/>
          </w:tcPr>
          <w:p w14:paraId="5A5E7715" w14:textId="77777777" w:rsidR="00FF19B8" w:rsidRDefault="00FF19B8" w:rsidP="00381345">
            <w:pPr>
              <w:widowControl/>
              <w:jc w:val="center"/>
            </w:pPr>
            <w:r w:rsidRPr="00D8667C">
              <w:t>Place</w:t>
            </w:r>
          </w:p>
        </w:tc>
        <w:tc>
          <w:tcPr>
            <w:tcW w:w="2680" w:type="dxa"/>
          </w:tcPr>
          <w:p w14:paraId="750B3EF6" w14:textId="77777777" w:rsidR="00FF19B8" w:rsidRDefault="00FF19B8" w:rsidP="00381345">
            <w:pPr>
              <w:widowControl/>
            </w:pPr>
            <w:r>
              <w:t>All locations</w:t>
            </w:r>
          </w:p>
          <w:p w14:paraId="4B7B5781" w14:textId="77777777" w:rsidR="00FF19B8" w:rsidRDefault="00FF19B8" w:rsidP="00381345">
            <w:pPr>
              <w:widowControl/>
            </w:pPr>
            <w:r>
              <w:t>Established hours</w:t>
            </w:r>
          </w:p>
        </w:tc>
        <w:tc>
          <w:tcPr>
            <w:tcW w:w="2680" w:type="dxa"/>
          </w:tcPr>
          <w:p w14:paraId="55D8DEAE" w14:textId="77777777" w:rsidR="00FF19B8" w:rsidRDefault="00FF19B8" w:rsidP="00381345">
            <w:pPr>
              <w:widowControl/>
            </w:pPr>
            <w:r>
              <w:t>All locations</w:t>
            </w:r>
          </w:p>
          <w:p w14:paraId="7BE3ABD9" w14:textId="77777777" w:rsidR="00FF19B8" w:rsidRDefault="00FF19B8" w:rsidP="00381345">
            <w:pPr>
              <w:widowControl/>
            </w:pPr>
            <w:r>
              <w:t>Established hours</w:t>
            </w:r>
          </w:p>
        </w:tc>
        <w:tc>
          <w:tcPr>
            <w:tcW w:w="2681" w:type="dxa"/>
          </w:tcPr>
          <w:p w14:paraId="6844A096" w14:textId="77777777" w:rsidR="00FF19B8" w:rsidRDefault="00FF19B8" w:rsidP="00381345">
            <w:pPr>
              <w:widowControl/>
            </w:pPr>
            <w:r>
              <w:t>All locations</w:t>
            </w:r>
          </w:p>
          <w:p w14:paraId="2BD184F8" w14:textId="77777777" w:rsidR="00FF19B8" w:rsidRDefault="00FF19B8" w:rsidP="00381345">
            <w:pPr>
              <w:widowControl/>
            </w:pPr>
            <w:r>
              <w:t>Established hours</w:t>
            </w:r>
          </w:p>
        </w:tc>
      </w:tr>
      <w:tr w:rsidR="00FF19B8" w14:paraId="6680EA9D" w14:textId="77777777" w:rsidTr="00EA464A">
        <w:trPr>
          <w:jc w:val="center"/>
        </w:trPr>
        <w:tc>
          <w:tcPr>
            <w:tcW w:w="1656" w:type="dxa"/>
            <w:tcBorders>
              <w:bottom w:val="nil"/>
            </w:tcBorders>
            <w:shd w:val="clear" w:color="auto" w:fill="D9D9D9" w:themeFill="background1" w:themeFillShade="D9"/>
            <w:vAlign w:val="center"/>
          </w:tcPr>
          <w:p w14:paraId="75A67856" w14:textId="6FABAFDE" w:rsidR="00FF19B8" w:rsidRDefault="00FF19B8" w:rsidP="00381345">
            <w:pPr>
              <w:widowControl/>
              <w:jc w:val="center"/>
            </w:pPr>
            <w:r w:rsidRPr="00D8667C">
              <w:t>Price</w:t>
            </w:r>
            <w:r w:rsidR="00441FF3">
              <w:t xml:space="preserve"> (Client)</w:t>
            </w:r>
          </w:p>
        </w:tc>
        <w:tc>
          <w:tcPr>
            <w:tcW w:w="2680" w:type="dxa"/>
          </w:tcPr>
          <w:p w14:paraId="0E637647" w14:textId="77777777" w:rsidR="00FF19B8" w:rsidRDefault="00FF19B8" w:rsidP="00381345">
            <w:pPr>
              <w:widowControl/>
            </w:pPr>
            <w:r>
              <w:t>Cost plus fee</w:t>
            </w:r>
          </w:p>
        </w:tc>
        <w:tc>
          <w:tcPr>
            <w:tcW w:w="2680" w:type="dxa"/>
          </w:tcPr>
          <w:p w14:paraId="18BD3F29" w14:textId="77777777" w:rsidR="00FF19B8" w:rsidRDefault="00FF19B8" w:rsidP="00381345">
            <w:pPr>
              <w:widowControl/>
            </w:pPr>
            <w:r>
              <w:t>R</w:t>
            </w:r>
            <w:r w:rsidRPr="00FB6DC3">
              <w:t>ate plus fee</w:t>
            </w:r>
          </w:p>
        </w:tc>
        <w:tc>
          <w:tcPr>
            <w:tcW w:w="2681" w:type="dxa"/>
          </w:tcPr>
          <w:p w14:paraId="2F2CD8AB" w14:textId="77777777" w:rsidR="00FF19B8" w:rsidRDefault="00FF19B8" w:rsidP="00381345">
            <w:pPr>
              <w:widowControl/>
            </w:pPr>
            <w:r>
              <w:t>Rate plus fee</w:t>
            </w:r>
          </w:p>
        </w:tc>
      </w:tr>
      <w:tr w:rsidR="00441FF3" w14:paraId="58EFCA4C" w14:textId="77777777" w:rsidTr="00EA464A">
        <w:trPr>
          <w:jc w:val="center"/>
        </w:trPr>
        <w:tc>
          <w:tcPr>
            <w:tcW w:w="1656" w:type="dxa"/>
            <w:tcBorders>
              <w:top w:val="nil"/>
            </w:tcBorders>
            <w:shd w:val="clear" w:color="auto" w:fill="D9D9D9" w:themeFill="background1" w:themeFillShade="D9"/>
            <w:vAlign w:val="center"/>
          </w:tcPr>
          <w:p w14:paraId="1E7895AF" w14:textId="02309D5B" w:rsidR="00441FF3" w:rsidRPr="00D8667C" w:rsidRDefault="00441FF3" w:rsidP="00381345">
            <w:pPr>
              <w:widowControl/>
              <w:jc w:val="center"/>
            </w:pPr>
            <w:r>
              <w:t>Price (Startup)</w:t>
            </w:r>
          </w:p>
        </w:tc>
        <w:tc>
          <w:tcPr>
            <w:tcW w:w="2680" w:type="dxa"/>
          </w:tcPr>
          <w:p w14:paraId="13131A0B" w14:textId="1E115413" w:rsidR="00441FF3" w:rsidRDefault="00441FF3" w:rsidP="00381345">
            <w:pPr>
              <w:widowControl/>
            </w:pPr>
            <w:r>
              <w:t>High</w:t>
            </w:r>
          </w:p>
        </w:tc>
        <w:tc>
          <w:tcPr>
            <w:tcW w:w="2680" w:type="dxa"/>
          </w:tcPr>
          <w:p w14:paraId="5EDAC5B3" w14:textId="19D3103C" w:rsidR="00441FF3" w:rsidRDefault="00441FF3" w:rsidP="00381345">
            <w:pPr>
              <w:widowControl/>
            </w:pPr>
            <w:r>
              <w:t>High</w:t>
            </w:r>
          </w:p>
        </w:tc>
        <w:tc>
          <w:tcPr>
            <w:tcW w:w="2681" w:type="dxa"/>
          </w:tcPr>
          <w:p w14:paraId="09DF5C97" w14:textId="5122822C" w:rsidR="00441FF3" w:rsidRDefault="00441FF3" w:rsidP="00381345">
            <w:pPr>
              <w:widowControl/>
            </w:pPr>
            <w:r>
              <w:t>Low</w:t>
            </w:r>
          </w:p>
        </w:tc>
      </w:tr>
      <w:tr w:rsidR="00FF19B8" w14:paraId="128BDADC" w14:textId="77777777" w:rsidTr="00441FF3">
        <w:trPr>
          <w:jc w:val="center"/>
        </w:trPr>
        <w:tc>
          <w:tcPr>
            <w:tcW w:w="1656" w:type="dxa"/>
            <w:shd w:val="clear" w:color="auto" w:fill="D9D9D9" w:themeFill="background1" w:themeFillShade="D9"/>
            <w:vAlign w:val="center"/>
          </w:tcPr>
          <w:p w14:paraId="7AB588B6" w14:textId="77777777" w:rsidR="00FF19B8" w:rsidRDefault="00FF19B8" w:rsidP="00381345">
            <w:pPr>
              <w:widowControl/>
              <w:jc w:val="center"/>
            </w:pPr>
            <w:r w:rsidRPr="00D8667C">
              <w:lastRenderedPageBreak/>
              <w:t>Proposition</w:t>
            </w:r>
          </w:p>
        </w:tc>
        <w:tc>
          <w:tcPr>
            <w:tcW w:w="2680" w:type="dxa"/>
          </w:tcPr>
          <w:p w14:paraId="214A9BBD" w14:textId="77777777" w:rsidR="00FF19B8" w:rsidRPr="00285404" w:rsidRDefault="00FF19B8" w:rsidP="00381345">
            <w:pPr>
              <w:widowControl/>
            </w:pPr>
            <w:r w:rsidRPr="00285404">
              <w:t>Convenience</w:t>
            </w:r>
          </w:p>
          <w:p w14:paraId="4645719C" w14:textId="77777777" w:rsidR="00FF19B8" w:rsidRPr="00285404" w:rsidRDefault="00FF19B8" w:rsidP="00381345">
            <w:pPr>
              <w:widowControl/>
            </w:pPr>
            <w:r w:rsidRPr="00285404">
              <w:t>Experienced Pharmacists</w:t>
            </w:r>
          </w:p>
          <w:p w14:paraId="7124403D" w14:textId="77777777" w:rsidR="00FF19B8" w:rsidRDefault="00FF19B8" w:rsidP="00381345">
            <w:pPr>
              <w:widowControl/>
            </w:pPr>
            <w:r w:rsidRPr="00285404">
              <w:t>Access to Payment Help</w:t>
            </w:r>
          </w:p>
        </w:tc>
        <w:tc>
          <w:tcPr>
            <w:tcW w:w="2680" w:type="dxa"/>
          </w:tcPr>
          <w:p w14:paraId="16C16ACF" w14:textId="77777777" w:rsidR="00FF19B8" w:rsidRPr="00285404" w:rsidRDefault="00FF19B8" w:rsidP="00381345">
            <w:pPr>
              <w:widowControl/>
            </w:pPr>
            <w:r w:rsidRPr="00285404">
              <w:t>Comprehensive</w:t>
            </w:r>
          </w:p>
          <w:p w14:paraId="152B4A6A" w14:textId="77777777" w:rsidR="00FF19B8" w:rsidRPr="00285404" w:rsidRDefault="00FF19B8" w:rsidP="00381345">
            <w:pPr>
              <w:widowControl/>
            </w:pPr>
            <w:r w:rsidRPr="00285404">
              <w:t>High Quality</w:t>
            </w:r>
          </w:p>
          <w:p w14:paraId="38D2755D" w14:textId="77777777" w:rsidR="00FF19B8" w:rsidRPr="00285404" w:rsidRDefault="00FF19B8" w:rsidP="00381345">
            <w:pPr>
              <w:widowControl/>
            </w:pPr>
            <w:r w:rsidRPr="00285404">
              <w:t>Accessible</w:t>
            </w:r>
          </w:p>
          <w:p w14:paraId="7CED34BE" w14:textId="77777777" w:rsidR="00FF19B8" w:rsidRDefault="00FF19B8" w:rsidP="00381345">
            <w:pPr>
              <w:widowControl/>
            </w:pPr>
          </w:p>
        </w:tc>
        <w:tc>
          <w:tcPr>
            <w:tcW w:w="2681" w:type="dxa"/>
          </w:tcPr>
          <w:p w14:paraId="330D5390" w14:textId="77777777" w:rsidR="00FF19B8" w:rsidRPr="00E61F53" w:rsidRDefault="00FF19B8" w:rsidP="00381345">
            <w:pPr>
              <w:widowControl/>
            </w:pPr>
            <w:r w:rsidRPr="00E61F53">
              <w:t>Confidential</w:t>
            </w:r>
            <w:r w:rsidRPr="00E61F53">
              <w:br/>
              <w:t>Convenient</w:t>
            </w:r>
          </w:p>
          <w:p w14:paraId="214B7C94" w14:textId="77777777" w:rsidR="00FF19B8" w:rsidRPr="00E61F53" w:rsidRDefault="00FF19B8" w:rsidP="00381345">
            <w:pPr>
              <w:widowControl/>
            </w:pPr>
            <w:r w:rsidRPr="00E61F53">
              <w:t>High Quality</w:t>
            </w:r>
          </w:p>
          <w:p w14:paraId="67F6F542" w14:textId="77777777" w:rsidR="00FF19B8" w:rsidRPr="00E61F53" w:rsidRDefault="00FF19B8" w:rsidP="00381345">
            <w:pPr>
              <w:widowControl/>
            </w:pPr>
          </w:p>
          <w:p w14:paraId="082BC75C" w14:textId="77777777" w:rsidR="00FF19B8" w:rsidRPr="00E61F53" w:rsidRDefault="00FF19B8" w:rsidP="00381345">
            <w:pPr>
              <w:widowControl/>
            </w:pPr>
          </w:p>
        </w:tc>
      </w:tr>
      <w:tr w:rsidR="00FF19B8" w14:paraId="7562B262" w14:textId="77777777" w:rsidTr="00441FF3">
        <w:trPr>
          <w:jc w:val="center"/>
        </w:trPr>
        <w:tc>
          <w:tcPr>
            <w:tcW w:w="1656" w:type="dxa"/>
            <w:shd w:val="clear" w:color="auto" w:fill="D9D9D9" w:themeFill="background1" w:themeFillShade="D9"/>
            <w:vAlign w:val="center"/>
          </w:tcPr>
          <w:p w14:paraId="1A57D382" w14:textId="77777777" w:rsidR="00FF19B8" w:rsidRPr="00D8667C" w:rsidRDefault="00FF19B8" w:rsidP="00381345">
            <w:pPr>
              <w:widowControl/>
              <w:jc w:val="center"/>
            </w:pPr>
            <w:r>
              <w:t>Plan</w:t>
            </w:r>
          </w:p>
        </w:tc>
        <w:tc>
          <w:tcPr>
            <w:tcW w:w="2680" w:type="dxa"/>
          </w:tcPr>
          <w:p w14:paraId="3659F4CC" w14:textId="77777777" w:rsidR="00FF19B8" w:rsidRDefault="00FF19B8" w:rsidP="00381345">
            <w:pPr>
              <w:widowControl/>
            </w:pPr>
            <w:r>
              <w:t>Goals planned: 12/1/16</w:t>
            </w:r>
          </w:p>
          <w:p w14:paraId="34111665" w14:textId="77777777" w:rsidR="00FF19B8" w:rsidRPr="00285404" w:rsidRDefault="00FF19B8" w:rsidP="00381345">
            <w:pPr>
              <w:widowControl/>
            </w:pPr>
            <w:r>
              <w:t>Goals completed: 12/1/16</w:t>
            </w:r>
          </w:p>
        </w:tc>
        <w:tc>
          <w:tcPr>
            <w:tcW w:w="2680" w:type="dxa"/>
          </w:tcPr>
          <w:p w14:paraId="0E94E3D5" w14:textId="77777777" w:rsidR="00FF19B8" w:rsidRDefault="00FF19B8" w:rsidP="00381345">
            <w:pPr>
              <w:widowControl/>
            </w:pPr>
            <w:r>
              <w:t>Goals planned: 5/1/16</w:t>
            </w:r>
          </w:p>
          <w:p w14:paraId="00F50C45" w14:textId="77777777" w:rsidR="00FF19B8" w:rsidRPr="00285404" w:rsidRDefault="00FF19B8" w:rsidP="00381345">
            <w:pPr>
              <w:widowControl/>
            </w:pPr>
            <w:r>
              <w:t>Goals completed: 5/1/18</w:t>
            </w:r>
          </w:p>
        </w:tc>
        <w:tc>
          <w:tcPr>
            <w:tcW w:w="2681" w:type="dxa"/>
          </w:tcPr>
          <w:p w14:paraId="53E454C9" w14:textId="77777777" w:rsidR="00FF19B8" w:rsidRDefault="00FF19B8" w:rsidP="00381345">
            <w:pPr>
              <w:widowControl/>
            </w:pPr>
            <w:r>
              <w:t>Goals planned: 12/1/16</w:t>
            </w:r>
          </w:p>
          <w:p w14:paraId="799572D1" w14:textId="77777777" w:rsidR="00FF19B8" w:rsidRDefault="00FF19B8" w:rsidP="00381345">
            <w:pPr>
              <w:widowControl/>
            </w:pPr>
            <w:r>
              <w:t>Goals completed: 12/1/16</w:t>
            </w:r>
          </w:p>
        </w:tc>
      </w:tr>
    </w:tbl>
    <w:p w14:paraId="6662608C" w14:textId="77777777" w:rsidR="00FF19B8" w:rsidRDefault="00FF19B8" w:rsidP="00381345">
      <w:pPr>
        <w:widowControl/>
      </w:pPr>
    </w:p>
    <w:p w14:paraId="671EB9F1" w14:textId="77777777" w:rsidR="00FF19B8" w:rsidRDefault="00FF19B8" w:rsidP="00381345">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43"/>
        <w:gridCol w:w="2644"/>
        <w:gridCol w:w="2644"/>
        <w:gridCol w:w="2645"/>
      </w:tblGrid>
      <w:tr w:rsidR="00E427E5" w14:paraId="39DC7C52" w14:textId="77777777" w:rsidTr="00441FF3">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381345">
            <w:pPr>
              <w:widowControl/>
              <w:jc w:val="center"/>
            </w:pPr>
            <w:r>
              <w:t>Strategy</w:t>
            </w:r>
          </w:p>
        </w:tc>
        <w:tc>
          <w:tcPr>
            <w:tcW w:w="2668" w:type="dxa"/>
            <w:shd w:val="clear" w:color="auto" w:fill="D9D9D9" w:themeFill="background1" w:themeFillShade="D9"/>
          </w:tcPr>
          <w:p w14:paraId="1159894B" w14:textId="77777777" w:rsidR="00E427E5" w:rsidRDefault="00E427E5" w:rsidP="00381345">
            <w:pPr>
              <w:widowControl/>
            </w:pPr>
            <w:r>
              <w:t>Festival</w:t>
            </w:r>
          </w:p>
        </w:tc>
        <w:tc>
          <w:tcPr>
            <w:tcW w:w="2668" w:type="dxa"/>
            <w:shd w:val="clear" w:color="auto" w:fill="D9D9D9" w:themeFill="background1" w:themeFillShade="D9"/>
          </w:tcPr>
          <w:p w14:paraId="32F4BDD1" w14:textId="77777777" w:rsidR="00E427E5" w:rsidRDefault="00E427E5" w:rsidP="00381345">
            <w:pPr>
              <w:widowControl/>
            </w:pPr>
            <w:r>
              <w:t>Student Matinees</w:t>
            </w:r>
          </w:p>
        </w:tc>
        <w:tc>
          <w:tcPr>
            <w:tcW w:w="2669" w:type="dxa"/>
            <w:shd w:val="clear" w:color="auto" w:fill="D9D9D9" w:themeFill="background1" w:themeFillShade="D9"/>
          </w:tcPr>
          <w:p w14:paraId="7222BDE9" w14:textId="77777777" w:rsidR="00E427E5" w:rsidRDefault="00E427E5" w:rsidP="00381345">
            <w:pPr>
              <w:widowControl/>
            </w:pPr>
            <w:r>
              <w:t>New Facility</w:t>
            </w:r>
          </w:p>
        </w:tc>
      </w:tr>
      <w:tr w:rsidR="00E427E5" w14:paraId="3AD4F7A5" w14:textId="77777777" w:rsidTr="00441FF3">
        <w:trPr>
          <w:cantSplit/>
          <w:jc w:val="center"/>
        </w:trPr>
        <w:tc>
          <w:tcPr>
            <w:tcW w:w="1656" w:type="dxa"/>
            <w:shd w:val="clear" w:color="auto" w:fill="D9D9D9" w:themeFill="background1" w:themeFillShade="D9"/>
            <w:vAlign w:val="center"/>
          </w:tcPr>
          <w:p w14:paraId="5A9A2630" w14:textId="77777777" w:rsidR="00E427E5" w:rsidRDefault="00E427E5" w:rsidP="00381345">
            <w:pPr>
              <w:widowControl/>
              <w:jc w:val="center"/>
            </w:pPr>
            <w:r w:rsidRPr="00D8667C">
              <w:t>People</w:t>
            </w:r>
          </w:p>
        </w:tc>
        <w:tc>
          <w:tcPr>
            <w:tcW w:w="2668" w:type="dxa"/>
            <w:shd w:val="clear" w:color="auto" w:fill="FFFFFF" w:themeFill="background1"/>
          </w:tcPr>
          <w:p w14:paraId="66B7D574" w14:textId="77777777" w:rsidR="00E427E5" w:rsidRDefault="00E427E5" w:rsidP="00381345">
            <w:pPr>
              <w:widowControl/>
            </w:pPr>
            <w:r>
              <w:t>Families and culture-seekers</w:t>
            </w:r>
          </w:p>
        </w:tc>
        <w:tc>
          <w:tcPr>
            <w:tcW w:w="2668" w:type="dxa"/>
            <w:shd w:val="clear" w:color="auto" w:fill="FFFFFF" w:themeFill="background1"/>
          </w:tcPr>
          <w:p w14:paraId="3584B110" w14:textId="77777777" w:rsidR="00E427E5" w:rsidRDefault="00E427E5" w:rsidP="00381345">
            <w:pPr>
              <w:widowControl/>
            </w:pPr>
            <w:r>
              <w:t>Students</w:t>
            </w:r>
          </w:p>
        </w:tc>
        <w:tc>
          <w:tcPr>
            <w:tcW w:w="2669" w:type="dxa"/>
            <w:shd w:val="clear" w:color="auto" w:fill="FFFFFF" w:themeFill="background1"/>
          </w:tcPr>
          <w:p w14:paraId="3E897832" w14:textId="77777777" w:rsidR="00E427E5" w:rsidRDefault="00E427E5" w:rsidP="0038134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441FF3">
        <w:trPr>
          <w:cantSplit/>
          <w:jc w:val="center"/>
        </w:trPr>
        <w:tc>
          <w:tcPr>
            <w:tcW w:w="1656" w:type="dxa"/>
            <w:shd w:val="clear" w:color="auto" w:fill="D9D9D9" w:themeFill="background1" w:themeFillShade="D9"/>
            <w:vAlign w:val="center"/>
          </w:tcPr>
          <w:p w14:paraId="172D5AD9" w14:textId="77777777" w:rsidR="00E427E5" w:rsidRPr="00D8667C" w:rsidRDefault="00E427E5" w:rsidP="00381345">
            <w:pPr>
              <w:widowControl/>
              <w:jc w:val="center"/>
            </w:pPr>
            <w:r w:rsidRPr="00D8667C">
              <w:t>Product</w:t>
            </w:r>
          </w:p>
        </w:tc>
        <w:tc>
          <w:tcPr>
            <w:tcW w:w="2668" w:type="dxa"/>
            <w:shd w:val="clear" w:color="auto" w:fill="FFFFFF" w:themeFill="background1"/>
          </w:tcPr>
          <w:p w14:paraId="4202EB82" w14:textId="77777777" w:rsidR="00E427E5" w:rsidRDefault="00E427E5" w:rsidP="00381345">
            <w:pPr>
              <w:widowControl/>
            </w:pPr>
            <w:r>
              <w:t>Access to culture taking performances outdoors</w:t>
            </w:r>
          </w:p>
        </w:tc>
        <w:tc>
          <w:tcPr>
            <w:tcW w:w="2668" w:type="dxa"/>
            <w:shd w:val="clear" w:color="auto" w:fill="FFFFFF" w:themeFill="background1"/>
          </w:tcPr>
          <w:p w14:paraId="0511A84E" w14:textId="77777777" w:rsidR="00E427E5" w:rsidRDefault="00E427E5" w:rsidP="00381345">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381345">
            <w:pPr>
              <w:widowControl/>
            </w:pPr>
            <w:r>
              <w:t>Making history through a worthwhile investment</w:t>
            </w:r>
          </w:p>
        </w:tc>
      </w:tr>
      <w:tr w:rsidR="00E427E5" w14:paraId="656DBED6" w14:textId="77777777" w:rsidTr="00EA464A">
        <w:trPr>
          <w:cantSplit/>
          <w:jc w:val="center"/>
        </w:trPr>
        <w:tc>
          <w:tcPr>
            <w:tcW w:w="1656" w:type="dxa"/>
            <w:tcBorders>
              <w:bottom w:val="single" w:sz="4" w:space="0" w:color="auto"/>
            </w:tcBorders>
            <w:shd w:val="clear" w:color="auto" w:fill="D9D9D9" w:themeFill="background1" w:themeFillShade="D9"/>
            <w:vAlign w:val="center"/>
          </w:tcPr>
          <w:p w14:paraId="7468D818" w14:textId="77777777" w:rsidR="00E427E5" w:rsidRPr="00D8667C" w:rsidRDefault="00E427E5" w:rsidP="00381345">
            <w:pPr>
              <w:widowControl/>
              <w:jc w:val="center"/>
            </w:pPr>
            <w:r w:rsidRPr="00D8667C">
              <w:t>Place</w:t>
            </w:r>
          </w:p>
        </w:tc>
        <w:tc>
          <w:tcPr>
            <w:tcW w:w="2668" w:type="dxa"/>
            <w:shd w:val="clear" w:color="auto" w:fill="FFFFFF" w:themeFill="background1"/>
          </w:tcPr>
          <w:p w14:paraId="753712B7" w14:textId="77777777" w:rsidR="00E427E5" w:rsidRDefault="00E427E5" w:rsidP="00381345">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381345">
            <w:pPr>
              <w:widowControl/>
            </w:pPr>
            <w:r>
              <w:t>At our theatre during school hours</w:t>
            </w:r>
          </w:p>
        </w:tc>
        <w:tc>
          <w:tcPr>
            <w:tcW w:w="2669" w:type="dxa"/>
            <w:shd w:val="clear" w:color="auto" w:fill="FFFFFF" w:themeFill="background1"/>
          </w:tcPr>
          <w:p w14:paraId="183FDF7F" w14:textId="77777777" w:rsidR="00E427E5" w:rsidRDefault="00E427E5" w:rsidP="00381345">
            <w:pPr>
              <w:widowControl/>
            </w:pPr>
            <w:r>
              <w:t>On Chicago’s north side</w:t>
            </w:r>
          </w:p>
        </w:tc>
      </w:tr>
      <w:tr w:rsidR="00E427E5" w14:paraId="20D98113" w14:textId="77777777" w:rsidTr="00EA464A">
        <w:trPr>
          <w:cantSplit/>
          <w:jc w:val="center"/>
        </w:trPr>
        <w:tc>
          <w:tcPr>
            <w:tcW w:w="1656" w:type="dxa"/>
            <w:tcBorders>
              <w:bottom w:val="nil"/>
            </w:tcBorders>
            <w:shd w:val="clear" w:color="auto" w:fill="D9D9D9" w:themeFill="background1" w:themeFillShade="D9"/>
          </w:tcPr>
          <w:p w14:paraId="3E3EFE52" w14:textId="13B99D5D" w:rsidR="00E427E5" w:rsidRPr="00D8667C" w:rsidRDefault="00E427E5" w:rsidP="00EA464A">
            <w:pPr>
              <w:widowControl/>
              <w:jc w:val="center"/>
            </w:pPr>
            <w:r w:rsidRPr="00D8667C">
              <w:t>Price</w:t>
            </w:r>
            <w:r w:rsidR="00441FF3">
              <w:t xml:space="preserve"> (Client)</w:t>
            </w:r>
          </w:p>
        </w:tc>
        <w:tc>
          <w:tcPr>
            <w:tcW w:w="2668" w:type="dxa"/>
            <w:shd w:val="clear" w:color="auto" w:fill="FFFFFF" w:themeFill="background1"/>
          </w:tcPr>
          <w:p w14:paraId="11AF5CD2" w14:textId="77777777" w:rsidR="00E427E5" w:rsidRDefault="00E427E5" w:rsidP="00381345">
            <w:pPr>
              <w:widowControl/>
            </w:pPr>
            <w:r>
              <w:t>Economic value; Flat</w:t>
            </w:r>
          </w:p>
        </w:tc>
        <w:tc>
          <w:tcPr>
            <w:tcW w:w="2668" w:type="dxa"/>
            <w:shd w:val="clear" w:color="auto" w:fill="FFFFFF" w:themeFill="background1"/>
          </w:tcPr>
          <w:p w14:paraId="0F888D47" w14:textId="77777777" w:rsidR="00E427E5" w:rsidRDefault="00E427E5" w:rsidP="00381345">
            <w:pPr>
              <w:widowControl/>
            </w:pPr>
            <w:r>
              <w:t>Competition based; Fair</w:t>
            </w:r>
          </w:p>
        </w:tc>
        <w:tc>
          <w:tcPr>
            <w:tcW w:w="2669" w:type="dxa"/>
            <w:shd w:val="clear" w:color="auto" w:fill="FFFFFF" w:themeFill="background1"/>
          </w:tcPr>
          <w:p w14:paraId="04A09DFC" w14:textId="77777777" w:rsidR="00E427E5" w:rsidRDefault="00E427E5" w:rsidP="00381345">
            <w:pPr>
              <w:widowControl/>
            </w:pPr>
            <w:r>
              <w:t>Economic value; Premium</w:t>
            </w:r>
          </w:p>
        </w:tc>
      </w:tr>
      <w:tr w:rsidR="00441FF3" w14:paraId="162139F8" w14:textId="77777777" w:rsidTr="00EA464A">
        <w:trPr>
          <w:cantSplit/>
          <w:jc w:val="center"/>
        </w:trPr>
        <w:tc>
          <w:tcPr>
            <w:tcW w:w="1656" w:type="dxa"/>
            <w:tcBorders>
              <w:top w:val="nil"/>
            </w:tcBorders>
            <w:shd w:val="clear" w:color="auto" w:fill="D9D9D9" w:themeFill="background1" w:themeFillShade="D9"/>
          </w:tcPr>
          <w:p w14:paraId="599C2DAF" w14:textId="52D6AA16" w:rsidR="00441FF3" w:rsidRPr="00D8667C" w:rsidRDefault="00441FF3" w:rsidP="00EA464A">
            <w:pPr>
              <w:widowControl/>
              <w:jc w:val="center"/>
            </w:pPr>
            <w:r>
              <w:t>Price (Startup)</w:t>
            </w:r>
          </w:p>
        </w:tc>
        <w:tc>
          <w:tcPr>
            <w:tcW w:w="2668" w:type="dxa"/>
            <w:shd w:val="clear" w:color="auto" w:fill="FFFFFF" w:themeFill="background1"/>
          </w:tcPr>
          <w:p w14:paraId="57918A15" w14:textId="349245A7" w:rsidR="00441FF3" w:rsidRDefault="00441FF3" w:rsidP="00381345">
            <w:pPr>
              <w:widowControl/>
            </w:pPr>
            <w:r>
              <w:t>High</w:t>
            </w:r>
          </w:p>
        </w:tc>
        <w:tc>
          <w:tcPr>
            <w:tcW w:w="2668" w:type="dxa"/>
            <w:shd w:val="clear" w:color="auto" w:fill="FFFFFF" w:themeFill="background1"/>
          </w:tcPr>
          <w:p w14:paraId="056B3CF8" w14:textId="5C7D56B7" w:rsidR="00441FF3" w:rsidRDefault="00441FF3" w:rsidP="00381345">
            <w:pPr>
              <w:widowControl/>
            </w:pPr>
            <w:r>
              <w:t>Low</w:t>
            </w:r>
          </w:p>
        </w:tc>
        <w:tc>
          <w:tcPr>
            <w:tcW w:w="2669" w:type="dxa"/>
            <w:shd w:val="clear" w:color="auto" w:fill="FFFFFF" w:themeFill="background1"/>
          </w:tcPr>
          <w:p w14:paraId="7E0EBACD" w14:textId="4F749507" w:rsidR="00441FF3" w:rsidRDefault="00441FF3" w:rsidP="00381345">
            <w:pPr>
              <w:widowControl/>
            </w:pPr>
            <w:r>
              <w:t>Very High</w:t>
            </w:r>
          </w:p>
        </w:tc>
      </w:tr>
      <w:tr w:rsidR="00E427E5" w14:paraId="00678B41" w14:textId="77777777" w:rsidTr="00441FF3">
        <w:trPr>
          <w:cantSplit/>
          <w:jc w:val="center"/>
        </w:trPr>
        <w:tc>
          <w:tcPr>
            <w:tcW w:w="1656" w:type="dxa"/>
            <w:shd w:val="clear" w:color="auto" w:fill="D9D9D9" w:themeFill="background1" w:themeFillShade="D9"/>
            <w:vAlign w:val="center"/>
          </w:tcPr>
          <w:p w14:paraId="5339760A" w14:textId="77777777" w:rsidR="00E427E5" w:rsidRPr="00D8667C" w:rsidRDefault="00E427E5" w:rsidP="00381345">
            <w:pPr>
              <w:widowControl/>
              <w:jc w:val="center"/>
            </w:pPr>
            <w:r w:rsidRPr="00D8667C">
              <w:t>Proposition</w:t>
            </w:r>
          </w:p>
        </w:tc>
        <w:tc>
          <w:tcPr>
            <w:tcW w:w="2668" w:type="dxa"/>
            <w:shd w:val="clear" w:color="auto" w:fill="FFFFFF" w:themeFill="background1"/>
          </w:tcPr>
          <w:p w14:paraId="5E724A0D" w14:textId="77777777" w:rsidR="00E427E5" w:rsidRDefault="00E427E5" w:rsidP="00381345">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381345">
            <w:pPr>
              <w:widowControl/>
            </w:pPr>
            <w:r>
              <w:t>Uniquely aligning with high school history curriculum</w:t>
            </w:r>
          </w:p>
        </w:tc>
        <w:tc>
          <w:tcPr>
            <w:tcW w:w="2669" w:type="dxa"/>
            <w:shd w:val="clear" w:color="auto" w:fill="FFFFFF" w:themeFill="background1"/>
          </w:tcPr>
          <w:p w14:paraId="64F404C3" w14:textId="77777777" w:rsidR="00E427E5" w:rsidRDefault="00E427E5" w:rsidP="00381345">
            <w:pPr>
              <w:widowControl/>
            </w:pPr>
            <w:r>
              <w:t>A space worthy of the theatre’s artistry</w:t>
            </w:r>
          </w:p>
        </w:tc>
      </w:tr>
      <w:tr w:rsidR="00E427E5" w14:paraId="0C5F796F" w14:textId="77777777" w:rsidTr="00441FF3">
        <w:trPr>
          <w:cantSplit/>
          <w:jc w:val="center"/>
        </w:trPr>
        <w:tc>
          <w:tcPr>
            <w:tcW w:w="1656" w:type="dxa"/>
            <w:shd w:val="clear" w:color="auto" w:fill="D9D9D9" w:themeFill="background1" w:themeFillShade="D9"/>
            <w:vAlign w:val="center"/>
          </w:tcPr>
          <w:p w14:paraId="1F55EAFF" w14:textId="77777777" w:rsidR="00E427E5" w:rsidRPr="00112790" w:rsidRDefault="00E427E5" w:rsidP="00381345">
            <w:pPr>
              <w:widowControl/>
              <w:jc w:val="center"/>
            </w:pPr>
            <w:r>
              <w:lastRenderedPageBreak/>
              <w:t>Plan</w:t>
            </w:r>
          </w:p>
        </w:tc>
        <w:tc>
          <w:tcPr>
            <w:tcW w:w="2668" w:type="dxa"/>
            <w:shd w:val="clear" w:color="auto" w:fill="FFFFFF" w:themeFill="background1"/>
          </w:tcPr>
          <w:p w14:paraId="3E24FCD3" w14:textId="77777777" w:rsidR="00E427E5" w:rsidRPr="00166D2F" w:rsidRDefault="00E427E5" w:rsidP="00A3651E">
            <w:pPr>
              <w:pStyle w:val="ListParagraph"/>
              <w:widowControl/>
              <w:numPr>
                <w:ilvl w:val="0"/>
                <w:numId w:val="127"/>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A3651E">
            <w:pPr>
              <w:pStyle w:val="ListParagraph"/>
              <w:widowControl/>
              <w:numPr>
                <w:ilvl w:val="0"/>
                <w:numId w:val="127"/>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A3651E">
            <w:pPr>
              <w:pStyle w:val="ListParagraph"/>
              <w:widowControl/>
              <w:numPr>
                <w:ilvl w:val="0"/>
                <w:numId w:val="127"/>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A3651E">
            <w:pPr>
              <w:pStyle w:val="ListParagraph"/>
              <w:widowControl/>
              <w:numPr>
                <w:ilvl w:val="0"/>
                <w:numId w:val="127"/>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A3651E">
            <w:pPr>
              <w:pStyle w:val="ListParagraph"/>
              <w:widowControl/>
              <w:numPr>
                <w:ilvl w:val="0"/>
                <w:numId w:val="127"/>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A3651E">
            <w:pPr>
              <w:pStyle w:val="ListParagraph"/>
              <w:widowControl/>
              <w:numPr>
                <w:ilvl w:val="0"/>
                <w:numId w:val="127"/>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A3651E">
            <w:pPr>
              <w:pStyle w:val="ListParagraph"/>
              <w:widowControl/>
              <w:numPr>
                <w:ilvl w:val="0"/>
                <w:numId w:val="127"/>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A3651E">
            <w:pPr>
              <w:pStyle w:val="ListParagraph"/>
              <w:widowControl/>
              <w:numPr>
                <w:ilvl w:val="0"/>
                <w:numId w:val="127"/>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A3651E">
            <w:pPr>
              <w:pStyle w:val="ListParagraph"/>
              <w:widowControl/>
              <w:numPr>
                <w:ilvl w:val="0"/>
                <w:numId w:val="127"/>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A3651E">
            <w:pPr>
              <w:pStyle w:val="ListParagraph"/>
              <w:widowControl/>
              <w:numPr>
                <w:ilvl w:val="0"/>
                <w:numId w:val="127"/>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A3651E">
            <w:pPr>
              <w:pStyle w:val="ListParagraph"/>
              <w:widowControl/>
              <w:numPr>
                <w:ilvl w:val="0"/>
                <w:numId w:val="127"/>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A3651E">
            <w:pPr>
              <w:pStyle w:val="ListParagraph"/>
              <w:widowControl/>
              <w:numPr>
                <w:ilvl w:val="0"/>
                <w:numId w:val="127"/>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A3651E">
            <w:pPr>
              <w:pStyle w:val="ListParagraph"/>
              <w:widowControl/>
              <w:numPr>
                <w:ilvl w:val="0"/>
                <w:numId w:val="127"/>
              </w:numPr>
              <w:ind w:left="216" w:hanging="216"/>
            </w:pPr>
            <w:r w:rsidRPr="00112790">
              <w:t>Celebrate donors and keep stakeholders updated on progress</w:t>
            </w:r>
            <w:r w:rsidRPr="00112790">
              <w:br/>
              <w:t>(At least twice per year during campaign life - approx. 3 years)</w:t>
            </w:r>
          </w:p>
        </w:tc>
      </w:tr>
    </w:tbl>
    <w:p w14:paraId="45C25BCF" w14:textId="77777777" w:rsidR="00FF19B8" w:rsidRPr="00112790" w:rsidRDefault="00FF19B8" w:rsidP="00381345">
      <w:pPr>
        <w:widowControl/>
      </w:pPr>
    </w:p>
    <w:p w14:paraId="4C48EEC9" w14:textId="77777777" w:rsidR="00FF19B8" w:rsidRDefault="00FF19B8" w:rsidP="00381345">
      <w:pPr>
        <w:widowControl/>
      </w:pPr>
      <w:bookmarkStart w:id="268" w:name="_Toc395001114"/>
      <w:bookmarkStart w:id="269"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381345">
      <w:pPr>
        <w:widowControl/>
      </w:pPr>
    </w:p>
    <w:p w14:paraId="2D0AF7A2" w14:textId="77777777" w:rsidR="00FF19B8" w:rsidRPr="003B530E" w:rsidRDefault="00FF19B8" w:rsidP="00381345">
      <w:pPr>
        <w:pStyle w:val="Heading3"/>
        <w:widowControl/>
      </w:pPr>
      <w:bookmarkStart w:id="270" w:name="_Toc444854737"/>
      <w:bookmarkStart w:id="271" w:name="_Toc470527371"/>
      <w:r w:rsidRPr="003B530E">
        <w:t>Test</w:t>
      </w:r>
      <w:bookmarkEnd w:id="268"/>
      <w:bookmarkEnd w:id="269"/>
      <w:bookmarkEnd w:id="270"/>
      <w:bookmarkEnd w:id="271"/>
    </w:p>
    <w:p w14:paraId="18CAD3D3" w14:textId="77777777" w:rsidR="00FF19B8" w:rsidRDefault="00FF19B8" w:rsidP="00381345">
      <w:pPr>
        <w:widowControl/>
      </w:pPr>
    </w:p>
    <w:p w14:paraId="382D148D" w14:textId="60144E78" w:rsidR="007E10D2" w:rsidRDefault="008E29C6" w:rsidP="00381345">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381345">
      <w:pPr>
        <w:widowControl/>
      </w:pPr>
    </w:p>
    <w:p w14:paraId="525BE8C4" w14:textId="77777777" w:rsidR="008D519D" w:rsidRDefault="00342434" w:rsidP="00381345">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381345">
      <w:pPr>
        <w:widowControl/>
      </w:pPr>
    </w:p>
    <w:p w14:paraId="5BDBE2B1" w14:textId="77777777" w:rsidR="00C052AE" w:rsidRDefault="008D519D" w:rsidP="00381345">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381345">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6471E4FF" w14:textId="77777777" w:rsidR="008D519D" w:rsidRDefault="008D519D" w:rsidP="00381345">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381345">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30"/>
      </w:r>
      <w:r>
        <w:t xml:space="preserve"> </w:t>
      </w:r>
    </w:p>
    <w:p w14:paraId="24D0D42F" w14:textId="77777777" w:rsidR="00342434" w:rsidRDefault="00342434" w:rsidP="00381345">
      <w:pPr>
        <w:widowControl/>
      </w:pPr>
    </w:p>
    <w:p w14:paraId="7A68E7CA" w14:textId="4910244E" w:rsidR="00864651" w:rsidRDefault="00C163F8" w:rsidP="00381345">
      <w:pPr>
        <w:widowControl/>
      </w:pPr>
      <w:r>
        <w:lastRenderedPageBreak/>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72" w:name="_Toc395001115"/>
      <w:bookmarkStart w:id="273" w:name="_Toc438408504"/>
      <w:bookmarkStart w:id="274" w:name="_Toc444854738"/>
    </w:p>
    <w:p w14:paraId="2591181F" w14:textId="77777777" w:rsidR="00864651" w:rsidRDefault="00864651" w:rsidP="00381345">
      <w:pPr>
        <w:pStyle w:val="Heading3"/>
        <w:widowControl/>
      </w:pPr>
    </w:p>
    <w:p w14:paraId="4A573680" w14:textId="77777777" w:rsidR="00FF19B8" w:rsidRPr="00B55C65" w:rsidRDefault="00FF19B8" w:rsidP="00381345">
      <w:pPr>
        <w:pStyle w:val="Heading4"/>
        <w:widowControl/>
      </w:pPr>
      <w:bookmarkStart w:id="275" w:name="_Toc470527372"/>
      <w:r>
        <w:t>External Environment</w:t>
      </w:r>
      <w:bookmarkEnd w:id="272"/>
      <w:bookmarkEnd w:id="273"/>
      <w:bookmarkEnd w:id="274"/>
      <w:bookmarkEnd w:id="275"/>
    </w:p>
    <w:p w14:paraId="0ED2B328" w14:textId="77777777" w:rsidR="00FF19B8" w:rsidRDefault="00FF19B8" w:rsidP="00381345">
      <w:pPr>
        <w:widowControl/>
      </w:pPr>
    </w:p>
    <w:p w14:paraId="442FB32A" w14:textId="55E9D6A1" w:rsidR="00FF19B8" w:rsidRDefault="00FF19B8" w:rsidP="00381345">
      <w:pPr>
        <w:widowControl/>
      </w:pPr>
      <w:r>
        <w:t xml:space="preserve">Although </w:t>
      </w:r>
      <w:r w:rsidR="007562BC">
        <w:t>you</w:t>
      </w:r>
      <w:r w:rsidR="003B530E">
        <w:t xml:space="preserve"> already explored the general external environment in </w:t>
      </w:r>
      <w:r w:rsidR="007562BC">
        <w:t xml:space="preserve">the opportunities and threats section of the </w:t>
      </w:r>
      <w:r w:rsidR="00F03583">
        <w:t>SP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1"/>
      </w:r>
      <w:r w:rsidR="002B09DA">
        <w:t xml:space="preserve"> Is this the right time for your strategies? </w:t>
      </w:r>
    </w:p>
    <w:p w14:paraId="74F91D7C" w14:textId="77777777" w:rsidR="00FF19B8" w:rsidRDefault="00FF19B8" w:rsidP="00381345">
      <w:pPr>
        <w:widowControl/>
      </w:pPr>
    </w:p>
    <w:p w14:paraId="13ED05FA" w14:textId="77777777" w:rsidR="00FF19B8" w:rsidRDefault="00FF19B8" w:rsidP="00381345">
      <w:pPr>
        <w:pStyle w:val="Heading5"/>
        <w:widowControl/>
      </w:pPr>
      <w:bookmarkStart w:id="276" w:name="_Toc444854739"/>
      <w:r>
        <w:t>Industry</w:t>
      </w:r>
      <w:bookmarkEnd w:id="276"/>
    </w:p>
    <w:p w14:paraId="070AF8E7" w14:textId="77777777" w:rsidR="00FF19B8" w:rsidRDefault="00FF19B8" w:rsidP="00381345">
      <w:pPr>
        <w:widowControl/>
      </w:pPr>
    </w:p>
    <w:p w14:paraId="4AFB686B" w14:textId="3532CC16" w:rsidR="00FF19B8" w:rsidRPr="000110CB" w:rsidRDefault="00FF19B8" w:rsidP="00381345">
      <w:pPr>
        <w:widowControl/>
      </w:pPr>
      <w:r>
        <w:t>You may remember that the classic approach to understanding the external environment has three elements: general, industry, and competitors.</w:t>
      </w:r>
      <w:r>
        <w:rPr>
          <w:rStyle w:val="EndnoteReference"/>
        </w:rPr>
        <w:endnoteReference w:id="332"/>
      </w:r>
      <w:r>
        <w:t xml:space="preserve"> Because you already did the general environment in your earlier </w:t>
      </w:r>
      <w:r w:rsidR="00F03583">
        <w:t>SPOT</w:t>
      </w:r>
      <w:r>
        <w:t xml:space="preserve">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3"/>
      </w:r>
    </w:p>
    <w:p w14:paraId="29E1BB0C" w14:textId="77777777" w:rsidR="00FF19B8" w:rsidRDefault="00FF19B8" w:rsidP="00381345">
      <w:pPr>
        <w:widowControl/>
      </w:pPr>
    </w:p>
    <w:p w14:paraId="53D17D98" w14:textId="77777777" w:rsidR="00FF19B8" w:rsidRDefault="00FF19B8" w:rsidP="00381345">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4"/>
      </w:r>
      <w:r>
        <w:t xml:space="preserve"> </w:t>
      </w:r>
    </w:p>
    <w:p w14:paraId="26CC1FF0" w14:textId="77777777" w:rsidR="00FF19B8" w:rsidRDefault="00FF19B8" w:rsidP="00381345">
      <w:pPr>
        <w:widowControl/>
      </w:pPr>
    </w:p>
    <w:p w14:paraId="7FF20D5B" w14:textId="77777777" w:rsidR="00FF19B8" w:rsidRDefault="00DB2894" w:rsidP="00381345">
      <w:pPr>
        <w:widowControl/>
      </w:pPr>
      <w:r>
        <w:t>Another</w:t>
      </w:r>
      <w:r w:rsidR="002B09DA">
        <w:t xml:space="preserve"> </w:t>
      </w:r>
      <w:r w:rsidR="00FF19B8">
        <w:t xml:space="preserve">method is Sharon Oster’s </w:t>
      </w:r>
      <w:r w:rsidR="002B09DA">
        <w:t>six forces,</w:t>
      </w:r>
      <w:r w:rsidR="00087B04">
        <w:rPr>
          <w:rStyle w:val="EndnoteReference"/>
        </w:rPr>
        <w:endnoteReference w:id="335"/>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6"/>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381345">
      <w:pPr>
        <w:widowControl/>
      </w:pPr>
    </w:p>
    <w:p w14:paraId="416DA12D" w14:textId="77777777" w:rsidR="00FF19B8" w:rsidRDefault="00FF19B8" w:rsidP="00381345">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381345">
      <w:pPr>
        <w:widowControl/>
      </w:pPr>
    </w:p>
    <w:p w14:paraId="47C10376" w14:textId="264C09E2" w:rsidR="00FF19B8" w:rsidRPr="00BB3464" w:rsidRDefault="00FF19B8" w:rsidP="00381345">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381345">
      <w:pPr>
        <w:widowControl/>
      </w:pPr>
    </w:p>
    <w:p w14:paraId="12C9B68E" w14:textId="02BBC9A3" w:rsidR="00F54A5A" w:rsidRDefault="00F54A5A" w:rsidP="00381345">
      <w:pPr>
        <w:widowControl/>
      </w:pPr>
      <w:r>
        <w:lastRenderedPageBreak/>
        <w:t xml:space="preserve">You can also Google your strategy and see what comes up. Charity Navigator is also a great place to find information on your possible strategy. So too is </w:t>
      </w:r>
      <w:hyperlink r:id="rId22" w:history="1">
        <w:r w:rsidR="007E4C07" w:rsidRPr="007E4C07">
          <w:rPr>
            <w:rStyle w:val="Hyperlink"/>
          </w:rPr>
          <w:t>www.census.gov</w:t>
        </w:r>
      </w:hyperlink>
      <w:r w:rsidR="00BB3464">
        <w:t xml:space="preserve"> and </w:t>
      </w:r>
      <w:r w:rsidR="00B36D78">
        <w:t xml:space="preserve"> the Small Business Administration at </w:t>
      </w:r>
      <w:hyperlink r:id="rId23" w:history="1">
        <w:r w:rsidR="00BB3464" w:rsidRPr="00A85999">
          <w:rPr>
            <w:rStyle w:val="Hyperlink"/>
          </w:rPr>
          <w:t>www.sba.gov</w:t>
        </w:r>
      </w:hyperlink>
      <w:r w:rsidR="007E4C07">
        <w:t>.</w:t>
      </w:r>
    </w:p>
    <w:p w14:paraId="5F6D1FBB" w14:textId="77777777" w:rsidR="00F54A5A" w:rsidRDefault="00F54A5A" w:rsidP="00381345">
      <w:pPr>
        <w:widowControl/>
      </w:pPr>
    </w:p>
    <w:p w14:paraId="786720F9" w14:textId="77777777" w:rsidR="00FF19B8" w:rsidRDefault="00FF19B8" w:rsidP="00381345">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381345">
      <w:pPr>
        <w:widowControl/>
      </w:pPr>
    </w:p>
    <w:p w14:paraId="7C9B1B1B" w14:textId="3BB25809" w:rsidR="00FF19B8" w:rsidRDefault="00FF19B8" w:rsidP="00381345">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381345">
      <w:pPr>
        <w:widowControl/>
      </w:pPr>
    </w:p>
    <w:p w14:paraId="74BDFF6B" w14:textId="77777777" w:rsidR="00FF19B8" w:rsidRDefault="00FF19B8" w:rsidP="00381345">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p w14:paraId="37FCA8B4"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381345">
            <w:pPr>
              <w:widowControl/>
              <w:jc w:val="center"/>
            </w:pPr>
            <w:r>
              <w:t>Strategy</w:t>
            </w:r>
          </w:p>
        </w:tc>
        <w:tc>
          <w:tcPr>
            <w:tcW w:w="2982" w:type="dxa"/>
            <w:shd w:val="clear" w:color="auto" w:fill="D9D9D9" w:themeFill="background1" w:themeFillShade="D9"/>
          </w:tcPr>
          <w:p w14:paraId="3513D174" w14:textId="77777777" w:rsidR="00FF19B8" w:rsidRPr="00D8667C" w:rsidRDefault="00FF19B8" w:rsidP="00381345">
            <w:pPr>
              <w:widowControl/>
              <w:jc w:val="center"/>
            </w:pPr>
            <w:r>
              <w:t>Festival</w:t>
            </w:r>
          </w:p>
        </w:tc>
        <w:tc>
          <w:tcPr>
            <w:tcW w:w="2982" w:type="dxa"/>
            <w:shd w:val="clear" w:color="auto" w:fill="D9D9D9" w:themeFill="background1" w:themeFillShade="D9"/>
          </w:tcPr>
          <w:p w14:paraId="54572AC7" w14:textId="77777777" w:rsidR="00FF19B8" w:rsidRPr="00D8667C" w:rsidRDefault="00FF19B8" w:rsidP="00381345">
            <w:pPr>
              <w:widowControl/>
              <w:jc w:val="center"/>
            </w:pPr>
            <w:r>
              <w:t>Student Matinees</w:t>
            </w:r>
          </w:p>
        </w:tc>
        <w:tc>
          <w:tcPr>
            <w:tcW w:w="864" w:type="dxa"/>
            <w:shd w:val="clear" w:color="auto" w:fill="D9D9D9" w:themeFill="background1" w:themeFillShade="D9"/>
          </w:tcPr>
          <w:p w14:paraId="2F10F3C1" w14:textId="5B418468" w:rsidR="00FF19B8" w:rsidRPr="00D8667C" w:rsidRDefault="00FF19B8" w:rsidP="00381345">
            <w:pPr>
              <w:widowControl/>
              <w:jc w:val="center"/>
            </w:pPr>
            <w:r>
              <w:t>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381345">
            <w:pPr>
              <w:widowControl/>
              <w:jc w:val="center"/>
            </w:pPr>
            <w:r w:rsidRPr="00D8667C">
              <w:t>Industry Description</w:t>
            </w:r>
          </w:p>
        </w:tc>
        <w:tc>
          <w:tcPr>
            <w:tcW w:w="2982" w:type="dxa"/>
          </w:tcPr>
          <w:p w14:paraId="50EDF179" w14:textId="77777777" w:rsidR="00FF19B8" w:rsidRPr="00D8667C" w:rsidRDefault="00FF19B8" w:rsidP="00381345">
            <w:pPr>
              <w:widowControl/>
            </w:pPr>
            <w:r>
              <w:t>Summer festivals for families with live entertainment</w:t>
            </w:r>
          </w:p>
        </w:tc>
        <w:tc>
          <w:tcPr>
            <w:tcW w:w="2982" w:type="dxa"/>
          </w:tcPr>
          <w:p w14:paraId="53557F34" w14:textId="77777777" w:rsidR="00FF19B8" w:rsidRPr="00D8667C" w:rsidRDefault="00FF19B8" w:rsidP="00381345">
            <w:pPr>
              <w:widowControl/>
            </w:pPr>
            <w:r>
              <w:t>Field trips for students</w:t>
            </w:r>
          </w:p>
        </w:tc>
        <w:tc>
          <w:tcPr>
            <w:tcW w:w="864" w:type="dxa"/>
          </w:tcPr>
          <w:p w14:paraId="11FDDC57" w14:textId="77777777" w:rsidR="00FF19B8" w:rsidRPr="00D8667C" w:rsidRDefault="00D13876" w:rsidP="00381345">
            <w:pPr>
              <w:widowControl/>
            </w:pPr>
            <w: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381345">
            <w:pPr>
              <w:widowControl/>
              <w:jc w:val="center"/>
            </w:pPr>
            <w:r>
              <w:t xml:space="preserve">Participant </w:t>
            </w:r>
            <w:r w:rsidRPr="00D8667C">
              <w:t>Relations</w:t>
            </w:r>
          </w:p>
        </w:tc>
        <w:tc>
          <w:tcPr>
            <w:tcW w:w="2982" w:type="dxa"/>
          </w:tcPr>
          <w:p w14:paraId="62476203" w14:textId="77777777" w:rsidR="00D13876" w:rsidRPr="00D8667C" w:rsidRDefault="00D13876" w:rsidP="00381345">
            <w:pPr>
              <w:widowControl/>
            </w:pPr>
            <w:r>
              <w:t>Moderate</w:t>
            </w:r>
          </w:p>
        </w:tc>
        <w:tc>
          <w:tcPr>
            <w:tcW w:w="2982" w:type="dxa"/>
          </w:tcPr>
          <w:p w14:paraId="6787F5EA" w14:textId="77777777" w:rsidR="00D13876" w:rsidRPr="00D8667C" w:rsidRDefault="00D13876" w:rsidP="00381345">
            <w:pPr>
              <w:widowControl/>
            </w:pPr>
            <w:r>
              <w:t>Moderate</w:t>
            </w:r>
          </w:p>
        </w:tc>
        <w:tc>
          <w:tcPr>
            <w:tcW w:w="864" w:type="dxa"/>
          </w:tcPr>
          <w:p w14:paraId="65F1F044" w14:textId="77777777" w:rsidR="00D13876" w:rsidRPr="00D8667C" w:rsidRDefault="00D13876" w:rsidP="00381345">
            <w:pPr>
              <w:widowControl/>
            </w:pPr>
            <w:r w:rsidRPr="00CA01B0">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381345">
            <w:pPr>
              <w:widowControl/>
              <w:jc w:val="center"/>
            </w:pPr>
            <w:r>
              <w:t>Stakeholder</w:t>
            </w:r>
            <w:r w:rsidRPr="00D8667C">
              <w:t xml:space="preserve"> Power</w:t>
            </w:r>
          </w:p>
        </w:tc>
        <w:tc>
          <w:tcPr>
            <w:tcW w:w="2982" w:type="dxa"/>
            <w:tcBorders>
              <w:bottom w:val="single" w:sz="4" w:space="0" w:color="auto"/>
            </w:tcBorders>
          </w:tcPr>
          <w:p w14:paraId="2699DACE" w14:textId="77777777" w:rsidR="00D13876" w:rsidRPr="00D8667C" w:rsidRDefault="00D13876" w:rsidP="00381345">
            <w:pPr>
              <w:widowControl/>
            </w:pPr>
            <w:r>
              <w:t>Weak</w:t>
            </w:r>
          </w:p>
        </w:tc>
        <w:tc>
          <w:tcPr>
            <w:tcW w:w="2982" w:type="dxa"/>
            <w:tcBorders>
              <w:bottom w:val="single" w:sz="4" w:space="0" w:color="auto"/>
            </w:tcBorders>
          </w:tcPr>
          <w:p w14:paraId="776BCCA0" w14:textId="77777777" w:rsidR="00D13876" w:rsidRPr="00D8667C" w:rsidRDefault="00D13876" w:rsidP="00381345">
            <w:pPr>
              <w:widowControl/>
            </w:pPr>
            <w:r>
              <w:t>Weak</w:t>
            </w:r>
          </w:p>
        </w:tc>
        <w:tc>
          <w:tcPr>
            <w:tcW w:w="864" w:type="dxa"/>
            <w:tcBorders>
              <w:bottom w:val="single" w:sz="4" w:space="0" w:color="auto"/>
            </w:tcBorders>
          </w:tcPr>
          <w:p w14:paraId="7D961460" w14:textId="77777777" w:rsidR="00D13876" w:rsidRPr="00D8667C" w:rsidRDefault="00D13876" w:rsidP="00381345">
            <w:pPr>
              <w:widowControl/>
            </w:pPr>
            <w:r w:rsidRPr="00CA01B0">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381345">
            <w:pPr>
              <w:widowControl/>
              <w:jc w:val="center"/>
            </w:pPr>
            <w:r w:rsidRPr="00D8667C">
              <w:t>Fit to Strategy</w:t>
            </w:r>
          </w:p>
        </w:tc>
        <w:tc>
          <w:tcPr>
            <w:tcW w:w="2982" w:type="dxa"/>
            <w:tcBorders>
              <w:top w:val="single" w:sz="4" w:space="0" w:color="auto"/>
              <w:bottom w:val="single" w:sz="4" w:space="0" w:color="auto"/>
            </w:tcBorders>
          </w:tcPr>
          <w:p w14:paraId="7B526FBA" w14:textId="77777777" w:rsidR="00D13876" w:rsidRPr="00D8667C" w:rsidRDefault="00D13876" w:rsidP="00381345">
            <w:pPr>
              <w:widowControl/>
            </w:pPr>
            <w:r>
              <w:t>Somewhat Attractive</w:t>
            </w:r>
          </w:p>
        </w:tc>
        <w:tc>
          <w:tcPr>
            <w:tcW w:w="2982" w:type="dxa"/>
            <w:tcBorders>
              <w:top w:val="single" w:sz="4" w:space="0" w:color="auto"/>
              <w:bottom w:val="single" w:sz="4" w:space="0" w:color="auto"/>
            </w:tcBorders>
          </w:tcPr>
          <w:p w14:paraId="24953B3E" w14:textId="77777777" w:rsidR="00D13876" w:rsidRPr="00D8667C" w:rsidRDefault="00D13876" w:rsidP="00381345">
            <w:pPr>
              <w:widowControl/>
            </w:pPr>
            <w:r>
              <w:t>Attractive</w:t>
            </w:r>
          </w:p>
        </w:tc>
        <w:tc>
          <w:tcPr>
            <w:tcW w:w="864" w:type="dxa"/>
            <w:tcBorders>
              <w:top w:val="single" w:sz="4" w:space="0" w:color="auto"/>
              <w:bottom w:val="single" w:sz="4" w:space="0" w:color="auto"/>
            </w:tcBorders>
          </w:tcPr>
          <w:p w14:paraId="0C0E78FE" w14:textId="77777777" w:rsidR="00D13876" w:rsidRPr="00D8667C" w:rsidRDefault="00D13876" w:rsidP="00381345">
            <w:pPr>
              <w:widowControl/>
            </w:pPr>
            <w:r w:rsidRPr="00CA01B0">
              <w:t>NA</w:t>
            </w:r>
          </w:p>
        </w:tc>
      </w:tr>
    </w:tbl>
    <w:p w14:paraId="32A35062" w14:textId="77777777" w:rsidR="00FF19B8" w:rsidRDefault="00FF19B8" w:rsidP="00381345">
      <w:pPr>
        <w:widowControl/>
      </w:pPr>
    </w:p>
    <w:p w14:paraId="3E4F7D0B" w14:textId="77777777" w:rsidR="00FF19B8" w:rsidRDefault="00FF19B8" w:rsidP="00381345">
      <w:pPr>
        <w:pStyle w:val="Heading5"/>
        <w:widowControl/>
      </w:pPr>
      <w:bookmarkStart w:id="277" w:name="_Toc390502856"/>
      <w:bookmarkStart w:id="278" w:name="_Toc395001117"/>
      <w:bookmarkStart w:id="279" w:name="_Toc444854740"/>
      <w:r w:rsidRPr="00B55C65">
        <w:t>Competitor</w:t>
      </w:r>
      <w:bookmarkEnd w:id="277"/>
      <w:bookmarkEnd w:id="278"/>
      <w:r>
        <w:t>s</w:t>
      </w:r>
      <w:bookmarkEnd w:id="279"/>
    </w:p>
    <w:p w14:paraId="0A7CE6BE" w14:textId="77777777" w:rsidR="00FF19B8" w:rsidRDefault="00FF19B8" w:rsidP="00381345">
      <w:pPr>
        <w:widowControl/>
      </w:pPr>
    </w:p>
    <w:p w14:paraId="74ACAF08" w14:textId="77777777" w:rsidR="00FF19B8" w:rsidRDefault="00FF19B8" w:rsidP="00381345">
      <w:pPr>
        <w:widowControl/>
      </w:pPr>
      <w:r>
        <w:t>Competitors are the agencies that you directly compete against. Many businesses will analyze competitors using the following four factors:</w:t>
      </w:r>
    </w:p>
    <w:p w14:paraId="1FC3C5F6" w14:textId="77777777" w:rsidR="00FF19B8" w:rsidRDefault="00FF19B8" w:rsidP="00381345">
      <w:pPr>
        <w:widowControl/>
      </w:pPr>
    </w:p>
    <w:p w14:paraId="348E322E" w14:textId="77777777" w:rsidR="00FF19B8" w:rsidRPr="001448E0" w:rsidRDefault="00FF19B8" w:rsidP="00381345">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381345">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381345">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381345">
      <w:pPr>
        <w:pStyle w:val="ListParagraph"/>
        <w:widowControl/>
        <w:numPr>
          <w:ilvl w:val="0"/>
          <w:numId w:val="15"/>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337"/>
      </w:r>
    </w:p>
    <w:p w14:paraId="43F33E7C" w14:textId="77777777" w:rsidR="00FF19B8" w:rsidRDefault="00FF19B8" w:rsidP="00381345">
      <w:pPr>
        <w:widowControl/>
      </w:pPr>
    </w:p>
    <w:p w14:paraId="65B0E393" w14:textId="77777777" w:rsidR="00FF19B8" w:rsidRDefault="00FF19B8" w:rsidP="00381345">
      <w:pPr>
        <w:widowControl/>
      </w:pPr>
      <w:r>
        <w:t>The table below uses a slightly different protocol to address these questions:</w:t>
      </w:r>
    </w:p>
    <w:p w14:paraId="4E177803"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381345">
            <w:pPr>
              <w:widowControl/>
              <w:jc w:val="center"/>
            </w:pPr>
            <w:bookmarkStart w:id="280" w:name="_Toc395001118"/>
            <w:r>
              <w:lastRenderedPageBreak/>
              <w:t>Strategy</w:t>
            </w:r>
          </w:p>
        </w:tc>
        <w:tc>
          <w:tcPr>
            <w:tcW w:w="2979" w:type="dxa"/>
            <w:shd w:val="clear" w:color="auto" w:fill="D9D9D9" w:themeFill="background1" w:themeFillShade="D9"/>
            <w:vAlign w:val="center"/>
          </w:tcPr>
          <w:p w14:paraId="132FFD33" w14:textId="77777777" w:rsidR="00FF19B8" w:rsidRPr="00D8667C" w:rsidRDefault="00FF19B8" w:rsidP="00381345">
            <w:pPr>
              <w:widowControl/>
              <w:jc w:val="center"/>
            </w:pPr>
            <w:r>
              <w:t>Festival</w:t>
            </w:r>
          </w:p>
        </w:tc>
        <w:tc>
          <w:tcPr>
            <w:tcW w:w="2979" w:type="dxa"/>
            <w:shd w:val="clear" w:color="auto" w:fill="D9D9D9" w:themeFill="background1" w:themeFillShade="D9"/>
            <w:vAlign w:val="center"/>
          </w:tcPr>
          <w:p w14:paraId="33113ADC" w14:textId="77777777" w:rsidR="00FF19B8" w:rsidRPr="00D8667C" w:rsidRDefault="00FF19B8" w:rsidP="00381345">
            <w:pPr>
              <w:widowControl/>
              <w:jc w:val="center"/>
            </w:pPr>
            <w:r>
              <w:t>Student Matinees</w:t>
            </w:r>
          </w:p>
        </w:tc>
        <w:tc>
          <w:tcPr>
            <w:tcW w:w="864" w:type="dxa"/>
            <w:shd w:val="clear" w:color="auto" w:fill="D9D9D9" w:themeFill="background1" w:themeFillShade="D9"/>
            <w:vAlign w:val="center"/>
          </w:tcPr>
          <w:p w14:paraId="370BDFA4" w14:textId="48C67BCD" w:rsidR="00FF19B8" w:rsidRPr="00D8667C" w:rsidRDefault="00FF19B8" w:rsidP="00381345">
            <w:pPr>
              <w:widowControl/>
              <w:jc w:val="center"/>
            </w:pPr>
            <w:r>
              <w:t>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381345">
            <w:pPr>
              <w:widowControl/>
              <w:jc w:val="center"/>
            </w:pPr>
            <w:r w:rsidRPr="00D8667C">
              <w:t>Competitor</w:t>
            </w:r>
          </w:p>
        </w:tc>
        <w:tc>
          <w:tcPr>
            <w:tcW w:w="2979" w:type="dxa"/>
            <w:shd w:val="clear" w:color="auto" w:fill="auto"/>
            <w:vAlign w:val="center"/>
          </w:tcPr>
          <w:p w14:paraId="5BACCB41" w14:textId="43E81887" w:rsidR="000300FD" w:rsidRPr="00D8667C" w:rsidRDefault="00DE5F59" w:rsidP="00381345">
            <w:pPr>
              <w:widowControl/>
            </w:pPr>
            <w:r>
              <w:t>Music Institution</w:t>
            </w:r>
            <w:r w:rsidR="000300FD">
              <w:t xml:space="preserve"> </w:t>
            </w:r>
          </w:p>
        </w:tc>
        <w:tc>
          <w:tcPr>
            <w:tcW w:w="2979" w:type="dxa"/>
            <w:shd w:val="clear" w:color="auto" w:fill="auto"/>
            <w:vAlign w:val="center"/>
          </w:tcPr>
          <w:p w14:paraId="0EFE709B" w14:textId="3A01C2EB" w:rsidR="000300FD" w:rsidRPr="00D8667C" w:rsidRDefault="00DE5F59" w:rsidP="00381345">
            <w:pPr>
              <w:widowControl/>
            </w:pPr>
            <w:r>
              <w:t>Another Theatre</w:t>
            </w:r>
          </w:p>
        </w:tc>
        <w:tc>
          <w:tcPr>
            <w:tcW w:w="864" w:type="dxa"/>
            <w:shd w:val="clear" w:color="auto" w:fill="auto"/>
          </w:tcPr>
          <w:p w14:paraId="5232A4AD" w14:textId="77777777" w:rsidR="000300FD" w:rsidRPr="00D8667C" w:rsidRDefault="000300FD" w:rsidP="00381345">
            <w:pPr>
              <w:widowControl/>
            </w:pPr>
            <w:r w:rsidRPr="003B3E3C">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112790" w:rsidRDefault="000300FD" w:rsidP="00381345">
            <w:pPr>
              <w:widowControl/>
              <w:jc w:val="center"/>
              <w:rPr>
                <w:b/>
              </w:rPr>
            </w:pPr>
            <w:r w:rsidRPr="00D8667C">
              <w:t>Lines of Business</w:t>
            </w:r>
          </w:p>
        </w:tc>
        <w:tc>
          <w:tcPr>
            <w:tcW w:w="2979" w:type="dxa"/>
          </w:tcPr>
          <w:p w14:paraId="24872B42" w14:textId="77777777" w:rsidR="000300FD" w:rsidRPr="006F046F" w:rsidRDefault="000300FD" w:rsidP="00A3651E">
            <w:pPr>
              <w:pStyle w:val="ListParagraph"/>
              <w:widowControl/>
              <w:numPr>
                <w:ilvl w:val="0"/>
                <w:numId w:val="97"/>
              </w:numPr>
              <w:ind w:left="216" w:hanging="216"/>
              <w:rPr>
                <w:b/>
                <w:bCs/>
              </w:rPr>
            </w:pPr>
            <w:r w:rsidRPr="00112790">
              <w:t xml:space="preserve">Classes </w:t>
            </w:r>
          </w:p>
          <w:p w14:paraId="7093449C" w14:textId="77777777" w:rsidR="000300FD" w:rsidRPr="006F046F" w:rsidRDefault="000300FD" w:rsidP="00A3651E">
            <w:pPr>
              <w:pStyle w:val="ListParagraph"/>
              <w:widowControl/>
              <w:numPr>
                <w:ilvl w:val="0"/>
                <w:numId w:val="97"/>
              </w:numPr>
              <w:ind w:left="216" w:hanging="216"/>
              <w:rPr>
                <w:b/>
                <w:bCs/>
              </w:rPr>
            </w:pPr>
            <w:r w:rsidRPr="00112790">
              <w:t>Concerts</w:t>
            </w:r>
          </w:p>
          <w:p w14:paraId="5CBC195E" w14:textId="709F7CF9" w:rsidR="000300FD" w:rsidRPr="006F046F" w:rsidRDefault="000300FD" w:rsidP="00A3651E">
            <w:pPr>
              <w:pStyle w:val="ListParagraph"/>
              <w:widowControl/>
              <w:numPr>
                <w:ilvl w:val="0"/>
                <w:numId w:val="97"/>
              </w:numPr>
              <w:ind w:left="216" w:hanging="216"/>
              <w:rPr>
                <w:b/>
                <w:bCs/>
              </w:rPr>
            </w:pPr>
            <w:r w:rsidRPr="00112790">
              <w:t>Festival</w:t>
            </w:r>
          </w:p>
          <w:p w14:paraId="37261F5D" w14:textId="77777777" w:rsidR="000300FD" w:rsidRPr="006F046F" w:rsidRDefault="000300FD" w:rsidP="00A3651E">
            <w:pPr>
              <w:pStyle w:val="ListParagraph"/>
              <w:widowControl/>
              <w:numPr>
                <w:ilvl w:val="0"/>
                <w:numId w:val="97"/>
              </w:numPr>
              <w:ind w:left="216" w:hanging="216"/>
              <w:rPr>
                <w:b/>
                <w:bCs/>
              </w:rPr>
            </w:pPr>
            <w:r w:rsidRPr="00112790">
              <w:t>Field trips</w:t>
            </w:r>
          </w:p>
          <w:p w14:paraId="4C8E020F" w14:textId="77777777" w:rsidR="000300FD" w:rsidRPr="006F046F" w:rsidRDefault="000300FD" w:rsidP="00A3651E">
            <w:pPr>
              <w:pStyle w:val="ListParagraph"/>
              <w:widowControl/>
              <w:numPr>
                <w:ilvl w:val="0"/>
                <w:numId w:val="97"/>
              </w:numPr>
              <w:ind w:left="216" w:hanging="216"/>
              <w:rPr>
                <w:b/>
                <w:bCs/>
              </w:rPr>
            </w:pPr>
            <w:r w:rsidRPr="00112790">
              <w:t>Music store</w:t>
            </w:r>
          </w:p>
        </w:tc>
        <w:tc>
          <w:tcPr>
            <w:tcW w:w="2979" w:type="dxa"/>
          </w:tcPr>
          <w:p w14:paraId="7EF1DA07" w14:textId="77777777" w:rsidR="000300FD" w:rsidRPr="006F046F" w:rsidRDefault="000300FD" w:rsidP="00A3651E">
            <w:pPr>
              <w:pStyle w:val="ListParagraph"/>
              <w:widowControl/>
              <w:numPr>
                <w:ilvl w:val="0"/>
                <w:numId w:val="97"/>
              </w:numPr>
              <w:ind w:left="216" w:hanging="216"/>
              <w:rPr>
                <w:b/>
                <w:bCs/>
              </w:rPr>
            </w:pPr>
            <w:r w:rsidRPr="00112790">
              <w:t>8-9 show season</w:t>
            </w:r>
          </w:p>
          <w:p w14:paraId="1F4643EB" w14:textId="77777777" w:rsidR="000300FD" w:rsidRPr="006F046F" w:rsidRDefault="000300FD" w:rsidP="00A3651E">
            <w:pPr>
              <w:pStyle w:val="ListParagraph"/>
              <w:widowControl/>
              <w:numPr>
                <w:ilvl w:val="0"/>
                <w:numId w:val="97"/>
              </w:numPr>
              <w:ind w:left="216" w:hanging="216"/>
              <w:rPr>
                <w:b/>
                <w:bCs/>
              </w:rPr>
            </w:pPr>
            <w:r w:rsidRPr="00112790">
              <w:t>Shakespeare in the Parks</w:t>
            </w:r>
          </w:p>
          <w:p w14:paraId="65A84E22" w14:textId="77777777" w:rsidR="000300FD" w:rsidRPr="006F046F" w:rsidRDefault="000300FD" w:rsidP="00A3651E">
            <w:pPr>
              <w:pStyle w:val="ListParagraph"/>
              <w:widowControl/>
              <w:numPr>
                <w:ilvl w:val="0"/>
                <w:numId w:val="97"/>
              </w:numPr>
              <w:ind w:left="216" w:hanging="216"/>
              <w:rPr>
                <w:b/>
                <w:bCs/>
              </w:rPr>
            </w:pPr>
            <w:r w:rsidRPr="00112790">
              <w:t>Tours to schools</w:t>
            </w:r>
          </w:p>
          <w:p w14:paraId="04CA5E4C" w14:textId="77777777" w:rsidR="000300FD" w:rsidRPr="006F046F" w:rsidRDefault="000300FD" w:rsidP="00A3651E">
            <w:pPr>
              <w:pStyle w:val="ListParagraph"/>
              <w:widowControl/>
              <w:numPr>
                <w:ilvl w:val="0"/>
                <w:numId w:val="97"/>
              </w:numPr>
              <w:ind w:left="216" w:hanging="216"/>
              <w:rPr>
                <w:b/>
                <w:bCs/>
              </w:rPr>
            </w:pPr>
            <w:r w:rsidRPr="00112790">
              <w:t>International work</w:t>
            </w:r>
          </w:p>
        </w:tc>
        <w:tc>
          <w:tcPr>
            <w:tcW w:w="864" w:type="dxa"/>
          </w:tcPr>
          <w:p w14:paraId="62904B52" w14:textId="77777777" w:rsidR="000300FD" w:rsidRPr="00112790" w:rsidRDefault="000300FD" w:rsidP="00381345">
            <w:pPr>
              <w:widowControl/>
            </w:pPr>
            <w:r w:rsidRPr="003B3E3C">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112790" w:rsidRDefault="000300FD" w:rsidP="00381345">
            <w:pPr>
              <w:widowControl/>
              <w:jc w:val="center"/>
              <w:rPr>
                <w:b/>
              </w:rPr>
            </w:pPr>
            <w:r w:rsidRPr="00D8667C">
              <w:t>Competitive Advantages</w:t>
            </w:r>
          </w:p>
        </w:tc>
        <w:tc>
          <w:tcPr>
            <w:tcW w:w="2979" w:type="dxa"/>
            <w:tcBorders>
              <w:bottom w:val="single" w:sz="4" w:space="0" w:color="auto"/>
            </w:tcBorders>
          </w:tcPr>
          <w:p w14:paraId="467D238E" w14:textId="77777777" w:rsidR="000300FD" w:rsidRPr="006F046F" w:rsidRDefault="000300FD" w:rsidP="00A3651E">
            <w:pPr>
              <w:pStyle w:val="ListParagraph"/>
              <w:widowControl/>
              <w:numPr>
                <w:ilvl w:val="0"/>
                <w:numId w:val="97"/>
              </w:numPr>
              <w:ind w:left="216" w:hanging="216"/>
              <w:rPr>
                <w:b/>
                <w:bCs/>
              </w:rPr>
            </w:pPr>
            <w:r w:rsidRPr="00112790">
              <w:t>Entertainment by kids for kids</w:t>
            </w:r>
          </w:p>
          <w:p w14:paraId="49C9DFC5" w14:textId="77777777" w:rsidR="000300FD" w:rsidRPr="006F046F" w:rsidRDefault="000300FD" w:rsidP="00A3651E">
            <w:pPr>
              <w:pStyle w:val="ListParagraph"/>
              <w:widowControl/>
              <w:numPr>
                <w:ilvl w:val="0"/>
                <w:numId w:val="97"/>
              </w:numPr>
              <w:ind w:left="216" w:hanging="216"/>
              <w:rPr>
                <w:b/>
                <w:bCs/>
              </w:rPr>
            </w:pPr>
            <w:r w:rsidRPr="00112790">
              <w:t>17 years of experience</w:t>
            </w:r>
          </w:p>
        </w:tc>
        <w:tc>
          <w:tcPr>
            <w:tcW w:w="2979" w:type="dxa"/>
            <w:tcBorders>
              <w:bottom w:val="single" w:sz="4" w:space="0" w:color="auto"/>
            </w:tcBorders>
          </w:tcPr>
          <w:p w14:paraId="609A5298" w14:textId="77777777" w:rsidR="000300FD" w:rsidRPr="006F046F" w:rsidRDefault="000300FD" w:rsidP="00A3651E">
            <w:pPr>
              <w:pStyle w:val="ListParagraph"/>
              <w:widowControl/>
              <w:numPr>
                <w:ilvl w:val="0"/>
                <w:numId w:val="97"/>
              </w:numPr>
              <w:ind w:left="216" w:hanging="216"/>
              <w:rPr>
                <w:b/>
                <w:bCs/>
              </w:rPr>
            </w:pPr>
            <w:r w:rsidRPr="00112790">
              <w:t>Serve 40,000 students annually</w:t>
            </w:r>
          </w:p>
          <w:p w14:paraId="1B5F7CBE" w14:textId="77777777" w:rsidR="000300FD" w:rsidRPr="006F046F" w:rsidRDefault="000300FD" w:rsidP="00A3651E">
            <w:pPr>
              <w:pStyle w:val="ListParagraph"/>
              <w:widowControl/>
              <w:numPr>
                <w:ilvl w:val="0"/>
                <w:numId w:val="97"/>
              </w:numPr>
              <w:ind w:left="216" w:hanging="216"/>
              <w:rPr>
                <w:b/>
                <w:bCs/>
              </w:rPr>
            </w:pPr>
            <w:r w:rsidRPr="00112790">
              <w:t>22 years of experience</w:t>
            </w:r>
          </w:p>
        </w:tc>
        <w:tc>
          <w:tcPr>
            <w:tcW w:w="864" w:type="dxa"/>
            <w:tcBorders>
              <w:bottom w:val="single" w:sz="4" w:space="0" w:color="auto"/>
            </w:tcBorders>
          </w:tcPr>
          <w:p w14:paraId="3941519A" w14:textId="77777777" w:rsidR="000300FD" w:rsidRPr="00112790" w:rsidRDefault="000300FD" w:rsidP="00381345">
            <w:pPr>
              <w:widowControl/>
            </w:pPr>
            <w:r w:rsidRPr="003B3E3C">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112790" w:rsidRDefault="000300FD" w:rsidP="00381345">
            <w:pPr>
              <w:widowControl/>
              <w:jc w:val="center"/>
            </w:pPr>
            <w:r w:rsidRPr="00D8667C">
              <w:t>Likely Response</w:t>
            </w:r>
          </w:p>
        </w:tc>
        <w:tc>
          <w:tcPr>
            <w:tcW w:w="2979" w:type="dxa"/>
            <w:tcBorders>
              <w:bottom w:val="single" w:sz="4" w:space="0" w:color="auto"/>
            </w:tcBorders>
          </w:tcPr>
          <w:p w14:paraId="4AF44A07" w14:textId="1FE7210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festival is music-centered and on a different weekend </w:t>
            </w:r>
          </w:p>
        </w:tc>
        <w:tc>
          <w:tcPr>
            <w:tcW w:w="2979" w:type="dxa"/>
            <w:tcBorders>
              <w:bottom w:val="single" w:sz="4" w:space="0" w:color="auto"/>
            </w:tcBorders>
          </w:tcPr>
          <w:p w14:paraId="18C8C3D0" w14:textId="69F7D7A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network is massive and catered to English and Drama students</w:t>
            </w:r>
          </w:p>
        </w:tc>
        <w:tc>
          <w:tcPr>
            <w:tcW w:w="864" w:type="dxa"/>
            <w:tcBorders>
              <w:bottom w:val="single" w:sz="4" w:space="0" w:color="auto"/>
            </w:tcBorders>
          </w:tcPr>
          <w:p w14:paraId="690CD129" w14:textId="77777777" w:rsidR="000300FD" w:rsidRPr="00112790" w:rsidRDefault="000300FD" w:rsidP="00381345">
            <w:pPr>
              <w:widowControl/>
            </w:pPr>
            <w:r w:rsidRPr="003B3E3C">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112790" w:rsidRDefault="000300FD" w:rsidP="00381345">
            <w:pPr>
              <w:widowControl/>
              <w:jc w:val="center"/>
            </w:pPr>
            <w:r w:rsidRPr="00D8667C">
              <w:t>Fit to Strategy</w:t>
            </w:r>
          </w:p>
        </w:tc>
        <w:tc>
          <w:tcPr>
            <w:tcW w:w="2979" w:type="dxa"/>
            <w:tcBorders>
              <w:bottom w:val="single" w:sz="4" w:space="0" w:color="auto"/>
            </w:tcBorders>
          </w:tcPr>
          <w:p w14:paraId="7DCC0332" w14:textId="77777777" w:rsidR="000300FD" w:rsidRPr="00112790" w:rsidRDefault="000300FD" w:rsidP="00A3651E">
            <w:pPr>
              <w:pStyle w:val="ListParagraph"/>
              <w:widowControl/>
              <w:numPr>
                <w:ilvl w:val="0"/>
                <w:numId w:val="97"/>
              </w:numPr>
              <w:ind w:left="216" w:hanging="216"/>
            </w:pPr>
            <w:r w:rsidRPr="00112790">
              <w:t>Attractive</w:t>
            </w:r>
          </w:p>
        </w:tc>
        <w:tc>
          <w:tcPr>
            <w:tcW w:w="2979" w:type="dxa"/>
            <w:tcBorders>
              <w:bottom w:val="single" w:sz="4" w:space="0" w:color="auto"/>
            </w:tcBorders>
          </w:tcPr>
          <w:p w14:paraId="16A37E71" w14:textId="77777777" w:rsidR="000300FD" w:rsidRPr="00112790" w:rsidRDefault="000300FD" w:rsidP="00A3651E">
            <w:pPr>
              <w:pStyle w:val="ListParagraph"/>
              <w:widowControl/>
              <w:numPr>
                <w:ilvl w:val="0"/>
                <w:numId w:val="97"/>
              </w:numPr>
              <w:ind w:left="216" w:hanging="216"/>
            </w:pPr>
            <w:r w:rsidRPr="00112790">
              <w:t>Attractive</w:t>
            </w:r>
          </w:p>
        </w:tc>
        <w:tc>
          <w:tcPr>
            <w:tcW w:w="864" w:type="dxa"/>
            <w:tcBorders>
              <w:bottom w:val="single" w:sz="4" w:space="0" w:color="auto"/>
            </w:tcBorders>
          </w:tcPr>
          <w:p w14:paraId="19367079" w14:textId="77777777" w:rsidR="000300FD" w:rsidRPr="00112790" w:rsidRDefault="000300FD" w:rsidP="00381345">
            <w:pPr>
              <w:widowControl/>
            </w:pPr>
            <w:r w:rsidRPr="003B3E3C">
              <w:t>NA</w:t>
            </w:r>
          </w:p>
        </w:tc>
      </w:tr>
    </w:tbl>
    <w:p w14:paraId="15992248" w14:textId="77777777" w:rsidR="00FF19B8" w:rsidRPr="00112790" w:rsidRDefault="00FF19B8" w:rsidP="00381345">
      <w:pPr>
        <w:widowControl/>
      </w:pPr>
    </w:p>
    <w:p w14:paraId="2EC4F3BB" w14:textId="77777777" w:rsidR="00FF19B8" w:rsidRDefault="00FF19B8" w:rsidP="00381345">
      <w:pPr>
        <w:pStyle w:val="Heading4"/>
        <w:widowControl/>
      </w:pPr>
      <w:bookmarkStart w:id="281" w:name="_Toc438408505"/>
      <w:bookmarkStart w:id="282" w:name="_Toc444854741"/>
      <w:bookmarkStart w:id="283" w:name="_Toc470527373"/>
      <w:r>
        <w:t>Internal Environment</w:t>
      </w:r>
      <w:bookmarkEnd w:id="280"/>
      <w:bookmarkEnd w:id="281"/>
      <w:bookmarkEnd w:id="282"/>
      <w:bookmarkEnd w:id="283"/>
    </w:p>
    <w:p w14:paraId="54C72306" w14:textId="77777777" w:rsidR="00FF19B8" w:rsidRDefault="00FF19B8" w:rsidP="00381345">
      <w:pPr>
        <w:pStyle w:val="Heading5"/>
        <w:widowControl/>
      </w:pPr>
      <w:bookmarkStart w:id="284" w:name="_Toc390502858"/>
    </w:p>
    <w:p w14:paraId="76979211" w14:textId="77777777" w:rsidR="000300FD" w:rsidRDefault="00FF19B8" w:rsidP="00381345">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8"/>
      </w:r>
      <w:r>
        <w:t xml:space="preserve"> If external environment is about what is happening outside the agency, capacity is about the inside.</w:t>
      </w:r>
    </w:p>
    <w:p w14:paraId="2FCB7DCE" w14:textId="77777777" w:rsidR="000300FD" w:rsidRDefault="000300FD" w:rsidP="00381345">
      <w:pPr>
        <w:widowControl/>
      </w:pPr>
    </w:p>
    <w:p w14:paraId="2CA60368" w14:textId="77777777" w:rsidR="00FF19B8" w:rsidRDefault="00FF19B8" w:rsidP="00381345">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9"/>
      </w:r>
    </w:p>
    <w:p w14:paraId="77DD6FC4" w14:textId="77777777" w:rsidR="00FF19B8" w:rsidRDefault="00FF19B8" w:rsidP="00381345">
      <w:pPr>
        <w:widowControl/>
      </w:pPr>
    </w:p>
    <w:p w14:paraId="05159AE2" w14:textId="77777777" w:rsidR="00FF19B8" w:rsidRDefault="00FF19B8" w:rsidP="00381345">
      <w:pPr>
        <w:pStyle w:val="Heading5"/>
        <w:widowControl/>
      </w:pPr>
      <w:bookmarkStart w:id="285" w:name="_Toc444854742"/>
      <w:r>
        <w:t>Mission</w:t>
      </w:r>
      <w:bookmarkEnd w:id="285"/>
    </w:p>
    <w:p w14:paraId="28E37A23" w14:textId="77777777" w:rsidR="00FF19B8" w:rsidRDefault="00FF19B8" w:rsidP="00381345">
      <w:pPr>
        <w:widowControl/>
      </w:pPr>
    </w:p>
    <w:p w14:paraId="39D166BC" w14:textId="77777777" w:rsidR="00FF19B8" w:rsidRDefault="00FF19B8" w:rsidP="0038134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0"/>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381345">
      <w:pPr>
        <w:widowControl/>
      </w:pPr>
    </w:p>
    <w:p w14:paraId="24D6F3F2" w14:textId="77777777" w:rsidR="00FF19B8" w:rsidRDefault="00FF19B8" w:rsidP="00381345">
      <w:pPr>
        <w:widowControl/>
      </w:pPr>
      <w:r>
        <w:t>On the low side of the diversification spectrum is the single line of business that delivers 95 percent of revenues.</w:t>
      </w:r>
      <w:r>
        <w:rPr>
          <w:rStyle w:val="EndnoteReference"/>
        </w:rPr>
        <w:endnoteReference w:id="341"/>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381345">
      <w:pPr>
        <w:widowControl/>
      </w:pPr>
    </w:p>
    <w:p w14:paraId="2CE086CF" w14:textId="77777777" w:rsidR="00FF19B8" w:rsidRDefault="00FF19B8" w:rsidP="00381345">
      <w:pPr>
        <w:widowControl/>
      </w:pPr>
      <w:r>
        <w:t xml:space="preserve">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w:t>
      </w:r>
      <w:r>
        <w:lastRenderedPageBreak/>
        <w:t>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381345">
      <w:pPr>
        <w:widowControl/>
      </w:pPr>
    </w:p>
    <w:p w14:paraId="767D883C" w14:textId="4E23DA53" w:rsidR="00FF19B8" w:rsidRDefault="00FF19B8" w:rsidP="00381345">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48E049FA" w14:textId="77777777" w:rsidR="00FF19B8" w:rsidRDefault="00FF19B8" w:rsidP="00381345">
      <w:pPr>
        <w:widowControl/>
      </w:pPr>
    </w:p>
    <w:p w14:paraId="5F82D01D" w14:textId="4D63B68F" w:rsidR="002E4C3A" w:rsidRDefault="00FF19B8" w:rsidP="00381345">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2"/>
      </w:r>
      <w:r w:rsidR="002E4C3A">
        <w:t xml:space="preserve"> </w:t>
      </w:r>
    </w:p>
    <w:p w14:paraId="3876CFA3" w14:textId="77777777" w:rsidR="002E4C3A" w:rsidRDefault="002E4C3A" w:rsidP="00381345">
      <w:pPr>
        <w:widowControl/>
      </w:pPr>
    </w:p>
    <w:p w14:paraId="410877A8" w14:textId="77777777" w:rsidR="00FF19B8" w:rsidRDefault="009A4D1A" w:rsidP="00381345">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381345">
      <w:pPr>
        <w:widowControl/>
      </w:pPr>
    </w:p>
    <w:p w14:paraId="353D7B5E" w14:textId="77777777" w:rsidR="00FF19B8" w:rsidRDefault="00266195" w:rsidP="00381345">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3"/>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381345">
      <w:pPr>
        <w:widowControl/>
      </w:pPr>
    </w:p>
    <w:p w14:paraId="66038A30" w14:textId="3999D37E" w:rsidR="00FF19B8" w:rsidRDefault="00FF19B8" w:rsidP="0038134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4"/>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5"/>
      </w:r>
      <w:r>
        <w:t xml:space="preserve"> </w:t>
      </w:r>
    </w:p>
    <w:p w14:paraId="30D948DA" w14:textId="77777777" w:rsidR="00FF19B8" w:rsidRDefault="00FF19B8" w:rsidP="00381345">
      <w:pPr>
        <w:widowControl/>
      </w:pPr>
    </w:p>
    <w:p w14:paraId="1ACC9EE0" w14:textId="77777777" w:rsidR="00FF19B8" w:rsidRDefault="00D86DBA" w:rsidP="00381345">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6"/>
      </w:r>
      <w:r w:rsidR="00FF19B8" w:rsidRPr="00A11BBD">
        <w:t xml:space="preserve"> </w:t>
      </w:r>
    </w:p>
    <w:p w14:paraId="36F7BC63" w14:textId="77777777" w:rsidR="00FF19B8" w:rsidRDefault="00FF19B8" w:rsidP="00381345">
      <w:pPr>
        <w:widowControl/>
      </w:pPr>
    </w:p>
    <w:p w14:paraId="5902E09B" w14:textId="77777777" w:rsidR="00FF19B8" w:rsidRDefault="00FF19B8" w:rsidP="00381345">
      <w:pPr>
        <w:widowControl/>
      </w:pPr>
      <w:r>
        <w:t>In order to get a handle on the question of mission</w:t>
      </w:r>
      <w:r w:rsidR="009A4D1A">
        <w:t xml:space="preserve"> drift</w:t>
      </w:r>
      <w:r>
        <w:t xml:space="preserve">, go back to the MacMillan Matrix that you used in Stop Fix. You have already run all of your current lines of business </w:t>
      </w:r>
      <w:r>
        <w:lastRenderedPageBreak/>
        <w:t xml:space="preserve">through the matrix. Now add any of your new strategies that are lines of business. What is the impact on your other programs as a result? </w:t>
      </w:r>
    </w:p>
    <w:p w14:paraId="5E6F6E74" w14:textId="77777777" w:rsidR="00FF19B8" w:rsidRDefault="00FF19B8" w:rsidP="00381345">
      <w:pPr>
        <w:widowControl/>
      </w:pPr>
    </w:p>
    <w:p w14:paraId="73ED314D" w14:textId="77777777" w:rsidR="00FF19B8" w:rsidRDefault="00FF19B8" w:rsidP="00381345">
      <w:pPr>
        <w:pStyle w:val="Heading5"/>
        <w:widowControl/>
      </w:pPr>
      <w:bookmarkStart w:id="286" w:name="_Toc267045688"/>
      <w:bookmarkStart w:id="287" w:name="_Toc444854743"/>
      <w:r w:rsidRPr="00DF5DDE">
        <w:t>Capacity</w:t>
      </w:r>
      <w:bookmarkEnd w:id="286"/>
      <w:bookmarkEnd w:id="287"/>
    </w:p>
    <w:p w14:paraId="6D895D04" w14:textId="77777777" w:rsidR="00FF19B8" w:rsidRDefault="00FF19B8" w:rsidP="00381345">
      <w:pPr>
        <w:widowControl/>
      </w:pPr>
    </w:p>
    <w:p w14:paraId="49C26102" w14:textId="77777777" w:rsidR="00FF19B8" w:rsidRDefault="00FF19B8" w:rsidP="0038134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7"/>
      </w:r>
      <w:r>
        <w:t xml:space="preserve"> In essence, </w:t>
      </w:r>
      <w:r w:rsidRPr="00C8215B">
        <w:rPr>
          <w:b/>
        </w:rPr>
        <w:t xml:space="preserve">can you deliver on the promises you’ve made?  </w:t>
      </w:r>
    </w:p>
    <w:p w14:paraId="41105BA0" w14:textId="77777777" w:rsidR="00FF19B8" w:rsidRPr="00C8215B" w:rsidRDefault="00FF19B8" w:rsidP="00381345">
      <w:pPr>
        <w:widowControl/>
      </w:pPr>
    </w:p>
    <w:p w14:paraId="2B97D10F" w14:textId="77777777" w:rsidR="00FF19B8" w:rsidRDefault="00FF19B8" w:rsidP="00381345">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381345">
      <w:pPr>
        <w:widowControl/>
      </w:pPr>
    </w:p>
    <w:p w14:paraId="68323FF0" w14:textId="77777777" w:rsidR="00F64ECD" w:rsidRPr="00F64ECD" w:rsidRDefault="00F76F42" w:rsidP="00381345">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381345">
      <w:pPr>
        <w:widowControl/>
      </w:pPr>
    </w:p>
    <w:p w14:paraId="25E2A9E7" w14:textId="77777777" w:rsidR="00F76F42" w:rsidRDefault="00F76F42" w:rsidP="00381345">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381345">
      <w:pPr>
        <w:widowControl/>
      </w:pPr>
    </w:p>
    <w:p w14:paraId="32A2DD99" w14:textId="77777777" w:rsidR="00FF19B8" w:rsidRDefault="00FF19B8" w:rsidP="00381345">
      <w:pPr>
        <w:pStyle w:val="Heading5"/>
        <w:widowControl/>
      </w:pPr>
      <w:bookmarkStart w:id="288" w:name="_Toc267045689"/>
      <w:bookmarkStart w:id="289" w:name="_Toc444854744"/>
      <w:r>
        <w:t>Capital</w:t>
      </w:r>
      <w:bookmarkEnd w:id="288"/>
      <w:bookmarkEnd w:id="289"/>
    </w:p>
    <w:p w14:paraId="2D1C1691" w14:textId="77777777" w:rsidR="00FF19B8" w:rsidRDefault="00FF19B8" w:rsidP="00381345">
      <w:pPr>
        <w:widowControl/>
      </w:pPr>
    </w:p>
    <w:p w14:paraId="299A864E" w14:textId="77777777" w:rsidR="00FF19B8" w:rsidRDefault="00FF19B8" w:rsidP="00381345">
      <w:pPr>
        <w:widowControl/>
      </w:pPr>
      <w:r>
        <w:t>Capital structure in the for-profit sector is “</w:t>
      </w:r>
      <w:r w:rsidRPr="002B0AD3">
        <w:t>how a firm finances its overall operations and growth by u</w:t>
      </w:r>
      <w:r>
        <w:t>sing different sources of funds.”</w:t>
      </w:r>
      <w:r>
        <w:rPr>
          <w:rStyle w:val="EndnoteReference"/>
        </w:rPr>
        <w:endnoteReference w:id="348"/>
      </w:r>
      <w:r>
        <w:t xml:space="preserve"> The concept is quite similar for nonprofits as Clara Miller explains:</w:t>
      </w:r>
    </w:p>
    <w:p w14:paraId="281F18B5" w14:textId="77777777" w:rsidR="00FF19B8" w:rsidRDefault="00FF19B8" w:rsidP="00381345">
      <w:pPr>
        <w:widowControl/>
      </w:pPr>
    </w:p>
    <w:p w14:paraId="4C039E56" w14:textId="77777777" w:rsidR="00FF19B8" w:rsidRDefault="00FF19B8" w:rsidP="00381345">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9"/>
      </w:r>
    </w:p>
    <w:p w14:paraId="41DE2721" w14:textId="77777777" w:rsidR="00FF19B8" w:rsidRDefault="00FF19B8" w:rsidP="00381345">
      <w:pPr>
        <w:widowControl/>
      </w:pPr>
    </w:p>
    <w:p w14:paraId="028FE752" w14:textId="6273D8C9" w:rsidR="00FF19B8" w:rsidRDefault="00FF19B8" w:rsidP="00381345">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381345">
      <w:pPr>
        <w:widowControl/>
      </w:pPr>
    </w:p>
    <w:p w14:paraId="43543DF6" w14:textId="77777777" w:rsidR="00FF19B8" w:rsidRDefault="00FF19B8" w:rsidP="00381345">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449233AA" w14:textId="77777777" w:rsidR="00381345" w:rsidRDefault="00381345" w:rsidP="00381345">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6F046F">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77777777" w:rsidR="006F046F" w:rsidRPr="001E24CA" w:rsidRDefault="006F046F" w:rsidP="00381345">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381345">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381345">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381345">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381345">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381345">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381345">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381345">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381345">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381345">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381345">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381345">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381345">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381345">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381345">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381345">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381345">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381345">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381345">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381345">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381345">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381345">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381345">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381345">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381345">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381345">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381345">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381345">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381345">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381345">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381345">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381345">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381345">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381345">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381345">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381345">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381345">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381345">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381345">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38134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381345">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381345">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38134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381345">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381345">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381345">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381345">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381345">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381345">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381345">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381345">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381345">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381345">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381345">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381345">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381345">
            <w:pPr>
              <w:widowControl/>
              <w:jc w:val="right"/>
            </w:pPr>
            <w:r w:rsidRPr="001E24CA">
              <w:t>864</w:t>
            </w:r>
          </w:p>
        </w:tc>
      </w:tr>
      <w:tr w:rsidR="006F046F" w:rsidRPr="001E24CA" w14:paraId="5596F101"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381345">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381345">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381345">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381345">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381345">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381345">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381345">
            <w:pPr>
              <w:widowControl/>
              <w:jc w:val="right"/>
            </w:pPr>
            <w:r w:rsidRPr="001E24CA">
              <w:t>1,599</w:t>
            </w:r>
          </w:p>
        </w:tc>
      </w:tr>
      <w:tr w:rsidR="006F046F" w:rsidRPr="001E24CA" w14:paraId="7FFE574A"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381345">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131FF0F" w14:textId="77777777" w:rsidR="006F046F" w:rsidRPr="00F17446" w:rsidRDefault="006F046F" w:rsidP="0038134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0612C7AE" w14:textId="77777777" w:rsidR="006F046F" w:rsidRPr="00F17446" w:rsidRDefault="006F046F" w:rsidP="0038134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198320E6" w14:textId="77777777" w:rsidR="006F046F" w:rsidRPr="00F17446" w:rsidRDefault="006F046F" w:rsidP="0038134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691E45B" w14:textId="77777777" w:rsidR="006F046F" w:rsidRPr="00F17446" w:rsidRDefault="006F046F" w:rsidP="0038134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35F257DE" w14:textId="77777777" w:rsidR="006F046F" w:rsidRPr="001E24CA" w:rsidRDefault="006F046F" w:rsidP="00381345">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2D21AD33" w14:textId="77777777" w:rsidR="006F046F" w:rsidRPr="001E24CA" w:rsidRDefault="006F046F" w:rsidP="00381345">
            <w:pPr>
              <w:widowControl/>
              <w:jc w:val="right"/>
              <w:rPr>
                <w:color w:val="FF0000"/>
              </w:rPr>
            </w:pPr>
            <w:r w:rsidRPr="001E24CA">
              <w:rPr>
                <w:color w:val="FF0000"/>
              </w:rPr>
              <w:t>(0.09)</w:t>
            </w:r>
          </w:p>
        </w:tc>
      </w:tr>
      <w:tr w:rsidR="006F046F" w:rsidRPr="001E24CA" w14:paraId="2E69311A" w14:textId="77777777" w:rsidTr="006F046F">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381345">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381345">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381345">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381345">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381345">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381345">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381345">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381345">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381345">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381345">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381345">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381345">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381345">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381345">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381345">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381345">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381345">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381345">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381345">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381345">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381345">
            <w:pPr>
              <w:widowControl/>
              <w:jc w:val="right"/>
            </w:pPr>
            <w:r w:rsidRPr="001E24CA">
              <w:t>148</w:t>
            </w:r>
          </w:p>
        </w:tc>
      </w:tr>
    </w:tbl>
    <w:p w14:paraId="31044082" w14:textId="77777777" w:rsidR="00FF19B8" w:rsidRDefault="00FF19B8" w:rsidP="00381345">
      <w:pPr>
        <w:widowControl/>
        <w:jc w:val="center"/>
      </w:pPr>
      <w:r w:rsidRPr="00332E75">
        <w:rPr>
          <w:rStyle w:val="FootnoteReference"/>
          <w:rFonts w:cs="Arial"/>
        </w:rPr>
        <w:footnoteReference w:id="4"/>
      </w:r>
    </w:p>
    <w:p w14:paraId="7D1D573A" w14:textId="77777777" w:rsidR="006F046F" w:rsidRDefault="006F046F" w:rsidP="00381345">
      <w:pPr>
        <w:widowControl/>
      </w:pPr>
    </w:p>
    <w:p w14:paraId="0B2B833C" w14:textId="11507249" w:rsidR="00FF19B8" w:rsidRDefault="00FF19B8" w:rsidP="00381345">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0"/>
      </w:r>
      <w:r w:rsidRPr="0074741C">
        <w:t xml:space="preserve"> </w:t>
      </w:r>
    </w:p>
    <w:p w14:paraId="1F565DA1" w14:textId="77777777" w:rsidR="00FF19B8" w:rsidRDefault="00FF19B8" w:rsidP="00381345">
      <w:pPr>
        <w:widowControl/>
      </w:pPr>
    </w:p>
    <w:p w14:paraId="4F52B23E" w14:textId="21CA5FF7" w:rsidR="00FF19B8" w:rsidRDefault="00FF19B8" w:rsidP="00381345">
      <w:pPr>
        <w:widowControl/>
      </w:pPr>
      <w:r>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1"/>
      </w:r>
    </w:p>
    <w:p w14:paraId="328CDCAD" w14:textId="77777777" w:rsidR="00FF19B8" w:rsidRDefault="00FF19B8" w:rsidP="00381345">
      <w:pPr>
        <w:widowControl/>
      </w:pPr>
    </w:p>
    <w:p w14:paraId="60FA9EC1" w14:textId="77777777" w:rsidR="00FF19B8" w:rsidRDefault="00FF19B8" w:rsidP="00381345">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2"/>
      </w:r>
      <w:r w:rsidR="009A4D1A">
        <w:t xml:space="preserve"> And that includes your agency compared to itself at another time. </w:t>
      </w:r>
    </w:p>
    <w:p w14:paraId="09A93E03" w14:textId="77777777" w:rsidR="00FF19B8" w:rsidRPr="003154F1" w:rsidRDefault="00FF19B8" w:rsidP="00381345">
      <w:pPr>
        <w:widowControl/>
      </w:pPr>
    </w:p>
    <w:p w14:paraId="3CBCC225" w14:textId="77777777" w:rsidR="006C70FF" w:rsidRPr="003154F1" w:rsidRDefault="003154F1" w:rsidP="00381345">
      <w:pPr>
        <w:widowControl/>
      </w:pPr>
      <w:r>
        <w:lastRenderedPageBreak/>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381345">
      <w:pPr>
        <w:widowControl/>
      </w:pPr>
    </w:p>
    <w:p w14:paraId="75C5383B" w14:textId="51A1B903" w:rsidR="006C70FF" w:rsidRPr="006503BC" w:rsidRDefault="006C70FF" w:rsidP="00A3651E">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A3651E">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A3651E">
      <w:pPr>
        <w:pStyle w:val="ListParagraph"/>
        <w:widowControl/>
        <w:numPr>
          <w:ilvl w:val="0"/>
          <w:numId w:val="98"/>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3"/>
      </w:r>
    </w:p>
    <w:p w14:paraId="355B784C" w14:textId="77777777" w:rsidR="006C70FF" w:rsidRDefault="006C70FF" w:rsidP="00381345">
      <w:pPr>
        <w:widowControl/>
      </w:pPr>
    </w:p>
    <w:p w14:paraId="0C657767" w14:textId="77777777" w:rsidR="006C70FF" w:rsidRPr="00F637EE" w:rsidRDefault="006C70FF" w:rsidP="00381345">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381345">
      <w:pPr>
        <w:widowControl/>
      </w:pPr>
    </w:p>
    <w:p w14:paraId="10DEC183" w14:textId="77777777" w:rsidR="006C70FF" w:rsidRDefault="006C70FF" w:rsidP="00381345">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381345">
      <w:pPr>
        <w:widowControl/>
      </w:pPr>
    </w:p>
    <w:p w14:paraId="760C698E" w14:textId="77777777" w:rsidR="00711DE3" w:rsidRDefault="006C70FF" w:rsidP="00381345">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381345">
      <w:pPr>
        <w:widowControl/>
      </w:pPr>
    </w:p>
    <w:p w14:paraId="44AC1402" w14:textId="31E3BE6B" w:rsidR="00FA392C" w:rsidRDefault="006C70FF" w:rsidP="00381345">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w:t>
      </w:r>
      <w:r w:rsidR="00441FF3" w:rsidRPr="00F637EE">
        <w:t>advantage</w:t>
      </w:r>
      <w:r w:rsidR="00FA392C" w:rsidRPr="00F637EE">
        <w:t xml:space="preserv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381345">
      <w:pPr>
        <w:widowControl/>
      </w:pPr>
    </w:p>
    <w:p w14:paraId="41BE1AE5" w14:textId="77777777" w:rsidR="00FF19B8" w:rsidRDefault="00FF19B8" w:rsidP="00381345">
      <w:pPr>
        <w:pStyle w:val="Heading5"/>
        <w:widowControl/>
      </w:pPr>
      <w:bookmarkStart w:id="290" w:name="_Toc383618763"/>
      <w:bookmarkStart w:id="291" w:name="_Toc395001122"/>
      <w:bookmarkStart w:id="292" w:name="_Toc444854745"/>
      <w:bookmarkEnd w:id="284"/>
      <w:r w:rsidRPr="00B55C65">
        <w:t>Risk</w:t>
      </w:r>
      <w:bookmarkEnd w:id="290"/>
      <w:bookmarkEnd w:id="291"/>
      <w:bookmarkEnd w:id="292"/>
    </w:p>
    <w:p w14:paraId="351A9251" w14:textId="77777777" w:rsidR="00FF19B8" w:rsidRDefault="00FF19B8" w:rsidP="00381345">
      <w:pPr>
        <w:widowControl/>
      </w:pPr>
    </w:p>
    <w:p w14:paraId="576C0012" w14:textId="77777777" w:rsidR="00FF19B8" w:rsidRPr="00B141C2" w:rsidRDefault="00FF19B8" w:rsidP="00381345">
      <w:pPr>
        <w:widowControl/>
      </w:pPr>
      <w:r w:rsidRPr="00B141C2">
        <w:t>Peter Brinckerhoff explains why understanding your risk orientation has value:</w:t>
      </w:r>
    </w:p>
    <w:p w14:paraId="654B99CA" w14:textId="77777777" w:rsidR="00FF19B8" w:rsidRDefault="00FF19B8" w:rsidP="00381345">
      <w:pPr>
        <w:widowControl/>
      </w:pPr>
    </w:p>
    <w:p w14:paraId="2057BFC3" w14:textId="77777777" w:rsidR="00FF19B8" w:rsidRPr="00B141C2" w:rsidRDefault="00FF19B8" w:rsidP="00E0403E">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w:t>
      </w:r>
      <w:r w:rsidRPr="00B141C2">
        <w:rPr>
          <w:i/>
        </w:rPr>
        <w:lastRenderedPageBreak/>
        <w:t xml:space="preserve">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4"/>
      </w:r>
    </w:p>
    <w:p w14:paraId="61646C76" w14:textId="77777777" w:rsidR="00FF19B8" w:rsidRDefault="00FF19B8" w:rsidP="00381345">
      <w:pPr>
        <w:widowControl/>
      </w:pPr>
    </w:p>
    <w:p w14:paraId="64A1D5CA" w14:textId="77777777" w:rsidR="00FF19B8" w:rsidRPr="00B141C2" w:rsidRDefault="00FF19B8" w:rsidP="00381345">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381345">
      <w:pPr>
        <w:widowControl/>
      </w:pPr>
    </w:p>
    <w:p w14:paraId="49D2EF0F" w14:textId="507B76F8" w:rsidR="00FF19B8" w:rsidRPr="00B141C2" w:rsidRDefault="00FF19B8" w:rsidP="00381345">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5"/>
      </w:r>
      <w:r w:rsidRPr="00B141C2">
        <w:t xml:space="preserve"> it could be that your board and staff are more comfortable with expansion as opposed to improving operational effectiveness. </w:t>
      </w:r>
    </w:p>
    <w:p w14:paraId="3C29E95E" w14:textId="77777777" w:rsidR="00FF19B8" w:rsidRDefault="00FF19B8" w:rsidP="00381345">
      <w:pPr>
        <w:widowControl/>
      </w:pPr>
    </w:p>
    <w:p w14:paraId="2EEA899A" w14:textId="77777777" w:rsidR="00FF19B8" w:rsidRDefault="003154F1" w:rsidP="00381345">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381345">
      <w:pPr>
        <w:widowControl/>
      </w:pPr>
    </w:p>
    <w:p w14:paraId="7BF67122" w14:textId="77777777" w:rsidR="00FF19B8" w:rsidRPr="007E72BD" w:rsidRDefault="00FF19B8" w:rsidP="00381345">
      <w:pPr>
        <w:pStyle w:val="ListParagraph"/>
        <w:widowControl/>
        <w:numPr>
          <w:ilvl w:val="0"/>
          <w:numId w:val="16"/>
        </w:numPr>
      </w:pPr>
      <w:r w:rsidRPr="00B141C2">
        <w:t>Lack of a strategic plan</w:t>
      </w:r>
    </w:p>
    <w:p w14:paraId="385F2DCC" w14:textId="77777777" w:rsidR="00FF19B8" w:rsidRPr="007E72BD" w:rsidRDefault="00FF19B8" w:rsidP="00381345">
      <w:pPr>
        <w:pStyle w:val="ListParagraph"/>
        <w:widowControl/>
        <w:numPr>
          <w:ilvl w:val="0"/>
          <w:numId w:val="16"/>
        </w:numPr>
      </w:pPr>
      <w:r w:rsidRPr="00B141C2">
        <w:t>A narrow fundraising base</w:t>
      </w:r>
    </w:p>
    <w:p w14:paraId="366CBC1C" w14:textId="77777777" w:rsidR="00FF19B8" w:rsidRPr="007E72BD" w:rsidRDefault="00FF19B8" w:rsidP="00381345">
      <w:pPr>
        <w:pStyle w:val="ListParagraph"/>
        <w:widowControl/>
        <w:numPr>
          <w:ilvl w:val="0"/>
          <w:numId w:val="16"/>
        </w:numPr>
      </w:pPr>
      <w:r w:rsidRPr="00B141C2">
        <w:t>Productivity slowdown</w:t>
      </w:r>
    </w:p>
    <w:p w14:paraId="04793F37" w14:textId="77777777" w:rsidR="00FF19B8" w:rsidRPr="007E72BD" w:rsidRDefault="00FF19B8" w:rsidP="00381345">
      <w:pPr>
        <w:pStyle w:val="ListParagraph"/>
        <w:widowControl/>
        <w:numPr>
          <w:ilvl w:val="0"/>
          <w:numId w:val="16"/>
        </w:numPr>
      </w:pPr>
      <w:r w:rsidRPr="00B141C2">
        <w:t>Staff-board breakdown</w:t>
      </w:r>
    </w:p>
    <w:p w14:paraId="3A7AC792" w14:textId="77777777" w:rsidR="00FF19B8" w:rsidRPr="007E72BD" w:rsidRDefault="00FF19B8" w:rsidP="00381345">
      <w:pPr>
        <w:pStyle w:val="ListParagraph"/>
        <w:widowControl/>
        <w:numPr>
          <w:ilvl w:val="0"/>
          <w:numId w:val="16"/>
        </w:numPr>
      </w:pPr>
      <w:r>
        <w:t>F</w:t>
      </w:r>
      <w:r w:rsidRPr="00B141C2">
        <w:t>ear of change</w:t>
      </w:r>
    </w:p>
    <w:p w14:paraId="1346F46C" w14:textId="77777777" w:rsidR="00FF19B8" w:rsidRPr="007E72BD" w:rsidRDefault="00FF19B8" w:rsidP="00381345">
      <w:pPr>
        <w:pStyle w:val="ListParagraph"/>
        <w:widowControl/>
        <w:numPr>
          <w:ilvl w:val="0"/>
          <w:numId w:val="16"/>
        </w:numPr>
      </w:pPr>
      <w:r w:rsidRPr="00B141C2">
        <w:t>Poor communication</w:t>
      </w:r>
    </w:p>
    <w:p w14:paraId="241B988C" w14:textId="77777777" w:rsidR="00FF19B8" w:rsidRPr="007E72BD" w:rsidRDefault="00FF19B8" w:rsidP="00381345">
      <w:pPr>
        <w:pStyle w:val="ListParagraph"/>
        <w:widowControl/>
        <w:numPr>
          <w:ilvl w:val="0"/>
          <w:numId w:val="16"/>
        </w:numPr>
      </w:pPr>
      <w:r w:rsidRPr="00B141C2">
        <w:t>Declining morale</w:t>
      </w:r>
    </w:p>
    <w:p w14:paraId="51B7E702" w14:textId="77777777" w:rsidR="00FF19B8" w:rsidRPr="007E72BD" w:rsidRDefault="00FF19B8" w:rsidP="00381345">
      <w:pPr>
        <w:pStyle w:val="ListParagraph"/>
        <w:widowControl/>
        <w:numPr>
          <w:ilvl w:val="0"/>
          <w:numId w:val="16"/>
        </w:numPr>
      </w:pPr>
      <w:r w:rsidRPr="00B141C2">
        <w:t xml:space="preserve">Financial instability </w:t>
      </w:r>
    </w:p>
    <w:p w14:paraId="172621C1" w14:textId="77777777" w:rsidR="00FF19B8" w:rsidRPr="007E72BD" w:rsidRDefault="00FF19B8" w:rsidP="00381345">
      <w:pPr>
        <w:pStyle w:val="ListParagraph"/>
        <w:widowControl/>
        <w:numPr>
          <w:ilvl w:val="0"/>
          <w:numId w:val="16"/>
        </w:numPr>
      </w:pPr>
      <w:r w:rsidRPr="00B141C2">
        <w:t>Unhappy customers</w:t>
      </w:r>
    </w:p>
    <w:p w14:paraId="2CE99D6A" w14:textId="77777777" w:rsidR="00FF19B8" w:rsidRPr="007E72BD" w:rsidRDefault="00FF19B8" w:rsidP="00381345">
      <w:pPr>
        <w:pStyle w:val="ListParagraph"/>
        <w:widowControl/>
        <w:numPr>
          <w:ilvl w:val="0"/>
          <w:numId w:val="16"/>
        </w:numPr>
      </w:pPr>
      <w:r w:rsidRPr="00B141C2">
        <w:t>Loss of key people</w:t>
      </w:r>
      <w:r w:rsidRPr="00B141C2">
        <w:rPr>
          <w:rStyle w:val="EndnoteReference"/>
        </w:rPr>
        <w:endnoteReference w:id="356"/>
      </w:r>
    </w:p>
    <w:p w14:paraId="1948BD1B" w14:textId="77777777" w:rsidR="00FF19B8" w:rsidRDefault="00FF19B8" w:rsidP="00381345">
      <w:pPr>
        <w:widowControl/>
      </w:pPr>
    </w:p>
    <w:p w14:paraId="168B873C" w14:textId="77777777" w:rsidR="00FF19B8" w:rsidRPr="00B141C2" w:rsidRDefault="00FF19B8" w:rsidP="00381345">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381345">
      <w:pPr>
        <w:widowControl/>
      </w:pPr>
    </w:p>
    <w:p w14:paraId="18572809" w14:textId="77777777" w:rsidR="00FF19B8" w:rsidRDefault="00FF19B8" w:rsidP="00381345">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381345">
      <w:pPr>
        <w:widowControl/>
      </w:pPr>
    </w:p>
    <w:p w14:paraId="56355BB1" w14:textId="77777777" w:rsidR="00FF19B8" w:rsidRPr="006503BC" w:rsidRDefault="00FF19B8" w:rsidP="00A3651E">
      <w:pPr>
        <w:pStyle w:val="ListParagraph"/>
        <w:widowControl/>
        <w:numPr>
          <w:ilvl w:val="0"/>
          <w:numId w:val="100"/>
        </w:numPr>
      </w:pPr>
      <w:r w:rsidRPr="00B141C2">
        <w:t xml:space="preserve">Mission – Has the idea been reviewed for fit to organization culture and mission? </w:t>
      </w:r>
    </w:p>
    <w:p w14:paraId="580B853E" w14:textId="77777777" w:rsidR="00FF19B8" w:rsidRPr="006503BC" w:rsidRDefault="00FF19B8" w:rsidP="00A3651E">
      <w:pPr>
        <w:pStyle w:val="ListParagraph"/>
        <w:widowControl/>
        <w:numPr>
          <w:ilvl w:val="0"/>
          <w:numId w:val="100"/>
        </w:numPr>
      </w:pPr>
      <w:r w:rsidRPr="00B141C2">
        <w:t xml:space="preserve">Risk – How much can you tolerate including capital and stress? </w:t>
      </w:r>
    </w:p>
    <w:p w14:paraId="4D038399" w14:textId="77777777" w:rsidR="00FF19B8" w:rsidRPr="006503BC" w:rsidRDefault="00FF19B8" w:rsidP="00A3651E">
      <w:pPr>
        <w:pStyle w:val="ListParagraph"/>
        <w:widowControl/>
        <w:numPr>
          <w:ilvl w:val="0"/>
          <w:numId w:val="100"/>
        </w:numPr>
      </w:pPr>
      <w:r w:rsidRPr="00B141C2">
        <w:t>Systems – Do you have the organizational infrastructure including people and systems?</w:t>
      </w:r>
    </w:p>
    <w:p w14:paraId="1ADC69E3" w14:textId="77777777" w:rsidR="00FF19B8" w:rsidRPr="006503BC" w:rsidRDefault="00FF19B8" w:rsidP="00A3651E">
      <w:pPr>
        <w:pStyle w:val="ListParagraph"/>
        <w:widowControl/>
        <w:numPr>
          <w:ilvl w:val="0"/>
          <w:numId w:val="100"/>
        </w:numPr>
      </w:pPr>
      <w:r w:rsidRPr="00B141C2">
        <w:t>Skills – Does the team have the competencies to succeed?</w:t>
      </w:r>
    </w:p>
    <w:p w14:paraId="14D6F31F" w14:textId="77777777" w:rsidR="00FF19B8" w:rsidRPr="006503BC" w:rsidRDefault="00FF19B8" w:rsidP="00A3651E">
      <w:pPr>
        <w:pStyle w:val="ListParagraph"/>
        <w:widowControl/>
        <w:numPr>
          <w:ilvl w:val="0"/>
          <w:numId w:val="100"/>
        </w:numPr>
      </w:pPr>
      <w:r w:rsidRPr="00B141C2">
        <w:t>Space – Do you have the physical space?</w:t>
      </w:r>
    </w:p>
    <w:p w14:paraId="1539B4F2" w14:textId="77777777" w:rsidR="00FF19B8" w:rsidRPr="006503BC" w:rsidRDefault="00FF19B8" w:rsidP="00A3651E">
      <w:pPr>
        <w:pStyle w:val="ListParagraph"/>
        <w:widowControl/>
        <w:numPr>
          <w:ilvl w:val="0"/>
          <w:numId w:val="100"/>
        </w:numPr>
      </w:pPr>
      <w:r w:rsidRPr="00B141C2">
        <w:t>Finance – Do have the means to reach the ends?</w:t>
      </w:r>
      <w:r w:rsidRPr="00B141C2">
        <w:rPr>
          <w:rStyle w:val="EndnoteReference"/>
        </w:rPr>
        <w:endnoteReference w:id="357"/>
      </w:r>
    </w:p>
    <w:p w14:paraId="61DF62BB" w14:textId="77777777" w:rsidR="00FF19B8" w:rsidRDefault="00FF19B8" w:rsidP="00381345">
      <w:pPr>
        <w:widowControl/>
      </w:pPr>
    </w:p>
    <w:p w14:paraId="51DB9053" w14:textId="77777777" w:rsidR="00FF19B8" w:rsidRDefault="00FA392C" w:rsidP="00381345">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 xml:space="preserve">ook at your success </w:t>
      </w:r>
      <w:r w:rsidR="00FF19B8" w:rsidRPr="00B141C2">
        <w:lastRenderedPageBreak/>
        <w:t>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381345">
      <w:pPr>
        <w:widowControl/>
      </w:pPr>
      <w:bookmarkStart w:id="293" w:name="_Toc395001123"/>
    </w:p>
    <w:p w14:paraId="0592D86E" w14:textId="77777777" w:rsidR="003154F1" w:rsidRDefault="00FA392C" w:rsidP="00381345">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381345">
      <w:pPr>
        <w:widowControl/>
      </w:pPr>
    </w:p>
    <w:p w14:paraId="39645D28" w14:textId="77777777" w:rsidR="003154F1" w:rsidRPr="006503BC" w:rsidRDefault="003154F1" w:rsidP="00381345">
      <w:pPr>
        <w:pStyle w:val="ListParagraph"/>
        <w:widowControl/>
        <w:numPr>
          <w:ilvl w:val="0"/>
          <w:numId w:val="17"/>
        </w:numPr>
      </w:pPr>
      <w:r w:rsidRPr="00B141C2">
        <w:t>Have you been profitable the past 3 years?</w:t>
      </w:r>
    </w:p>
    <w:p w14:paraId="5A569814" w14:textId="78338C37" w:rsidR="003154F1" w:rsidRPr="006503BC" w:rsidRDefault="003154F1" w:rsidP="00381345">
      <w:pPr>
        <w:pStyle w:val="ListParagraph"/>
        <w:widowControl/>
        <w:numPr>
          <w:ilvl w:val="0"/>
          <w:numId w:val="17"/>
        </w:numPr>
      </w:pPr>
      <w:r w:rsidRPr="00B141C2">
        <w:t>Do you have 90 days cash on hand?</w:t>
      </w:r>
    </w:p>
    <w:p w14:paraId="47151B38" w14:textId="77777777" w:rsidR="003154F1" w:rsidRPr="006503BC" w:rsidRDefault="003154F1" w:rsidP="00381345">
      <w:pPr>
        <w:pStyle w:val="ListParagraph"/>
        <w:widowControl/>
        <w:numPr>
          <w:ilvl w:val="0"/>
          <w:numId w:val="17"/>
        </w:numPr>
      </w:pPr>
      <w:r w:rsidRPr="00B141C2">
        <w:t>Do you a good relationship with a banker?</w:t>
      </w:r>
    </w:p>
    <w:p w14:paraId="0FC21906" w14:textId="77777777" w:rsidR="003154F1" w:rsidRPr="006503BC" w:rsidRDefault="003154F1" w:rsidP="00381345">
      <w:pPr>
        <w:pStyle w:val="ListParagraph"/>
        <w:widowControl/>
        <w:numPr>
          <w:ilvl w:val="0"/>
          <w:numId w:val="17"/>
        </w:numPr>
      </w:pPr>
      <w:r w:rsidRPr="00B141C2">
        <w:t>Do you have a line of credit?</w:t>
      </w:r>
    </w:p>
    <w:p w14:paraId="2446C151" w14:textId="77777777" w:rsidR="003154F1" w:rsidRPr="006503BC" w:rsidRDefault="003154F1" w:rsidP="00381345">
      <w:pPr>
        <w:pStyle w:val="ListParagraph"/>
        <w:widowControl/>
        <w:numPr>
          <w:ilvl w:val="0"/>
          <w:numId w:val="17"/>
        </w:numPr>
      </w:pPr>
      <w:r w:rsidRPr="00B141C2">
        <w:t>Do you have a current ratio of 1 or higher?</w:t>
      </w:r>
    </w:p>
    <w:p w14:paraId="4972F480" w14:textId="77777777" w:rsidR="003154F1" w:rsidRPr="006503BC" w:rsidRDefault="003154F1" w:rsidP="00381345">
      <w:pPr>
        <w:pStyle w:val="ListParagraph"/>
        <w:widowControl/>
        <w:numPr>
          <w:ilvl w:val="0"/>
          <w:numId w:val="17"/>
        </w:numPr>
      </w:pPr>
      <w:r w:rsidRPr="00B141C2">
        <w:t>Do you have a debt to net worth of 0.3 or less?</w:t>
      </w:r>
    </w:p>
    <w:p w14:paraId="5A1AB58E" w14:textId="77777777" w:rsidR="003154F1" w:rsidRPr="006503BC" w:rsidRDefault="003154F1" w:rsidP="00381345">
      <w:pPr>
        <w:pStyle w:val="ListParagraph"/>
        <w:widowControl/>
        <w:numPr>
          <w:ilvl w:val="0"/>
          <w:numId w:val="17"/>
        </w:numPr>
      </w:pPr>
      <w:r w:rsidRPr="00B141C2">
        <w:t>Will any funders penalize you for any net income?</w:t>
      </w:r>
      <w:r w:rsidRPr="00B141C2">
        <w:rPr>
          <w:rStyle w:val="EndnoteReference"/>
        </w:rPr>
        <w:endnoteReference w:id="358"/>
      </w:r>
    </w:p>
    <w:p w14:paraId="4DB3E75F" w14:textId="77777777" w:rsidR="003154F1" w:rsidRDefault="003154F1" w:rsidP="00381345">
      <w:pPr>
        <w:widowControl/>
      </w:pPr>
    </w:p>
    <w:p w14:paraId="09BFF8BD" w14:textId="77777777" w:rsidR="003154F1" w:rsidRDefault="003154F1" w:rsidP="00381345">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381345">
      <w:pPr>
        <w:widowControl/>
      </w:pPr>
    </w:p>
    <w:p w14:paraId="79197D1C" w14:textId="77777777" w:rsidR="003154F1" w:rsidRPr="006503BC" w:rsidRDefault="003154F1" w:rsidP="00381345">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381345">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381345">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381345">
      <w:pPr>
        <w:pStyle w:val="ListParagraph"/>
        <w:widowControl/>
        <w:numPr>
          <w:ilvl w:val="0"/>
          <w:numId w:val="18"/>
        </w:numPr>
      </w:pPr>
      <w:r w:rsidRPr="001448E0">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59"/>
      </w:r>
      <w:r w:rsidRPr="00B141C2">
        <w:t xml:space="preserve"> </w:t>
      </w:r>
    </w:p>
    <w:p w14:paraId="3062622A" w14:textId="77777777" w:rsidR="003154F1" w:rsidRDefault="003154F1" w:rsidP="00381345">
      <w:pPr>
        <w:widowControl/>
      </w:pPr>
    </w:p>
    <w:p w14:paraId="495CB1D6" w14:textId="77777777" w:rsidR="003154F1" w:rsidRDefault="003154F1" w:rsidP="00381345">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0"/>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381345">
      <w:pPr>
        <w:widowControl/>
      </w:pPr>
    </w:p>
    <w:p w14:paraId="3AB3D5DB" w14:textId="77777777" w:rsidR="003154F1" w:rsidRPr="006503BC" w:rsidRDefault="003154F1" w:rsidP="00A3651E">
      <w:pPr>
        <w:pStyle w:val="ListParagraph"/>
        <w:widowControl/>
        <w:numPr>
          <w:ilvl w:val="0"/>
          <w:numId w:val="101"/>
        </w:numPr>
      </w:pPr>
      <w:r w:rsidRPr="00B141C2">
        <w:t>Have more debt (44.52 percent) than those that are not financially vulnerable (31.58 percent)</w:t>
      </w:r>
    </w:p>
    <w:p w14:paraId="20200B33" w14:textId="77777777" w:rsidR="003154F1" w:rsidRPr="006503BC" w:rsidRDefault="003154F1" w:rsidP="00A3651E">
      <w:pPr>
        <w:pStyle w:val="ListParagraph"/>
        <w:widowControl/>
        <w:numPr>
          <w:ilvl w:val="0"/>
          <w:numId w:val="101"/>
        </w:numPr>
      </w:pPr>
      <w:r w:rsidRPr="00B141C2">
        <w:lastRenderedPageBreak/>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A3651E">
      <w:pPr>
        <w:pStyle w:val="ListParagraph"/>
        <w:widowControl/>
        <w:numPr>
          <w:ilvl w:val="0"/>
          <w:numId w:val="101"/>
        </w:numPr>
      </w:pPr>
      <w:r w:rsidRPr="00B141C2">
        <w:t>Have a lower surplus margin (3.46 percent) than charities that are not financially vulnerable (8.52 percent)</w:t>
      </w:r>
    </w:p>
    <w:p w14:paraId="11D8F8B6" w14:textId="77777777" w:rsidR="003154F1" w:rsidRPr="006503BC" w:rsidRDefault="003154F1" w:rsidP="00A3651E">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361"/>
      </w:r>
    </w:p>
    <w:p w14:paraId="4BCA2659" w14:textId="77777777" w:rsidR="00FF03EF" w:rsidRDefault="00FF03EF" w:rsidP="00381345">
      <w:pPr>
        <w:widowControl/>
      </w:pPr>
    </w:p>
    <w:p w14:paraId="252E0212" w14:textId="77777777" w:rsidR="00FA392C" w:rsidRDefault="00342434" w:rsidP="00381345">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2"/>
      </w:r>
      <w:r w:rsidR="00FA392C" w:rsidRPr="00F637EE">
        <w:t xml:space="preserve"> </w:t>
      </w:r>
    </w:p>
    <w:p w14:paraId="711228EE" w14:textId="77777777" w:rsidR="00FA392C" w:rsidRDefault="00FA392C" w:rsidP="00381345">
      <w:pPr>
        <w:widowControl/>
      </w:pPr>
    </w:p>
    <w:p w14:paraId="60B91BBC" w14:textId="77777777" w:rsidR="00FA392C" w:rsidRDefault="00FA392C" w:rsidP="00381345">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3"/>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381345">
      <w:pPr>
        <w:widowControl/>
      </w:pPr>
    </w:p>
    <w:p w14:paraId="505323AD" w14:textId="77777777" w:rsidR="00FA392C" w:rsidRDefault="00FA392C" w:rsidP="00381345">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4"/>
      </w:r>
    </w:p>
    <w:p w14:paraId="208C94C4" w14:textId="77777777" w:rsidR="00FA392C" w:rsidRDefault="00FA392C" w:rsidP="00381345">
      <w:pPr>
        <w:widowControl/>
      </w:pPr>
    </w:p>
    <w:p w14:paraId="4C33F2C7" w14:textId="6C971FE0" w:rsidR="00FF03EF" w:rsidRPr="00F637EE" w:rsidRDefault="00FF03EF" w:rsidP="00381345">
      <w:pPr>
        <w:widowControl/>
      </w:pPr>
      <w:r w:rsidRPr="00F637EE">
        <w:t>What can go wrong with your strategy? Plenty. Here are the reasons why business plans fail from Patricia Caesar and Thomas Baker:</w:t>
      </w:r>
    </w:p>
    <w:p w14:paraId="7FF59262" w14:textId="77777777" w:rsidR="00FF03EF" w:rsidRDefault="00FF03EF" w:rsidP="00381345">
      <w:pPr>
        <w:widowControl/>
      </w:pPr>
    </w:p>
    <w:p w14:paraId="0AFDAE7E" w14:textId="77777777" w:rsidR="00FF03EF" w:rsidRPr="00F637EE" w:rsidRDefault="00FF03EF" w:rsidP="00381345">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5"/>
      </w:r>
    </w:p>
    <w:p w14:paraId="411BD909" w14:textId="77777777" w:rsidR="00FF03EF" w:rsidRDefault="00FF03EF" w:rsidP="00381345">
      <w:pPr>
        <w:widowControl/>
      </w:pPr>
    </w:p>
    <w:p w14:paraId="64621020" w14:textId="77777777" w:rsidR="00FF03EF" w:rsidRDefault="00FF03EF" w:rsidP="00381345">
      <w:pPr>
        <w:widowControl/>
      </w:pPr>
      <w:r w:rsidRPr="00F637EE">
        <w:t xml:space="preserve">The checklist for anticipating these problems includes the following questions: </w:t>
      </w:r>
    </w:p>
    <w:p w14:paraId="21117E02" w14:textId="77777777" w:rsidR="00FF03EF" w:rsidRPr="00F637EE" w:rsidRDefault="00FF03EF" w:rsidP="00381345">
      <w:pPr>
        <w:widowControl/>
      </w:pPr>
    </w:p>
    <w:p w14:paraId="371BD929" w14:textId="77777777" w:rsidR="00FF03EF" w:rsidRPr="006503BC" w:rsidRDefault="00FF03EF" w:rsidP="00A3651E">
      <w:pPr>
        <w:pStyle w:val="ListParagraph"/>
        <w:widowControl/>
        <w:numPr>
          <w:ilvl w:val="0"/>
          <w:numId w:val="102"/>
        </w:numPr>
      </w:pPr>
      <w:r w:rsidRPr="00F637EE">
        <w:t>Have you validated your idea in the marketplace?</w:t>
      </w:r>
    </w:p>
    <w:p w14:paraId="4266C9D8" w14:textId="77777777" w:rsidR="00FF03EF" w:rsidRPr="006503BC" w:rsidRDefault="00FF03EF" w:rsidP="00A3651E">
      <w:pPr>
        <w:pStyle w:val="ListParagraph"/>
        <w:widowControl/>
        <w:numPr>
          <w:ilvl w:val="0"/>
          <w:numId w:val="102"/>
        </w:numPr>
      </w:pPr>
      <w:r w:rsidRPr="00F637EE">
        <w:t>Are your pricing and revenue assumptions correct?</w:t>
      </w:r>
    </w:p>
    <w:p w14:paraId="7C5A3609" w14:textId="77777777" w:rsidR="00FF03EF" w:rsidRPr="006503BC" w:rsidRDefault="00FF03EF" w:rsidP="00A3651E">
      <w:pPr>
        <w:pStyle w:val="ListParagraph"/>
        <w:widowControl/>
        <w:numPr>
          <w:ilvl w:val="0"/>
          <w:numId w:val="102"/>
        </w:numPr>
      </w:pPr>
      <w:r w:rsidRPr="00F637EE">
        <w:t>Have you put the right performance metrics in place?</w:t>
      </w:r>
    </w:p>
    <w:p w14:paraId="2BD7FDEB" w14:textId="77777777" w:rsidR="00FF03EF" w:rsidRPr="006503BC" w:rsidRDefault="00FF03EF" w:rsidP="00A3651E">
      <w:pPr>
        <w:pStyle w:val="ListParagraph"/>
        <w:widowControl/>
        <w:numPr>
          <w:ilvl w:val="0"/>
          <w:numId w:val="102"/>
        </w:numPr>
      </w:pPr>
      <w:r w:rsidRPr="00F637EE">
        <w:t>Do you have the right team?</w:t>
      </w:r>
    </w:p>
    <w:p w14:paraId="1834E396" w14:textId="77777777" w:rsidR="00FF03EF" w:rsidRPr="006503BC" w:rsidRDefault="00FF03EF" w:rsidP="00A3651E">
      <w:pPr>
        <w:pStyle w:val="ListParagraph"/>
        <w:widowControl/>
        <w:numPr>
          <w:ilvl w:val="0"/>
          <w:numId w:val="102"/>
        </w:numPr>
      </w:pPr>
      <w:r w:rsidRPr="00F637EE">
        <w:t>Are expectations in your organization set at the right level?</w:t>
      </w:r>
    </w:p>
    <w:p w14:paraId="400BA259" w14:textId="77777777" w:rsidR="00FF03EF" w:rsidRPr="006503BC" w:rsidRDefault="00FF03EF" w:rsidP="00A3651E">
      <w:pPr>
        <w:pStyle w:val="ListParagraph"/>
        <w:widowControl/>
        <w:numPr>
          <w:ilvl w:val="0"/>
          <w:numId w:val="102"/>
        </w:numPr>
      </w:pPr>
      <w:r w:rsidRPr="00F637EE">
        <w:t>What if reality does not follow the plan?</w:t>
      </w:r>
      <w:r w:rsidRPr="00F637EE">
        <w:rPr>
          <w:rStyle w:val="EndnoteReference"/>
        </w:rPr>
        <w:endnoteReference w:id="366"/>
      </w:r>
    </w:p>
    <w:p w14:paraId="195FF44B" w14:textId="77777777" w:rsidR="00FF03EF" w:rsidRDefault="00FF03EF" w:rsidP="00381345">
      <w:pPr>
        <w:widowControl/>
      </w:pPr>
    </w:p>
    <w:p w14:paraId="112BB16C" w14:textId="77777777" w:rsidR="00FF03EF" w:rsidRDefault="00FF03EF" w:rsidP="00381345">
      <w:pPr>
        <w:widowControl/>
      </w:pPr>
      <w:r w:rsidRPr="00F637EE">
        <w:t>Here are Rosabeth Moss Kanter’s four classic traps for why innovations fail:</w:t>
      </w:r>
    </w:p>
    <w:p w14:paraId="54423D59" w14:textId="77777777" w:rsidR="00FF03EF" w:rsidRPr="00F637EE" w:rsidRDefault="00FF03EF" w:rsidP="00381345">
      <w:pPr>
        <w:widowControl/>
      </w:pPr>
    </w:p>
    <w:p w14:paraId="0C385341" w14:textId="619964D4" w:rsidR="00FF03EF" w:rsidRPr="00F637EE" w:rsidRDefault="006F046F" w:rsidP="00381345">
      <w:pPr>
        <w:widowControl/>
        <w:ind w:left="1080" w:hanging="360"/>
      </w:pPr>
      <w:r w:rsidRPr="006F046F">
        <w:lastRenderedPageBreak/>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381345">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381345">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381345">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7"/>
      </w:r>
      <w:r w:rsidR="00FF03EF" w:rsidRPr="00F637EE">
        <w:rPr>
          <w:rStyle w:val="EndnoteReference"/>
        </w:rPr>
        <w:t xml:space="preserve"> </w:t>
      </w:r>
    </w:p>
    <w:p w14:paraId="16135979" w14:textId="77777777" w:rsidR="00FF03EF" w:rsidRDefault="00FF03EF" w:rsidP="00381345">
      <w:pPr>
        <w:widowControl/>
      </w:pPr>
    </w:p>
    <w:p w14:paraId="7F5C2D20" w14:textId="77777777" w:rsidR="00FF03EF" w:rsidRDefault="00FF03EF" w:rsidP="00381345">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68"/>
      </w:r>
      <w:r w:rsidRPr="00F637EE">
        <w:t xml:space="preserve"> </w:t>
      </w:r>
    </w:p>
    <w:p w14:paraId="0E3C3158" w14:textId="77777777" w:rsidR="00FF03EF" w:rsidRDefault="00FF03EF" w:rsidP="00381345">
      <w:pPr>
        <w:widowControl/>
      </w:pPr>
    </w:p>
    <w:p w14:paraId="363DB53E" w14:textId="77777777" w:rsidR="00FF03EF" w:rsidRPr="00F637EE" w:rsidRDefault="00FF03EF" w:rsidP="00381345">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9"/>
      </w:r>
      <w:r w:rsidRPr="00F637EE">
        <w:t xml:space="preserve"> Do not be seduced by the allure of the former at the expense of the latter. As Larry Bossidy and Ram Charan warn:</w:t>
      </w:r>
    </w:p>
    <w:p w14:paraId="785ECECE" w14:textId="77777777" w:rsidR="00FF03EF" w:rsidRDefault="00FF03EF" w:rsidP="00381345">
      <w:pPr>
        <w:widowControl/>
      </w:pPr>
    </w:p>
    <w:p w14:paraId="6830B962" w14:textId="77777777" w:rsidR="00FF03EF" w:rsidRDefault="00FF03EF" w:rsidP="00381345">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0"/>
      </w:r>
    </w:p>
    <w:p w14:paraId="3044CAE1" w14:textId="77777777" w:rsidR="00FF03EF" w:rsidRPr="00F637EE" w:rsidRDefault="00FF03EF" w:rsidP="00381345">
      <w:pPr>
        <w:widowControl/>
      </w:pPr>
    </w:p>
    <w:p w14:paraId="5A27F141" w14:textId="33438FC4" w:rsidR="00D93481" w:rsidRDefault="00342434" w:rsidP="00381345">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1"/>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2"/>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381345">
            <w:pPr>
              <w:widowControl/>
            </w:pPr>
          </w:p>
        </w:tc>
        <w:tc>
          <w:tcPr>
            <w:tcW w:w="8144" w:type="dxa"/>
            <w:gridSpan w:val="2"/>
            <w:shd w:val="clear" w:color="auto" w:fill="D9D9D9" w:themeFill="background1" w:themeFillShade="D9"/>
            <w:vAlign w:val="center"/>
          </w:tcPr>
          <w:p w14:paraId="1BFEE735" w14:textId="77777777" w:rsidR="00D93481" w:rsidRDefault="00B76661" w:rsidP="00381345">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381345">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381345">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381345">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381345">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BAF5A89"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381345">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381345">
            <w:pPr>
              <w:widowControl/>
              <w:jc w:val="center"/>
            </w:pPr>
          </w:p>
        </w:tc>
        <w:tc>
          <w:tcPr>
            <w:tcW w:w="4072" w:type="dxa"/>
            <w:tcBorders>
              <w:top w:val="dashed" w:sz="4" w:space="0" w:color="auto"/>
              <w:bottom w:val="single" w:sz="4" w:space="0" w:color="auto"/>
            </w:tcBorders>
          </w:tcPr>
          <w:p w14:paraId="3A27C06C" w14:textId="77777777" w:rsidR="00B76661" w:rsidRDefault="00B76661" w:rsidP="00D97FC8">
            <w:pPr>
              <w:widowControl/>
            </w:pPr>
          </w:p>
        </w:tc>
        <w:tc>
          <w:tcPr>
            <w:tcW w:w="4072" w:type="dxa"/>
            <w:tcBorders>
              <w:top w:val="dashed" w:sz="4" w:space="0" w:color="auto"/>
            </w:tcBorders>
          </w:tcPr>
          <w:p w14:paraId="220DBDFC" w14:textId="77777777" w:rsidR="00D93481" w:rsidRDefault="00D93481" w:rsidP="00381345">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381345">
            <w:pPr>
              <w:widowControl/>
              <w:jc w:val="center"/>
              <w:rPr>
                <w:iCs/>
              </w:rPr>
            </w:pPr>
            <w:r w:rsidRPr="00204C99">
              <w:t>New</w:t>
            </w:r>
          </w:p>
          <w:p w14:paraId="7C13A2F5" w14:textId="77777777" w:rsidR="00D93481" w:rsidRPr="0017606C" w:rsidRDefault="00D93481"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381345">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381345">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381345">
            <w:pPr>
              <w:widowControl/>
            </w:pPr>
          </w:p>
        </w:tc>
        <w:tc>
          <w:tcPr>
            <w:tcW w:w="4072" w:type="dxa"/>
            <w:tcBorders>
              <w:top w:val="dashed" w:sz="4" w:space="0" w:color="auto"/>
            </w:tcBorders>
          </w:tcPr>
          <w:p w14:paraId="76DC6BF5" w14:textId="77777777" w:rsidR="00B76661" w:rsidRDefault="00B76661" w:rsidP="00D97FC8">
            <w:pPr>
              <w:widowControl/>
            </w:pPr>
          </w:p>
        </w:tc>
        <w:tc>
          <w:tcPr>
            <w:tcW w:w="4072" w:type="dxa"/>
            <w:tcBorders>
              <w:top w:val="dashed" w:sz="4" w:space="0" w:color="auto"/>
            </w:tcBorders>
          </w:tcPr>
          <w:p w14:paraId="01269AA2" w14:textId="77777777" w:rsidR="00D93481" w:rsidRDefault="00D93481" w:rsidP="00381345">
            <w:pPr>
              <w:widowControl/>
              <w:jc w:val="center"/>
            </w:pPr>
          </w:p>
        </w:tc>
      </w:tr>
    </w:tbl>
    <w:p w14:paraId="3ED0C4C7" w14:textId="77777777" w:rsidR="00D93481" w:rsidRDefault="00D93481" w:rsidP="00381345">
      <w:pPr>
        <w:widowControl/>
      </w:pPr>
    </w:p>
    <w:p w14:paraId="6A19EDD7" w14:textId="14AD04DA" w:rsidR="005C5766" w:rsidRDefault="005C5766" w:rsidP="00381345">
      <w:pPr>
        <w:widowControl/>
      </w:pPr>
      <w:r w:rsidRPr="00894847">
        <w:lastRenderedPageBreak/>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3"/>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4"/>
      </w:r>
      <w:r>
        <w:t xml:space="preserve"> </w:t>
      </w:r>
      <w:r w:rsidR="00894847">
        <w:t>As the</w:t>
      </w:r>
      <w:r>
        <w:t xml:space="preserve"> late David Packard once warned, “More businesses die from indigestion than starvation.”</w:t>
      </w:r>
      <w:r>
        <w:rPr>
          <w:rStyle w:val="EndnoteReference"/>
        </w:rPr>
        <w:endnoteReference w:id="375"/>
      </w:r>
      <w:r w:rsidR="00221336">
        <w:t xml:space="preserve"> Here we see the checklist applied to a theatre’s proposed strategies:</w:t>
      </w:r>
    </w:p>
    <w:p w14:paraId="7FC6525A" w14:textId="77777777" w:rsidR="00D93481" w:rsidRDefault="00D934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381345">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381345">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381345">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381345">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381345">
            <w:pPr>
              <w:widowControl/>
              <w:jc w:val="center"/>
            </w:pPr>
            <w:r w:rsidRPr="00D8667C">
              <w:t>Is the practice better than what you are doing now?</w:t>
            </w:r>
          </w:p>
        </w:tc>
        <w:tc>
          <w:tcPr>
            <w:tcW w:w="2239" w:type="dxa"/>
          </w:tcPr>
          <w:p w14:paraId="7848862E" w14:textId="77777777" w:rsidR="005C5766" w:rsidRPr="00D8667C" w:rsidRDefault="005C5766" w:rsidP="00381345">
            <w:pPr>
              <w:widowControl/>
            </w:pPr>
            <w:r>
              <w:t>No, but would create visibility</w:t>
            </w:r>
          </w:p>
        </w:tc>
        <w:tc>
          <w:tcPr>
            <w:tcW w:w="2239" w:type="dxa"/>
          </w:tcPr>
          <w:p w14:paraId="11507A31" w14:textId="77777777" w:rsidR="005C5766" w:rsidRPr="00D8667C" w:rsidRDefault="005C5766" w:rsidP="00381345">
            <w:pPr>
              <w:widowControl/>
            </w:pPr>
            <w:r>
              <w:t>Yes, it would expand programs</w:t>
            </w:r>
          </w:p>
        </w:tc>
        <w:tc>
          <w:tcPr>
            <w:tcW w:w="2239" w:type="dxa"/>
          </w:tcPr>
          <w:p w14:paraId="576C576E" w14:textId="77777777" w:rsidR="005C5766" w:rsidRPr="00D8667C" w:rsidRDefault="005C5766" w:rsidP="00381345">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381345">
            <w:pPr>
              <w:widowControl/>
              <w:jc w:val="center"/>
            </w:pPr>
            <w:r w:rsidRPr="00D8667C">
              <w:t>Is it really worth the time, disruption, and money?</w:t>
            </w:r>
          </w:p>
        </w:tc>
        <w:tc>
          <w:tcPr>
            <w:tcW w:w="2239" w:type="dxa"/>
          </w:tcPr>
          <w:p w14:paraId="686F163E" w14:textId="77777777" w:rsidR="005C5766" w:rsidRPr="00CF29B5" w:rsidRDefault="005C5766" w:rsidP="00381345">
            <w:pPr>
              <w:widowControl/>
            </w:pPr>
            <w:r w:rsidRPr="00CF29B5">
              <w:t>No, lack of staff and capital resources</w:t>
            </w:r>
          </w:p>
        </w:tc>
        <w:tc>
          <w:tcPr>
            <w:tcW w:w="2239" w:type="dxa"/>
          </w:tcPr>
          <w:p w14:paraId="08B547C1" w14:textId="77777777" w:rsidR="005C5766" w:rsidRPr="00CF29B5" w:rsidRDefault="005C5766" w:rsidP="00381345">
            <w:pPr>
              <w:widowControl/>
            </w:pPr>
            <w:r w:rsidRPr="00CF29B5">
              <w:t>Yes, strategy is easy to implement</w:t>
            </w:r>
          </w:p>
        </w:tc>
        <w:tc>
          <w:tcPr>
            <w:tcW w:w="2239" w:type="dxa"/>
          </w:tcPr>
          <w:p w14:paraId="2D8E7AED" w14:textId="77777777" w:rsidR="005C5766" w:rsidRPr="00D8667C" w:rsidRDefault="005C5766" w:rsidP="00381345">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381345">
            <w:pPr>
              <w:widowControl/>
              <w:jc w:val="center"/>
            </w:pPr>
            <w:r w:rsidRPr="00D8667C">
              <w:t>Is it best to make only symbolic changes instead of core changes?</w:t>
            </w:r>
          </w:p>
        </w:tc>
        <w:tc>
          <w:tcPr>
            <w:tcW w:w="2239" w:type="dxa"/>
          </w:tcPr>
          <w:p w14:paraId="3AAC94C1" w14:textId="77777777" w:rsidR="005C5766" w:rsidRPr="00CF29B5" w:rsidRDefault="005C5766" w:rsidP="00381345">
            <w:pPr>
              <w:widowControl/>
            </w:pPr>
            <w:r w:rsidRPr="00CF29B5">
              <w:t>No, core changes are more important</w:t>
            </w:r>
          </w:p>
        </w:tc>
        <w:tc>
          <w:tcPr>
            <w:tcW w:w="2239" w:type="dxa"/>
          </w:tcPr>
          <w:p w14:paraId="09D37B6B" w14:textId="77777777" w:rsidR="005C5766" w:rsidRPr="00CF29B5" w:rsidRDefault="005C5766" w:rsidP="00381345">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381345">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381345">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381345">
            <w:pPr>
              <w:widowControl/>
            </w:pPr>
            <w:r w:rsidRPr="00CF29B5">
              <w:t>Yes, the cost of a festival would likely exceed revenue</w:t>
            </w:r>
          </w:p>
        </w:tc>
        <w:tc>
          <w:tcPr>
            <w:tcW w:w="2239" w:type="dxa"/>
          </w:tcPr>
          <w:p w14:paraId="29DB281F" w14:textId="77777777" w:rsidR="005C5766" w:rsidRPr="00CF29B5" w:rsidRDefault="005C5766" w:rsidP="00381345">
            <w:pPr>
              <w:widowControl/>
            </w:pPr>
            <w:r w:rsidRPr="00CF29B5">
              <w:t>No, the expanded reach would benefit the organization</w:t>
            </w:r>
          </w:p>
        </w:tc>
        <w:tc>
          <w:tcPr>
            <w:tcW w:w="2239" w:type="dxa"/>
          </w:tcPr>
          <w:p w14:paraId="579F02FB" w14:textId="77777777" w:rsidR="005C5766" w:rsidRPr="00D8667C" w:rsidRDefault="005C5766" w:rsidP="00381345">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381345">
            <w:pPr>
              <w:widowControl/>
              <w:jc w:val="center"/>
              <w:rPr>
                <w:b/>
              </w:rPr>
            </w:pPr>
            <w:r w:rsidRPr="00D8667C">
              <w:t>Do you have enough power to make it happen?</w:t>
            </w:r>
          </w:p>
        </w:tc>
        <w:tc>
          <w:tcPr>
            <w:tcW w:w="2239" w:type="dxa"/>
          </w:tcPr>
          <w:p w14:paraId="26DD73F5" w14:textId="77777777" w:rsidR="005C5766" w:rsidRPr="00CF29B5" w:rsidRDefault="005C5766" w:rsidP="00381345">
            <w:pPr>
              <w:widowControl/>
            </w:pPr>
            <w:r w:rsidRPr="00CF29B5">
              <w:t>No, resources spread too thin</w:t>
            </w:r>
          </w:p>
        </w:tc>
        <w:tc>
          <w:tcPr>
            <w:tcW w:w="2239" w:type="dxa"/>
          </w:tcPr>
          <w:p w14:paraId="18B64BA2" w14:textId="77777777" w:rsidR="005C5766" w:rsidRPr="00CF29B5" w:rsidRDefault="005C5766" w:rsidP="00381345">
            <w:pPr>
              <w:widowControl/>
            </w:pPr>
          </w:p>
          <w:p w14:paraId="24804039" w14:textId="77777777" w:rsidR="005C5766" w:rsidRPr="00CF29B5" w:rsidRDefault="005C5766" w:rsidP="00381345">
            <w:pPr>
              <w:widowControl/>
            </w:pPr>
            <w:r w:rsidRPr="00CF29B5">
              <w:t>Yes</w:t>
            </w:r>
          </w:p>
        </w:tc>
        <w:tc>
          <w:tcPr>
            <w:tcW w:w="2239" w:type="dxa"/>
          </w:tcPr>
          <w:p w14:paraId="672C914A" w14:textId="77777777" w:rsidR="005C5766" w:rsidRPr="00D8667C" w:rsidRDefault="005C5766" w:rsidP="00381345">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381345">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381345">
            <w:pPr>
              <w:widowControl/>
            </w:pPr>
          </w:p>
          <w:p w14:paraId="2202C32A" w14:textId="77777777" w:rsidR="005C5766" w:rsidRPr="00D8667C" w:rsidRDefault="005C5766" w:rsidP="00381345">
            <w:pPr>
              <w:widowControl/>
            </w:pPr>
            <w:r>
              <w:t>Yes</w:t>
            </w:r>
          </w:p>
        </w:tc>
        <w:tc>
          <w:tcPr>
            <w:tcW w:w="2239" w:type="dxa"/>
          </w:tcPr>
          <w:p w14:paraId="5F05EFA8" w14:textId="77777777" w:rsidR="005C5766" w:rsidRPr="00D8667C" w:rsidRDefault="005C5766" w:rsidP="00381345">
            <w:pPr>
              <w:widowControl/>
            </w:pPr>
            <w:r>
              <w:t>No, it would not require huge staff resources</w:t>
            </w:r>
          </w:p>
        </w:tc>
        <w:tc>
          <w:tcPr>
            <w:tcW w:w="2239" w:type="dxa"/>
          </w:tcPr>
          <w:p w14:paraId="01C7F23A" w14:textId="77777777" w:rsidR="005C5766" w:rsidRPr="00D8667C" w:rsidRDefault="005C5766" w:rsidP="00381345">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381345">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381345">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381345">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381345">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381345">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381345">
            <w:pPr>
              <w:widowControl/>
            </w:pPr>
            <w:r>
              <w:t>Yes</w:t>
            </w:r>
          </w:p>
        </w:tc>
        <w:tc>
          <w:tcPr>
            <w:tcW w:w="2239" w:type="dxa"/>
            <w:tcBorders>
              <w:bottom w:val="single" w:sz="4" w:space="0" w:color="auto"/>
            </w:tcBorders>
          </w:tcPr>
          <w:p w14:paraId="3F3334D9" w14:textId="77777777" w:rsidR="005C5766" w:rsidRPr="00D8667C" w:rsidRDefault="005C5766" w:rsidP="00381345">
            <w:pPr>
              <w:widowControl/>
            </w:pPr>
            <w:r>
              <w:t>Yes</w:t>
            </w:r>
          </w:p>
        </w:tc>
        <w:tc>
          <w:tcPr>
            <w:tcW w:w="2239" w:type="dxa"/>
            <w:tcBorders>
              <w:bottom w:val="single" w:sz="4" w:space="0" w:color="auto"/>
            </w:tcBorders>
          </w:tcPr>
          <w:p w14:paraId="2A7F36FC" w14:textId="77777777" w:rsidR="005C5766" w:rsidRPr="00D8667C" w:rsidRDefault="005C5766" w:rsidP="00381345">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77777777" w:rsidR="005C5766" w:rsidRPr="00D8667C" w:rsidRDefault="005C5766" w:rsidP="00381345">
            <w:pPr>
              <w:widowControl/>
              <w:jc w:val="center"/>
            </w:pPr>
            <w:r w:rsidRPr="00D8667C">
              <w:t>Fit to Strategy</w:t>
            </w:r>
          </w:p>
        </w:tc>
        <w:tc>
          <w:tcPr>
            <w:tcW w:w="2239" w:type="dxa"/>
            <w:tcBorders>
              <w:top w:val="single" w:sz="4" w:space="0" w:color="auto"/>
            </w:tcBorders>
          </w:tcPr>
          <w:p w14:paraId="18030968" w14:textId="77777777" w:rsidR="005C5766" w:rsidRPr="0027683A" w:rsidRDefault="005C5766" w:rsidP="00381345">
            <w:pPr>
              <w:widowControl/>
            </w:pPr>
            <w:r w:rsidRPr="0027683A">
              <w:t>Unattractive</w:t>
            </w:r>
          </w:p>
        </w:tc>
        <w:tc>
          <w:tcPr>
            <w:tcW w:w="2239" w:type="dxa"/>
            <w:tcBorders>
              <w:top w:val="single" w:sz="4" w:space="0" w:color="auto"/>
            </w:tcBorders>
          </w:tcPr>
          <w:p w14:paraId="478C936D" w14:textId="77777777" w:rsidR="005C5766" w:rsidRPr="0027683A" w:rsidRDefault="005C5766" w:rsidP="00381345">
            <w:pPr>
              <w:widowControl/>
            </w:pPr>
            <w:r>
              <w:t>Attractive</w:t>
            </w:r>
          </w:p>
        </w:tc>
        <w:tc>
          <w:tcPr>
            <w:tcW w:w="2239" w:type="dxa"/>
            <w:tcBorders>
              <w:top w:val="single" w:sz="4" w:space="0" w:color="auto"/>
            </w:tcBorders>
          </w:tcPr>
          <w:p w14:paraId="7700A2B9" w14:textId="77777777" w:rsidR="005C5766" w:rsidRPr="00F67016" w:rsidRDefault="005C5766" w:rsidP="00381345">
            <w:pPr>
              <w:widowControl/>
            </w:pPr>
            <w:r>
              <w:t>Attractive</w:t>
            </w:r>
          </w:p>
        </w:tc>
      </w:tr>
    </w:tbl>
    <w:p w14:paraId="47073108" w14:textId="77777777" w:rsidR="00221336" w:rsidRDefault="00221336" w:rsidP="00381345">
      <w:pPr>
        <w:pStyle w:val="Heading4"/>
        <w:widowControl/>
      </w:pPr>
      <w:bookmarkStart w:id="294" w:name="_Toc438408507"/>
      <w:bookmarkStart w:id="295" w:name="_Toc444854747"/>
      <w:bookmarkStart w:id="296" w:name="_Toc459113844"/>
      <w:bookmarkStart w:id="297" w:name="_Toc390502863"/>
    </w:p>
    <w:p w14:paraId="79F0CCDB" w14:textId="77777777" w:rsidR="00082A7B" w:rsidRPr="00412F8A" w:rsidRDefault="00082A7B" w:rsidP="00381345">
      <w:pPr>
        <w:pStyle w:val="Heading4"/>
        <w:widowControl/>
      </w:pPr>
      <w:bookmarkStart w:id="298" w:name="_Toc470527374"/>
      <w:r>
        <w:t>Decide</w:t>
      </w:r>
      <w:bookmarkEnd w:id="294"/>
      <w:bookmarkEnd w:id="295"/>
      <w:bookmarkEnd w:id="296"/>
      <w:bookmarkEnd w:id="298"/>
    </w:p>
    <w:p w14:paraId="25EFDC4E" w14:textId="77777777" w:rsidR="00082A7B" w:rsidRDefault="00082A7B" w:rsidP="00381345">
      <w:pPr>
        <w:widowControl/>
      </w:pPr>
    </w:p>
    <w:p w14:paraId="7DE361CA" w14:textId="0E653DDF" w:rsidR="000D6A25" w:rsidRDefault="000D6A25" w:rsidP="00381345">
      <w:pPr>
        <w:widowControl/>
      </w:pPr>
      <w:r w:rsidRPr="00B55C65">
        <w:t>Now that you’ve reviewed the industry and competitor environments, render a decision about how well your strategies fit to the external environment</w:t>
      </w:r>
      <w:r w:rsidR="00342434">
        <w:t xml:space="preserve"> as show</w:t>
      </w:r>
      <w:r w:rsidR="003B7E60">
        <w:t>n</w:t>
      </w:r>
      <w:r w:rsidR="00342434">
        <w:t xml:space="preserve"> in the following example</w:t>
      </w:r>
      <w:r w:rsidR="00D86DBA">
        <w:t>:</w:t>
      </w:r>
    </w:p>
    <w:p w14:paraId="172B9133" w14:textId="77777777" w:rsidR="00082A7B" w:rsidRDefault="00082A7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381345">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381345">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381345">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381345">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381345">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381345">
            <w:pPr>
              <w:widowControl/>
              <w:jc w:val="center"/>
            </w:pPr>
            <w:r>
              <w:t>Somewhat Attractive</w:t>
            </w:r>
          </w:p>
        </w:tc>
        <w:tc>
          <w:tcPr>
            <w:tcW w:w="2357" w:type="dxa"/>
            <w:shd w:val="clear" w:color="auto" w:fill="auto"/>
            <w:vAlign w:val="center"/>
          </w:tcPr>
          <w:p w14:paraId="70EF8D3E" w14:textId="77777777" w:rsidR="00082A7B" w:rsidRPr="00D8667C" w:rsidRDefault="00082A7B" w:rsidP="00381345">
            <w:pPr>
              <w:widowControl/>
              <w:jc w:val="center"/>
            </w:pPr>
            <w:r>
              <w:t>Attractive</w:t>
            </w:r>
          </w:p>
        </w:tc>
        <w:tc>
          <w:tcPr>
            <w:tcW w:w="2357" w:type="dxa"/>
            <w:shd w:val="clear" w:color="auto" w:fill="auto"/>
            <w:vAlign w:val="center"/>
          </w:tcPr>
          <w:p w14:paraId="310A7AE3" w14:textId="77777777" w:rsidR="00082A7B" w:rsidRPr="00D8667C" w:rsidRDefault="00342434" w:rsidP="00381345">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381345">
            <w:pPr>
              <w:widowControl/>
              <w:jc w:val="center"/>
            </w:pPr>
            <w:r w:rsidRPr="00D8667C">
              <w:t>Competitor Environment</w:t>
            </w:r>
          </w:p>
        </w:tc>
        <w:tc>
          <w:tcPr>
            <w:tcW w:w="2357" w:type="dxa"/>
          </w:tcPr>
          <w:p w14:paraId="35B29033" w14:textId="77777777" w:rsidR="00082A7B" w:rsidRPr="00D8667C" w:rsidRDefault="00082A7B" w:rsidP="00381345">
            <w:pPr>
              <w:widowControl/>
              <w:jc w:val="center"/>
            </w:pPr>
            <w:r>
              <w:t>Attractive</w:t>
            </w:r>
          </w:p>
        </w:tc>
        <w:tc>
          <w:tcPr>
            <w:tcW w:w="2357" w:type="dxa"/>
          </w:tcPr>
          <w:p w14:paraId="1E52BA37" w14:textId="77777777" w:rsidR="00082A7B" w:rsidRPr="00D8667C" w:rsidRDefault="00082A7B" w:rsidP="00381345">
            <w:pPr>
              <w:widowControl/>
              <w:jc w:val="center"/>
            </w:pPr>
            <w:r>
              <w:t>Attractive</w:t>
            </w:r>
          </w:p>
        </w:tc>
        <w:tc>
          <w:tcPr>
            <w:tcW w:w="2357" w:type="dxa"/>
          </w:tcPr>
          <w:p w14:paraId="66BE809B" w14:textId="77777777" w:rsidR="00082A7B" w:rsidRPr="00D8667C" w:rsidRDefault="00082A7B" w:rsidP="00381345">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381345">
            <w:pPr>
              <w:widowControl/>
              <w:jc w:val="center"/>
            </w:pPr>
            <w:r w:rsidRPr="00D8667C">
              <w:t>Fit to Strategy</w:t>
            </w:r>
          </w:p>
        </w:tc>
        <w:tc>
          <w:tcPr>
            <w:tcW w:w="2357" w:type="dxa"/>
            <w:tcBorders>
              <w:bottom w:val="single" w:sz="4" w:space="0" w:color="auto"/>
            </w:tcBorders>
          </w:tcPr>
          <w:p w14:paraId="06B44D2F" w14:textId="77777777" w:rsidR="00082A7B" w:rsidRPr="00D8667C" w:rsidRDefault="00082A7B" w:rsidP="00381345">
            <w:pPr>
              <w:widowControl/>
              <w:jc w:val="center"/>
            </w:pPr>
            <w:r>
              <w:t>Mostly Attractive</w:t>
            </w:r>
          </w:p>
        </w:tc>
        <w:tc>
          <w:tcPr>
            <w:tcW w:w="2357" w:type="dxa"/>
            <w:tcBorders>
              <w:bottom w:val="single" w:sz="4" w:space="0" w:color="auto"/>
            </w:tcBorders>
          </w:tcPr>
          <w:p w14:paraId="4E01BC32" w14:textId="77777777" w:rsidR="00082A7B" w:rsidRPr="00D8667C" w:rsidRDefault="00082A7B" w:rsidP="00381345">
            <w:pPr>
              <w:widowControl/>
              <w:jc w:val="center"/>
            </w:pPr>
            <w:r>
              <w:t>Attractive</w:t>
            </w:r>
          </w:p>
        </w:tc>
        <w:tc>
          <w:tcPr>
            <w:tcW w:w="2357" w:type="dxa"/>
            <w:tcBorders>
              <w:bottom w:val="single" w:sz="4" w:space="0" w:color="auto"/>
            </w:tcBorders>
          </w:tcPr>
          <w:p w14:paraId="339DA5E1" w14:textId="77777777" w:rsidR="00082A7B" w:rsidRPr="00D8667C" w:rsidRDefault="00082A7B" w:rsidP="00381345">
            <w:pPr>
              <w:widowControl/>
              <w:jc w:val="center"/>
            </w:pPr>
            <w:r>
              <w:t>NA</w:t>
            </w:r>
          </w:p>
        </w:tc>
      </w:tr>
    </w:tbl>
    <w:p w14:paraId="654E65EC" w14:textId="77777777" w:rsidR="00082A7B" w:rsidRDefault="00082A7B" w:rsidP="00381345">
      <w:pPr>
        <w:widowControl/>
      </w:pPr>
    </w:p>
    <w:p w14:paraId="0BA90CB1" w14:textId="4C9FCCAD" w:rsidR="000D6A25" w:rsidRDefault="000D6A25" w:rsidP="0038134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381345">
      <w:pPr>
        <w:widowControl/>
      </w:pPr>
      <w:r>
        <w:lastRenderedPageBreak/>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381345">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381345">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381345">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381345">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381345">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381345">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381345">
            <w:pPr>
              <w:widowControl/>
              <w:jc w:val="center"/>
            </w:pPr>
            <w:r>
              <w:t>Very Attractive</w:t>
            </w:r>
          </w:p>
        </w:tc>
        <w:tc>
          <w:tcPr>
            <w:tcW w:w="2260" w:type="dxa"/>
            <w:tcBorders>
              <w:left w:val="single" w:sz="4" w:space="0" w:color="auto"/>
            </w:tcBorders>
          </w:tcPr>
          <w:p w14:paraId="3FB37A03" w14:textId="77777777" w:rsidR="00082A7B" w:rsidRPr="00D8667C" w:rsidRDefault="00082A7B" w:rsidP="00381345">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381345">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381345">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381345">
            <w:pPr>
              <w:widowControl/>
              <w:jc w:val="center"/>
            </w:pPr>
            <w:r>
              <w:t>Attractive</w:t>
            </w:r>
          </w:p>
        </w:tc>
        <w:tc>
          <w:tcPr>
            <w:tcW w:w="2260" w:type="dxa"/>
            <w:tcBorders>
              <w:left w:val="single" w:sz="4" w:space="0" w:color="auto"/>
            </w:tcBorders>
          </w:tcPr>
          <w:p w14:paraId="1726910A" w14:textId="77777777" w:rsidR="00082A7B" w:rsidRPr="00D8667C" w:rsidRDefault="00082A7B" w:rsidP="00381345">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381345">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381345">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381345">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381345">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381345">
            <w:pPr>
              <w:widowControl/>
              <w:jc w:val="center"/>
            </w:pPr>
            <w:r w:rsidRPr="00D8667C">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381345">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381345">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381345">
            <w:pPr>
              <w:widowControl/>
              <w:jc w:val="center"/>
            </w:pPr>
            <w:r>
              <w:t>Attractive</w:t>
            </w:r>
          </w:p>
        </w:tc>
      </w:tr>
    </w:tbl>
    <w:p w14:paraId="2ABA8A01" w14:textId="77777777" w:rsidR="00940FFF" w:rsidRDefault="00940FFF" w:rsidP="00381345">
      <w:pPr>
        <w:widowControl/>
      </w:pPr>
      <w:bookmarkStart w:id="299" w:name="_Toc445039785"/>
      <w:bookmarkEnd w:id="223"/>
      <w:bookmarkEnd w:id="293"/>
      <w:bookmarkEnd w:id="297"/>
    </w:p>
    <w:p w14:paraId="4C21CA0C" w14:textId="2CD4299B" w:rsidR="00C541D8" w:rsidRDefault="00C541D8" w:rsidP="00381345">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381345">
      <w:pPr>
        <w:widowControl/>
      </w:pPr>
    </w:p>
    <w:p w14:paraId="0C694A8C" w14:textId="77777777" w:rsidR="00C541D8" w:rsidRDefault="00C541D8" w:rsidP="00381345">
      <w:pPr>
        <w:pStyle w:val="ListParagraph"/>
        <w:widowControl/>
        <w:numPr>
          <w:ilvl w:val="0"/>
          <w:numId w:val="40"/>
        </w:numPr>
      </w:pPr>
      <w:r>
        <w:t>Lengthen your timeline</w:t>
      </w:r>
    </w:p>
    <w:p w14:paraId="3E5D834C" w14:textId="77777777" w:rsidR="00C541D8" w:rsidRDefault="00C541D8" w:rsidP="00381345">
      <w:pPr>
        <w:pStyle w:val="ListParagraph"/>
        <w:widowControl/>
        <w:numPr>
          <w:ilvl w:val="0"/>
          <w:numId w:val="40"/>
        </w:numPr>
      </w:pPr>
      <w:r>
        <w:t>Reduce the size or scope</w:t>
      </w:r>
    </w:p>
    <w:p w14:paraId="2482DB6B" w14:textId="77777777" w:rsidR="00C541D8" w:rsidRDefault="00C541D8" w:rsidP="00381345">
      <w:pPr>
        <w:pStyle w:val="ListParagraph"/>
        <w:widowControl/>
        <w:numPr>
          <w:ilvl w:val="0"/>
          <w:numId w:val="40"/>
        </w:numPr>
      </w:pPr>
      <w:r>
        <w:t>Reallocate resources</w:t>
      </w:r>
    </w:p>
    <w:p w14:paraId="4B28656C" w14:textId="77777777" w:rsidR="00C541D8" w:rsidRDefault="00C541D8" w:rsidP="00381345">
      <w:pPr>
        <w:pStyle w:val="ListParagraph"/>
        <w:widowControl/>
        <w:numPr>
          <w:ilvl w:val="0"/>
          <w:numId w:val="40"/>
        </w:numPr>
      </w:pPr>
      <w:r>
        <w:t>Obtain new markets</w:t>
      </w:r>
    </w:p>
    <w:p w14:paraId="67C7B9FF" w14:textId="77777777" w:rsidR="00C541D8" w:rsidRDefault="00C541D8" w:rsidP="00381345">
      <w:pPr>
        <w:widowControl/>
      </w:pPr>
    </w:p>
    <w:p w14:paraId="24CF65C5" w14:textId="77777777" w:rsidR="00C541D8" w:rsidRDefault="00C541D8" w:rsidP="00381345">
      <w:pPr>
        <w:widowControl/>
      </w:pPr>
      <w:r>
        <w:t>Once you’ve decided on your strategies and addressed the plan to implement them, you’re ready to go.</w:t>
      </w:r>
    </w:p>
    <w:p w14:paraId="438005D7" w14:textId="77777777" w:rsidR="00C541D8" w:rsidRPr="00AD21C3" w:rsidRDefault="00C541D8" w:rsidP="00381345">
      <w:pPr>
        <w:pStyle w:val="CommentText"/>
        <w:widowControl/>
      </w:pPr>
    </w:p>
    <w:p w14:paraId="5C15D714" w14:textId="77777777" w:rsidR="00381345" w:rsidRDefault="00381345" w:rsidP="00381345">
      <w:pPr>
        <w:widowControl/>
        <w:rPr>
          <w:b/>
        </w:rPr>
      </w:pPr>
      <w:r>
        <w:br w:type="page"/>
      </w:r>
    </w:p>
    <w:p w14:paraId="728E2A7A" w14:textId="15E29BB9" w:rsidR="00856032" w:rsidRDefault="00856032" w:rsidP="00381345">
      <w:pPr>
        <w:pStyle w:val="Heading2"/>
        <w:widowControl/>
      </w:pPr>
      <w:bookmarkStart w:id="300" w:name="_Toc470527375"/>
      <w:r>
        <w:lastRenderedPageBreak/>
        <w:t>Strategy</w:t>
      </w:r>
      <w:bookmarkEnd w:id="300"/>
    </w:p>
    <w:p w14:paraId="530084AD" w14:textId="77777777" w:rsidR="0048684B" w:rsidRDefault="0048684B" w:rsidP="00381345">
      <w:pPr>
        <w:widowControl/>
        <w:jc w:val="right"/>
      </w:pPr>
      <w:r>
        <w:t>I always wanted to be somebody,</w:t>
      </w:r>
      <w:r>
        <w:br/>
        <w:t>but I should have been more specific.</w:t>
      </w:r>
    </w:p>
    <w:p w14:paraId="55EED283" w14:textId="77777777" w:rsidR="00AE74FC" w:rsidRDefault="0048684B" w:rsidP="00381345">
      <w:pPr>
        <w:widowControl/>
        <w:jc w:val="right"/>
      </w:pPr>
      <w:r>
        <w:t>Lily Tomlin</w:t>
      </w:r>
    </w:p>
    <w:p w14:paraId="460EDA7C" w14:textId="77777777" w:rsidR="00B518EF" w:rsidRDefault="00B518EF" w:rsidP="00381345">
      <w:pPr>
        <w:widowControl/>
        <w:jc w:val="right"/>
      </w:pPr>
    </w:p>
    <w:p w14:paraId="42E09A4B" w14:textId="77777777" w:rsidR="00B518EF" w:rsidRDefault="00B518EF" w:rsidP="00381345">
      <w:pPr>
        <w:widowControl/>
        <w:jc w:val="center"/>
      </w:pPr>
      <w:r>
        <w:rPr>
          <w:noProof/>
        </w:rPr>
        <w:drawing>
          <wp:inline distT="0" distB="0" distL="0" distR="0" wp14:anchorId="74AAD20B" wp14:editId="4CE8F753">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F230FBA" w14:textId="77777777" w:rsidR="008930EE" w:rsidRDefault="008930EE" w:rsidP="00381345">
      <w:pPr>
        <w:widowControl/>
      </w:pPr>
      <w:r>
        <w:tab/>
      </w:r>
    </w:p>
    <w:p w14:paraId="3F1F2631" w14:textId="4710B72C" w:rsidR="001346BE" w:rsidRDefault="00C541D8" w:rsidP="00381345">
      <w:pPr>
        <w:pStyle w:val="Heading3"/>
        <w:widowControl/>
      </w:pPr>
      <w:bookmarkStart w:id="301" w:name="_Toc470527376"/>
      <w:r>
        <w:t xml:space="preserve">Some </w:t>
      </w:r>
      <w:r w:rsidR="001346BE">
        <w:t>Assembly Required</w:t>
      </w:r>
      <w:bookmarkEnd w:id="301"/>
    </w:p>
    <w:p w14:paraId="2908F48D" w14:textId="77777777" w:rsidR="001346BE" w:rsidRDefault="001346BE" w:rsidP="00381345">
      <w:pPr>
        <w:widowControl/>
      </w:pPr>
    </w:p>
    <w:p w14:paraId="579A9B64" w14:textId="77777777" w:rsidR="008930EE" w:rsidRDefault="008930EE" w:rsidP="00381345">
      <w:pPr>
        <w:widowControl/>
      </w:pPr>
      <w:r>
        <w:t>This seventh step in the sustainable strategy process is for preparing its three elements – lines of business, success measures, and vision –</w:t>
      </w:r>
      <w:r w:rsidR="001346BE">
        <w:t xml:space="preserve"> for the strategic plan. In short, you are now working in assembly mode. </w:t>
      </w:r>
    </w:p>
    <w:p w14:paraId="614820D2" w14:textId="77777777" w:rsidR="008930EE" w:rsidRDefault="008930EE" w:rsidP="00381345">
      <w:pPr>
        <w:widowControl/>
      </w:pPr>
    </w:p>
    <w:p w14:paraId="271FFBCC" w14:textId="1258D723" w:rsidR="00B518EF" w:rsidRDefault="006F7B96" w:rsidP="00381345">
      <w:pPr>
        <w:widowControl/>
      </w:pPr>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302" w:name="_Toc459235683"/>
    </w:p>
    <w:p w14:paraId="110B7CFB" w14:textId="77777777" w:rsidR="001346BE" w:rsidRDefault="001346BE" w:rsidP="00381345">
      <w:pPr>
        <w:widowControl/>
      </w:pPr>
    </w:p>
    <w:p w14:paraId="00C661AF" w14:textId="77777777" w:rsidR="00945C12" w:rsidRDefault="00945C12" w:rsidP="00381345">
      <w:pPr>
        <w:pStyle w:val="Heading3"/>
        <w:widowControl/>
      </w:pPr>
      <w:bookmarkStart w:id="303" w:name="_Toc470527377"/>
      <w:r>
        <w:t>Great Strateg</w:t>
      </w:r>
      <w:r w:rsidR="001346BE">
        <w:t>ie</w:t>
      </w:r>
      <w:r w:rsidR="00AA4CAD">
        <w:t>s</w:t>
      </w:r>
      <w:r>
        <w:t xml:space="preserve"> Summary</w:t>
      </w:r>
      <w:bookmarkEnd w:id="303"/>
    </w:p>
    <w:p w14:paraId="559E2867" w14:textId="77777777" w:rsidR="00945C12" w:rsidRDefault="00945C12" w:rsidP="00381345">
      <w:pPr>
        <w:widowControl/>
      </w:pPr>
    </w:p>
    <w:p w14:paraId="2F80C93E" w14:textId="77777777" w:rsidR="00945C12" w:rsidRPr="00232C41" w:rsidRDefault="00945C12" w:rsidP="00381345">
      <w:pPr>
        <w:widowControl/>
      </w:pPr>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381345">
      <w:pPr>
        <w:widowControl/>
      </w:pPr>
    </w:p>
    <w:p w14:paraId="10FE1D9C" w14:textId="77777777" w:rsidR="00945C12" w:rsidRPr="009A4FF2" w:rsidRDefault="00945C12" w:rsidP="00381345">
      <w:pPr>
        <w:widowControl/>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bookmarkEnd w:id="302"/>
    <w:p w14:paraId="740DF8B8" w14:textId="754201F3" w:rsidR="00B518EF" w:rsidRDefault="00B518EF" w:rsidP="00381345">
      <w:pPr>
        <w:widowControl/>
      </w:pPr>
    </w:p>
    <w:p w14:paraId="326E7C8C" w14:textId="77777777" w:rsidR="00381345" w:rsidRDefault="00381345" w:rsidP="00381345">
      <w:pPr>
        <w:widowControl/>
        <w:rPr>
          <w:b/>
          <w:caps/>
        </w:rPr>
      </w:pPr>
      <w:r>
        <w:br w:type="page"/>
      </w:r>
    </w:p>
    <w:p w14:paraId="570BB2FD" w14:textId="5D392B63" w:rsidR="001B0A2B" w:rsidRPr="00232C41" w:rsidRDefault="001B0A2B" w:rsidP="00381345">
      <w:pPr>
        <w:pStyle w:val="Heading1"/>
        <w:widowControl/>
      </w:pPr>
      <w:bookmarkStart w:id="304" w:name="_Toc470527378"/>
      <w:r w:rsidRPr="00232C41">
        <w:lastRenderedPageBreak/>
        <w:t>Strategic Plan</w:t>
      </w:r>
      <w:bookmarkEnd w:id="299"/>
      <w:bookmarkEnd w:id="304"/>
    </w:p>
    <w:p w14:paraId="76DE6F65" w14:textId="77777777" w:rsidR="001B0A2B" w:rsidRPr="003C6689" w:rsidRDefault="001B0A2B" w:rsidP="00381345">
      <w:pPr>
        <w:widowControl/>
        <w:jc w:val="center"/>
      </w:pPr>
      <w:r w:rsidRPr="003C6689">
        <w:t>What we</w:t>
      </w:r>
      <w:r w:rsidRPr="003C6689">
        <w:rPr>
          <w:i/>
        </w:rPr>
        <w:t xml:space="preserve"> will </w:t>
      </w:r>
      <w:r w:rsidRPr="003C6689">
        <w:t>do next.</w:t>
      </w:r>
    </w:p>
    <w:p w14:paraId="4E646D93" w14:textId="77777777" w:rsidR="003C6689" w:rsidRPr="0048684B" w:rsidRDefault="003C6689" w:rsidP="00381345">
      <w:pPr>
        <w:widowControl/>
        <w:jc w:val="right"/>
      </w:pPr>
      <w:r>
        <w:t xml:space="preserve">We can’t cross a bridge </w:t>
      </w:r>
      <w:r w:rsidRPr="0048684B">
        <w:t>until we come to it;</w:t>
      </w:r>
      <w:r>
        <w:br/>
        <w:t xml:space="preserve">but I always like to lay down </w:t>
      </w:r>
      <w:r w:rsidRPr="0048684B">
        <w:t>a pontoon ahead of time.</w:t>
      </w:r>
    </w:p>
    <w:p w14:paraId="7DCC9237" w14:textId="77777777" w:rsidR="003C6689" w:rsidRDefault="003C6689" w:rsidP="00381345">
      <w:pPr>
        <w:widowControl/>
        <w:jc w:val="right"/>
      </w:pPr>
      <w:r>
        <w:t>Bernard Baruch</w:t>
      </w:r>
    </w:p>
    <w:p w14:paraId="53E6AAB7" w14:textId="22FA0B87" w:rsidR="009045FE" w:rsidRDefault="00441FF3" w:rsidP="00441FF3">
      <w:pPr>
        <w:widowControl/>
        <w:jc w:val="center"/>
      </w:pPr>
      <w:r>
        <w:rPr>
          <w:noProof/>
        </w:rPr>
        <w:drawing>
          <wp:inline distT="0" distB="0" distL="0" distR="0" wp14:anchorId="6D98F8E8" wp14:editId="2091C555">
            <wp:extent cx="1828800" cy="21945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828800" cy="2194560"/>
                    </a:xfrm>
                    <a:prstGeom prst="rect">
                      <a:avLst/>
                    </a:prstGeom>
                    <a:noFill/>
                  </pic:spPr>
                </pic:pic>
              </a:graphicData>
            </a:graphic>
          </wp:inline>
        </w:drawing>
      </w:r>
    </w:p>
    <w:p w14:paraId="53300F70" w14:textId="77777777" w:rsidR="0048684B" w:rsidRDefault="0048684B" w:rsidP="00381345">
      <w:pPr>
        <w:widowControl/>
      </w:pPr>
    </w:p>
    <w:p w14:paraId="75CD172C" w14:textId="77777777" w:rsidR="001B0A2B" w:rsidRDefault="001B0A2B" w:rsidP="00381345">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381345">
      <w:pPr>
        <w:widowControl/>
      </w:pPr>
    </w:p>
    <w:p w14:paraId="69853876" w14:textId="77777777" w:rsidR="001B0A2B" w:rsidRDefault="001B0A2B" w:rsidP="00381345">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381345">
      <w:pPr>
        <w:widowControl/>
      </w:pPr>
    </w:p>
    <w:p w14:paraId="7E9EB507" w14:textId="77777777" w:rsidR="001B0A2B" w:rsidRDefault="001B0A2B" w:rsidP="00381345">
      <w:pPr>
        <w:pStyle w:val="Heading2"/>
        <w:widowControl/>
      </w:pPr>
      <w:bookmarkStart w:id="305" w:name="_Toc444863487"/>
      <w:bookmarkStart w:id="306" w:name="_Toc445039786"/>
      <w:bookmarkStart w:id="307" w:name="_Toc395001095"/>
      <w:bookmarkStart w:id="308" w:name="_Toc470527379"/>
      <w:r>
        <w:t>Executive Summary</w:t>
      </w:r>
      <w:bookmarkEnd w:id="305"/>
      <w:bookmarkEnd w:id="306"/>
      <w:bookmarkEnd w:id="308"/>
    </w:p>
    <w:p w14:paraId="2993C6EE" w14:textId="77777777" w:rsidR="001B0A2B" w:rsidRDefault="001B0A2B" w:rsidP="00381345">
      <w:pPr>
        <w:widowControl/>
      </w:pPr>
    </w:p>
    <w:bookmarkEnd w:id="307"/>
    <w:p w14:paraId="254355D4" w14:textId="0051B5E0" w:rsidR="001B0A2B" w:rsidRPr="00B55C65" w:rsidRDefault="001B0A2B" w:rsidP="00381345">
      <w:pPr>
        <w:widowControl/>
      </w:pPr>
      <w:r w:rsidRPr="00B55C65">
        <w:t>Even though you read the executive summary first, you actually write it last. It is not a p</w:t>
      </w:r>
      <w:r w:rsidR="00F36B68">
        <w:t>art</w:t>
      </w:r>
      <w:r w:rsidRPr="00B55C65">
        <w:t xml:space="preserve"> of the report</w:t>
      </w:r>
      <w:r w:rsidR="00F36B68">
        <w:t>,</w:t>
      </w:r>
      <w:r w:rsidR="00DA3F02">
        <w:t xml:space="preserve"> or </w:t>
      </w:r>
      <w:r w:rsidRPr="00B55C65">
        <w:t>an introduction to say what’s coming</w:t>
      </w:r>
      <w:r>
        <w:t>, or a diary of what you did</w:t>
      </w:r>
      <w:r w:rsidR="00DA3F02">
        <w:t xml:space="preserve">. </w:t>
      </w:r>
      <w:r w:rsidR="00DA3F02" w:rsidRPr="00DA3F02">
        <w:rPr>
          <w:b/>
        </w:rPr>
        <w:t>It</w:t>
      </w:r>
      <w:r w:rsidRPr="00DA3F02">
        <w:rPr>
          <w:b/>
        </w:rPr>
        <w:t xml:space="preserve"> tells the reader </w:t>
      </w:r>
      <w:r w:rsidRPr="00DA3F02">
        <w:rPr>
          <w:b/>
          <w:i/>
        </w:rPr>
        <w:t>what you found</w:t>
      </w:r>
      <w:r w:rsidRPr="00DA3F02">
        <w:rPr>
          <w:b/>
        </w:rPr>
        <w:t>, not how you found it.</w:t>
      </w:r>
      <w:r>
        <w:t xml:space="preserve"> </w:t>
      </w:r>
    </w:p>
    <w:p w14:paraId="234076CA" w14:textId="77777777" w:rsidR="001B0A2B" w:rsidRPr="00B55C65" w:rsidRDefault="001B0A2B" w:rsidP="00381345">
      <w:pPr>
        <w:widowControl/>
      </w:pPr>
    </w:p>
    <w:p w14:paraId="7B19F5E0" w14:textId="569813B2" w:rsidR="001B0A2B" w:rsidRPr="00B55C65" w:rsidRDefault="001B0A2B" w:rsidP="00381345">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381345">
      <w:pPr>
        <w:widowControl/>
      </w:pPr>
    </w:p>
    <w:p w14:paraId="00C1EA59" w14:textId="77777777" w:rsidR="001B0A2B" w:rsidRDefault="001B0A2B" w:rsidP="00381345">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2A4801D8" w14:textId="77777777" w:rsidR="001B0A2B" w:rsidRPr="00DE0901" w:rsidRDefault="001B0A2B" w:rsidP="00381345">
      <w:pPr>
        <w:widowControl/>
      </w:pPr>
    </w:p>
    <w:p w14:paraId="277B8713" w14:textId="0780B9AE" w:rsidR="001B0A2B" w:rsidRDefault="001B0A2B" w:rsidP="00381345">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w:t>
      </w:r>
      <w:r w:rsidRPr="00B55C65">
        <w:rPr>
          <w:rFonts w:cs="Arial"/>
        </w:rPr>
        <w:lastRenderedPageBreak/>
        <w:t xml:space="preserve">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381345">
      <w:pPr>
        <w:widowControl/>
      </w:pPr>
    </w:p>
    <w:p w14:paraId="2D7FBFD3" w14:textId="77777777" w:rsidR="001B0A2B" w:rsidRDefault="001B0A2B" w:rsidP="00381345">
      <w:pPr>
        <w:pStyle w:val="Heading2"/>
        <w:widowControl/>
      </w:pPr>
      <w:bookmarkStart w:id="309" w:name="_Toc395001100"/>
      <w:bookmarkStart w:id="310" w:name="_Toc438546046"/>
      <w:bookmarkStart w:id="311" w:name="_Toc444863488"/>
      <w:bookmarkStart w:id="312" w:name="_Toc445039787"/>
      <w:bookmarkStart w:id="313" w:name="_Toc470527380"/>
      <w:r w:rsidRPr="00B55C65">
        <w:t>Purpose</w:t>
      </w:r>
      <w:bookmarkEnd w:id="309"/>
      <w:bookmarkEnd w:id="310"/>
      <w:bookmarkEnd w:id="311"/>
      <w:bookmarkEnd w:id="312"/>
      <w:bookmarkEnd w:id="313"/>
    </w:p>
    <w:p w14:paraId="18EED5E0" w14:textId="77777777" w:rsidR="001B0A2B" w:rsidRPr="00DE0901" w:rsidRDefault="001B0A2B" w:rsidP="00381345">
      <w:pPr>
        <w:widowControl/>
      </w:pPr>
    </w:p>
    <w:p w14:paraId="1D8FAC26" w14:textId="77777777" w:rsidR="001B0A2B" w:rsidRDefault="001B0A2B" w:rsidP="00381345">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381345">
      <w:pPr>
        <w:widowControl/>
      </w:pPr>
    </w:p>
    <w:p w14:paraId="47D075DA" w14:textId="77777777" w:rsidR="001B0A2B" w:rsidRPr="00B55C65" w:rsidRDefault="001B0A2B" w:rsidP="00381345">
      <w:pPr>
        <w:pStyle w:val="Heading3"/>
        <w:widowControl/>
      </w:pPr>
      <w:bookmarkStart w:id="314" w:name="_Toc395001101"/>
      <w:bookmarkStart w:id="315" w:name="_Toc444863489"/>
      <w:bookmarkStart w:id="316" w:name="_Toc470527381"/>
      <w:r w:rsidRPr="00FF205D">
        <w:t>Values</w:t>
      </w:r>
      <w:bookmarkEnd w:id="314"/>
      <w:bookmarkEnd w:id="315"/>
      <w:bookmarkEnd w:id="316"/>
    </w:p>
    <w:p w14:paraId="234619E4" w14:textId="77777777" w:rsidR="001B0A2B" w:rsidRDefault="001B0A2B" w:rsidP="00381345">
      <w:pPr>
        <w:widowControl/>
      </w:pPr>
    </w:p>
    <w:p w14:paraId="535C16AB" w14:textId="1C9F2722" w:rsidR="001B0A2B" w:rsidRDefault="001B0A2B" w:rsidP="00381345">
      <w:pPr>
        <w:widowControl/>
      </w:pPr>
      <w:r w:rsidRPr="00B55C65">
        <w:t xml:space="preserve">After a brief </w:t>
      </w:r>
      <w:r>
        <w:t xml:space="preserve">opening </w:t>
      </w:r>
      <w:r w:rsidR="00F23EB9">
        <w:t xml:space="preserve">generally </w:t>
      </w:r>
      <w:r w:rsidRPr="00B55C65">
        <w:t xml:space="preserve">describing </w:t>
      </w:r>
      <w:r w:rsidR="007621FE">
        <w:t xml:space="preserve">your agency’s </w:t>
      </w:r>
      <w:r>
        <w:t>v</w:t>
      </w:r>
      <w:r w:rsidRPr="00B55C65">
        <w:t>alues are how you arrived at</w:t>
      </w:r>
      <w:r w:rsidR="00F23EB9">
        <w:t xml:space="preserve"> them</w:t>
      </w:r>
      <w:r w:rsidRPr="00B55C65">
        <w:t xml:space="preserve">,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381345">
      <w:pPr>
        <w:widowControl/>
      </w:pPr>
      <w:r w:rsidRPr="00B55C65">
        <w:t xml:space="preserve"> </w:t>
      </w:r>
    </w:p>
    <w:p w14:paraId="0AAC6783" w14:textId="77777777" w:rsidR="001B0A2B" w:rsidRPr="00B55C65" w:rsidRDefault="001B0A2B" w:rsidP="00381345">
      <w:pPr>
        <w:pStyle w:val="Heading3"/>
        <w:widowControl/>
      </w:pPr>
      <w:bookmarkStart w:id="317" w:name="_Toc395001102"/>
      <w:bookmarkStart w:id="318" w:name="_Toc444863490"/>
      <w:bookmarkStart w:id="319" w:name="_Toc470527382"/>
      <w:r w:rsidRPr="00B55C65">
        <w:t>Mission</w:t>
      </w:r>
      <w:bookmarkEnd w:id="317"/>
      <w:bookmarkEnd w:id="318"/>
      <w:bookmarkEnd w:id="319"/>
    </w:p>
    <w:p w14:paraId="130BCBD5" w14:textId="77777777" w:rsidR="001B0A2B" w:rsidRDefault="001B0A2B" w:rsidP="00381345">
      <w:pPr>
        <w:widowControl/>
      </w:pPr>
    </w:p>
    <w:p w14:paraId="4697698B" w14:textId="77777777" w:rsidR="001B0A2B" w:rsidRPr="00B55C65" w:rsidRDefault="001B0A2B" w:rsidP="0038134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381345">
      <w:pPr>
        <w:widowControl/>
      </w:pPr>
    </w:p>
    <w:p w14:paraId="034573C5" w14:textId="77777777" w:rsidR="001B0A2B" w:rsidRPr="00B55C65" w:rsidRDefault="001B0A2B" w:rsidP="00381345">
      <w:pPr>
        <w:pStyle w:val="Heading2"/>
        <w:widowControl/>
      </w:pPr>
      <w:bookmarkStart w:id="320" w:name="_Toc395001103"/>
      <w:bookmarkStart w:id="321" w:name="_Toc438546047"/>
      <w:bookmarkStart w:id="322" w:name="_Toc444863491"/>
      <w:bookmarkStart w:id="323" w:name="_Toc445039788"/>
      <w:bookmarkStart w:id="324" w:name="_Toc470527383"/>
      <w:r w:rsidRPr="00B55C65">
        <w:t>Strategy</w:t>
      </w:r>
      <w:bookmarkEnd w:id="320"/>
      <w:bookmarkEnd w:id="321"/>
      <w:bookmarkEnd w:id="322"/>
      <w:bookmarkEnd w:id="323"/>
      <w:bookmarkEnd w:id="324"/>
    </w:p>
    <w:p w14:paraId="1A770883" w14:textId="77777777" w:rsidR="001B0A2B" w:rsidRDefault="001B0A2B" w:rsidP="00381345">
      <w:pPr>
        <w:widowControl/>
      </w:pPr>
    </w:p>
    <w:p w14:paraId="638E490E" w14:textId="77777777" w:rsidR="001B0A2B" w:rsidRDefault="001B0A2B" w:rsidP="00381345">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381345">
      <w:pPr>
        <w:widowControl/>
      </w:pPr>
    </w:p>
    <w:p w14:paraId="57BBB306" w14:textId="77777777" w:rsidR="001B0A2B" w:rsidRPr="00B55C65" w:rsidRDefault="001B0A2B" w:rsidP="00381345">
      <w:pPr>
        <w:pStyle w:val="Heading3"/>
        <w:widowControl/>
      </w:pPr>
      <w:bookmarkStart w:id="325" w:name="_Toc395001104"/>
      <w:bookmarkStart w:id="326" w:name="_Toc444863492"/>
      <w:bookmarkStart w:id="327" w:name="_Toc470527384"/>
      <w:r w:rsidRPr="00B55C65">
        <w:t>Lines of Business</w:t>
      </w:r>
      <w:bookmarkEnd w:id="325"/>
      <w:bookmarkEnd w:id="326"/>
      <w:bookmarkEnd w:id="327"/>
    </w:p>
    <w:p w14:paraId="56CFD1CF" w14:textId="77777777" w:rsidR="001B0A2B" w:rsidRDefault="001B0A2B" w:rsidP="00381345">
      <w:pPr>
        <w:widowControl/>
      </w:pPr>
    </w:p>
    <w:p w14:paraId="7DB0C9DD" w14:textId="77777777" w:rsidR="001B0A2B" w:rsidRDefault="001B0A2B" w:rsidP="00381345">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381345">
      <w:pPr>
        <w:widowControl/>
      </w:pPr>
      <w:r w:rsidRPr="00B55C65">
        <w:t xml:space="preserve"> </w:t>
      </w:r>
    </w:p>
    <w:p w14:paraId="7BC423F8" w14:textId="77777777" w:rsidR="001B0A2B" w:rsidRPr="00F23EB9" w:rsidRDefault="001B0A2B" w:rsidP="00F23EB9">
      <w:pPr>
        <w:pStyle w:val="Heading3"/>
        <w:widowControl/>
      </w:pPr>
      <w:bookmarkStart w:id="328" w:name="_Toc395001105"/>
      <w:bookmarkStart w:id="329" w:name="_Toc444863493"/>
      <w:bookmarkStart w:id="330" w:name="_Toc470527385"/>
      <w:r w:rsidRPr="00F23EB9">
        <w:t>Success Measures</w:t>
      </w:r>
      <w:bookmarkEnd w:id="328"/>
      <w:bookmarkEnd w:id="329"/>
      <w:bookmarkEnd w:id="330"/>
    </w:p>
    <w:p w14:paraId="2EA4D1CA" w14:textId="77777777" w:rsidR="001B0A2B" w:rsidRDefault="001B0A2B" w:rsidP="00381345">
      <w:pPr>
        <w:widowControl/>
      </w:pPr>
    </w:p>
    <w:p w14:paraId="04110422" w14:textId="77777777" w:rsidR="001B0A2B" w:rsidRDefault="001B0A2B" w:rsidP="00381345">
      <w:pPr>
        <w:widowControl/>
      </w:pPr>
      <w:r>
        <w:t>The only difference between this version of the success measures and the one in the Great Start Report is that you add a column for the next fiscal year—including your lines of business—populated with your best estimates.</w:t>
      </w:r>
      <w:bookmarkStart w:id="331" w:name="_Toc395001106"/>
    </w:p>
    <w:p w14:paraId="530F8E6F" w14:textId="1B92D887" w:rsidR="00A6541F" w:rsidRPr="000815A1" w:rsidRDefault="001B0A2B" w:rsidP="00381345">
      <w:pPr>
        <w:widowControl/>
      </w:pPr>
      <w:r>
        <w:t xml:space="preserve"> </w:t>
      </w:r>
      <w:bookmarkStart w:id="332" w:name="_Toc438546048"/>
      <w:bookmarkStart w:id="333" w:name="_Toc444863494"/>
    </w:p>
    <w:p w14:paraId="16D82AD1" w14:textId="77777777" w:rsidR="001B0A2B" w:rsidRPr="00B55C65" w:rsidRDefault="001B0A2B" w:rsidP="00381345">
      <w:pPr>
        <w:pStyle w:val="Heading3"/>
        <w:widowControl/>
      </w:pPr>
      <w:bookmarkStart w:id="334" w:name="_Toc470527386"/>
      <w:r w:rsidRPr="00B55C65">
        <w:t>Vision</w:t>
      </w:r>
      <w:bookmarkEnd w:id="331"/>
      <w:bookmarkEnd w:id="332"/>
      <w:bookmarkEnd w:id="333"/>
      <w:bookmarkEnd w:id="334"/>
    </w:p>
    <w:p w14:paraId="7DEF5C61" w14:textId="77777777" w:rsidR="001B0A2B" w:rsidRDefault="001B0A2B" w:rsidP="00381345">
      <w:pPr>
        <w:widowControl/>
      </w:pPr>
    </w:p>
    <w:p w14:paraId="62B7E7E0" w14:textId="2DD71A25" w:rsidR="001B0A2B" w:rsidRDefault="001B0A2B" w:rsidP="00381345">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11C48192" w14:textId="77777777" w:rsidR="0000109D" w:rsidRDefault="0000109D" w:rsidP="00381345">
      <w:pPr>
        <w:pStyle w:val="Header"/>
        <w:widowControl/>
      </w:pPr>
      <w:bookmarkStart w:id="335" w:name="_Toc444863495"/>
      <w:bookmarkStart w:id="336" w:name="_Toc445039789"/>
      <w:bookmarkStart w:id="337" w:name="_Toc470527387"/>
      <w:r>
        <w:lastRenderedPageBreak/>
        <w:t>Good to Go</w:t>
      </w:r>
      <w:bookmarkEnd w:id="337"/>
    </w:p>
    <w:p w14:paraId="3AAB8B4A" w14:textId="77777777" w:rsidR="0000109D" w:rsidRDefault="0000109D" w:rsidP="00381345">
      <w:pPr>
        <w:pStyle w:val="Heading1"/>
        <w:widowControl/>
      </w:pPr>
    </w:p>
    <w:p w14:paraId="620B7A23" w14:textId="77777777" w:rsidR="001B0A2B" w:rsidRDefault="002162F3" w:rsidP="00381345">
      <w:pPr>
        <w:pStyle w:val="Heading1"/>
        <w:widowControl/>
      </w:pPr>
      <w:bookmarkStart w:id="338" w:name="_Toc470527388"/>
      <w:bookmarkEnd w:id="335"/>
      <w:bookmarkEnd w:id="336"/>
      <w:r>
        <w:t>Operations</w:t>
      </w:r>
      <w:bookmarkEnd w:id="338"/>
    </w:p>
    <w:p w14:paraId="6D596BE6" w14:textId="77777777" w:rsidR="0000109D" w:rsidRPr="0000109D" w:rsidRDefault="0000109D" w:rsidP="00381345">
      <w:pPr>
        <w:widowControl/>
        <w:jc w:val="right"/>
        <w:rPr>
          <w:i/>
        </w:rPr>
      </w:pPr>
      <w:r w:rsidRPr="0000109D">
        <w:t>What gets done</w:t>
      </w:r>
      <w:r>
        <w:rPr>
          <w:i/>
        </w:rPr>
        <w:t xml:space="preserve"> today</w:t>
      </w:r>
      <w:r w:rsidRPr="0000109D">
        <w:t>?</w:t>
      </w:r>
    </w:p>
    <w:p w14:paraId="1A8D58EF" w14:textId="77777777" w:rsidR="001B0A2B" w:rsidRDefault="003C6689" w:rsidP="00381345">
      <w:pPr>
        <w:widowControl/>
        <w:jc w:val="right"/>
      </w:pPr>
      <w:r w:rsidRPr="009045FE">
        <w:t>What gets measured gets done.</w:t>
      </w:r>
      <w:r w:rsidR="000D469F">
        <w:br/>
      </w:r>
      <w:r>
        <w:t>Maison Haire</w:t>
      </w:r>
    </w:p>
    <w:p w14:paraId="3B997E66" w14:textId="77777777" w:rsidR="002162F3" w:rsidRDefault="002162F3" w:rsidP="00381345">
      <w:pPr>
        <w:widowControl/>
        <w:jc w:val="center"/>
      </w:pPr>
      <w:r>
        <w:rPr>
          <w:noProof/>
        </w:rPr>
        <w:drawing>
          <wp:inline distT="0" distB="0" distL="0" distR="0" wp14:anchorId="198307D3" wp14:editId="7F2F4EA5">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biLevel thresh="50000"/>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381345">
      <w:pPr>
        <w:widowControl/>
      </w:pPr>
    </w:p>
    <w:p w14:paraId="40429345" w14:textId="3012C899" w:rsidR="001B0A2B" w:rsidRDefault="001B0A2B" w:rsidP="00381345">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381345">
      <w:pPr>
        <w:widowControl/>
      </w:pPr>
    </w:p>
    <w:p w14:paraId="2B5D52E5" w14:textId="77777777" w:rsidR="001B0A2B" w:rsidRDefault="001B0A2B" w:rsidP="00381345">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6"/>
      </w:r>
      <w:r w:rsidR="000D469F">
        <w:t xml:space="preserve"> </w:t>
      </w:r>
    </w:p>
    <w:p w14:paraId="3641E5AC" w14:textId="77777777" w:rsidR="001B0A2B" w:rsidRDefault="001B0A2B" w:rsidP="00381345">
      <w:pPr>
        <w:widowControl/>
      </w:pPr>
    </w:p>
    <w:p w14:paraId="1914C018" w14:textId="77777777" w:rsidR="001B0A2B" w:rsidRDefault="00DE1C79" w:rsidP="00381345">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381345">
      <w:pPr>
        <w:widowControl/>
      </w:pPr>
    </w:p>
    <w:p w14:paraId="1E610B31" w14:textId="165EA9D7" w:rsidR="001B0A2B" w:rsidRDefault="001B0A2B" w:rsidP="00381345">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7"/>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8"/>
      </w:r>
      <w:r w:rsidRPr="00222362">
        <w:t xml:space="preserve"> </w:t>
      </w:r>
    </w:p>
    <w:p w14:paraId="0BF71B97" w14:textId="77777777" w:rsidR="001B0A2B" w:rsidRDefault="001B0A2B" w:rsidP="00381345">
      <w:pPr>
        <w:widowControl/>
      </w:pPr>
    </w:p>
    <w:p w14:paraId="21EA1998" w14:textId="618AE8FF" w:rsidR="001B0A2B" w:rsidRDefault="001B0A2B" w:rsidP="00381345">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79"/>
      </w:r>
      <w:r>
        <w:t xml:space="preserve"> </w:t>
      </w:r>
    </w:p>
    <w:p w14:paraId="2CE4965D" w14:textId="77777777" w:rsidR="001B0A2B" w:rsidRDefault="001B0A2B" w:rsidP="00381345">
      <w:pPr>
        <w:widowControl/>
      </w:pPr>
    </w:p>
    <w:p w14:paraId="586945D3" w14:textId="77777777" w:rsidR="001B0A2B" w:rsidRDefault="001B0A2B" w:rsidP="00381345">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0"/>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381345">
      <w:pPr>
        <w:widowControl/>
      </w:pPr>
    </w:p>
    <w:p w14:paraId="3424FC20" w14:textId="77777777" w:rsidR="001B0A2B" w:rsidRDefault="001B0A2B" w:rsidP="00381345">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1"/>
      </w:r>
    </w:p>
    <w:p w14:paraId="09E91CDD" w14:textId="77777777" w:rsidR="001B0A2B" w:rsidRDefault="001B0A2B" w:rsidP="00381345">
      <w:pPr>
        <w:widowControl/>
      </w:pPr>
    </w:p>
    <w:p w14:paraId="4F04F777" w14:textId="77777777" w:rsidR="001B0A2B" w:rsidRDefault="001B0A2B" w:rsidP="00381345">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381345">
      <w:pPr>
        <w:widowControl/>
      </w:pPr>
    </w:p>
    <w:p w14:paraId="047B032B" w14:textId="77777777" w:rsidR="001B0A2B" w:rsidRDefault="001B0A2B" w:rsidP="00381345">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2"/>
      </w:r>
    </w:p>
    <w:p w14:paraId="7E35375F" w14:textId="77777777" w:rsidR="001B0A2B" w:rsidRDefault="001B0A2B" w:rsidP="00381345">
      <w:pPr>
        <w:widowControl/>
      </w:pPr>
    </w:p>
    <w:p w14:paraId="5A9A44E6" w14:textId="7870F854" w:rsidR="001B0A2B" w:rsidRDefault="001B0A2B" w:rsidP="00381345">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381345">
      <w:pPr>
        <w:widowControl/>
      </w:pPr>
    </w:p>
    <w:p w14:paraId="4901132F" w14:textId="77777777" w:rsidR="000D4B05" w:rsidRDefault="001B0A2B" w:rsidP="00381345">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381345">
      <w:pPr>
        <w:widowControl/>
      </w:pPr>
    </w:p>
    <w:p w14:paraId="30EC8CFD" w14:textId="3E26CA50" w:rsidR="001B0A2B" w:rsidRDefault="001B0A2B" w:rsidP="00381345">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381345">
      <w:pPr>
        <w:widowControl/>
      </w:pPr>
      <w:r>
        <w:t xml:space="preserve"> </w:t>
      </w:r>
    </w:p>
    <w:p w14:paraId="057D279E" w14:textId="77777777" w:rsidR="001B0A2B" w:rsidRDefault="000D4B05" w:rsidP="00381345">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3"/>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381345">
      <w:pPr>
        <w:widowControl/>
      </w:pPr>
    </w:p>
    <w:p w14:paraId="2B6365AB" w14:textId="77777777" w:rsidR="001B0A2B" w:rsidRDefault="001B0A2B" w:rsidP="00381345">
      <w:pPr>
        <w:widowControl/>
      </w:pPr>
      <w:r>
        <w:lastRenderedPageBreak/>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381345">
      <w:pPr>
        <w:widowControl/>
      </w:pPr>
      <w:bookmarkStart w:id="339" w:name="_Toc262564612"/>
      <w:bookmarkStart w:id="340" w:name="_Toc265049419"/>
      <w:bookmarkStart w:id="341" w:name="_Toc265747177"/>
      <w:bookmarkStart w:id="342" w:name="_Toc266281089"/>
      <w:bookmarkStart w:id="343" w:name="_Toc268190446"/>
    </w:p>
    <w:p w14:paraId="7BB7314B" w14:textId="77777777" w:rsidR="001B0A2B" w:rsidRPr="00222362" w:rsidRDefault="001B0A2B" w:rsidP="00381345">
      <w:pPr>
        <w:pStyle w:val="Heading2"/>
        <w:widowControl/>
      </w:pPr>
      <w:bookmarkStart w:id="344" w:name="_Toc444863496"/>
      <w:bookmarkStart w:id="345" w:name="_Toc445039790"/>
      <w:bookmarkStart w:id="346" w:name="_Toc470527389"/>
      <w:r>
        <w:t>Goals</w:t>
      </w:r>
      <w:bookmarkEnd w:id="339"/>
      <w:bookmarkEnd w:id="340"/>
      <w:bookmarkEnd w:id="341"/>
      <w:bookmarkEnd w:id="342"/>
      <w:bookmarkEnd w:id="343"/>
      <w:bookmarkEnd w:id="344"/>
      <w:bookmarkEnd w:id="345"/>
      <w:bookmarkEnd w:id="346"/>
    </w:p>
    <w:p w14:paraId="3DEB123E" w14:textId="77777777" w:rsidR="001B0A2B" w:rsidRDefault="001B0A2B" w:rsidP="00381345">
      <w:pPr>
        <w:widowControl/>
      </w:pPr>
    </w:p>
    <w:p w14:paraId="7E27A212" w14:textId="1970B53B" w:rsidR="001B0A2B" w:rsidRDefault="001B0A2B" w:rsidP="00381345">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381345">
      <w:pPr>
        <w:widowControl/>
      </w:pPr>
      <w:r>
        <w:t xml:space="preserve"> </w:t>
      </w:r>
    </w:p>
    <w:p w14:paraId="71FE46F9" w14:textId="77777777" w:rsidR="001B0A2B" w:rsidRDefault="001B0A2B" w:rsidP="00381345">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381345">
      <w:pPr>
        <w:widowControl/>
      </w:pPr>
    </w:p>
    <w:p w14:paraId="6583EF0A" w14:textId="1ED619FA" w:rsidR="001B0A2B" w:rsidRDefault="001B0A2B" w:rsidP="00381345">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381345">
      <w:pPr>
        <w:widowControl/>
      </w:pPr>
    </w:p>
    <w:p w14:paraId="7E330883" w14:textId="77777777" w:rsidR="001B0A2B" w:rsidRDefault="001B0A2B" w:rsidP="00381345">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381345">
      <w:pPr>
        <w:widowControl/>
      </w:pPr>
    </w:p>
    <w:p w14:paraId="095ADD1F" w14:textId="7EFC4D7E" w:rsidR="001B0A2B" w:rsidRDefault="001B0A2B" w:rsidP="00381345">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381345">
      <w:pPr>
        <w:widowControl/>
      </w:pPr>
    </w:p>
    <w:p w14:paraId="51A25CE1" w14:textId="77777777" w:rsidR="001B0A2B" w:rsidRDefault="001B0A2B" w:rsidP="00381345">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4"/>
      </w:r>
      <w:r w:rsidRPr="00AB43E7">
        <w:t xml:space="preserve"> </w:t>
      </w:r>
    </w:p>
    <w:p w14:paraId="5CD1F8A1" w14:textId="77777777" w:rsidR="001B0A2B" w:rsidRDefault="001B0A2B" w:rsidP="00381345">
      <w:pPr>
        <w:pStyle w:val="Heading2"/>
        <w:widowControl/>
      </w:pPr>
      <w:bookmarkStart w:id="347" w:name="_Toc268190447"/>
    </w:p>
    <w:p w14:paraId="7E3C30F8" w14:textId="77777777" w:rsidR="001B0A2B" w:rsidRDefault="001B0A2B" w:rsidP="00381345">
      <w:pPr>
        <w:pStyle w:val="Heading3"/>
        <w:widowControl/>
      </w:pPr>
      <w:bookmarkStart w:id="348" w:name="_Toc444863497"/>
      <w:bookmarkStart w:id="349" w:name="_Toc445039791"/>
      <w:bookmarkStart w:id="350" w:name="_Toc470527390"/>
      <w:r>
        <w:t>Department Map</w:t>
      </w:r>
      <w:bookmarkEnd w:id="347"/>
      <w:bookmarkEnd w:id="348"/>
      <w:bookmarkEnd w:id="349"/>
      <w:bookmarkEnd w:id="350"/>
    </w:p>
    <w:p w14:paraId="662F9D4B" w14:textId="77777777" w:rsidR="001B0A2B" w:rsidRPr="00214DEF" w:rsidRDefault="001B0A2B" w:rsidP="00381345">
      <w:pPr>
        <w:widowControl/>
      </w:pPr>
    </w:p>
    <w:p w14:paraId="4BB2222F" w14:textId="77777777" w:rsidR="001B0A2B" w:rsidRDefault="001B0A2B" w:rsidP="00381345">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381345">
      <w:pPr>
        <w:widowControl/>
      </w:pPr>
    </w:p>
    <w:p w14:paraId="347D9116" w14:textId="77777777" w:rsidR="001B0A2B" w:rsidRDefault="001B0A2B" w:rsidP="00381345">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381345">
      <w:pPr>
        <w:widowControl/>
      </w:pPr>
    </w:p>
    <w:p w14:paraId="6F00E8FD" w14:textId="5729A45A" w:rsidR="001B0A2B" w:rsidRDefault="001B0A2B" w:rsidP="00381345">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381345">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381345">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381345">
            <w:pPr>
              <w:widowControl/>
              <w:jc w:val="center"/>
            </w:pPr>
          </w:p>
        </w:tc>
        <w:tc>
          <w:tcPr>
            <w:tcW w:w="4788" w:type="dxa"/>
            <w:gridSpan w:val="8"/>
            <w:tcBorders>
              <w:left w:val="single" w:sz="8" w:space="0" w:color="auto"/>
            </w:tcBorders>
          </w:tcPr>
          <w:p w14:paraId="313FCCE1" w14:textId="77777777" w:rsidR="001B0A2B" w:rsidRPr="00A34E81" w:rsidRDefault="001B0A2B" w:rsidP="00381345">
            <w:pPr>
              <w:widowControl/>
              <w:jc w:val="center"/>
            </w:pPr>
          </w:p>
        </w:tc>
      </w:tr>
      <w:tr w:rsidR="001B0A2B" w:rsidRPr="00A34E81" w14:paraId="220BF299" w14:textId="77777777" w:rsidTr="00A34E81">
        <w:tc>
          <w:tcPr>
            <w:tcW w:w="9576" w:type="dxa"/>
            <w:gridSpan w:val="14"/>
          </w:tcPr>
          <w:p w14:paraId="5986C3A2" w14:textId="77777777" w:rsidR="001B0A2B" w:rsidRPr="00A34E81" w:rsidRDefault="001B0A2B" w:rsidP="00381345">
            <w:pPr>
              <w:widowControl/>
              <w:jc w:val="center"/>
            </w:pPr>
            <w:r w:rsidRPr="00A34E81">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381345">
            <w:pPr>
              <w:widowControl/>
              <w:jc w:val="center"/>
            </w:pPr>
          </w:p>
        </w:tc>
        <w:tc>
          <w:tcPr>
            <w:tcW w:w="4788" w:type="dxa"/>
            <w:gridSpan w:val="8"/>
            <w:tcBorders>
              <w:left w:val="single" w:sz="8" w:space="0" w:color="auto"/>
            </w:tcBorders>
          </w:tcPr>
          <w:p w14:paraId="5E729348" w14:textId="77777777" w:rsidR="001B0A2B" w:rsidRPr="00A34E81" w:rsidRDefault="001B0A2B" w:rsidP="00381345">
            <w:pPr>
              <w:widowControl/>
              <w:jc w:val="cente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C7A7A4E"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41B2DDE6" w14:textId="77777777" w:rsidR="001B0A2B" w:rsidRPr="00A34E81" w:rsidRDefault="001B0A2B" w:rsidP="00381345">
            <w:pPr>
              <w:widowControl/>
              <w:jc w:val="center"/>
            </w:pPr>
          </w:p>
        </w:tc>
        <w:tc>
          <w:tcPr>
            <w:tcW w:w="1197" w:type="dxa"/>
            <w:tcBorders>
              <w:top w:val="single" w:sz="8" w:space="0" w:color="auto"/>
              <w:left w:val="single" w:sz="8" w:space="0" w:color="auto"/>
            </w:tcBorders>
          </w:tcPr>
          <w:p w14:paraId="05F7990D"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06B728B2"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BA0E525"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268383ED" w14:textId="77777777" w:rsidR="001B0A2B" w:rsidRPr="00A34E81" w:rsidRDefault="001B0A2B" w:rsidP="00381345">
            <w:pPr>
              <w:widowControl/>
              <w:jc w:val="center"/>
            </w:pPr>
          </w:p>
        </w:tc>
        <w:tc>
          <w:tcPr>
            <w:tcW w:w="1197" w:type="dxa"/>
            <w:gridSpan w:val="2"/>
            <w:tcBorders>
              <w:left w:val="single" w:sz="8" w:space="0" w:color="auto"/>
            </w:tcBorders>
          </w:tcPr>
          <w:p w14:paraId="1E68D984" w14:textId="77777777" w:rsidR="001B0A2B" w:rsidRPr="00A34E81" w:rsidRDefault="001B0A2B" w:rsidP="00381345">
            <w:pPr>
              <w:widowControl/>
              <w:jc w:val="center"/>
            </w:pPr>
          </w:p>
        </w:tc>
      </w:tr>
      <w:tr w:rsidR="001B0A2B" w:rsidRPr="00A34E81" w14:paraId="50A80EEF" w14:textId="77777777" w:rsidTr="00A34E81">
        <w:tc>
          <w:tcPr>
            <w:tcW w:w="2394" w:type="dxa"/>
            <w:gridSpan w:val="3"/>
          </w:tcPr>
          <w:p w14:paraId="7976A953" w14:textId="77777777" w:rsidR="001B0A2B" w:rsidRPr="00A34E81" w:rsidRDefault="001B0A2B" w:rsidP="00381345">
            <w:pPr>
              <w:widowControl/>
              <w:jc w:val="center"/>
            </w:pPr>
            <w:r w:rsidRPr="00A34E81">
              <w:t>Administration</w:t>
            </w:r>
          </w:p>
        </w:tc>
        <w:tc>
          <w:tcPr>
            <w:tcW w:w="2394" w:type="dxa"/>
            <w:gridSpan w:val="3"/>
          </w:tcPr>
          <w:p w14:paraId="584ADA13" w14:textId="77777777" w:rsidR="001B0A2B" w:rsidRPr="00A34E81" w:rsidRDefault="001B0A2B" w:rsidP="00381345">
            <w:pPr>
              <w:widowControl/>
              <w:jc w:val="center"/>
            </w:pPr>
            <w:r w:rsidRPr="00A34E81">
              <w:t>Marketing</w:t>
            </w:r>
          </w:p>
        </w:tc>
        <w:tc>
          <w:tcPr>
            <w:tcW w:w="2394" w:type="dxa"/>
            <w:gridSpan w:val="4"/>
          </w:tcPr>
          <w:p w14:paraId="4A9CEDBC" w14:textId="77777777" w:rsidR="001B0A2B" w:rsidRPr="00A34E81" w:rsidRDefault="001B0A2B" w:rsidP="00381345">
            <w:pPr>
              <w:widowControl/>
              <w:jc w:val="center"/>
            </w:pPr>
            <w:r w:rsidRPr="00A34E81">
              <w:t>Development</w:t>
            </w:r>
          </w:p>
        </w:tc>
        <w:tc>
          <w:tcPr>
            <w:tcW w:w="2394" w:type="dxa"/>
            <w:gridSpan w:val="4"/>
          </w:tcPr>
          <w:p w14:paraId="01590F2E" w14:textId="77777777" w:rsidR="001B0A2B" w:rsidRPr="00A34E81" w:rsidRDefault="001B0A2B" w:rsidP="00381345">
            <w:pPr>
              <w:widowControl/>
              <w:jc w:val="center"/>
            </w:pPr>
            <w:r w:rsidRPr="00A34E81">
              <w:t>Programs</w:t>
            </w:r>
          </w:p>
        </w:tc>
      </w:tr>
      <w:tr w:rsidR="001B0A2B" w:rsidRPr="00A34E81" w14:paraId="25715F1D" w14:textId="77777777" w:rsidTr="00A34E81">
        <w:tc>
          <w:tcPr>
            <w:tcW w:w="2394" w:type="dxa"/>
            <w:gridSpan w:val="3"/>
          </w:tcPr>
          <w:p w14:paraId="5A51BBA5" w14:textId="77777777" w:rsidR="001B0A2B" w:rsidRPr="00A34E81" w:rsidRDefault="001B0A2B" w:rsidP="00381345">
            <w:pPr>
              <w:widowControl/>
              <w:jc w:val="center"/>
            </w:pPr>
          </w:p>
        </w:tc>
        <w:tc>
          <w:tcPr>
            <w:tcW w:w="2394" w:type="dxa"/>
            <w:gridSpan w:val="3"/>
          </w:tcPr>
          <w:p w14:paraId="0C987F90" w14:textId="77777777" w:rsidR="001B0A2B" w:rsidRPr="00A34E81" w:rsidRDefault="001B0A2B" w:rsidP="00381345">
            <w:pPr>
              <w:widowControl/>
              <w:jc w:val="center"/>
            </w:pPr>
          </w:p>
        </w:tc>
        <w:tc>
          <w:tcPr>
            <w:tcW w:w="2394" w:type="dxa"/>
            <w:gridSpan w:val="4"/>
          </w:tcPr>
          <w:p w14:paraId="516269E3" w14:textId="77777777" w:rsidR="001B0A2B" w:rsidRPr="00A34E81" w:rsidRDefault="001B0A2B" w:rsidP="00381345">
            <w:pPr>
              <w:widowControl/>
              <w:jc w:val="center"/>
            </w:pPr>
          </w:p>
        </w:tc>
        <w:tc>
          <w:tcPr>
            <w:tcW w:w="1197" w:type="dxa"/>
            <w:gridSpan w:val="2"/>
            <w:tcBorders>
              <w:bottom w:val="single" w:sz="8" w:space="0" w:color="auto"/>
              <w:right w:val="single" w:sz="8" w:space="0" w:color="auto"/>
            </w:tcBorders>
          </w:tcPr>
          <w:p w14:paraId="47851A9B" w14:textId="77777777" w:rsidR="001B0A2B" w:rsidRPr="00A34E81" w:rsidRDefault="001B0A2B" w:rsidP="00381345">
            <w:pPr>
              <w:widowControl/>
              <w:jc w:val="center"/>
            </w:pPr>
          </w:p>
        </w:tc>
        <w:tc>
          <w:tcPr>
            <w:tcW w:w="1197" w:type="dxa"/>
            <w:gridSpan w:val="2"/>
            <w:tcBorders>
              <w:left w:val="single" w:sz="8" w:space="0" w:color="auto"/>
            </w:tcBorders>
          </w:tcPr>
          <w:p w14:paraId="585A90C9" w14:textId="77777777" w:rsidR="001B0A2B" w:rsidRPr="00A34E81" w:rsidRDefault="001B0A2B" w:rsidP="00381345">
            <w:pPr>
              <w:widowControl/>
              <w:jc w:val="center"/>
            </w:pPr>
          </w:p>
        </w:tc>
      </w:tr>
      <w:tr w:rsidR="001B0A2B" w:rsidRPr="00A34E81" w14:paraId="5E8C0433" w14:textId="77777777" w:rsidTr="00A34E81">
        <w:tc>
          <w:tcPr>
            <w:tcW w:w="2394" w:type="dxa"/>
            <w:gridSpan w:val="3"/>
          </w:tcPr>
          <w:p w14:paraId="095AAB30" w14:textId="77777777" w:rsidR="001B0A2B" w:rsidRPr="00A34E81" w:rsidRDefault="001B0A2B" w:rsidP="00381345">
            <w:pPr>
              <w:widowControl/>
              <w:jc w:val="center"/>
            </w:pPr>
          </w:p>
        </w:tc>
        <w:tc>
          <w:tcPr>
            <w:tcW w:w="2394" w:type="dxa"/>
            <w:gridSpan w:val="3"/>
          </w:tcPr>
          <w:p w14:paraId="76660722" w14:textId="77777777" w:rsidR="001B0A2B" w:rsidRPr="00A34E81" w:rsidRDefault="001B0A2B" w:rsidP="00381345">
            <w:pPr>
              <w:widowControl/>
              <w:jc w:val="center"/>
            </w:pPr>
          </w:p>
        </w:tc>
        <w:tc>
          <w:tcPr>
            <w:tcW w:w="798" w:type="dxa"/>
            <w:tcBorders>
              <w:right w:val="single" w:sz="8" w:space="0" w:color="auto"/>
            </w:tcBorders>
          </w:tcPr>
          <w:p w14:paraId="432C941E" w14:textId="77777777" w:rsidR="001B0A2B" w:rsidRPr="00A34E81" w:rsidRDefault="001B0A2B" w:rsidP="00381345">
            <w:pPr>
              <w:widowControl/>
              <w:jc w:val="center"/>
            </w:pPr>
          </w:p>
        </w:tc>
        <w:tc>
          <w:tcPr>
            <w:tcW w:w="798" w:type="dxa"/>
            <w:gridSpan w:val="2"/>
            <w:tcBorders>
              <w:top w:val="single" w:sz="8" w:space="0" w:color="auto"/>
              <w:left w:val="single" w:sz="8" w:space="0" w:color="auto"/>
            </w:tcBorders>
          </w:tcPr>
          <w:p w14:paraId="203B2AFA" w14:textId="77777777" w:rsidR="001B0A2B" w:rsidRPr="00A34E81" w:rsidRDefault="001B0A2B" w:rsidP="00381345">
            <w:pPr>
              <w:widowControl/>
              <w:jc w:val="center"/>
            </w:pPr>
          </w:p>
        </w:tc>
        <w:tc>
          <w:tcPr>
            <w:tcW w:w="798" w:type="dxa"/>
            <w:tcBorders>
              <w:top w:val="single" w:sz="8" w:space="0" w:color="auto"/>
              <w:right w:val="single" w:sz="8" w:space="0" w:color="auto"/>
            </w:tcBorders>
          </w:tcPr>
          <w:p w14:paraId="18EC77C3" w14:textId="77777777" w:rsidR="001B0A2B" w:rsidRPr="00A34E81" w:rsidRDefault="001B0A2B" w:rsidP="00381345">
            <w:pPr>
              <w:widowControl/>
              <w:jc w:val="center"/>
            </w:pPr>
          </w:p>
        </w:tc>
        <w:tc>
          <w:tcPr>
            <w:tcW w:w="798" w:type="dxa"/>
            <w:tcBorders>
              <w:top w:val="single" w:sz="8" w:space="0" w:color="auto"/>
              <w:left w:val="single" w:sz="8" w:space="0" w:color="auto"/>
            </w:tcBorders>
          </w:tcPr>
          <w:p w14:paraId="42BB3D7F" w14:textId="77777777" w:rsidR="001B0A2B" w:rsidRPr="00A34E81" w:rsidRDefault="001B0A2B" w:rsidP="00381345">
            <w:pPr>
              <w:widowControl/>
              <w:jc w:val="center"/>
            </w:pPr>
          </w:p>
        </w:tc>
        <w:tc>
          <w:tcPr>
            <w:tcW w:w="798" w:type="dxa"/>
            <w:gridSpan w:val="2"/>
            <w:tcBorders>
              <w:top w:val="single" w:sz="8" w:space="0" w:color="auto"/>
              <w:right w:val="single" w:sz="8" w:space="0" w:color="auto"/>
            </w:tcBorders>
          </w:tcPr>
          <w:p w14:paraId="2432F9D2" w14:textId="77777777" w:rsidR="001B0A2B" w:rsidRPr="00A34E81" w:rsidRDefault="001B0A2B" w:rsidP="00381345">
            <w:pPr>
              <w:widowControl/>
              <w:jc w:val="center"/>
            </w:pPr>
          </w:p>
        </w:tc>
        <w:tc>
          <w:tcPr>
            <w:tcW w:w="798" w:type="dxa"/>
            <w:tcBorders>
              <w:left w:val="single" w:sz="8" w:space="0" w:color="auto"/>
            </w:tcBorders>
          </w:tcPr>
          <w:p w14:paraId="52A6A81B" w14:textId="77777777" w:rsidR="001B0A2B" w:rsidRPr="00A34E81" w:rsidRDefault="001B0A2B" w:rsidP="00381345">
            <w:pPr>
              <w:widowControl/>
              <w:jc w:val="center"/>
            </w:pPr>
          </w:p>
        </w:tc>
      </w:tr>
      <w:tr w:rsidR="001B0A2B" w:rsidRPr="00A34E81" w14:paraId="742F45A9" w14:textId="77777777" w:rsidTr="00A34E81">
        <w:tc>
          <w:tcPr>
            <w:tcW w:w="1596" w:type="dxa"/>
            <w:gridSpan w:val="2"/>
          </w:tcPr>
          <w:p w14:paraId="3C8A040D" w14:textId="77777777" w:rsidR="001B0A2B" w:rsidRPr="00A34E81" w:rsidRDefault="001B0A2B" w:rsidP="00381345">
            <w:pPr>
              <w:widowControl/>
              <w:jc w:val="center"/>
            </w:pPr>
          </w:p>
        </w:tc>
        <w:tc>
          <w:tcPr>
            <w:tcW w:w="1596" w:type="dxa"/>
            <w:gridSpan w:val="2"/>
          </w:tcPr>
          <w:p w14:paraId="15CA334D" w14:textId="77777777" w:rsidR="001B0A2B" w:rsidRPr="00A34E81" w:rsidRDefault="001B0A2B" w:rsidP="00381345">
            <w:pPr>
              <w:widowControl/>
              <w:jc w:val="center"/>
            </w:pPr>
          </w:p>
        </w:tc>
        <w:tc>
          <w:tcPr>
            <w:tcW w:w="1596" w:type="dxa"/>
            <w:gridSpan w:val="2"/>
          </w:tcPr>
          <w:p w14:paraId="091EDCE1" w14:textId="77777777" w:rsidR="001B0A2B" w:rsidRPr="00A34E81" w:rsidRDefault="001B0A2B" w:rsidP="00381345">
            <w:pPr>
              <w:widowControl/>
              <w:jc w:val="center"/>
            </w:pPr>
          </w:p>
        </w:tc>
        <w:tc>
          <w:tcPr>
            <w:tcW w:w="1596" w:type="dxa"/>
            <w:gridSpan w:val="3"/>
          </w:tcPr>
          <w:p w14:paraId="000C574B" w14:textId="77777777" w:rsidR="001B0A2B" w:rsidRPr="00A34E81" w:rsidRDefault="001B0A2B" w:rsidP="00381345">
            <w:pPr>
              <w:widowControl/>
              <w:jc w:val="center"/>
            </w:pPr>
            <w:r w:rsidRPr="00A34E81">
              <w:t>Mentoring</w:t>
            </w:r>
          </w:p>
        </w:tc>
        <w:tc>
          <w:tcPr>
            <w:tcW w:w="1596" w:type="dxa"/>
            <w:gridSpan w:val="2"/>
          </w:tcPr>
          <w:p w14:paraId="747D8A85" w14:textId="77777777" w:rsidR="001B0A2B" w:rsidRPr="00A34E81" w:rsidRDefault="001B0A2B" w:rsidP="00381345">
            <w:pPr>
              <w:widowControl/>
              <w:jc w:val="center"/>
            </w:pPr>
            <w:r w:rsidRPr="00A34E81">
              <w:t>Core Match</w:t>
            </w:r>
          </w:p>
        </w:tc>
        <w:tc>
          <w:tcPr>
            <w:tcW w:w="1596" w:type="dxa"/>
            <w:gridSpan w:val="3"/>
          </w:tcPr>
          <w:p w14:paraId="0F380BF4" w14:textId="77777777" w:rsidR="001B0A2B" w:rsidRPr="00A34E81" w:rsidRDefault="001B0A2B" w:rsidP="00381345">
            <w:pPr>
              <w:widowControl/>
              <w:jc w:val="center"/>
            </w:pPr>
            <w:r w:rsidRPr="00A34E81">
              <w:t>Recruiting</w:t>
            </w:r>
          </w:p>
        </w:tc>
      </w:tr>
    </w:tbl>
    <w:p w14:paraId="5490632C" w14:textId="77777777" w:rsidR="001B0A2B" w:rsidRDefault="001B0A2B" w:rsidP="00381345">
      <w:pPr>
        <w:widowControl/>
        <w:jc w:val="center"/>
      </w:pPr>
      <w:bookmarkStart w:id="351" w:name="_Toc85301860"/>
      <w:bookmarkStart w:id="352" w:name="_Toc90563709"/>
    </w:p>
    <w:p w14:paraId="423975B6" w14:textId="77777777" w:rsidR="001B0A2B" w:rsidRDefault="001B0A2B" w:rsidP="00381345">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381345">
      <w:pPr>
        <w:widowControl/>
        <w:jc w:val="center"/>
      </w:pPr>
    </w:p>
    <w:p w14:paraId="6390893A" w14:textId="77777777" w:rsidR="00381345" w:rsidRDefault="00381345" w:rsidP="00381345">
      <w:pPr>
        <w:widowControl/>
      </w:pPr>
      <w:r>
        <w:br w:type="page"/>
      </w: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381345">
        <w:trPr>
          <w:trHeight w:val="296"/>
          <w:jc w:val="center"/>
        </w:trPr>
        <w:tc>
          <w:tcPr>
            <w:tcW w:w="9576" w:type="dxa"/>
            <w:gridSpan w:val="12"/>
          </w:tcPr>
          <w:p w14:paraId="2307C6BD" w14:textId="7C1F9B2A" w:rsidR="001B0A2B" w:rsidRPr="00A34E81" w:rsidRDefault="001B0A2B" w:rsidP="00381345">
            <w:pPr>
              <w:widowControl/>
              <w:jc w:val="center"/>
            </w:pPr>
            <w:r w:rsidRPr="00A34E81">
              <w:lastRenderedPageBreak/>
              <w:t>Board of Directors</w:t>
            </w:r>
          </w:p>
        </w:tc>
      </w:tr>
      <w:tr w:rsidR="001B0A2B" w:rsidRPr="00A34E81" w14:paraId="142CAF4B" w14:textId="77777777" w:rsidTr="00381345">
        <w:trPr>
          <w:trHeight w:val="296"/>
          <w:jc w:val="center"/>
        </w:trPr>
        <w:tc>
          <w:tcPr>
            <w:tcW w:w="4789" w:type="dxa"/>
            <w:gridSpan w:val="6"/>
            <w:tcBorders>
              <w:right w:val="single" w:sz="8" w:space="0" w:color="auto"/>
            </w:tcBorders>
          </w:tcPr>
          <w:p w14:paraId="0A507B6E" w14:textId="77777777" w:rsidR="001B0A2B" w:rsidRPr="00A34E81" w:rsidRDefault="001B0A2B" w:rsidP="00381345">
            <w:pPr>
              <w:widowControl/>
              <w:jc w:val="center"/>
            </w:pPr>
          </w:p>
        </w:tc>
        <w:tc>
          <w:tcPr>
            <w:tcW w:w="4787" w:type="dxa"/>
            <w:gridSpan w:val="6"/>
            <w:tcBorders>
              <w:left w:val="single" w:sz="8" w:space="0" w:color="auto"/>
            </w:tcBorders>
          </w:tcPr>
          <w:p w14:paraId="4C9BE854" w14:textId="77777777" w:rsidR="001B0A2B" w:rsidRPr="00A34E81" w:rsidRDefault="001B0A2B" w:rsidP="00381345">
            <w:pPr>
              <w:widowControl/>
              <w:jc w:val="center"/>
            </w:pPr>
          </w:p>
        </w:tc>
      </w:tr>
      <w:tr w:rsidR="001B0A2B" w:rsidRPr="00A34E81" w14:paraId="1496A62E" w14:textId="77777777" w:rsidTr="00381345">
        <w:trPr>
          <w:jc w:val="center"/>
        </w:trPr>
        <w:tc>
          <w:tcPr>
            <w:tcW w:w="1595" w:type="dxa"/>
            <w:gridSpan w:val="2"/>
            <w:tcBorders>
              <w:right w:val="single" w:sz="8" w:space="0" w:color="auto"/>
            </w:tcBorders>
          </w:tcPr>
          <w:p w14:paraId="114D7C62" w14:textId="77777777" w:rsidR="001B0A2B" w:rsidRPr="00A34E81" w:rsidRDefault="001B0A2B" w:rsidP="00381345">
            <w:pPr>
              <w:widowControl/>
              <w:jc w:val="center"/>
            </w:pPr>
          </w:p>
        </w:tc>
        <w:tc>
          <w:tcPr>
            <w:tcW w:w="1597" w:type="dxa"/>
            <w:gridSpan w:val="2"/>
            <w:tcBorders>
              <w:top w:val="single" w:sz="8" w:space="0" w:color="auto"/>
              <w:left w:val="single" w:sz="8" w:space="0" w:color="auto"/>
            </w:tcBorders>
          </w:tcPr>
          <w:p w14:paraId="64A96E8D" w14:textId="77777777" w:rsidR="001B0A2B" w:rsidRPr="00A34E81" w:rsidRDefault="001B0A2B" w:rsidP="00381345">
            <w:pPr>
              <w:widowControl/>
              <w:jc w:val="center"/>
            </w:pPr>
          </w:p>
        </w:tc>
        <w:tc>
          <w:tcPr>
            <w:tcW w:w="1597" w:type="dxa"/>
            <w:gridSpan w:val="2"/>
            <w:tcBorders>
              <w:top w:val="single" w:sz="8" w:space="0" w:color="auto"/>
              <w:right w:val="single" w:sz="8" w:space="0" w:color="auto"/>
            </w:tcBorders>
          </w:tcPr>
          <w:p w14:paraId="530304D8" w14:textId="77777777" w:rsidR="001B0A2B" w:rsidRPr="00A34E81" w:rsidRDefault="001B0A2B" w:rsidP="00381345">
            <w:pPr>
              <w:widowControl/>
              <w:jc w:val="center"/>
            </w:pPr>
          </w:p>
        </w:tc>
        <w:tc>
          <w:tcPr>
            <w:tcW w:w="1596" w:type="dxa"/>
            <w:gridSpan w:val="2"/>
            <w:tcBorders>
              <w:top w:val="single" w:sz="8" w:space="0" w:color="auto"/>
              <w:left w:val="single" w:sz="8" w:space="0" w:color="auto"/>
            </w:tcBorders>
          </w:tcPr>
          <w:p w14:paraId="35DDA258" w14:textId="77777777" w:rsidR="001B0A2B" w:rsidRPr="00A34E81" w:rsidRDefault="001B0A2B" w:rsidP="00381345">
            <w:pPr>
              <w:widowControl/>
              <w:jc w:val="center"/>
            </w:pPr>
          </w:p>
        </w:tc>
        <w:tc>
          <w:tcPr>
            <w:tcW w:w="1595" w:type="dxa"/>
            <w:gridSpan w:val="2"/>
            <w:tcBorders>
              <w:top w:val="single" w:sz="8" w:space="0" w:color="auto"/>
              <w:right w:val="single" w:sz="8" w:space="0" w:color="auto"/>
            </w:tcBorders>
          </w:tcPr>
          <w:p w14:paraId="12A9D593" w14:textId="77777777" w:rsidR="001B0A2B" w:rsidRPr="00A34E81" w:rsidRDefault="001B0A2B" w:rsidP="00381345">
            <w:pPr>
              <w:widowControl/>
              <w:jc w:val="center"/>
            </w:pPr>
          </w:p>
        </w:tc>
        <w:tc>
          <w:tcPr>
            <w:tcW w:w="1596" w:type="dxa"/>
            <w:gridSpan w:val="2"/>
            <w:tcBorders>
              <w:left w:val="single" w:sz="8" w:space="0" w:color="auto"/>
            </w:tcBorders>
          </w:tcPr>
          <w:p w14:paraId="18732672" w14:textId="77777777" w:rsidR="001B0A2B" w:rsidRPr="00A34E81" w:rsidRDefault="001B0A2B" w:rsidP="00381345">
            <w:pPr>
              <w:widowControl/>
              <w:jc w:val="center"/>
            </w:pPr>
          </w:p>
        </w:tc>
      </w:tr>
      <w:tr w:rsidR="001B0A2B" w:rsidRPr="00A34E81" w14:paraId="1650D0E4" w14:textId="77777777" w:rsidTr="00381345">
        <w:trPr>
          <w:jc w:val="center"/>
        </w:trPr>
        <w:tc>
          <w:tcPr>
            <w:tcW w:w="3192" w:type="dxa"/>
            <w:gridSpan w:val="4"/>
          </w:tcPr>
          <w:p w14:paraId="7271E01D" w14:textId="77777777" w:rsidR="001B0A2B" w:rsidRPr="00A34E81" w:rsidRDefault="001B0A2B" w:rsidP="00381345">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381345">
            <w:pPr>
              <w:widowControl/>
              <w:jc w:val="center"/>
            </w:pPr>
          </w:p>
        </w:tc>
        <w:tc>
          <w:tcPr>
            <w:tcW w:w="1596" w:type="dxa"/>
            <w:gridSpan w:val="2"/>
            <w:tcBorders>
              <w:left w:val="single" w:sz="8" w:space="0" w:color="auto"/>
            </w:tcBorders>
          </w:tcPr>
          <w:p w14:paraId="11BC377F" w14:textId="77777777" w:rsidR="001B0A2B" w:rsidRPr="00A34E81" w:rsidRDefault="001B0A2B" w:rsidP="00381345">
            <w:pPr>
              <w:widowControl/>
              <w:jc w:val="center"/>
            </w:pPr>
          </w:p>
        </w:tc>
        <w:tc>
          <w:tcPr>
            <w:tcW w:w="3191" w:type="dxa"/>
            <w:gridSpan w:val="4"/>
          </w:tcPr>
          <w:p w14:paraId="7CA9B9FB" w14:textId="77777777" w:rsidR="001B0A2B" w:rsidRPr="00A34E81" w:rsidRDefault="001B0A2B" w:rsidP="00381345">
            <w:pPr>
              <w:widowControl/>
              <w:jc w:val="center"/>
            </w:pPr>
            <w:r w:rsidRPr="00A34E81">
              <w:t>Resources Committee</w:t>
            </w:r>
          </w:p>
        </w:tc>
      </w:tr>
      <w:tr w:rsidR="001B0A2B" w:rsidRPr="00A34E81" w14:paraId="4FFC6DA9" w14:textId="77777777" w:rsidTr="00381345">
        <w:trPr>
          <w:trHeight w:val="296"/>
          <w:jc w:val="center"/>
        </w:trPr>
        <w:tc>
          <w:tcPr>
            <w:tcW w:w="9576" w:type="dxa"/>
            <w:gridSpan w:val="12"/>
          </w:tcPr>
          <w:p w14:paraId="356A744D" w14:textId="77777777" w:rsidR="001B0A2B" w:rsidRPr="00A34E81" w:rsidRDefault="001B0A2B" w:rsidP="00381345">
            <w:pPr>
              <w:widowControl/>
              <w:jc w:val="center"/>
            </w:pPr>
            <w:r w:rsidRPr="00A34E81">
              <w:t>Executive Director</w:t>
            </w:r>
          </w:p>
        </w:tc>
      </w:tr>
      <w:tr w:rsidR="001B0A2B" w:rsidRPr="00A34E81" w14:paraId="619D0BE5" w14:textId="77777777" w:rsidTr="00381345">
        <w:trPr>
          <w:trHeight w:val="296"/>
          <w:jc w:val="center"/>
        </w:trPr>
        <w:tc>
          <w:tcPr>
            <w:tcW w:w="4789" w:type="dxa"/>
            <w:gridSpan w:val="6"/>
            <w:tcBorders>
              <w:right w:val="single" w:sz="8" w:space="0" w:color="auto"/>
            </w:tcBorders>
          </w:tcPr>
          <w:p w14:paraId="2207D55F" w14:textId="77777777" w:rsidR="001B0A2B" w:rsidRPr="00A34E81" w:rsidRDefault="001B0A2B" w:rsidP="00381345">
            <w:pPr>
              <w:widowControl/>
            </w:pPr>
          </w:p>
        </w:tc>
        <w:tc>
          <w:tcPr>
            <w:tcW w:w="4787" w:type="dxa"/>
            <w:gridSpan w:val="6"/>
            <w:tcBorders>
              <w:left w:val="single" w:sz="8" w:space="0" w:color="auto"/>
            </w:tcBorders>
          </w:tcPr>
          <w:p w14:paraId="21916359" w14:textId="77777777" w:rsidR="001B0A2B" w:rsidRPr="00A34E81" w:rsidRDefault="001B0A2B" w:rsidP="00381345">
            <w:pPr>
              <w:widowControl/>
            </w:pPr>
          </w:p>
        </w:tc>
      </w:tr>
      <w:tr w:rsidR="001B0A2B" w:rsidRPr="00A34E81" w14:paraId="38A1C080" w14:textId="77777777" w:rsidTr="00381345">
        <w:trPr>
          <w:jc w:val="center"/>
        </w:trPr>
        <w:tc>
          <w:tcPr>
            <w:tcW w:w="796" w:type="dxa"/>
            <w:tcBorders>
              <w:right w:val="single" w:sz="8" w:space="0" w:color="auto"/>
            </w:tcBorders>
          </w:tcPr>
          <w:p w14:paraId="60DE43BB" w14:textId="77777777" w:rsidR="001B0A2B" w:rsidRPr="00A34E81" w:rsidRDefault="001B0A2B" w:rsidP="00381345">
            <w:pPr>
              <w:widowControl/>
            </w:pPr>
          </w:p>
        </w:tc>
        <w:tc>
          <w:tcPr>
            <w:tcW w:w="799" w:type="dxa"/>
            <w:tcBorders>
              <w:top w:val="single" w:sz="8" w:space="0" w:color="auto"/>
              <w:left w:val="single" w:sz="8" w:space="0" w:color="auto"/>
            </w:tcBorders>
          </w:tcPr>
          <w:p w14:paraId="49D93A38" w14:textId="77777777" w:rsidR="001B0A2B" w:rsidRPr="00A34E81" w:rsidRDefault="001B0A2B" w:rsidP="00381345">
            <w:pPr>
              <w:widowControl/>
            </w:pPr>
          </w:p>
        </w:tc>
        <w:tc>
          <w:tcPr>
            <w:tcW w:w="799" w:type="dxa"/>
            <w:tcBorders>
              <w:top w:val="single" w:sz="8" w:space="0" w:color="auto"/>
              <w:right w:val="single" w:sz="8" w:space="0" w:color="auto"/>
            </w:tcBorders>
          </w:tcPr>
          <w:p w14:paraId="2D9B55A7" w14:textId="77777777" w:rsidR="001B0A2B" w:rsidRPr="00A34E81" w:rsidRDefault="001B0A2B" w:rsidP="00381345">
            <w:pPr>
              <w:widowControl/>
            </w:pPr>
          </w:p>
        </w:tc>
        <w:tc>
          <w:tcPr>
            <w:tcW w:w="798" w:type="dxa"/>
            <w:tcBorders>
              <w:top w:val="single" w:sz="8" w:space="0" w:color="auto"/>
              <w:left w:val="single" w:sz="8" w:space="0" w:color="auto"/>
            </w:tcBorders>
          </w:tcPr>
          <w:p w14:paraId="3B31C34E" w14:textId="77777777" w:rsidR="001B0A2B" w:rsidRPr="00A34E81" w:rsidRDefault="001B0A2B" w:rsidP="00381345">
            <w:pPr>
              <w:widowControl/>
            </w:pPr>
          </w:p>
        </w:tc>
        <w:tc>
          <w:tcPr>
            <w:tcW w:w="798" w:type="dxa"/>
            <w:tcBorders>
              <w:top w:val="single" w:sz="8" w:space="0" w:color="auto"/>
              <w:right w:val="single" w:sz="8" w:space="0" w:color="auto"/>
            </w:tcBorders>
          </w:tcPr>
          <w:p w14:paraId="7F1E66CB" w14:textId="77777777" w:rsidR="001B0A2B" w:rsidRPr="00A34E81" w:rsidRDefault="001B0A2B" w:rsidP="00381345">
            <w:pPr>
              <w:widowControl/>
            </w:pPr>
          </w:p>
        </w:tc>
        <w:tc>
          <w:tcPr>
            <w:tcW w:w="799" w:type="dxa"/>
            <w:tcBorders>
              <w:top w:val="single" w:sz="8" w:space="0" w:color="auto"/>
              <w:left w:val="single" w:sz="8" w:space="0" w:color="auto"/>
            </w:tcBorders>
          </w:tcPr>
          <w:p w14:paraId="4C5A6352" w14:textId="77777777" w:rsidR="001B0A2B" w:rsidRPr="00A34E81" w:rsidRDefault="001B0A2B" w:rsidP="00381345">
            <w:pPr>
              <w:widowControl/>
            </w:pPr>
          </w:p>
        </w:tc>
        <w:tc>
          <w:tcPr>
            <w:tcW w:w="797" w:type="dxa"/>
            <w:tcBorders>
              <w:top w:val="single" w:sz="8" w:space="0" w:color="auto"/>
              <w:right w:val="single" w:sz="8" w:space="0" w:color="auto"/>
            </w:tcBorders>
          </w:tcPr>
          <w:p w14:paraId="42A11815" w14:textId="77777777" w:rsidR="001B0A2B" w:rsidRPr="00A34E81" w:rsidRDefault="001B0A2B" w:rsidP="00381345">
            <w:pPr>
              <w:widowControl/>
            </w:pPr>
          </w:p>
        </w:tc>
        <w:tc>
          <w:tcPr>
            <w:tcW w:w="799" w:type="dxa"/>
            <w:tcBorders>
              <w:top w:val="single" w:sz="8" w:space="0" w:color="auto"/>
              <w:left w:val="single" w:sz="8" w:space="0" w:color="auto"/>
            </w:tcBorders>
          </w:tcPr>
          <w:p w14:paraId="3925A88F" w14:textId="77777777" w:rsidR="001B0A2B" w:rsidRPr="00A34E81" w:rsidRDefault="001B0A2B" w:rsidP="00381345">
            <w:pPr>
              <w:widowControl/>
            </w:pPr>
          </w:p>
        </w:tc>
        <w:tc>
          <w:tcPr>
            <w:tcW w:w="798" w:type="dxa"/>
            <w:tcBorders>
              <w:top w:val="single" w:sz="8" w:space="0" w:color="auto"/>
              <w:right w:val="single" w:sz="8" w:space="0" w:color="auto"/>
            </w:tcBorders>
          </w:tcPr>
          <w:p w14:paraId="74C04200" w14:textId="77777777" w:rsidR="001B0A2B" w:rsidRPr="00A34E81" w:rsidRDefault="001B0A2B" w:rsidP="00381345">
            <w:pPr>
              <w:widowControl/>
            </w:pPr>
          </w:p>
        </w:tc>
        <w:tc>
          <w:tcPr>
            <w:tcW w:w="797" w:type="dxa"/>
            <w:tcBorders>
              <w:top w:val="single" w:sz="8" w:space="0" w:color="auto"/>
              <w:left w:val="single" w:sz="8" w:space="0" w:color="auto"/>
            </w:tcBorders>
          </w:tcPr>
          <w:p w14:paraId="0EB0E1DB" w14:textId="77777777" w:rsidR="001B0A2B" w:rsidRPr="00A34E81" w:rsidRDefault="001B0A2B" w:rsidP="00381345">
            <w:pPr>
              <w:widowControl/>
            </w:pPr>
          </w:p>
        </w:tc>
        <w:tc>
          <w:tcPr>
            <w:tcW w:w="798" w:type="dxa"/>
            <w:tcBorders>
              <w:top w:val="single" w:sz="8" w:space="0" w:color="auto"/>
              <w:right w:val="single" w:sz="8" w:space="0" w:color="auto"/>
            </w:tcBorders>
          </w:tcPr>
          <w:p w14:paraId="32D538BF" w14:textId="77777777" w:rsidR="001B0A2B" w:rsidRPr="00A34E81" w:rsidRDefault="001B0A2B" w:rsidP="00381345">
            <w:pPr>
              <w:widowControl/>
            </w:pPr>
          </w:p>
        </w:tc>
        <w:tc>
          <w:tcPr>
            <w:tcW w:w="798" w:type="dxa"/>
            <w:tcBorders>
              <w:left w:val="single" w:sz="8" w:space="0" w:color="auto"/>
            </w:tcBorders>
          </w:tcPr>
          <w:p w14:paraId="38EEB4FB" w14:textId="77777777" w:rsidR="001B0A2B" w:rsidRPr="00A34E81" w:rsidRDefault="001B0A2B" w:rsidP="00381345">
            <w:pPr>
              <w:widowControl/>
            </w:pPr>
          </w:p>
        </w:tc>
      </w:tr>
      <w:tr w:rsidR="001B0A2B" w:rsidRPr="00A34E81" w14:paraId="1F20E032" w14:textId="77777777" w:rsidTr="00381345">
        <w:trPr>
          <w:jc w:val="center"/>
        </w:trPr>
        <w:tc>
          <w:tcPr>
            <w:tcW w:w="1595" w:type="dxa"/>
            <w:gridSpan w:val="2"/>
          </w:tcPr>
          <w:p w14:paraId="3062B4A2" w14:textId="77777777" w:rsidR="001B0A2B" w:rsidRPr="00A34E81" w:rsidRDefault="001B0A2B" w:rsidP="00381345">
            <w:pPr>
              <w:widowControl/>
              <w:jc w:val="center"/>
            </w:pPr>
            <w:r w:rsidRPr="00A34E81">
              <w:t>Fiscal Services</w:t>
            </w:r>
          </w:p>
        </w:tc>
        <w:tc>
          <w:tcPr>
            <w:tcW w:w="1597" w:type="dxa"/>
            <w:gridSpan w:val="2"/>
          </w:tcPr>
          <w:p w14:paraId="55B8854A" w14:textId="77777777" w:rsidR="001B0A2B" w:rsidRPr="00A34E81" w:rsidRDefault="001B0A2B" w:rsidP="00381345">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381345">
            <w:pPr>
              <w:widowControl/>
              <w:jc w:val="center"/>
            </w:pPr>
            <w:r w:rsidRPr="00A34E81">
              <w:t>Human Resourc</w:t>
            </w:r>
            <w:r w:rsidR="00A34E81">
              <w:t>es</w:t>
            </w:r>
          </w:p>
        </w:tc>
        <w:tc>
          <w:tcPr>
            <w:tcW w:w="1596" w:type="dxa"/>
            <w:gridSpan w:val="2"/>
          </w:tcPr>
          <w:p w14:paraId="44EDB7F9" w14:textId="77777777" w:rsidR="001B0A2B" w:rsidRPr="00A34E81" w:rsidRDefault="001B0A2B" w:rsidP="00381345">
            <w:pPr>
              <w:widowControl/>
              <w:jc w:val="center"/>
            </w:pPr>
            <w:r w:rsidRPr="00A34E81">
              <w:t>Legal &amp; Risk Management</w:t>
            </w:r>
          </w:p>
        </w:tc>
        <w:tc>
          <w:tcPr>
            <w:tcW w:w="1595" w:type="dxa"/>
            <w:gridSpan w:val="2"/>
          </w:tcPr>
          <w:p w14:paraId="6EB79CAD" w14:textId="77777777" w:rsidR="001B0A2B" w:rsidRPr="00A34E81" w:rsidRDefault="001B0A2B" w:rsidP="00381345">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381345">
            <w:pPr>
              <w:widowControl/>
              <w:jc w:val="center"/>
            </w:pPr>
            <w:r w:rsidRPr="00A34E81">
              <w:t>Social Services</w:t>
            </w:r>
          </w:p>
        </w:tc>
      </w:tr>
    </w:tbl>
    <w:p w14:paraId="4B45AEA3" w14:textId="77777777" w:rsidR="001B0A2B" w:rsidRPr="00AB43E7" w:rsidRDefault="001B0A2B" w:rsidP="00381345">
      <w:pPr>
        <w:widowControl/>
      </w:pPr>
    </w:p>
    <w:p w14:paraId="4B498033" w14:textId="2D38E85A" w:rsidR="001B0A2B" w:rsidRDefault="001B0A2B" w:rsidP="00381345">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381345">
      <w:pPr>
        <w:widowControl/>
      </w:pPr>
    </w:p>
    <w:p w14:paraId="5EDA7246" w14:textId="77777777" w:rsidR="001B0A2B" w:rsidRDefault="001B0A2B" w:rsidP="00381345">
      <w:pPr>
        <w:pStyle w:val="Heading3"/>
        <w:widowControl/>
      </w:pPr>
      <w:bookmarkStart w:id="353" w:name="_Toc262564614"/>
      <w:bookmarkStart w:id="354" w:name="_Toc264188315"/>
      <w:bookmarkStart w:id="355" w:name="_Toc265049421"/>
      <w:bookmarkStart w:id="356" w:name="_Toc265747179"/>
      <w:bookmarkStart w:id="357" w:name="_Toc266281091"/>
      <w:bookmarkStart w:id="358" w:name="_Toc268190448"/>
      <w:bookmarkStart w:id="359" w:name="_Toc444863498"/>
      <w:bookmarkStart w:id="360" w:name="_Toc445039792"/>
      <w:bookmarkStart w:id="361" w:name="_Toc470527391"/>
      <w:bookmarkEnd w:id="351"/>
      <w:bookmarkEnd w:id="352"/>
      <w:r>
        <w:t>Making Goals</w:t>
      </w:r>
      <w:bookmarkEnd w:id="353"/>
      <w:bookmarkEnd w:id="354"/>
      <w:bookmarkEnd w:id="355"/>
      <w:bookmarkEnd w:id="356"/>
      <w:bookmarkEnd w:id="357"/>
      <w:bookmarkEnd w:id="358"/>
      <w:bookmarkEnd w:id="359"/>
      <w:bookmarkEnd w:id="360"/>
      <w:bookmarkEnd w:id="361"/>
    </w:p>
    <w:p w14:paraId="7D5EC563" w14:textId="77777777" w:rsidR="001B0A2B" w:rsidRDefault="001B0A2B" w:rsidP="00381345">
      <w:pPr>
        <w:widowControl/>
      </w:pPr>
    </w:p>
    <w:p w14:paraId="37C75EA0" w14:textId="77777777" w:rsidR="001B0A2B" w:rsidRDefault="001B0A2B" w:rsidP="00381345">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381345">
      <w:pPr>
        <w:widowControl/>
      </w:pPr>
    </w:p>
    <w:p w14:paraId="0D4C04F9" w14:textId="77777777" w:rsidR="001B0A2B" w:rsidRPr="00D66A00" w:rsidRDefault="001B0A2B" w:rsidP="00381345">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381345">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5"/>
      </w:r>
    </w:p>
    <w:p w14:paraId="772E3DF0" w14:textId="77777777" w:rsidR="001B0A2B" w:rsidRDefault="001B0A2B" w:rsidP="00381345">
      <w:pPr>
        <w:widowControl/>
      </w:pPr>
    </w:p>
    <w:p w14:paraId="440B17D9" w14:textId="77777777" w:rsidR="00A45ECC" w:rsidRDefault="001B0A2B" w:rsidP="00381345">
      <w:pPr>
        <w:widowControl/>
      </w:pPr>
      <w:r>
        <w:t>These two questions represent goals and action steps respectively. Not all goals have action steps, but many do and most should.</w:t>
      </w:r>
      <w:bookmarkStart w:id="362" w:name="_Toc268190449"/>
      <w:bookmarkStart w:id="363" w:name="_Toc444863499"/>
      <w:r w:rsidR="00ED5FAB">
        <w:t xml:space="preserve"> </w:t>
      </w:r>
    </w:p>
    <w:p w14:paraId="789EBCD1" w14:textId="77777777" w:rsidR="00ED5FAB" w:rsidRDefault="00ED5FAB" w:rsidP="00381345">
      <w:pPr>
        <w:widowControl/>
      </w:pPr>
    </w:p>
    <w:p w14:paraId="7CBE87B9" w14:textId="77777777" w:rsidR="001B0A2B" w:rsidRDefault="001B0A2B" w:rsidP="00381345">
      <w:pPr>
        <w:pStyle w:val="Heading4"/>
        <w:widowControl/>
      </w:pPr>
      <w:bookmarkStart w:id="364" w:name="_Toc470527392"/>
      <w:r>
        <w:t>Generate Your Ideas</w:t>
      </w:r>
      <w:bookmarkEnd w:id="362"/>
      <w:bookmarkEnd w:id="363"/>
      <w:bookmarkEnd w:id="364"/>
    </w:p>
    <w:p w14:paraId="3469B054" w14:textId="77777777" w:rsidR="001B0A2B" w:rsidRDefault="001B0A2B" w:rsidP="00381345">
      <w:pPr>
        <w:widowControl/>
      </w:pPr>
    </w:p>
    <w:p w14:paraId="559E648D" w14:textId="23198975" w:rsidR="001B0A2B" w:rsidRDefault="001B0A2B" w:rsidP="00381345">
      <w:pPr>
        <w:widowControl/>
      </w:pPr>
      <w:r>
        <w:t xml:space="preserve">There </w:t>
      </w:r>
      <w:r w:rsidR="00FB3B58">
        <w:t>are</w:t>
      </w:r>
      <w:r w:rsidR="00D66A00">
        <w:t xml:space="preserve"> </w:t>
      </w:r>
      <w:r w:rsidR="004B2AF9">
        <w:t>many</w:t>
      </w:r>
      <w:r>
        <w:t xml:space="preserve"> ways to generate goals for a department. </w:t>
      </w:r>
      <w:bookmarkStart w:id="365" w:name="_Toc25299980"/>
      <w:bookmarkStart w:id="366" w:name="_Toc25300148"/>
      <w:bookmarkStart w:id="367" w:name="_Toc30342491"/>
      <w:bookmarkStart w:id="368"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7BEB8A77" w14:textId="54DCF76F" w:rsidR="00381345" w:rsidRDefault="00381345" w:rsidP="00381345">
      <w:pPr>
        <w:widowControl/>
      </w:pPr>
    </w:p>
    <w:p w14:paraId="63F5A1D0" w14:textId="77777777" w:rsidR="00D97FC8" w:rsidRDefault="00D97FC8">
      <w:r>
        <w:br w:type="page"/>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E16234">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vAlign w:val="center"/>
          </w:tcPr>
          <w:p w14:paraId="469D8D33" w14:textId="3C0D43FA" w:rsidR="00FE7521" w:rsidRPr="00FE7521" w:rsidRDefault="00FE7521" w:rsidP="00381345">
            <w:pPr>
              <w:widowControl/>
              <w:jc w:val="right"/>
            </w:pPr>
            <w:r w:rsidRPr="00FE7521">
              <w:lastRenderedPageBreak/>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381345">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381345">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381345">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381345">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381345">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381345">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381345">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381345">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381345">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381345">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381345">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381345">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381345">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381345">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381345">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381345">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381345">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381345">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381345">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381345">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381345">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381345">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381345">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381345">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381345">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381345">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381345">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381345">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381345">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381345">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381345">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381345">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381345">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381345">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381345">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381345">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381345">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381345">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381345">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381345">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381345">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381345">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381345">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381345">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381345">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381345">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381345">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381345">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381345">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381345">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381345">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381345">
            <w:pPr>
              <w:widowControl/>
              <w:jc w:val="right"/>
            </w:pPr>
            <w:r w:rsidRPr="004058B4">
              <w:t>1,160</w:t>
            </w:r>
          </w:p>
        </w:tc>
      </w:tr>
    </w:tbl>
    <w:p w14:paraId="6C97CA40" w14:textId="77777777" w:rsidR="001B0A2B" w:rsidRDefault="001B0A2B" w:rsidP="00381345">
      <w:pPr>
        <w:widowControl/>
      </w:pPr>
    </w:p>
    <w:p w14:paraId="1636D989" w14:textId="5B04A303" w:rsidR="001B0A2B" w:rsidRDefault="001B0A2B" w:rsidP="00381345">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6"/>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381345">
      <w:pPr>
        <w:widowControl/>
      </w:pPr>
    </w:p>
    <w:p w14:paraId="3D8BB767" w14:textId="77777777" w:rsidR="001B0A2B" w:rsidRDefault="001B0A2B" w:rsidP="00381345">
      <w:pPr>
        <w:widowControl/>
      </w:pPr>
      <w:r>
        <w:t>Here is a different example from a Big Brothers</w:t>
      </w:r>
      <w:r w:rsidR="006D5189">
        <w:t xml:space="preserve"> -</w:t>
      </w:r>
      <w:r>
        <w:t xml:space="preserve"> Big Sisters:</w:t>
      </w:r>
    </w:p>
    <w:p w14:paraId="3407AE61" w14:textId="77777777" w:rsidR="001B0A2B" w:rsidRPr="00222362" w:rsidRDefault="001B0A2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381345">
            <w:pPr>
              <w:widowControl/>
              <w:jc w:val="right"/>
            </w:pPr>
          </w:p>
        </w:tc>
        <w:tc>
          <w:tcPr>
            <w:tcW w:w="965" w:type="dxa"/>
            <w:shd w:val="clear" w:color="auto" w:fill="D9D9D9" w:themeFill="background1" w:themeFillShade="D9"/>
            <w:vAlign w:val="center"/>
          </w:tcPr>
          <w:p w14:paraId="5ABF969F" w14:textId="77777777" w:rsidR="001B0A2B" w:rsidRPr="00FE7521" w:rsidRDefault="001B0A2B" w:rsidP="0038134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38134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38134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38134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38134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381345">
            <w:pPr>
              <w:widowControl/>
              <w:jc w:val="right"/>
            </w:pPr>
            <w:r w:rsidRPr="00FE7521">
              <w:t>Bigs – Inquiries</w:t>
            </w:r>
          </w:p>
          <w:p w14:paraId="18D15A9A" w14:textId="77777777" w:rsidR="001B0A2B" w:rsidRPr="00FE7521" w:rsidRDefault="001B0A2B" w:rsidP="00381345">
            <w:pPr>
              <w:widowControl/>
              <w:jc w:val="right"/>
            </w:pPr>
            <w:r w:rsidRPr="00FE7521">
              <w:t>Applications Completed</w:t>
            </w:r>
          </w:p>
          <w:p w14:paraId="328D7766" w14:textId="77777777" w:rsidR="001B0A2B" w:rsidRPr="00FE7521" w:rsidRDefault="001B0A2B" w:rsidP="00381345">
            <w:pPr>
              <w:widowControl/>
              <w:jc w:val="right"/>
            </w:pPr>
            <w:r w:rsidRPr="00FE7521">
              <w:t>Little Sisters: Inquiries</w:t>
            </w:r>
          </w:p>
          <w:p w14:paraId="782A5965" w14:textId="77777777" w:rsidR="001B0A2B" w:rsidRPr="00FE7521" w:rsidRDefault="001B0A2B" w:rsidP="00381345">
            <w:pPr>
              <w:widowControl/>
              <w:jc w:val="right"/>
            </w:pPr>
            <w:r w:rsidRPr="00FE7521">
              <w:t>Applications Completed</w:t>
            </w:r>
          </w:p>
        </w:tc>
        <w:tc>
          <w:tcPr>
            <w:tcW w:w="965" w:type="dxa"/>
            <w:shd w:val="clear" w:color="auto" w:fill="auto"/>
          </w:tcPr>
          <w:p w14:paraId="0BB473A0" w14:textId="77777777" w:rsidR="001B0A2B" w:rsidRPr="00FE7521" w:rsidRDefault="001B0A2B" w:rsidP="00381345">
            <w:pPr>
              <w:widowControl/>
              <w:jc w:val="right"/>
            </w:pPr>
            <w:r w:rsidRPr="00FE7521">
              <w:t>352</w:t>
            </w:r>
          </w:p>
          <w:p w14:paraId="24C48563" w14:textId="77777777" w:rsidR="001B0A2B" w:rsidRPr="00FE7521" w:rsidRDefault="001B0A2B" w:rsidP="00381345">
            <w:pPr>
              <w:widowControl/>
              <w:jc w:val="right"/>
            </w:pPr>
            <w:r w:rsidRPr="00FE7521">
              <w:t>120</w:t>
            </w:r>
          </w:p>
          <w:p w14:paraId="223DECA6" w14:textId="77777777" w:rsidR="001B0A2B" w:rsidRPr="00FE7521" w:rsidRDefault="001B0A2B" w:rsidP="00381345">
            <w:pPr>
              <w:widowControl/>
              <w:jc w:val="right"/>
            </w:pPr>
            <w:r w:rsidRPr="00FE7521">
              <w:t>54</w:t>
            </w:r>
          </w:p>
          <w:p w14:paraId="3CAC734C" w14:textId="77777777" w:rsidR="001B0A2B" w:rsidRPr="00FE7521" w:rsidRDefault="001B0A2B" w:rsidP="00381345">
            <w:pPr>
              <w:widowControl/>
              <w:jc w:val="right"/>
            </w:pPr>
            <w:r w:rsidRPr="00FE7521">
              <w:t>33</w:t>
            </w:r>
          </w:p>
        </w:tc>
        <w:tc>
          <w:tcPr>
            <w:tcW w:w="965" w:type="dxa"/>
            <w:shd w:val="clear" w:color="auto" w:fill="auto"/>
          </w:tcPr>
          <w:p w14:paraId="3ED00007" w14:textId="77777777" w:rsidR="001B0A2B" w:rsidRPr="00FE7521" w:rsidRDefault="001B0A2B" w:rsidP="00381345">
            <w:pPr>
              <w:widowControl/>
              <w:jc w:val="right"/>
            </w:pPr>
            <w:r w:rsidRPr="00FE7521">
              <w:t>319</w:t>
            </w:r>
          </w:p>
          <w:p w14:paraId="4C9DE914" w14:textId="77777777" w:rsidR="001B0A2B" w:rsidRPr="00FE7521" w:rsidRDefault="001B0A2B" w:rsidP="00381345">
            <w:pPr>
              <w:widowControl/>
              <w:jc w:val="right"/>
            </w:pPr>
            <w:r w:rsidRPr="00FE7521">
              <w:t>176</w:t>
            </w:r>
          </w:p>
          <w:p w14:paraId="61038A9E" w14:textId="77777777" w:rsidR="001B0A2B" w:rsidRPr="00FE7521" w:rsidRDefault="001B0A2B" w:rsidP="00381345">
            <w:pPr>
              <w:widowControl/>
              <w:jc w:val="right"/>
            </w:pPr>
            <w:r w:rsidRPr="00FE7521">
              <w:t>33</w:t>
            </w:r>
          </w:p>
          <w:p w14:paraId="5FE9ADE2" w14:textId="77777777" w:rsidR="001B0A2B" w:rsidRPr="00FE7521" w:rsidRDefault="001B0A2B" w:rsidP="00381345">
            <w:pPr>
              <w:widowControl/>
              <w:jc w:val="right"/>
            </w:pPr>
            <w:r w:rsidRPr="00FE7521">
              <w:t>42</w:t>
            </w:r>
          </w:p>
        </w:tc>
        <w:tc>
          <w:tcPr>
            <w:tcW w:w="965" w:type="dxa"/>
            <w:shd w:val="clear" w:color="auto" w:fill="auto"/>
          </w:tcPr>
          <w:p w14:paraId="22C092D1" w14:textId="77777777" w:rsidR="001B0A2B" w:rsidRPr="00FE7521" w:rsidRDefault="001B0A2B" w:rsidP="00381345">
            <w:pPr>
              <w:widowControl/>
              <w:jc w:val="right"/>
            </w:pPr>
            <w:r w:rsidRPr="00FE7521">
              <w:t>610</w:t>
            </w:r>
          </w:p>
          <w:p w14:paraId="50CD1BFD" w14:textId="77777777" w:rsidR="001B0A2B" w:rsidRPr="00FE7521" w:rsidRDefault="001B0A2B" w:rsidP="00381345">
            <w:pPr>
              <w:widowControl/>
              <w:jc w:val="right"/>
            </w:pPr>
            <w:r w:rsidRPr="00FE7521">
              <w:t>229</w:t>
            </w:r>
          </w:p>
          <w:p w14:paraId="67B79E5C" w14:textId="77777777" w:rsidR="001B0A2B" w:rsidRPr="00FE7521" w:rsidRDefault="001B0A2B" w:rsidP="00381345">
            <w:pPr>
              <w:widowControl/>
              <w:jc w:val="right"/>
            </w:pPr>
            <w:r w:rsidRPr="00FE7521">
              <w:t>50</w:t>
            </w:r>
          </w:p>
          <w:p w14:paraId="0A432D61" w14:textId="77777777" w:rsidR="001B0A2B" w:rsidRPr="00FE7521" w:rsidRDefault="001B0A2B" w:rsidP="00381345">
            <w:pPr>
              <w:widowControl/>
              <w:jc w:val="right"/>
            </w:pPr>
            <w:r w:rsidRPr="00FE7521">
              <w:t>42</w:t>
            </w:r>
          </w:p>
        </w:tc>
        <w:tc>
          <w:tcPr>
            <w:tcW w:w="965" w:type="dxa"/>
            <w:shd w:val="clear" w:color="auto" w:fill="auto"/>
          </w:tcPr>
          <w:p w14:paraId="4E30A2AD" w14:textId="77777777" w:rsidR="001B0A2B" w:rsidRPr="00FE7521" w:rsidRDefault="001B0A2B" w:rsidP="00381345">
            <w:pPr>
              <w:widowControl/>
              <w:jc w:val="right"/>
            </w:pPr>
            <w:r w:rsidRPr="00FE7521">
              <w:t>400</w:t>
            </w:r>
          </w:p>
          <w:p w14:paraId="3ADDA8C8" w14:textId="77777777" w:rsidR="001B0A2B" w:rsidRPr="00FE7521" w:rsidRDefault="001B0A2B" w:rsidP="00381345">
            <w:pPr>
              <w:widowControl/>
              <w:jc w:val="right"/>
            </w:pPr>
            <w:r w:rsidRPr="00FE7521">
              <w:t>200</w:t>
            </w:r>
          </w:p>
          <w:p w14:paraId="64A0C3A4" w14:textId="77777777" w:rsidR="001B0A2B" w:rsidRPr="00FE7521" w:rsidRDefault="001B0A2B" w:rsidP="00381345">
            <w:pPr>
              <w:widowControl/>
              <w:jc w:val="right"/>
            </w:pPr>
            <w:r w:rsidRPr="00FE7521">
              <w:t>75</w:t>
            </w:r>
          </w:p>
          <w:p w14:paraId="067E5342" w14:textId="77777777" w:rsidR="001B0A2B" w:rsidRPr="00FE7521" w:rsidRDefault="001B0A2B" w:rsidP="00381345">
            <w:pPr>
              <w:widowControl/>
              <w:jc w:val="right"/>
            </w:pPr>
            <w:r w:rsidRPr="00FE7521">
              <w:t>60</w:t>
            </w:r>
          </w:p>
        </w:tc>
        <w:tc>
          <w:tcPr>
            <w:tcW w:w="965" w:type="dxa"/>
            <w:shd w:val="clear" w:color="auto" w:fill="auto"/>
          </w:tcPr>
          <w:p w14:paraId="374CB4F0" w14:textId="77777777" w:rsidR="001B0A2B" w:rsidRPr="00FE7521" w:rsidRDefault="001B0A2B" w:rsidP="00381345">
            <w:pPr>
              <w:widowControl/>
              <w:jc w:val="right"/>
            </w:pPr>
            <w:r w:rsidRPr="00FE7521">
              <w:t>400</w:t>
            </w:r>
          </w:p>
          <w:p w14:paraId="14C62A3D" w14:textId="77777777" w:rsidR="001B0A2B" w:rsidRPr="00FE7521" w:rsidRDefault="001B0A2B" w:rsidP="00381345">
            <w:pPr>
              <w:widowControl/>
              <w:jc w:val="right"/>
            </w:pPr>
            <w:r w:rsidRPr="00FE7521">
              <w:t>200</w:t>
            </w:r>
          </w:p>
          <w:p w14:paraId="114F31D7" w14:textId="77777777" w:rsidR="001B0A2B" w:rsidRPr="00FE7521" w:rsidRDefault="001B0A2B" w:rsidP="00381345">
            <w:pPr>
              <w:widowControl/>
              <w:jc w:val="right"/>
            </w:pPr>
            <w:r w:rsidRPr="00FE7521">
              <w:t>100</w:t>
            </w:r>
          </w:p>
          <w:p w14:paraId="2637CA1E" w14:textId="77777777" w:rsidR="001B0A2B" w:rsidRPr="00FE7521" w:rsidRDefault="001B0A2B" w:rsidP="00381345">
            <w:pPr>
              <w:widowControl/>
              <w:jc w:val="right"/>
            </w:pPr>
            <w:r w:rsidRPr="00FE7521">
              <w:t>85</w:t>
            </w:r>
          </w:p>
        </w:tc>
      </w:tr>
    </w:tbl>
    <w:p w14:paraId="67624546" w14:textId="77777777" w:rsidR="001B0A2B" w:rsidRPr="00222362" w:rsidRDefault="001B0A2B" w:rsidP="00381345">
      <w:pPr>
        <w:widowControl/>
      </w:pPr>
    </w:p>
    <w:p w14:paraId="40088DF5" w14:textId="1803BA6C" w:rsidR="001B0A2B" w:rsidRDefault="00D66A00" w:rsidP="00381345">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381345">
      <w:pPr>
        <w:widowControl/>
      </w:pPr>
    </w:p>
    <w:p w14:paraId="223E6B0E" w14:textId="2159E5CE" w:rsidR="001B0A2B" w:rsidRPr="00B55419" w:rsidRDefault="001B0A2B" w:rsidP="00381345">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381345">
      <w:pPr>
        <w:widowControl/>
      </w:pPr>
    </w:p>
    <w:p w14:paraId="724C5CA2" w14:textId="74E2E846" w:rsidR="001B0A2B" w:rsidRDefault="001B0A2B" w:rsidP="00381345">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381345">
      <w:pPr>
        <w:widowControl/>
      </w:pPr>
    </w:p>
    <w:p w14:paraId="3EFBD4C0" w14:textId="77777777" w:rsidR="001B0A2B" w:rsidRDefault="001B0A2B" w:rsidP="00381345">
      <w:pPr>
        <w:widowControl/>
      </w:pPr>
      <w:r w:rsidRPr="00222362">
        <w:lastRenderedPageBreak/>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381345">
      <w:pPr>
        <w:widowControl/>
      </w:pPr>
    </w:p>
    <w:p w14:paraId="331C5DE4" w14:textId="77777777" w:rsidR="001B0A2B" w:rsidRDefault="001B0A2B" w:rsidP="00381345">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5"/>
      <w:bookmarkEnd w:id="366"/>
      <w:bookmarkEnd w:id="367"/>
      <w:bookmarkEnd w:id="368"/>
    </w:p>
    <w:p w14:paraId="624AB397" w14:textId="77777777" w:rsidR="001B0A2B" w:rsidRDefault="001B0A2B" w:rsidP="00381345">
      <w:pPr>
        <w:widowControl/>
      </w:pPr>
    </w:p>
    <w:p w14:paraId="66D897CC" w14:textId="77777777" w:rsidR="001B0A2B" w:rsidRDefault="001B0A2B" w:rsidP="00381345">
      <w:pPr>
        <w:pStyle w:val="Heading4"/>
        <w:widowControl/>
      </w:pPr>
      <w:bookmarkStart w:id="369" w:name="_Toc268190450"/>
      <w:bookmarkStart w:id="370" w:name="_Toc444863500"/>
      <w:bookmarkStart w:id="371" w:name="_Toc470527393"/>
      <w:r>
        <w:t>Make Your Goals</w:t>
      </w:r>
      <w:bookmarkEnd w:id="369"/>
      <w:bookmarkEnd w:id="370"/>
      <w:bookmarkEnd w:id="371"/>
    </w:p>
    <w:p w14:paraId="1E445530" w14:textId="77777777" w:rsidR="001B0A2B" w:rsidRDefault="001B0A2B" w:rsidP="00381345">
      <w:pPr>
        <w:widowControl/>
      </w:pPr>
    </w:p>
    <w:p w14:paraId="3E84D161" w14:textId="3FF5BF43" w:rsidR="001B0A2B" w:rsidRPr="0089295B" w:rsidRDefault="001B0A2B" w:rsidP="00381345">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381345">
      <w:pPr>
        <w:widowControl/>
      </w:pPr>
    </w:p>
    <w:p w14:paraId="15DCFCE0" w14:textId="77777777" w:rsidR="001B0A2B" w:rsidRPr="00222362" w:rsidRDefault="001B0A2B" w:rsidP="00381345">
      <w:pPr>
        <w:pStyle w:val="Heading2"/>
        <w:widowControl/>
      </w:pPr>
      <w:bookmarkStart w:id="372" w:name="_Toc262564615"/>
      <w:bookmarkStart w:id="373" w:name="_Toc264188316"/>
      <w:bookmarkStart w:id="374" w:name="_Toc265049422"/>
      <w:bookmarkStart w:id="375" w:name="_Toc265747180"/>
      <w:bookmarkStart w:id="376" w:name="_Toc266281092"/>
      <w:bookmarkStart w:id="377" w:name="_Toc268190451"/>
      <w:bookmarkStart w:id="378" w:name="_Toc444863501"/>
      <w:bookmarkStart w:id="379" w:name="_Toc445039793"/>
      <w:bookmarkStart w:id="380" w:name="_Toc470527394"/>
      <w:r>
        <w:t>Budget</w:t>
      </w:r>
      <w:bookmarkEnd w:id="372"/>
      <w:bookmarkEnd w:id="373"/>
      <w:bookmarkEnd w:id="374"/>
      <w:bookmarkEnd w:id="375"/>
      <w:bookmarkEnd w:id="376"/>
      <w:bookmarkEnd w:id="377"/>
      <w:bookmarkEnd w:id="378"/>
      <w:bookmarkEnd w:id="379"/>
      <w:bookmarkEnd w:id="380"/>
    </w:p>
    <w:p w14:paraId="59DDD831" w14:textId="77777777" w:rsidR="001B0A2B" w:rsidRDefault="001B0A2B" w:rsidP="00381345">
      <w:pPr>
        <w:widowControl/>
      </w:pPr>
    </w:p>
    <w:p w14:paraId="2EBBC032" w14:textId="77777777" w:rsidR="001B0A2B" w:rsidRDefault="001B0A2B" w:rsidP="00381345">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381345">
      <w:pPr>
        <w:widowControl/>
      </w:pPr>
    </w:p>
    <w:p w14:paraId="019153BC" w14:textId="77777777" w:rsidR="001B0A2B" w:rsidRPr="0024156A" w:rsidRDefault="001B0A2B" w:rsidP="00381345">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381345">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381345">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381345">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381345">
      <w:pPr>
        <w:widowControl/>
      </w:pPr>
    </w:p>
    <w:p w14:paraId="6579BD76" w14:textId="77777777" w:rsidR="001B0A2B" w:rsidRDefault="001B0A2B" w:rsidP="00381345">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381345">
      <w:pPr>
        <w:widowControl/>
      </w:pPr>
    </w:p>
    <w:p w14:paraId="11D7CD07" w14:textId="0137EA1C" w:rsidR="001B0A2B" w:rsidRDefault="001B0A2B" w:rsidP="00381345">
      <w:pPr>
        <w:widowControl/>
      </w:pPr>
      <w:r w:rsidRPr="00222362">
        <w:t xml:space="preserve">Regrettably, the most common format revolves around year-to-date comparisons complete with percentages and extensive detail. This approach has arisen primarily </w:t>
      </w:r>
      <w:r w:rsidRPr="00222362">
        <w:lastRenderedPageBreak/>
        <w:t>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381345">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381345">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381345">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381345">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381345">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381345">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381345">
            <w:pPr>
              <w:widowControl/>
              <w:jc w:val="right"/>
              <w:rPr>
                <w:snapToGrid w:val="0"/>
              </w:rPr>
            </w:pPr>
            <w:r w:rsidRPr="00FE7521">
              <w:rPr>
                <w:snapToGrid w:val="0"/>
              </w:rPr>
              <w:t>% Difference</w:t>
            </w:r>
          </w:p>
          <w:p w14:paraId="290FEF68" w14:textId="77777777" w:rsidR="001B0A2B" w:rsidRPr="00FE7521" w:rsidRDefault="001B0A2B" w:rsidP="00381345">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381345">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381345">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381345">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381345">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381345">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381345">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381345">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381345">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381345">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381345">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381345">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381345">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381345">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381345">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381345">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381345">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381345">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381345">
            <w:pPr>
              <w:widowControl/>
              <w:jc w:val="right"/>
            </w:pPr>
            <w:r w:rsidRPr="00FE7521">
              <w:t>-88</w:t>
            </w:r>
          </w:p>
        </w:tc>
      </w:tr>
    </w:tbl>
    <w:p w14:paraId="5415CB9E" w14:textId="77777777" w:rsidR="001B0A2B" w:rsidRPr="00222362" w:rsidRDefault="001B0A2B" w:rsidP="00381345">
      <w:pPr>
        <w:widowControl/>
      </w:pPr>
    </w:p>
    <w:p w14:paraId="633159A4" w14:textId="77777777" w:rsidR="001B0A2B" w:rsidRDefault="001B0A2B" w:rsidP="00381345">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381345">
            <w:pPr>
              <w:widowControl/>
              <w:jc w:val="right"/>
            </w:pPr>
            <w:r w:rsidRPr="00FE7521">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381345">
            <w:pPr>
              <w:widowControl/>
              <w:jc w:val="right"/>
              <w:rPr>
                <w:snapToGrid w:val="0"/>
              </w:rPr>
            </w:pPr>
            <w:r w:rsidRPr="00FE7521">
              <w:rPr>
                <w:snapToGrid w:val="0"/>
              </w:rPr>
              <w:t>$ Actual</w:t>
            </w:r>
          </w:p>
          <w:p w14:paraId="41AB1612" w14:textId="591CDA4F" w:rsidR="001B0A2B" w:rsidRPr="00FE7521" w:rsidRDefault="001B0A2B" w:rsidP="00381345">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381345">
            <w:pPr>
              <w:widowControl/>
              <w:jc w:val="right"/>
              <w:rPr>
                <w:snapToGrid w:val="0"/>
              </w:rPr>
            </w:pPr>
            <w:r w:rsidRPr="00FE7521">
              <w:rPr>
                <w:snapToGrid w:val="0"/>
              </w:rPr>
              <w:t>$ Budget</w:t>
            </w:r>
          </w:p>
          <w:p w14:paraId="0463DC36" w14:textId="77777777" w:rsidR="001B0A2B" w:rsidRPr="00FE7521" w:rsidRDefault="001B0A2B" w:rsidP="00381345">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381345">
            <w:pPr>
              <w:widowControl/>
              <w:jc w:val="right"/>
              <w:rPr>
                <w:snapToGrid w:val="0"/>
              </w:rPr>
            </w:pPr>
            <w:r w:rsidRPr="00FE7521">
              <w:rPr>
                <w:snapToGrid w:val="0"/>
              </w:rPr>
              <w:t>$ Forecast</w:t>
            </w:r>
          </w:p>
          <w:p w14:paraId="577CE66D" w14:textId="77777777" w:rsidR="001B0A2B" w:rsidRPr="00FE7521" w:rsidRDefault="001B0A2B" w:rsidP="00381345">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381345">
            <w:pPr>
              <w:widowControl/>
              <w:jc w:val="right"/>
              <w:rPr>
                <w:snapToGrid w:val="0"/>
              </w:rPr>
            </w:pPr>
            <w:r w:rsidRPr="00FE7521">
              <w:rPr>
                <w:snapToGrid w:val="0"/>
              </w:rPr>
              <w:t xml:space="preserve">$ Difference </w:t>
            </w:r>
          </w:p>
          <w:p w14:paraId="49B00D72" w14:textId="77777777" w:rsidR="001B0A2B" w:rsidRPr="00FE7521" w:rsidRDefault="001B0A2B" w:rsidP="00381345">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381345">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381345">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381345">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381345">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381345">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381345">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381345">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381345">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381345">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381345">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381345">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381345">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381345">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381345">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381345">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381345">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381345">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381345">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381345">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381345">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381345">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381345">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381345">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381345">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381345">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381345">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381345">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381345">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381345">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381345">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381345">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381345">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381345">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381345">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381345">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381345">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381345">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381345">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381345">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381345">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381345">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381345">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381345">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381345">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381345">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381345">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381345">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381345">
            <w:pPr>
              <w:widowControl/>
              <w:jc w:val="right"/>
            </w:pPr>
            <w:r w:rsidRPr="00FE7521">
              <w:t xml:space="preserve">321 </w:t>
            </w:r>
          </w:p>
        </w:tc>
      </w:tr>
    </w:tbl>
    <w:p w14:paraId="1B876FD7" w14:textId="77777777" w:rsidR="001B0A2B" w:rsidRPr="00222362" w:rsidRDefault="001B0A2B" w:rsidP="00381345">
      <w:pPr>
        <w:pStyle w:val="Footer"/>
        <w:widowControl/>
      </w:pPr>
    </w:p>
    <w:p w14:paraId="35DA4AB8" w14:textId="77777777" w:rsidR="001B0A2B" w:rsidRDefault="001B0A2B" w:rsidP="00381345">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381345">
      <w:pPr>
        <w:widowControl/>
      </w:pPr>
    </w:p>
    <w:p w14:paraId="211DB327" w14:textId="0A706724" w:rsidR="001B0A2B" w:rsidRDefault="001B0A2B" w:rsidP="00381345">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381345">
      <w:pPr>
        <w:widowControl/>
      </w:pPr>
    </w:p>
    <w:p w14:paraId="2D97A31F" w14:textId="5FE7D310" w:rsidR="001B0A2B" w:rsidRDefault="001B0A2B" w:rsidP="00381345">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381345">
      <w:pPr>
        <w:widowControl/>
      </w:pPr>
    </w:p>
    <w:p w14:paraId="6386CDD1" w14:textId="2620C0D0" w:rsidR="001B0A2B" w:rsidRDefault="001B0A2B" w:rsidP="00381345">
      <w:pPr>
        <w:widowControl/>
      </w:pPr>
      <w:r w:rsidRPr="00222362">
        <w:lastRenderedPageBreak/>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381345">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381345">
            <w:pPr>
              <w:widowControl/>
              <w:jc w:val="right"/>
              <w:rPr>
                <w:snapToGrid w:val="0"/>
              </w:rPr>
            </w:pPr>
            <w:r w:rsidRPr="001D6943">
              <w:rPr>
                <w:snapToGrid w:val="0"/>
              </w:rPr>
              <w:t>$ Actual</w:t>
            </w:r>
          </w:p>
          <w:p w14:paraId="1684B7F3" w14:textId="5191BB5C" w:rsidR="001B0A2B" w:rsidRPr="001D6943" w:rsidRDefault="001B0A2B" w:rsidP="00381345">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381345">
            <w:pPr>
              <w:widowControl/>
              <w:jc w:val="right"/>
              <w:rPr>
                <w:snapToGrid w:val="0"/>
              </w:rPr>
            </w:pPr>
            <w:r w:rsidRPr="001D6943">
              <w:rPr>
                <w:snapToGrid w:val="0"/>
              </w:rPr>
              <w:t>$ Budget</w:t>
            </w:r>
          </w:p>
          <w:p w14:paraId="77CC1F39" w14:textId="77777777" w:rsidR="001B0A2B" w:rsidRPr="001D6943" w:rsidRDefault="001B0A2B" w:rsidP="00381345">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381345">
            <w:pPr>
              <w:widowControl/>
              <w:jc w:val="right"/>
              <w:rPr>
                <w:snapToGrid w:val="0"/>
              </w:rPr>
            </w:pPr>
            <w:r w:rsidRPr="001D6943">
              <w:rPr>
                <w:snapToGrid w:val="0"/>
              </w:rPr>
              <w:t>$ Forecast</w:t>
            </w:r>
          </w:p>
          <w:p w14:paraId="06AF0084" w14:textId="77777777" w:rsidR="001B0A2B" w:rsidRPr="001D6943" w:rsidRDefault="001B0A2B" w:rsidP="00381345">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381345">
            <w:pPr>
              <w:widowControl/>
              <w:jc w:val="right"/>
              <w:rPr>
                <w:snapToGrid w:val="0"/>
              </w:rPr>
            </w:pPr>
            <w:r w:rsidRPr="001D6943">
              <w:rPr>
                <w:snapToGrid w:val="0"/>
              </w:rPr>
              <w:t xml:space="preserve">$ Difference </w:t>
            </w:r>
          </w:p>
          <w:p w14:paraId="3CEEA17A" w14:textId="77777777" w:rsidR="001B0A2B" w:rsidRPr="001D6943" w:rsidRDefault="001B0A2B" w:rsidP="00381345">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381345">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381345">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381345">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381345">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381345">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381345">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381345">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381345">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381345">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381345">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381345">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381345">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381345">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381345">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381345">
            <w:pPr>
              <w:widowControl/>
              <w:jc w:val="right"/>
              <w:rPr>
                <w:rFonts w:cs="Arial"/>
              </w:rPr>
            </w:pPr>
            <w:r w:rsidRPr="001D6943">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381345">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381345">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381345">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381345">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381345">
            <w:pPr>
              <w:widowControl/>
              <w:jc w:val="right"/>
              <w:rPr>
                <w:rFonts w:cs="Arial"/>
              </w:rPr>
            </w:pPr>
            <w:r w:rsidRPr="001D6943">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381345">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381345">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381345">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381345">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381345">
            <w:pPr>
              <w:widowControl/>
              <w:jc w:val="right"/>
              <w:rPr>
                <w:rFonts w:cs="Arial"/>
              </w:rPr>
            </w:pPr>
            <w:r w:rsidRPr="001D6943">
              <w:t>-21,000</w:t>
            </w:r>
          </w:p>
        </w:tc>
      </w:tr>
    </w:tbl>
    <w:p w14:paraId="3891F530" w14:textId="77777777" w:rsidR="001B0A2B" w:rsidRPr="00222362" w:rsidRDefault="001B0A2B" w:rsidP="00381345">
      <w:pPr>
        <w:widowControl/>
      </w:pPr>
    </w:p>
    <w:p w14:paraId="5277FE90" w14:textId="6EF22D57" w:rsidR="001B0A2B" w:rsidRDefault="001B0A2B" w:rsidP="00381345">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381345">
      <w:pPr>
        <w:widowControl/>
      </w:pPr>
    </w:p>
    <w:p w14:paraId="6EC9E9A0" w14:textId="5BC253E5" w:rsidR="001B0A2B" w:rsidRDefault="001B0A2B" w:rsidP="00381345">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381345">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381345">
            <w:pPr>
              <w:widowControl/>
              <w:jc w:val="right"/>
              <w:rPr>
                <w:snapToGrid w:val="0"/>
              </w:rPr>
            </w:pPr>
            <w:r w:rsidRPr="00D66A00">
              <w:rPr>
                <w:snapToGrid w:val="0"/>
              </w:rPr>
              <w:t>$ Actual</w:t>
            </w:r>
          </w:p>
          <w:p w14:paraId="2AD9F8CE" w14:textId="49196A9B" w:rsidR="001B0A2B" w:rsidRPr="00D66A00" w:rsidRDefault="001B0A2B" w:rsidP="00381345">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381345">
            <w:pPr>
              <w:widowControl/>
              <w:jc w:val="right"/>
              <w:rPr>
                <w:snapToGrid w:val="0"/>
              </w:rPr>
            </w:pPr>
            <w:r w:rsidRPr="00D66A00">
              <w:rPr>
                <w:snapToGrid w:val="0"/>
              </w:rPr>
              <w:t>$ Budget</w:t>
            </w:r>
          </w:p>
          <w:p w14:paraId="0FD0D751" w14:textId="77777777" w:rsidR="001B0A2B" w:rsidRPr="00D66A00" w:rsidRDefault="001B0A2B" w:rsidP="00381345">
            <w:pPr>
              <w:widowControl/>
              <w:jc w:val="right"/>
              <w:rPr>
                <w:snapToGrid w:val="0"/>
              </w:rPr>
            </w:pPr>
            <w:r w:rsidRPr="00D66A00">
              <w:rPr>
                <w:snapToGrid w:val="0"/>
              </w:rPr>
              <w:t>for year</w:t>
            </w:r>
            <w:r w:rsidRPr="00D66A00">
              <w:rPr>
                <w:snapToGrid w:val="0"/>
              </w:rPr>
              <w:br/>
              <w:t xml:space="preserve"> ending 12/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381345">
            <w:pPr>
              <w:widowControl/>
              <w:jc w:val="right"/>
              <w:rPr>
                <w:snapToGrid w:val="0"/>
              </w:rPr>
            </w:pPr>
            <w:r w:rsidRPr="00D66A00">
              <w:rPr>
                <w:snapToGrid w:val="0"/>
              </w:rPr>
              <w:t>$ Forecast</w:t>
            </w:r>
          </w:p>
          <w:p w14:paraId="275C2931" w14:textId="77777777" w:rsidR="001B0A2B" w:rsidRPr="00D66A00" w:rsidRDefault="001B0A2B" w:rsidP="00381345">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381345">
            <w:pPr>
              <w:widowControl/>
              <w:jc w:val="right"/>
              <w:rPr>
                <w:snapToGrid w:val="0"/>
              </w:rPr>
            </w:pPr>
            <w:r w:rsidRPr="00D66A00">
              <w:rPr>
                <w:snapToGrid w:val="0"/>
              </w:rPr>
              <w:t xml:space="preserve">$ Difference </w:t>
            </w:r>
          </w:p>
          <w:p w14:paraId="78AA6B86" w14:textId="77777777" w:rsidR="001B0A2B" w:rsidRPr="00D66A00" w:rsidRDefault="001B0A2B" w:rsidP="00381345">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381345">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381345">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381345">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381345">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381345">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381345">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381345">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381345">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381345">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381345">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381345">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381345">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381345">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381345">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381345">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381345">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381345">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381345">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381345">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381345">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381345">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381345">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381345">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381345">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381345">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381345">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381345">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381345">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381345">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381345">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381345">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381345">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381345">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381345">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381345">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381345">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381345">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381345">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381345">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381345">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381345">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381345">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381345">
            <w:pPr>
              <w:widowControl/>
              <w:jc w:val="right"/>
            </w:pPr>
            <w:r w:rsidRPr="00D66A00">
              <w:t xml:space="preserve">41 </w:t>
            </w:r>
          </w:p>
        </w:tc>
      </w:tr>
      <w:tr w:rsidR="001B0A2B" w:rsidRPr="00D66A00" w14:paraId="4B088DA8" w14:textId="77777777" w:rsidTr="00381345">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381345">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381345">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381345">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381345">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381345">
            <w:pPr>
              <w:widowControl/>
              <w:jc w:val="right"/>
            </w:pPr>
            <w:r w:rsidRPr="00D66A00">
              <w:t xml:space="preserve">321 </w:t>
            </w:r>
          </w:p>
        </w:tc>
      </w:tr>
      <w:tr w:rsidR="001B0A2B" w:rsidRPr="00D66A00" w14:paraId="18F6A606" w14:textId="77777777" w:rsidTr="00381345">
        <w:trPr>
          <w:cantSplit/>
          <w:jc w:val="center"/>
        </w:trPr>
        <w:tc>
          <w:tcPr>
            <w:tcW w:w="2967" w:type="dxa"/>
            <w:tcBorders>
              <w:top w:val="single" w:sz="4" w:space="0" w:color="auto"/>
              <w:left w:val="single" w:sz="2" w:space="0" w:color="auto"/>
              <w:bottom w:val="nil"/>
              <w:right w:val="single" w:sz="4" w:space="0" w:color="auto"/>
            </w:tcBorders>
            <w:shd w:val="clear" w:color="auto" w:fill="auto"/>
            <w:noWrap/>
            <w:vAlign w:val="bottom"/>
          </w:tcPr>
          <w:p w14:paraId="222F41D2" w14:textId="7025B2C2" w:rsidR="001B0A2B" w:rsidRPr="00E24F29" w:rsidRDefault="00E24F29" w:rsidP="00381345">
            <w:pPr>
              <w:widowControl/>
              <w:tabs>
                <w:tab w:val="left" w:pos="330"/>
              </w:tabs>
              <w:jc w:val="center"/>
              <w:rPr>
                <w:b/>
                <w:iCs/>
              </w:rPr>
            </w:pPr>
            <w:r w:rsidRPr="00E24F29">
              <w:rPr>
                <w:b/>
              </w:rPr>
              <w:t>Balance Sheet</w:t>
            </w:r>
          </w:p>
        </w:tc>
        <w:tc>
          <w:tcPr>
            <w:tcW w:w="1652"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381345">
            <w:pPr>
              <w:widowControl/>
              <w:jc w:val="right"/>
            </w:pPr>
            <w:r w:rsidRPr="00D66A00">
              <w:t xml:space="preserve"> </w:t>
            </w:r>
          </w:p>
        </w:tc>
      </w:tr>
      <w:tr w:rsidR="001B0A2B" w:rsidRPr="00D66A00" w14:paraId="3312C600"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94BF90A" w14:textId="65A00DAB" w:rsidR="001B0A2B" w:rsidRPr="00D66A00" w:rsidRDefault="00E24F29" w:rsidP="00381345">
            <w:pPr>
              <w:widowControl/>
              <w:tabs>
                <w:tab w:val="left" w:pos="330"/>
              </w:tabs>
              <w:rPr>
                <w:iCs/>
              </w:rPr>
            </w:pPr>
            <w:r w:rsidRPr="00D66A00">
              <w:t>Assets</w:t>
            </w:r>
          </w:p>
        </w:tc>
        <w:tc>
          <w:tcPr>
            <w:tcW w:w="1652"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381345">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381345">
            <w:pPr>
              <w:widowControl/>
              <w:jc w:val="right"/>
            </w:pPr>
            <w:r w:rsidRPr="00D66A00">
              <w:t xml:space="preserve"> </w:t>
            </w:r>
          </w:p>
        </w:tc>
      </w:tr>
      <w:tr w:rsidR="001B0A2B" w:rsidRPr="00D66A00" w14:paraId="75A21004"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7242B1CF" w14:textId="18D88C6F"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381345">
            <w:pPr>
              <w:widowControl/>
              <w:jc w:val="right"/>
            </w:pPr>
            <w:r w:rsidRPr="00D66A00">
              <w:t>373</w:t>
            </w:r>
          </w:p>
        </w:tc>
        <w:tc>
          <w:tcPr>
            <w:tcW w:w="1652"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381345">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381345">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381345">
            <w:pPr>
              <w:widowControl/>
              <w:jc w:val="right"/>
            </w:pPr>
            <w:r w:rsidRPr="00D66A00">
              <w:t xml:space="preserve">54 </w:t>
            </w:r>
          </w:p>
        </w:tc>
      </w:tr>
      <w:tr w:rsidR="001B0A2B" w:rsidRPr="00D66A00" w14:paraId="51E92EC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654D5B0B" w14:textId="7DF6438B" w:rsidR="001B0A2B" w:rsidRPr="00D66A00" w:rsidRDefault="00E24F29" w:rsidP="00381345">
            <w:pPr>
              <w:widowControl/>
              <w:tabs>
                <w:tab w:val="left" w:pos="330"/>
              </w:tabs>
              <w:rPr>
                <w:iCs/>
              </w:rPr>
            </w:pPr>
            <w:r>
              <w:lastRenderedPageBreak/>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381345">
            <w:pPr>
              <w:widowControl/>
              <w:jc w:val="right"/>
            </w:pPr>
            <w:r w:rsidRPr="00D66A00">
              <w:t>3,413</w:t>
            </w: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381345">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381345">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381345">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381345">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381345">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381345">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381345">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381345">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381345">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381345">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381345">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381345">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381345">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381345">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381345">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381345">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381345">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381345">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381345">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381345">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381345">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381345">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381345">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381345">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381345">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381345">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381345">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381345">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381345">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381345">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381345">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381345">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381345">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381345">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381345">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381345">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381345">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381345">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381345">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381345">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381345">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381345">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381345">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381345">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381345">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381345">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381345">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381345">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381345">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381345">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381345">
            <w:pPr>
              <w:widowControl/>
              <w:jc w:val="right"/>
            </w:pPr>
            <w:r w:rsidRPr="00D66A00">
              <w:t xml:space="preserve">1,666 </w:t>
            </w:r>
          </w:p>
        </w:tc>
      </w:tr>
    </w:tbl>
    <w:p w14:paraId="09012D15" w14:textId="77777777" w:rsidR="001B0A2B" w:rsidRDefault="001B0A2B" w:rsidP="00381345">
      <w:pPr>
        <w:widowControl/>
      </w:pPr>
    </w:p>
    <w:p w14:paraId="0D2B28AB" w14:textId="01185022" w:rsidR="001B0A2B" w:rsidRDefault="001B0A2B" w:rsidP="00381345">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381345">
      <w:pPr>
        <w:widowControl/>
      </w:pPr>
    </w:p>
    <w:p w14:paraId="3339B4DA" w14:textId="421C0833" w:rsidR="001B0A2B" w:rsidRDefault="001B0A2B" w:rsidP="00381345">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7"/>
      </w:r>
      <w:r>
        <w:t xml:space="preserve"> Neglect the financials at your peril. </w:t>
      </w:r>
    </w:p>
    <w:p w14:paraId="47DBD494" w14:textId="77777777" w:rsidR="001B0A2B" w:rsidRDefault="001B0A2B" w:rsidP="00381345">
      <w:pPr>
        <w:widowControl/>
      </w:pPr>
    </w:p>
    <w:p w14:paraId="5777133F" w14:textId="77777777" w:rsidR="007A377A" w:rsidRPr="00300075" w:rsidRDefault="007A377A" w:rsidP="00381345">
      <w:pPr>
        <w:pStyle w:val="Heading2"/>
        <w:widowControl/>
      </w:pPr>
      <w:bookmarkStart w:id="381" w:name="_Toc470527395"/>
      <w:r w:rsidRPr="00300075">
        <w:t>Contingencies</w:t>
      </w:r>
      <w:bookmarkEnd w:id="381"/>
    </w:p>
    <w:p w14:paraId="0E2A3DCB" w14:textId="77777777" w:rsidR="007A377A" w:rsidRDefault="007A377A" w:rsidP="00381345">
      <w:pPr>
        <w:widowControl/>
      </w:pPr>
    </w:p>
    <w:p w14:paraId="0591496D" w14:textId="77777777" w:rsidR="00EC6C2C" w:rsidRDefault="00EC6C2C" w:rsidP="00381345">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88"/>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89"/>
      </w:r>
    </w:p>
    <w:p w14:paraId="31BA8250" w14:textId="77777777" w:rsidR="00EC6C2C" w:rsidRDefault="00EC6C2C" w:rsidP="00381345">
      <w:pPr>
        <w:widowControl/>
      </w:pPr>
    </w:p>
    <w:p w14:paraId="534768B2" w14:textId="77777777" w:rsidR="00C90B01" w:rsidRDefault="007A377A" w:rsidP="0038134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381345">
      <w:pPr>
        <w:widowControl/>
      </w:pPr>
    </w:p>
    <w:p w14:paraId="5B25F4E1" w14:textId="3B598111" w:rsidR="007A377A" w:rsidRPr="00282973" w:rsidRDefault="00C90B01" w:rsidP="00381345">
      <w:pPr>
        <w:widowControl/>
      </w:pPr>
      <w:r>
        <w:lastRenderedPageBreak/>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381345">
      <w:pPr>
        <w:widowControl/>
      </w:pPr>
    </w:p>
    <w:p w14:paraId="05ACAA24" w14:textId="0CBF5639" w:rsidR="007A377A" w:rsidRPr="00282973" w:rsidRDefault="007A377A" w:rsidP="00381345">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rsidP="00381345">
      <w:pPr>
        <w:widowControl/>
      </w:pPr>
      <w:bookmarkStart w:id="382" w:name="_Toc268018043"/>
      <w:bookmarkStart w:id="383" w:name="_Toc268031004"/>
      <w:bookmarkStart w:id="384" w:name="_Toc268190508"/>
      <w:bookmarkStart w:id="385" w:name="_Toc438546054"/>
      <w:bookmarkStart w:id="386" w:name="_Toc444863507"/>
      <w:bookmarkStart w:id="387" w:name="_Toc445039794"/>
      <w:bookmarkStart w:id="388" w:name="_Toc264127204"/>
      <w:bookmarkStart w:id="389" w:name="_Toc264188306"/>
    </w:p>
    <w:p w14:paraId="1AE0B699" w14:textId="77777777" w:rsidR="00B87A34" w:rsidRDefault="00B87A34">
      <w:pPr>
        <w:widowControl/>
        <w:rPr>
          <w:b/>
          <w:caps/>
        </w:rPr>
      </w:pPr>
      <w:r>
        <w:br w:type="page"/>
      </w:r>
    </w:p>
    <w:p w14:paraId="649A6848" w14:textId="2EE4CEDD" w:rsidR="003D483D" w:rsidRDefault="00C96D03" w:rsidP="00381345">
      <w:pPr>
        <w:pStyle w:val="Heading1"/>
        <w:widowControl/>
      </w:pPr>
      <w:bookmarkStart w:id="390" w:name="_Toc470527396"/>
      <w:r>
        <w:lastRenderedPageBreak/>
        <w:t>Promoting</w:t>
      </w:r>
      <w:r w:rsidR="00735F12">
        <w:t xml:space="preserve"> S</w:t>
      </w:r>
      <w:r w:rsidR="003D483D">
        <w:t>trategy</w:t>
      </w:r>
      <w:bookmarkEnd w:id="390"/>
    </w:p>
    <w:p w14:paraId="129F7FDB" w14:textId="77777777" w:rsidR="003D483D" w:rsidRDefault="003D483D" w:rsidP="00381345">
      <w:pPr>
        <w:pStyle w:val="Heading1"/>
        <w:widowControl/>
      </w:pPr>
      <w:r>
        <w:tab/>
      </w:r>
    </w:p>
    <w:p w14:paraId="0BF8A50A" w14:textId="77777777" w:rsidR="00266DAC" w:rsidRDefault="00266DAC" w:rsidP="00381345">
      <w:pPr>
        <w:pStyle w:val="Heading2"/>
        <w:widowControl/>
      </w:pPr>
      <w:bookmarkStart w:id="391" w:name="_Toc470527397"/>
      <w:r>
        <w:t>Preparedness</w:t>
      </w:r>
      <w:bookmarkEnd w:id="391"/>
    </w:p>
    <w:p w14:paraId="5CE0381D" w14:textId="77777777" w:rsidR="002F7CD5" w:rsidRPr="00777FE8" w:rsidRDefault="002F7CD5" w:rsidP="00381345">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381345">
      <w:pPr>
        <w:widowControl/>
        <w:jc w:val="right"/>
      </w:pPr>
      <w:r w:rsidRPr="00777FE8">
        <w:t>Frederick Smith</w:t>
      </w:r>
    </w:p>
    <w:p w14:paraId="3CCE03AA" w14:textId="77777777" w:rsidR="00266DAC" w:rsidRDefault="00266DAC" w:rsidP="00381345">
      <w:pPr>
        <w:pStyle w:val="Heading2"/>
        <w:widowControl/>
      </w:pPr>
    </w:p>
    <w:p w14:paraId="466F7649" w14:textId="235B6F72" w:rsidR="00266DAC" w:rsidRDefault="00C96D03" w:rsidP="00381345">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0"/>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1"/>
      </w:r>
    </w:p>
    <w:p w14:paraId="3D19AD14" w14:textId="77777777" w:rsidR="00266DAC" w:rsidRDefault="00266DAC" w:rsidP="00381345">
      <w:pPr>
        <w:pStyle w:val="Heading3"/>
        <w:widowControl/>
      </w:pPr>
    </w:p>
    <w:p w14:paraId="1D11BAF3" w14:textId="083B2185" w:rsidR="008C2EB0" w:rsidRDefault="002F7CD5" w:rsidP="00381345">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381345">
      <w:pPr>
        <w:widowControl/>
      </w:pPr>
    </w:p>
    <w:p w14:paraId="76D1222B" w14:textId="77777777" w:rsidR="008C2EB0" w:rsidRPr="00C90B01" w:rsidRDefault="008C2EB0" w:rsidP="00A3651E">
      <w:pPr>
        <w:pStyle w:val="ListParagraph"/>
        <w:widowControl/>
        <w:numPr>
          <w:ilvl w:val="0"/>
          <w:numId w:val="103"/>
        </w:numPr>
        <w:rPr>
          <w:i/>
          <w:iCs/>
        </w:rPr>
      </w:pPr>
      <w:r>
        <w:t xml:space="preserve">What is the need? </w:t>
      </w:r>
    </w:p>
    <w:p w14:paraId="5018C60E" w14:textId="77777777" w:rsidR="008C2EB0" w:rsidRPr="00C90B01" w:rsidRDefault="008C2EB0" w:rsidP="00A3651E">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A3651E">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A3651E">
      <w:pPr>
        <w:pStyle w:val="ListParagraph"/>
        <w:widowControl/>
        <w:numPr>
          <w:ilvl w:val="0"/>
          <w:numId w:val="103"/>
        </w:numPr>
        <w:rPr>
          <w:i/>
          <w:iCs/>
        </w:rPr>
      </w:pPr>
      <w:r>
        <w:t>What will be the benefits of your action?</w:t>
      </w:r>
    </w:p>
    <w:p w14:paraId="0767C2E5" w14:textId="77777777" w:rsidR="002F7CD5" w:rsidRPr="00C90B01" w:rsidRDefault="008C2EB0" w:rsidP="00A3651E">
      <w:pPr>
        <w:pStyle w:val="ListParagraph"/>
        <w:widowControl/>
        <w:numPr>
          <w:ilvl w:val="0"/>
          <w:numId w:val="103"/>
        </w:numPr>
        <w:rPr>
          <w:i/>
          <w:iCs/>
        </w:rPr>
      </w:pPr>
      <w:r>
        <w:t>What are the negative consequences if you fail?</w:t>
      </w:r>
      <w:r>
        <w:rPr>
          <w:rStyle w:val="EndnoteReference"/>
        </w:rPr>
        <w:endnoteReference w:id="392"/>
      </w:r>
      <w:r>
        <w:t xml:space="preserve"> </w:t>
      </w:r>
      <w:r w:rsidR="002F7CD5">
        <w:t xml:space="preserve"> </w:t>
      </w:r>
    </w:p>
    <w:p w14:paraId="32AC73F4" w14:textId="77777777" w:rsidR="002F7CD5" w:rsidRDefault="002F7CD5" w:rsidP="00381345">
      <w:pPr>
        <w:widowControl/>
      </w:pPr>
    </w:p>
    <w:p w14:paraId="1CE92A4A" w14:textId="6B8C957D" w:rsidR="001B0A2B" w:rsidRPr="00F637EE" w:rsidRDefault="00D66311" w:rsidP="00381345">
      <w:pPr>
        <w:widowControl/>
      </w:pPr>
      <w:r>
        <w:t>A more elaborate approach is a b</w:t>
      </w:r>
      <w:r w:rsidR="002F7CD5">
        <w:t xml:space="preserve">usiness plan specifically for the strategy. </w:t>
      </w:r>
      <w:bookmarkEnd w:id="382"/>
      <w:bookmarkEnd w:id="383"/>
      <w:bookmarkEnd w:id="384"/>
      <w:bookmarkEnd w:id="385"/>
      <w:bookmarkEnd w:id="386"/>
      <w:bookmarkEnd w:id="387"/>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3"/>
      </w:r>
      <w:r w:rsidR="001B0A2B">
        <w:t xml:space="preserve"> </w:t>
      </w:r>
    </w:p>
    <w:p w14:paraId="380819C6" w14:textId="77777777" w:rsidR="001B0A2B" w:rsidRDefault="001B0A2B" w:rsidP="00381345">
      <w:pPr>
        <w:widowControl/>
      </w:pPr>
    </w:p>
    <w:p w14:paraId="29D17FF2" w14:textId="0B4FC22B" w:rsidR="006D7F7B" w:rsidRDefault="005B2A0E" w:rsidP="00381345">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4"/>
      </w:r>
      <w:r w:rsidR="001B0A2B" w:rsidRPr="00F637EE">
        <w:t xml:space="preserve"> </w:t>
      </w:r>
    </w:p>
    <w:p w14:paraId="65263789" w14:textId="77777777" w:rsidR="006D7F7B" w:rsidRDefault="006D7F7B" w:rsidP="00381345">
      <w:pPr>
        <w:widowControl/>
      </w:pPr>
    </w:p>
    <w:p w14:paraId="062D6DB2" w14:textId="4879697B" w:rsidR="001B0A2B" w:rsidRDefault="001B0A2B" w:rsidP="00381345">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381345">
      <w:pPr>
        <w:widowControl/>
      </w:pPr>
    </w:p>
    <w:p w14:paraId="07EBBE6F" w14:textId="77777777" w:rsidR="001B0A2B" w:rsidRDefault="006D7F7B" w:rsidP="00381345">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6"/>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381345">
      <w:pPr>
        <w:widowControl/>
      </w:pPr>
    </w:p>
    <w:p w14:paraId="545F7E30" w14:textId="77777777" w:rsidR="001B0A2B" w:rsidRPr="006503BC" w:rsidRDefault="001B0A2B" w:rsidP="00A3651E">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A3651E">
      <w:pPr>
        <w:pStyle w:val="ListParagraph"/>
        <w:widowControl/>
        <w:numPr>
          <w:ilvl w:val="0"/>
          <w:numId w:val="104"/>
        </w:numPr>
      </w:pPr>
      <w:r w:rsidRPr="00F637EE">
        <w:lastRenderedPageBreak/>
        <w:t>A table of contents</w:t>
      </w:r>
    </w:p>
    <w:p w14:paraId="2D09D691" w14:textId="77777777" w:rsidR="001B0A2B" w:rsidRPr="006503BC" w:rsidRDefault="001B0A2B" w:rsidP="00A3651E">
      <w:pPr>
        <w:pStyle w:val="ListParagraph"/>
        <w:widowControl/>
        <w:numPr>
          <w:ilvl w:val="0"/>
          <w:numId w:val="104"/>
        </w:numPr>
      </w:pPr>
      <w:r w:rsidRPr="00F637EE">
        <w:t>A summary of the plan</w:t>
      </w:r>
    </w:p>
    <w:p w14:paraId="6D7956B5" w14:textId="77777777" w:rsidR="001B0A2B" w:rsidRPr="006503BC" w:rsidRDefault="001B0A2B" w:rsidP="00A3651E">
      <w:pPr>
        <w:pStyle w:val="ListParagraph"/>
        <w:widowControl/>
        <w:numPr>
          <w:ilvl w:val="0"/>
          <w:numId w:val="104"/>
        </w:numPr>
      </w:pPr>
      <w:r w:rsidRPr="00F637EE">
        <w:t>A description of your organization and its business</w:t>
      </w:r>
    </w:p>
    <w:p w14:paraId="63005C62" w14:textId="77777777" w:rsidR="001B0A2B" w:rsidRPr="006503BC" w:rsidRDefault="001B0A2B" w:rsidP="00A3651E">
      <w:pPr>
        <w:pStyle w:val="ListParagraph"/>
        <w:widowControl/>
        <w:numPr>
          <w:ilvl w:val="0"/>
          <w:numId w:val="104"/>
        </w:numPr>
      </w:pPr>
      <w:r w:rsidRPr="00F637EE">
        <w:t>A description of the market for your product or service</w:t>
      </w:r>
    </w:p>
    <w:p w14:paraId="1FE4F48B" w14:textId="77777777" w:rsidR="001B0A2B" w:rsidRPr="006503BC" w:rsidRDefault="001B0A2B" w:rsidP="00A3651E">
      <w:pPr>
        <w:pStyle w:val="ListParagraph"/>
        <w:widowControl/>
        <w:numPr>
          <w:ilvl w:val="0"/>
          <w:numId w:val="104"/>
        </w:numPr>
      </w:pPr>
      <w:r w:rsidRPr="00F637EE">
        <w:t>A marketing plan</w:t>
      </w:r>
    </w:p>
    <w:p w14:paraId="2D864347" w14:textId="77777777" w:rsidR="001B0A2B" w:rsidRPr="006503BC" w:rsidRDefault="001B0A2B" w:rsidP="00A3651E">
      <w:pPr>
        <w:pStyle w:val="ListParagraph"/>
        <w:widowControl/>
        <w:numPr>
          <w:ilvl w:val="0"/>
          <w:numId w:val="104"/>
        </w:numPr>
      </w:pPr>
      <w:r w:rsidRPr="00F637EE">
        <w:t>A financial plan</w:t>
      </w:r>
    </w:p>
    <w:p w14:paraId="12CFB8E9" w14:textId="77777777" w:rsidR="001B0A2B" w:rsidRPr="006503BC" w:rsidRDefault="001B0A2B" w:rsidP="00A3651E">
      <w:pPr>
        <w:pStyle w:val="ListParagraph"/>
        <w:widowControl/>
        <w:numPr>
          <w:ilvl w:val="0"/>
          <w:numId w:val="104"/>
        </w:numPr>
      </w:pPr>
      <w:r w:rsidRPr="00F637EE">
        <w:t>Business plan goals and objectives with a time line</w:t>
      </w:r>
    </w:p>
    <w:p w14:paraId="45F58C60" w14:textId="77777777" w:rsidR="001B0A2B" w:rsidRPr="006503BC" w:rsidRDefault="001B0A2B" w:rsidP="00A3651E">
      <w:pPr>
        <w:pStyle w:val="ListParagraph"/>
        <w:widowControl/>
        <w:numPr>
          <w:ilvl w:val="0"/>
          <w:numId w:val="104"/>
        </w:numPr>
      </w:pPr>
      <w:r>
        <w:t>An appendix (if needed)</w:t>
      </w:r>
      <w:r w:rsidRPr="00F637EE">
        <w:rPr>
          <w:rStyle w:val="EndnoteReference"/>
        </w:rPr>
        <w:endnoteReference w:id="397"/>
      </w:r>
    </w:p>
    <w:p w14:paraId="78170E85" w14:textId="77777777" w:rsidR="001B0A2B" w:rsidRDefault="001B0A2B" w:rsidP="00381345">
      <w:pPr>
        <w:widowControl/>
      </w:pPr>
    </w:p>
    <w:p w14:paraId="279507BE" w14:textId="77777777" w:rsidR="001B0A2B" w:rsidRDefault="001B0A2B" w:rsidP="00381345">
      <w:pPr>
        <w:widowControl/>
      </w:pPr>
      <w:r w:rsidRPr="00F637EE">
        <w:t>The Small Business Administration’s template for a business plan contains the following table of contents:</w:t>
      </w:r>
    </w:p>
    <w:p w14:paraId="1B56CE94" w14:textId="77777777" w:rsidR="001B0A2B" w:rsidRDefault="001B0A2B" w:rsidP="00381345">
      <w:pPr>
        <w:widowControl/>
      </w:pPr>
    </w:p>
    <w:p w14:paraId="6C3FD356" w14:textId="77777777" w:rsidR="001B0A2B" w:rsidRPr="006503BC" w:rsidRDefault="001B0A2B" w:rsidP="00381345">
      <w:pPr>
        <w:widowControl/>
        <w:ind w:left="720"/>
      </w:pPr>
      <w:r w:rsidRPr="00F637EE">
        <w:t>The Business</w:t>
      </w:r>
    </w:p>
    <w:p w14:paraId="679B86B2" w14:textId="77777777" w:rsidR="001B0A2B" w:rsidRPr="006503BC" w:rsidRDefault="001B0A2B" w:rsidP="00A3651E">
      <w:pPr>
        <w:pStyle w:val="ListParagraph"/>
        <w:widowControl/>
        <w:numPr>
          <w:ilvl w:val="0"/>
          <w:numId w:val="125"/>
        </w:numPr>
        <w:ind w:left="1440"/>
      </w:pPr>
      <w:r w:rsidRPr="00F637EE">
        <w:t>Description of business</w:t>
      </w:r>
    </w:p>
    <w:p w14:paraId="548B4FA0" w14:textId="77777777" w:rsidR="001B0A2B" w:rsidRPr="006503BC" w:rsidRDefault="001B0A2B" w:rsidP="00A3651E">
      <w:pPr>
        <w:pStyle w:val="ListParagraph"/>
        <w:widowControl/>
        <w:numPr>
          <w:ilvl w:val="0"/>
          <w:numId w:val="125"/>
        </w:numPr>
        <w:ind w:left="1440"/>
      </w:pPr>
      <w:r w:rsidRPr="00F637EE">
        <w:t>Marketing</w:t>
      </w:r>
    </w:p>
    <w:p w14:paraId="7F7A9BB7" w14:textId="77777777" w:rsidR="001B0A2B" w:rsidRPr="006503BC" w:rsidRDefault="001B0A2B" w:rsidP="00A3651E">
      <w:pPr>
        <w:pStyle w:val="ListParagraph"/>
        <w:widowControl/>
        <w:numPr>
          <w:ilvl w:val="0"/>
          <w:numId w:val="125"/>
        </w:numPr>
        <w:ind w:left="1440"/>
      </w:pPr>
      <w:r w:rsidRPr="00F637EE">
        <w:t>Competition</w:t>
      </w:r>
    </w:p>
    <w:p w14:paraId="1DB4BF95" w14:textId="77777777" w:rsidR="001B0A2B" w:rsidRPr="006503BC" w:rsidRDefault="001B0A2B" w:rsidP="00A3651E">
      <w:pPr>
        <w:pStyle w:val="ListParagraph"/>
        <w:widowControl/>
        <w:numPr>
          <w:ilvl w:val="0"/>
          <w:numId w:val="125"/>
        </w:numPr>
        <w:ind w:left="1440"/>
      </w:pPr>
      <w:r w:rsidRPr="00F637EE">
        <w:t>Operating procedures</w:t>
      </w:r>
    </w:p>
    <w:p w14:paraId="3A267399" w14:textId="77777777" w:rsidR="001B0A2B" w:rsidRPr="006503BC" w:rsidRDefault="001B0A2B" w:rsidP="00A3651E">
      <w:pPr>
        <w:pStyle w:val="ListParagraph"/>
        <w:widowControl/>
        <w:numPr>
          <w:ilvl w:val="0"/>
          <w:numId w:val="125"/>
        </w:numPr>
        <w:ind w:left="1440"/>
      </w:pPr>
      <w:r w:rsidRPr="00F637EE">
        <w:t>Personnel</w:t>
      </w:r>
    </w:p>
    <w:p w14:paraId="702D7E75" w14:textId="77777777" w:rsidR="003C6689" w:rsidRDefault="001B0A2B" w:rsidP="00A3651E">
      <w:pPr>
        <w:pStyle w:val="ListParagraph"/>
        <w:widowControl/>
        <w:numPr>
          <w:ilvl w:val="0"/>
          <w:numId w:val="125"/>
        </w:numPr>
        <w:ind w:left="1440"/>
      </w:pPr>
      <w:r w:rsidRPr="00F637EE">
        <w:t>Business insurance</w:t>
      </w:r>
    </w:p>
    <w:p w14:paraId="6AC39B95" w14:textId="77777777" w:rsidR="0034074B" w:rsidRDefault="0034074B" w:rsidP="00381345">
      <w:pPr>
        <w:widowControl/>
        <w:ind w:left="360"/>
      </w:pPr>
    </w:p>
    <w:p w14:paraId="1C595275" w14:textId="77777777" w:rsidR="001B0A2B" w:rsidRPr="006503BC" w:rsidRDefault="001B0A2B" w:rsidP="00381345">
      <w:pPr>
        <w:widowControl/>
        <w:ind w:left="720"/>
      </w:pPr>
      <w:r w:rsidRPr="00F637EE">
        <w:t xml:space="preserve">Financial Data </w:t>
      </w:r>
    </w:p>
    <w:p w14:paraId="29BD0109" w14:textId="77777777" w:rsidR="001B0A2B" w:rsidRPr="006503BC" w:rsidRDefault="001B0A2B" w:rsidP="00A3651E">
      <w:pPr>
        <w:pStyle w:val="ListParagraph"/>
        <w:widowControl/>
        <w:numPr>
          <w:ilvl w:val="0"/>
          <w:numId w:val="125"/>
        </w:numPr>
        <w:ind w:left="1440"/>
      </w:pPr>
      <w:r w:rsidRPr="00F637EE">
        <w:t>Loan applications</w:t>
      </w:r>
    </w:p>
    <w:p w14:paraId="52DD8864" w14:textId="77777777" w:rsidR="001B0A2B" w:rsidRPr="006503BC" w:rsidRDefault="001B0A2B" w:rsidP="00A3651E">
      <w:pPr>
        <w:pStyle w:val="ListParagraph"/>
        <w:widowControl/>
        <w:numPr>
          <w:ilvl w:val="0"/>
          <w:numId w:val="125"/>
        </w:numPr>
        <w:ind w:left="1440"/>
      </w:pPr>
      <w:r w:rsidRPr="00F637EE">
        <w:t>Capital equipment and supply list</w:t>
      </w:r>
    </w:p>
    <w:p w14:paraId="17C6412B" w14:textId="77777777" w:rsidR="001B0A2B" w:rsidRPr="006503BC" w:rsidRDefault="001B0A2B" w:rsidP="00A3651E">
      <w:pPr>
        <w:pStyle w:val="ListParagraph"/>
        <w:widowControl/>
        <w:numPr>
          <w:ilvl w:val="0"/>
          <w:numId w:val="125"/>
        </w:numPr>
        <w:ind w:left="1440"/>
      </w:pPr>
      <w:r w:rsidRPr="00F637EE">
        <w:t>Balance sheet</w:t>
      </w:r>
    </w:p>
    <w:p w14:paraId="2BBEC41F" w14:textId="77777777" w:rsidR="001B0A2B" w:rsidRPr="006503BC" w:rsidRDefault="001B0A2B" w:rsidP="00A3651E">
      <w:pPr>
        <w:pStyle w:val="ListParagraph"/>
        <w:widowControl/>
        <w:numPr>
          <w:ilvl w:val="0"/>
          <w:numId w:val="125"/>
        </w:numPr>
        <w:ind w:left="1440"/>
      </w:pPr>
      <w:r w:rsidRPr="00F637EE">
        <w:t>Breakeven analysis</w:t>
      </w:r>
    </w:p>
    <w:p w14:paraId="5076A743" w14:textId="77777777" w:rsidR="001B0A2B" w:rsidRPr="006503BC" w:rsidRDefault="001B0A2B" w:rsidP="00A3651E">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A3651E">
      <w:pPr>
        <w:pStyle w:val="ListParagraph"/>
        <w:widowControl/>
        <w:numPr>
          <w:ilvl w:val="0"/>
          <w:numId w:val="125"/>
        </w:numPr>
        <w:ind w:left="1440"/>
      </w:pPr>
      <w:r w:rsidRPr="00F637EE">
        <w:t>Three-year summary</w:t>
      </w:r>
    </w:p>
    <w:p w14:paraId="38320390" w14:textId="77777777" w:rsidR="001B0A2B" w:rsidRPr="006503BC" w:rsidRDefault="001B0A2B" w:rsidP="00A3651E">
      <w:pPr>
        <w:pStyle w:val="ListParagraph"/>
        <w:widowControl/>
        <w:numPr>
          <w:ilvl w:val="0"/>
          <w:numId w:val="125"/>
        </w:numPr>
        <w:ind w:left="1440"/>
      </w:pPr>
      <w:r w:rsidRPr="00F637EE">
        <w:t>Detail by month, first year</w:t>
      </w:r>
    </w:p>
    <w:p w14:paraId="71BF8B25" w14:textId="77777777" w:rsidR="001B0A2B" w:rsidRPr="006503BC" w:rsidRDefault="001B0A2B" w:rsidP="00A3651E">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A3651E">
      <w:pPr>
        <w:pStyle w:val="ListParagraph"/>
        <w:widowControl/>
        <w:numPr>
          <w:ilvl w:val="0"/>
          <w:numId w:val="125"/>
        </w:numPr>
        <w:ind w:left="1440"/>
      </w:pPr>
      <w:r w:rsidRPr="00F637EE">
        <w:t>Assumptions upon which projections were based</w:t>
      </w:r>
    </w:p>
    <w:p w14:paraId="1B9BFAE6" w14:textId="77777777" w:rsidR="001B0A2B" w:rsidRDefault="001B0A2B" w:rsidP="00A3651E">
      <w:pPr>
        <w:pStyle w:val="ListParagraph"/>
        <w:widowControl/>
        <w:numPr>
          <w:ilvl w:val="0"/>
          <w:numId w:val="125"/>
        </w:numPr>
        <w:ind w:left="1440"/>
      </w:pPr>
      <w:r w:rsidRPr="00F637EE">
        <w:t>Pro-forma cash flow</w:t>
      </w:r>
    </w:p>
    <w:p w14:paraId="6D348FD9" w14:textId="77777777" w:rsidR="0034074B" w:rsidRDefault="0034074B" w:rsidP="00381345">
      <w:pPr>
        <w:widowControl/>
        <w:ind w:left="360"/>
      </w:pPr>
    </w:p>
    <w:p w14:paraId="49F51D53" w14:textId="77777777" w:rsidR="001B0A2B" w:rsidRPr="006503BC" w:rsidRDefault="001B0A2B" w:rsidP="00381345">
      <w:pPr>
        <w:widowControl/>
        <w:ind w:left="720"/>
      </w:pPr>
      <w:r w:rsidRPr="00F637EE">
        <w:t xml:space="preserve">Supporting Documents </w:t>
      </w:r>
    </w:p>
    <w:p w14:paraId="5B72D5D6" w14:textId="77777777" w:rsidR="001B0A2B" w:rsidRPr="006503BC" w:rsidRDefault="001B0A2B" w:rsidP="00A3651E">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A3651E">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A3651E">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A3651E">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A3651E">
      <w:pPr>
        <w:pStyle w:val="ListParagraph"/>
        <w:widowControl/>
        <w:numPr>
          <w:ilvl w:val="0"/>
          <w:numId w:val="125"/>
        </w:numPr>
        <w:ind w:left="1440"/>
      </w:pPr>
      <w:r w:rsidRPr="00F637EE">
        <w:t>Copy of resumes of all principals</w:t>
      </w:r>
    </w:p>
    <w:p w14:paraId="7F6DC098" w14:textId="77777777" w:rsidR="001B0A2B" w:rsidRPr="006503BC" w:rsidRDefault="001B0A2B" w:rsidP="00A3651E">
      <w:pPr>
        <w:pStyle w:val="ListParagraph"/>
        <w:widowControl/>
        <w:numPr>
          <w:ilvl w:val="0"/>
          <w:numId w:val="125"/>
        </w:numPr>
        <w:ind w:left="1440"/>
      </w:pPr>
      <w:r w:rsidRPr="00F637EE">
        <w:t>Copies of letter</w:t>
      </w:r>
      <w:r>
        <w:t>s of intent from suppliers, etc.</w:t>
      </w:r>
      <w:r w:rsidRPr="00F637EE">
        <w:rPr>
          <w:rStyle w:val="EndnoteReference"/>
        </w:rPr>
        <w:endnoteReference w:id="398"/>
      </w:r>
    </w:p>
    <w:p w14:paraId="308288EC" w14:textId="77777777" w:rsidR="001B0A2B" w:rsidRDefault="001B0A2B" w:rsidP="00381345">
      <w:pPr>
        <w:widowControl/>
      </w:pPr>
    </w:p>
    <w:p w14:paraId="1ACB8966" w14:textId="77777777" w:rsidR="001B0A2B" w:rsidRPr="00F637EE" w:rsidRDefault="001B0A2B" w:rsidP="00381345">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381345">
      <w:pPr>
        <w:widowControl/>
      </w:pPr>
    </w:p>
    <w:p w14:paraId="20C6EEA8" w14:textId="77777777" w:rsidR="001B0A2B" w:rsidRPr="00F637EE" w:rsidRDefault="001B0A2B" w:rsidP="00381345">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381345">
      <w:pPr>
        <w:widowControl/>
      </w:pPr>
    </w:p>
    <w:p w14:paraId="47ACB57D" w14:textId="77777777" w:rsidR="001B0A2B" w:rsidRDefault="001B0A2B" w:rsidP="00381345">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99"/>
      </w:r>
      <w:bookmarkEnd w:id="388"/>
      <w:bookmarkEnd w:id="389"/>
    </w:p>
    <w:p w14:paraId="47BB47CA" w14:textId="77777777" w:rsidR="001B0A2B" w:rsidRDefault="001B0A2B" w:rsidP="00381345">
      <w:pPr>
        <w:widowControl/>
      </w:pPr>
      <w:bookmarkStart w:id="392" w:name="_Toc268018044"/>
      <w:bookmarkStart w:id="393" w:name="_Toc268031005"/>
      <w:bookmarkStart w:id="394" w:name="_Toc268190509"/>
    </w:p>
    <w:p w14:paraId="76BDDFE1" w14:textId="77777777" w:rsidR="00685F9F" w:rsidRDefault="003D483D" w:rsidP="00381345">
      <w:pPr>
        <w:pStyle w:val="Heading2"/>
        <w:widowControl/>
      </w:pPr>
      <w:bookmarkStart w:id="395" w:name="_Toc470527398"/>
      <w:r>
        <w:t>Passion</w:t>
      </w:r>
      <w:bookmarkEnd w:id="395"/>
    </w:p>
    <w:p w14:paraId="6D42B039" w14:textId="77777777" w:rsidR="00685F9F" w:rsidRPr="00582D4A" w:rsidRDefault="00685F9F" w:rsidP="00381345">
      <w:pPr>
        <w:widowControl/>
      </w:pPr>
    </w:p>
    <w:p w14:paraId="326F73B8" w14:textId="77777777" w:rsidR="00685F9F" w:rsidRDefault="00685F9F" w:rsidP="00381345">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381345">
      <w:pPr>
        <w:widowControl/>
      </w:pPr>
    </w:p>
    <w:p w14:paraId="238C3D2F" w14:textId="77777777" w:rsidR="00685F9F" w:rsidRDefault="00685F9F" w:rsidP="00381345">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0"/>
      </w:r>
    </w:p>
    <w:p w14:paraId="561400BA" w14:textId="77777777" w:rsidR="00685F9F" w:rsidRPr="00B43EC1" w:rsidRDefault="00D66311" w:rsidP="00381345">
      <w:pPr>
        <w:widowControl/>
      </w:pPr>
      <w:r>
        <w:tab/>
      </w:r>
    </w:p>
    <w:p w14:paraId="586CB271" w14:textId="7B3A3D05" w:rsidR="00685F9F" w:rsidRDefault="006529E6" w:rsidP="00381345">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1"/>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2"/>
      </w:r>
    </w:p>
    <w:p w14:paraId="5D066ED8" w14:textId="77777777" w:rsidR="00685F9F" w:rsidRPr="00B43EC1" w:rsidRDefault="00685F9F" w:rsidP="00381345">
      <w:pPr>
        <w:widowControl/>
      </w:pPr>
    </w:p>
    <w:p w14:paraId="5AD72D7B" w14:textId="3C9FB2F1" w:rsidR="00685F9F" w:rsidRPr="00B43EC1" w:rsidRDefault="00685F9F" w:rsidP="00381345">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3"/>
      </w:r>
      <w:r w:rsidRPr="00B43EC1">
        <w:t xml:space="preserve"> </w:t>
      </w:r>
    </w:p>
    <w:p w14:paraId="0BF8BFCC" w14:textId="77777777" w:rsidR="00685F9F" w:rsidRDefault="00685F9F" w:rsidP="00381345">
      <w:pPr>
        <w:widowControl/>
      </w:pPr>
    </w:p>
    <w:p w14:paraId="60E2AF1A" w14:textId="77777777" w:rsidR="00685F9F" w:rsidRPr="00B43EC1" w:rsidRDefault="00685F9F" w:rsidP="00381345">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4"/>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5"/>
      </w:r>
    </w:p>
    <w:p w14:paraId="736468E9" w14:textId="77777777" w:rsidR="00685F9F" w:rsidRDefault="00685F9F" w:rsidP="00381345">
      <w:pPr>
        <w:widowControl/>
      </w:pPr>
    </w:p>
    <w:p w14:paraId="6E19A522" w14:textId="7E22D692" w:rsidR="00685F9F" w:rsidRPr="00B43EC1" w:rsidRDefault="00685F9F" w:rsidP="00381345">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381345">
      <w:pPr>
        <w:widowControl/>
      </w:pPr>
    </w:p>
    <w:p w14:paraId="199D7C57" w14:textId="77777777" w:rsidR="00685F9F" w:rsidRDefault="00685F9F" w:rsidP="00381345">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6"/>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07"/>
      </w:r>
      <w:r>
        <w:t xml:space="preserve"> Passion is all about engaging emotions; preparedness shows that you’ve really thought hard about what you’re presenting (the quality of your strategy).</w:t>
      </w:r>
      <w:r>
        <w:rPr>
          <w:rStyle w:val="EndnoteReference"/>
        </w:rPr>
        <w:endnoteReference w:id="408"/>
      </w:r>
      <w:r>
        <w:t xml:space="preserve"> </w:t>
      </w:r>
    </w:p>
    <w:p w14:paraId="49B7CC9A" w14:textId="77777777" w:rsidR="00685F9F" w:rsidRDefault="00685F9F" w:rsidP="00381345">
      <w:pPr>
        <w:widowControl/>
      </w:pPr>
    </w:p>
    <w:p w14:paraId="2B311639" w14:textId="55A0A79C" w:rsidR="00685F9F" w:rsidRPr="00021CE1" w:rsidRDefault="00685F9F" w:rsidP="00381345">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09"/>
      </w:r>
      <w:r w:rsidRPr="00B43EC1">
        <w:t xml:space="preserve"> </w:t>
      </w:r>
      <w:r>
        <w:t xml:space="preserve"> </w:t>
      </w:r>
    </w:p>
    <w:p w14:paraId="152E603A" w14:textId="77777777" w:rsidR="00685F9F" w:rsidRDefault="00685F9F" w:rsidP="00381345">
      <w:pPr>
        <w:widowControl/>
      </w:pPr>
    </w:p>
    <w:p w14:paraId="2F2E4A8B" w14:textId="77777777" w:rsidR="00685F9F" w:rsidRDefault="00685F9F" w:rsidP="00381345">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0"/>
      </w:r>
      <w:r w:rsidRPr="00B43EC1">
        <w:t xml:space="preserve"> Second, “those who fashion a more sophisticated account of identity are often bested by those whose identity stories are simpler, if not simplistic.”</w:t>
      </w:r>
      <w:r w:rsidRPr="00B43EC1">
        <w:rPr>
          <w:rStyle w:val="EndnoteReference"/>
        </w:rPr>
        <w:endnoteReference w:id="411"/>
      </w:r>
    </w:p>
    <w:p w14:paraId="1DEE7630" w14:textId="77777777" w:rsidR="00685F9F" w:rsidRDefault="00685F9F" w:rsidP="00381345">
      <w:pPr>
        <w:widowControl/>
      </w:pPr>
    </w:p>
    <w:p w14:paraId="6038D20C" w14:textId="28B67FD2" w:rsidR="00685F9F" w:rsidRDefault="00685F9F" w:rsidP="00381345">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2"/>
      </w:r>
    </w:p>
    <w:p w14:paraId="7EDF028D" w14:textId="77777777" w:rsidR="00735F12" w:rsidRDefault="00735F12" w:rsidP="00381345">
      <w:pPr>
        <w:pStyle w:val="Heading1"/>
        <w:widowControl/>
      </w:pPr>
      <w:bookmarkStart w:id="396" w:name="_Toc438546056"/>
      <w:bookmarkStart w:id="397" w:name="_Toc444863508"/>
      <w:bookmarkStart w:id="398" w:name="_Toc445039795"/>
    </w:p>
    <w:p w14:paraId="35A527AD" w14:textId="77777777" w:rsidR="00B87A34" w:rsidRDefault="00B87A34">
      <w:pPr>
        <w:widowControl/>
        <w:rPr>
          <w:b/>
          <w:caps/>
        </w:rPr>
      </w:pPr>
      <w:r>
        <w:br w:type="page"/>
      </w:r>
    </w:p>
    <w:p w14:paraId="4C71E684" w14:textId="05F8D236" w:rsidR="001B0A2B" w:rsidRDefault="001B0A2B" w:rsidP="00381345">
      <w:pPr>
        <w:pStyle w:val="Heading1"/>
        <w:widowControl/>
      </w:pPr>
      <w:bookmarkStart w:id="399" w:name="_Toc470527399"/>
      <w:r>
        <w:lastRenderedPageBreak/>
        <w:t>Leading Change</w:t>
      </w:r>
      <w:bookmarkEnd w:id="392"/>
      <w:bookmarkEnd w:id="393"/>
      <w:bookmarkEnd w:id="394"/>
      <w:bookmarkEnd w:id="396"/>
      <w:bookmarkEnd w:id="397"/>
      <w:bookmarkEnd w:id="398"/>
      <w:bookmarkEnd w:id="399"/>
    </w:p>
    <w:p w14:paraId="48A52334" w14:textId="77777777" w:rsidR="001B0A2B" w:rsidRDefault="00B32AD8" w:rsidP="00381345">
      <w:pPr>
        <w:widowControl/>
        <w:jc w:val="right"/>
      </w:pPr>
      <w:r>
        <w:t>Resistance is futile.</w:t>
      </w:r>
    </w:p>
    <w:p w14:paraId="02446626" w14:textId="77777777" w:rsidR="003C6689" w:rsidRDefault="00B32AD8" w:rsidP="00381345">
      <w:pPr>
        <w:widowControl/>
        <w:jc w:val="right"/>
      </w:pPr>
      <w:r w:rsidRPr="00B32AD8">
        <w:t>Locutus of Borg</w:t>
      </w:r>
    </w:p>
    <w:p w14:paraId="150F74A2" w14:textId="77777777" w:rsidR="007A377A" w:rsidRPr="00B32AD8" w:rsidRDefault="007A377A" w:rsidP="00381345">
      <w:pPr>
        <w:widowControl/>
      </w:pPr>
    </w:p>
    <w:p w14:paraId="0CFA2082" w14:textId="77777777" w:rsidR="001B0A2B" w:rsidRDefault="001B0A2B" w:rsidP="00381345">
      <w:pPr>
        <w:widowControl/>
      </w:pPr>
      <w:r w:rsidRPr="00B43EC1">
        <w:t>Most major change efforts fail.</w:t>
      </w:r>
      <w:r w:rsidRPr="00B43EC1">
        <w:rPr>
          <w:rStyle w:val="EndnoteReference"/>
        </w:rPr>
        <w:endnoteReference w:id="413"/>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4"/>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5"/>
      </w:r>
      <w:r w:rsidRPr="00B43EC1">
        <w:t xml:space="preserve"> </w:t>
      </w:r>
    </w:p>
    <w:p w14:paraId="72BDC170" w14:textId="77777777" w:rsidR="001B0A2B" w:rsidRPr="00B43EC1" w:rsidRDefault="001B0A2B" w:rsidP="00381345">
      <w:pPr>
        <w:widowControl/>
      </w:pPr>
    </w:p>
    <w:p w14:paraId="74B2D7F3" w14:textId="7C5257D4" w:rsidR="001B0A2B" w:rsidRDefault="001B0A2B" w:rsidP="00381345">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6"/>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7"/>
      </w:r>
      <w:r>
        <w:t xml:space="preserve"> The bottom line is that you might want to head back to your work in the Great Strategies Report and rerun the Change or Die checklist</w:t>
      </w:r>
      <w:r>
        <w:rPr>
          <w:rStyle w:val="EndnoteReference"/>
        </w:rPr>
        <w:endnoteReference w:id="418"/>
      </w:r>
      <w:r>
        <w:t xml:space="preserve"> to be sure you really want to go forward with any life-altering strategies.</w:t>
      </w:r>
    </w:p>
    <w:p w14:paraId="0C1385A2" w14:textId="77777777" w:rsidR="001B0A2B" w:rsidRPr="00B43EC1" w:rsidRDefault="001B0A2B" w:rsidP="00381345">
      <w:pPr>
        <w:widowControl/>
      </w:pPr>
    </w:p>
    <w:p w14:paraId="63FA512B" w14:textId="77777777" w:rsidR="001B0A2B" w:rsidRDefault="001B0A2B" w:rsidP="00381345">
      <w:pPr>
        <w:pStyle w:val="Heading2"/>
        <w:widowControl/>
      </w:pPr>
      <w:bookmarkStart w:id="400" w:name="_Toc438546057"/>
      <w:bookmarkStart w:id="401" w:name="_Toc444863509"/>
      <w:bookmarkStart w:id="402" w:name="_Toc445039796"/>
      <w:bookmarkStart w:id="403" w:name="_Toc470527400"/>
      <w:r>
        <w:t>Healthy Resistance</w:t>
      </w:r>
      <w:bookmarkEnd w:id="400"/>
      <w:bookmarkEnd w:id="401"/>
      <w:bookmarkEnd w:id="402"/>
      <w:bookmarkEnd w:id="403"/>
      <w:r>
        <w:t xml:space="preserve"> </w:t>
      </w:r>
    </w:p>
    <w:p w14:paraId="1508DD1A" w14:textId="77777777" w:rsidR="001B0A2B" w:rsidRDefault="001B0A2B" w:rsidP="00381345">
      <w:pPr>
        <w:widowControl/>
      </w:pPr>
    </w:p>
    <w:p w14:paraId="1016F94D" w14:textId="7E005739" w:rsidR="001B0A2B" w:rsidRDefault="001B0A2B" w:rsidP="00381345">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19"/>
      </w:r>
      <w:r w:rsidRPr="00B43EC1">
        <w:t xml:space="preserve"> Indeed, people in organizations “often resist change even when their environments threaten them with extinction.”</w:t>
      </w:r>
      <w:r w:rsidRPr="00B43EC1">
        <w:rPr>
          <w:rStyle w:val="EndnoteReference"/>
        </w:rPr>
        <w:endnoteReference w:id="420"/>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1"/>
      </w:r>
      <w:r w:rsidRPr="00B43EC1">
        <w:t xml:space="preserve"> </w:t>
      </w:r>
    </w:p>
    <w:p w14:paraId="5C66C40E" w14:textId="77777777" w:rsidR="001B0A2B" w:rsidRPr="00B43EC1" w:rsidRDefault="001B0A2B" w:rsidP="00381345">
      <w:pPr>
        <w:widowControl/>
      </w:pPr>
    </w:p>
    <w:p w14:paraId="6D7C390E" w14:textId="77777777" w:rsidR="001B0A2B" w:rsidRDefault="001B0A2B" w:rsidP="00381345">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2"/>
      </w:r>
      <w:r w:rsidRPr="00B43EC1">
        <w:t xml:space="preserve"> </w:t>
      </w:r>
    </w:p>
    <w:p w14:paraId="51A5C479" w14:textId="77777777" w:rsidR="001B0A2B" w:rsidRPr="00B43EC1" w:rsidRDefault="001B0A2B" w:rsidP="00381345">
      <w:pPr>
        <w:widowControl/>
      </w:pPr>
    </w:p>
    <w:p w14:paraId="5F6F2F7F" w14:textId="77777777" w:rsidR="001B0A2B" w:rsidRPr="00B43EC1" w:rsidRDefault="001B0A2B" w:rsidP="00381345">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3"/>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4"/>
      </w:r>
      <w:r w:rsidRPr="00B43EC1">
        <w:t xml:space="preserve"> </w:t>
      </w:r>
    </w:p>
    <w:p w14:paraId="477DF74C" w14:textId="77777777" w:rsidR="001B0A2B" w:rsidRDefault="001B0A2B" w:rsidP="00381345">
      <w:pPr>
        <w:widowControl/>
      </w:pPr>
    </w:p>
    <w:p w14:paraId="4685087C" w14:textId="77777777" w:rsidR="001B0A2B" w:rsidRPr="00B43EC1" w:rsidRDefault="001B0A2B" w:rsidP="00381345">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5"/>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6"/>
      </w:r>
      <w:r w:rsidRPr="00B43EC1">
        <w:t xml:space="preserve"> The lesson is that “frame-breaking change is quite dysfunctional if the organization is successful and the environment is stable.</w:t>
      </w:r>
      <w:r>
        <w:t>”</w:t>
      </w:r>
      <w:r w:rsidRPr="00B43EC1">
        <w:rPr>
          <w:rStyle w:val="EndnoteReference"/>
        </w:rPr>
        <w:endnoteReference w:id="427"/>
      </w:r>
      <w:r w:rsidRPr="00B43EC1">
        <w:t xml:space="preserve"> </w:t>
      </w:r>
    </w:p>
    <w:p w14:paraId="78A349C5" w14:textId="77777777" w:rsidR="001B0A2B" w:rsidRDefault="001B0A2B" w:rsidP="00381345">
      <w:pPr>
        <w:widowControl/>
      </w:pPr>
    </w:p>
    <w:p w14:paraId="2B520AC5" w14:textId="77777777" w:rsidR="001B0A2B" w:rsidRPr="00B43EC1" w:rsidRDefault="001B0A2B" w:rsidP="00381345">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381345">
      <w:pPr>
        <w:widowControl/>
      </w:pPr>
    </w:p>
    <w:p w14:paraId="4D30526B" w14:textId="609CC46B" w:rsidR="001B0A2B" w:rsidRPr="00B43EC1" w:rsidRDefault="001B0A2B" w:rsidP="00381345">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28"/>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381345">
      <w:pPr>
        <w:widowControl/>
      </w:pPr>
    </w:p>
    <w:p w14:paraId="3710ACBC" w14:textId="77777777" w:rsidR="001B0A2B" w:rsidRDefault="001B0A2B" w:rsidP="00381345">
      <w:pPr>
        <w:pStyle w:val="Heading2"/>
        <w:widowControl/>
      </w:pPr>
      <w:bookmarkStart w:id="404" w:name="_Toc438546058"/>
      <w:bookmarkStart w:id="405" w:name="_Toc444863510"/>
      <w:bookmarkStart w:id="406" w:name="_Toc445039797"/>
      <w:bookmarkStart w:id="407" w:name="_Toc470527401"/>
      <w:r>
        <w:t>Necessary Urgency</w:t>
      </w:r>
      <w:bookmarkEnd w:id="404"/>
      <w:bookmarkEnd w:id="405"/>
      <w:bookmarkEnd w:id="406"/>
      <w:bookmarkEnd w:id="407"/>
    </w:p>
    <w:p w14:paraId="15BF70C1" w14:textId="77777777" w:rsidR="001B0A2B" w:rsidRDefault="001B0A2B" w:rsidP="00381345">
      <w:pPr>
        <w:widowControl/>
      </w:pPr>
    </w:p>
    <w:p w14:paraId="6C556863" w14:textId="77777777" w:rsidR="001B0A2B" w:rsidRPr="00B43EC1" w:rsidRDefault="001B0A2B" w:rsidP="0038134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9"/>
      </w:r>
      <w:r w:rsidRPr="00B43EC1">
        <w:t xml:space="preserve"> </w:t>
      </w:r>
    </w:p>
    <w:p w14:paraId="23929AB9" w14:textId="77777777" w:rsidR="001B0A2B" w:rsidRDefault="001B0A2B" w:rsidP="00381345">
      <w:pPr>
        <w:widowControl/>
      </w:pPr>
    </w:p>
    <w:p w14:paraId="4A466F51" w14:textId="3BF2ADE9" w:rsidR="001B0A2B" w:rsidRDefault="001B0A2B" w:rsidP="0038134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0"/>
      </w:r>
      <w:r w:rsidRPr="00B43EC1">
        <w:t xml:space="preserve"> David Hurst calls crisis “far-from-equilibrium conditions</w:t>
      </w:r>
      <w:r>
        <w:t>,</w:t>
      </w:r>
      <w:r w:rsidRPr="00B43EC1">
        <w:t>”</w:t>
      </w:r>
      <w:r w:rsidRPr="00B43EC1">
        <w:rPr>
          <w:rStyle w:val="EndnoteReference"/>
        </w:rPr>
        <w:endnoteReference w:id="431"/>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2"/>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381345">
      <w:pPr>
        <w:widowControl/>
      </w:pPr>
    </w:p>
    <w:p w14:paraId="4B9CEB01" w14:textId="77777777" w:rsidR="001B0A2B" w:rsidRPr="00B43EC1" w:rsidRDefault="001B0A2B" w:rsidP="00381345">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3"/>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4"/>
      </w:r>
      <w:r w:rsidRPr="00B43EC1">
        <w:t xml:space="preserve"> </w:t>
      </w:r>
    </w:p>
    <w:p w14:paraId="5DF05A08" w14:textId="77777777" w:rsidR="001B0A2B" w:rsidRDefault="001B0A2B" w:rsidP="00381345">
      <w:pPr>
        <w:widowControl/>
      </w:pPr>
    </w:p>
    <w:p w14:paraId="68BAC87C" w14:textId="77777777" w:rsidR="001B0A2B" w:rsidRPr="00B43EC1" w:rsidRDefault="001B0A2B" w:rsidP="00381345">
      <w:pPr>
        <w:widowControl/>
      </w:pPr>
      <w:r w:rsidRPr="00B43EC1">
        <w:t>To be fair, tipping points also originate in the environment itself and are frequentl</w:t>
      </w:r>
      <w:r>
        <w:t>y out of the control of leaders.</w:t>
      </w:r>
      <w:r w:rsidRPr="00B43EC1">
        <w:rPr>
          <w:rStyle w:val="EndnoteReference"/>
        </w:rPr>
        <w:endnoteReference w:id="435"/>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6"/>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7"/>
      </w:r>
      <w:r w:rsidRPr="00B43EC1">
        <w:t xml:space="preserve"> </w:t>
      </w:r>
    </w:p>
    <w:p w14:paraId="60AA263F" w14:textId="77777777" w:rsidR="001B0A2B" w:rsidRDefault="001B0A2B" w:rsidP="00381345">
      <w:pPr>
        <w:widowControl/>
      </w:pPr>
    </w:p>
    <w:p w14:paraId="7A8A199F" w14:textId="77777777" w:rsidR="001B0A2B" w:rsidRPr="00B43EC1" w:rsidRDefault="001B0A2B" w:rsidP="00381345">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381345">
      <w:pPr>
        <w:widowControl/>
      </w:pPr>
    </w:p>
    <w:p w14:paraId="40963FC0" w14:textId="77777777" w:rsidR="001B0A2B" w:rsidRPr="00B43EC1" w:rsidRDefault="001B0A2B" w:rsidP="00381345">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8"/>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9"/>
      </w:r>
      <w:r w:rsidRPr="00B43EC1">
        <w:t xml:space="preserve"> As the metaphor suggests, the way to get people out of their comfort zone is to turn up the heat fast.</w:t>
      </w:r>
      <w:r w:rsidRPr="00B43EC1">
        <w:rPr>
          <w:rStyle w:val="EndnoteReference"/>
        </w:rPr>
        <w:endnoteReference w:id="440"/>
      </w:r>
      <w:r w:rsidRPr="00B43EC1">
        <w:t xml:space="preserve"> </w:t>
      </w:r>
    </w:p>
    <w:p w14:paraId="5F188968" w14:textId="77777777" w:rsidR="001B0A2B" w:rsidRDefault="001B0A2B" w:rsidP="00381345">
      <w:pPr>
        <w:widowControl/>
      </w:pPr>
    </w:p>
    <w:p w14:paraId="4B5C40C2" w14:textId="134D9A3C" w:rsidR="001B0A2B" w:rsidRPr="00B43EC1" w:rsidRDefault="001B0A2B" w:rsidP="00381345">
      <w:pPr>
        <w:widowControl/>
      </w:pPr>
      <w:r w:rsidRPr="00B43EC1">
        <w:t>How important is urgency? Change</w:t>
      </w:r>
      <w:r w:rsidR="001D297D">
        <w:t xml:space="preserve"> expert</w:t>
      </w:r>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obvious examples of excess, disseminating information about </w:t>
      </w:r>
      <w:r w:rsidR="00557794" w:rsidRPr="00557794">
        <w:t>problems</w:t>
      </w:r>
      <w:r w:rsidRPr="00B43EC1">
        <w:t xml:space="preserve"> compared to the competition, cutting out management happy talk, and bombarding people with information on future opportunities.</w:t>
      </w:r>
      <w:r w:rsidRPr="00B43EC1">
        <w:rPr>
          <w:rStyle w:val="EndnoteReference"/>
        </w:rPr>
        <w:endnoteReference w:id="441"/>
      </w:r>
      <w:r w:rsidRPr="00B43EC1">
        <w:t xml:space="preserve"> </w:t>
      </w:r>
    </w:p>
    <w:p w14:paraId="2D2D347C" w14:textId="77777777" w:rsidR="001B0A2B" w:rsidRDefault="001B0A2B" w:rsidP="00381345">
      <w:pPr>
        <w:widowControl/>
      </w:pPr>
    </w:p>
    <w:p w14:paraId="3A434300" w14:textId="77777777" w:rsidR="001B0A2B" w:rsidRDefault="001B0A2B" w:rsidP="00381345">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381345">
      <w:pPr>
        <w:widowControl/>
      </w:pPr>
    </w:p>
    <w:p w14:paraId="3CEF8749" w14:textId="79EB900B" w:rsidR="001B0A2B" w:rsidRPr="00B43EC1" w:rsidRDefault="00C90B01" w:rsidP="00381345">
      <w:pPr>
        <w:widowControl/>
        <w:ind w:left="1080" w:hanging="360"/>
      </w:pPr>
      <w:r>
        <w:t>1.</w:t>
      </w:r>
      <w:r>
        <w:tab/>
      </w:r>
      <w:r w:rsidR="001B0A2B" w:rsidRPr="00B43EC1">
        <w:t>Establishing a sense of urgency</w:t>
      </w:r>
    </w:p>
    <w:p w14:paraId="4C25C70C" w14:textId="2F5773F6" w:rsidR="001B0A2B" w:rsidRPr="00B43EC1" w:rsidRDefault="00C90B01" w:rsidP="00381345">
      <w:pPr>
        <w:widowControl/>
        <w:ind w:left="1080" w:hanging="360"/>
      </w:pPr>
      <w:r>
        <w:t>2.</w:t>
      </w:r>
      <w:r>
        <w:tab/>
      </w:r>
      <w:r w:rsidR="001B0A2B" w:rsidRPr="00B43EC1">
        <w:t>Creating the guiding coalition</w:t>
      </w:r>
    </w:p>
    <w:p w14:paraId="6051F4CB" w14:textId="6609A6FC" w:rsidR="001B0A2B" w:rsidRPr="00B43EC1" w:rsidRDefault="00C90B01" w:rsidP="00381345">
      <w:pPr>
        <w:widowControl/>
        <w:ind w:left="1080" w:hanging="360"/>
      </w:pPr>
      <w:r>
        <w:t>3.</w:t>
      </w:r>
      <w:r>
        <w:tab/>
      </w:r>
      <w:r w:rsidR="001B0A2B" w:rsidRPr="00B43EC1">
        <w:t>Developing a vision and strategy</w:t>
      </w:r>
    </w:p>
    <w:p w14:paraId="4328FCFE" w14:textId="1918CDAE" w:rsidR="001B0A2B" w:rsidRPr="00B43EC1" w:rsidRDefault="00C90B01" w:rsidP="00381345">
      <w:pPr>
        <w:widowControl/>
        <w:ind w:left="1080" w:hanging="360"/>
      </w:pPr>
      <w:r>
        <w:t>4.</w:t>
      </w:r>
      <w:r>
        <w:tab/>
      </w:r>
      <w:r w:rsidR="001B0A2B" w:rsidRPr="00B43EC1">
        <w:t>Communicating the change vision</w:t>
      </w:r>
    </w:p>
    <w:p w14:paraId="167E6FAC" w14:textId="31EBA3AB" w:rsidR="001B0A2B" w:rsidRPr="00B43EC1" w:rsidRDefault="00C90B01" w:rsidP="00381345">
      <w:pPr>
        <w:widowControl/>
        <w:ind w:left="1080" w:hanging="360"/>
      </w:pPr>
      <w:r>
        <w:t>5.</w:t>
      </w:r>
      <w:r>
        <w:tab/>
      </w:r>
      <w:r w:rsidR="001B0A2B" w:rsidRPr="00B43EC1">
        <w:t>Empowering broad-based action</w:t>
      </w:r>
    </w:p>
    <w:p w14:paraId="0B8ED355" w14:textId="74000499" w:rsidR="001B0A2B" w:rsidRPr="00B43EC1" w:rsidRDefault="00C90B01" w:rsidP="00381345">
      <w:pPr>
        <w:widowControl/>
        <w:ind w:left="1080" w:hanging="360"/>
      </w:pPr>
      <w:r>
        <w:t>6.</w:t>
      </w:r>
      <w:r>
        <w:tab/>
      </w:r>
      <w:r w:rsidR="001B0A2B" w:rsidRPr="00B43EC1">
        <w:t>Generating short-term wins</w:t>
      </w:r>
    </w:p>
    <w:p w14:paraId="014E200D" w14:textId="5D1B67D6" w:rsidR="001B0A2B" w:rsidRDefault="00C90B01" w:rsidP="00381345">
      <w:pPr>
        <w:widowControl/>
        <w:ind w:left="1080" w:hanging="360"/>
      </w:pPr>
      <w:r>
        <w:t>7.</w:t>
      </w:r>
      <w:r>
        <w:tab/>
      </w:r>
      <w:r w:rsidR="001B0A2B" w:rsidRPr="00B43EC1">
        <w:t>Consolidating gains and producing more change</w:t>
      </w:r>
    </w:p>
    <w:p w14:paraId="2D3040BB" w14:textId="5392078D" w:rsidR="001B0A2B" w:rsidRPr="00B43EC1" w:rsidRDefault="00C90B01" w:rsidP="00381345">
      <w:pPr>
        <w:widowControl/>
        <w:ind w:left="1080" w:hanging="360"/>
      </w:pPr>
      <w:r>
        <w:t>8.</w:t>
      </w:r>
      <w:r>
        <w:tab/>
      </w:r>
      <w:r w:rsidR="001B0A2B" w:rsidRPr="00B43EC1">
        <w:t>Anchoring new approaches in the culture</w:t>
      </w:r>
      <w:r w:rsidR="001B0A2B" w:rsidRPr="00B43EC1">
        <w:rPr>
          <w:rStyle w:val="EndnoteReference"/>
        </w:rPr>
        <w:endnoteReference w:id="442"/>
      </w:r>
    </w:p>
    <w:p w14:paraId="2F300DA4" w14:textId="77777777" w:rsidR="001B0A2B" w:rsidRDefault="001B0A2B" w:rsidP="00381345">
      <w:pPr>
        <w:widowControl/>
      </w:pPr>
    </w:p>
    <w:p w14:paraId="61882B66" w14:textId="77777777" w:rsidR="001B0A2B" w:rsidRPr="00B43EC1" w:rsidRDefault="001B0A2B" w:rsidP="00381345">
      <w:pPr>
        <w:widowControl/>
      </w:pPr>
      <w:r w:rsidRPr="00B43EC1">
        <w:t xml:space="preserve">When it comes to building urgency, Kotter warns that fact-based appeals won’t cut it: </w:t>
      </w:r>
    </w:p>
    <w:p w14:paraId="3FF5CFF1" w14:textId="77777777" w:rsidR="001B0A2B" w:rsidRDefault="001B0A2B" w:rsidP="00381345">
      <w:pPr>
        <w:widowControl/>
      </w:pPr>
    </w:p>
    <w:p w14:paraId="543737A7" w14:textId="77777777" w:rsidR="001B0A2B" w:rsidRPr="00B43EC1" w:rsidRDefault="001B0A2B" w:rsidP="00381345">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381345">
      <w:pPr>
        <w:widowControl/>
      </w:pPr>
    </w:p>
    <w:p w14:paraId="02BBE00A" w14:textId="77777777" w:rsidR="001B0A2B" w:rsidRPr="00B43EC1" w:rsidRDefault="001B0A2B" w:rsidP="00381345">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3"/>
      </w:r>
      <w:r w:rsidRPr="00B43EC1">
        <w:t xml:space="preserve">  </w:t>
      </w:r>
    </w:p>
    <w:p w14:paraId="7C8EA371" w14:textId="77777777" w:rsidR="001B0A2B" w:rsidRDefault="001B0A2B" w:rsidP="00381345">
      <w:pPr>
        <w:widowControl/>
      </w:pPr>
    </w:p>
    <w:p w14:paraId="07210EA8" w14:textId="77777777" w:rsidR="001B0A2B" w:rsidRDefault="001B0A2B" w:rsidP="00381345">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381345">
      <w:pPr>
        <w:widowControl/>
      </w:pPr>
    </w:p>
    <w:p w14:paraId="0A699F85" w14:textId="76D90D3F" w:rsidR="001B0A2B" w:rsidRPr="00B43EC1" w:rsidRDefault="00C90B01" w:rsidP="00381345">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381345">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381345">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381345">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4"/>
      </w:r>
    </w:p>
    <w:p w14:paraId="2169A320" w14:textId="77777777" w:rsidR="001B0A2B" w:rsidRDefault="001B0A2B" w:rsidP="00381345">
      <w:pPr>
        <w:widowControl/>
      </w:pPr>
    </w:p>
    <w:p w14:paraId="6CA3C888" w14:textId="623CDA74" w:rsidR="001B0A2B" w:rsidRPr="00B43EC1" w:rsidRDefault="00C90B01" w:rsidP="00381345">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5"/>
      </w:r>
      <w:r w:rsidR="001B0A2B" w:rsidRPr="00B43EC1">
        <w:t xml:space="preserve"> </w:t>
      </w:r>
    </w:p>
    <w:p w14:paraId="6250F54D" w14:textId="77777777" w:rsidR="001B0A2B" w:rsidRDefault="001B0A2B" w:rsidP="00381345">
      <w:pPr>
        <w:widowControl/>
      </w:pPr>
    </w:p>
    <w:p w14:paraId="56DF7A64" w14:textId="77777777" w:rsidR="001B0A2B" w:rsidRDefault="001B0A2B" w:rsidP="00381345">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6"/>
      </w:r>
      <w:r>
        <w:t xml:space="preserve"> How do you know who should be on the bus if you don’t know where you’re heading? Are you taking the team to play football or run at a track meet? </w:t>
      </w:r>
    </w:p>
    <w:p w14:paraId="56672BFD" w14:textId="77777777" w:rsidR="001B0A2B" w:rsidRDefault="001B0A2B" w:rsidP="00381345">
      <w:pPr>
        <w:widowControl/>
      </w:pPr>
    </w:p>
    <w:p w14:paraId="4F0F64B2" w14:textId="77777777" w:rsidR="007F03DB" w:rsidRDefault="001B0A2B" w:rsidP="00381345">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8" w:name="_Toc390502851"/>
      <w:bookmarkStart w:id="409" w:name="_Toc371503375"/>
    </w:p>
    <w:p w14:paraId="653796C7" w14:textId="77777777" w:rsidR="00BD1626" w:rsidRDefault="00BD1626" w:rsidP="00381345">
      <w:pPr>
        <w:widowControl/>
      </w:pPr>
    </w:p>
    <w:p w14:paraId="165AF83B" w14:textId="77777777" w:rsidR="00B87A34" w:rsidRDefault="00B87A34">
      <w:pPr>
        <w:widowControl/>
        <w:rPr>
          <w:b/>
        </w:rPr>
      </w:pPr>
      <w:r>
        <w:br w:type="page"/>
      </w:r>
    </w:p>
    <w:p w14:paraId="5904EA0A" w14:textId="4F309899" w:rsidR="009A7B95" w:rsidRDefault="009A7B95" w:rsidP="00B87A34">
      <w:pPr>
        <w:pStyle w:val="Heading1"/>
      </w:pPr>
      <w:bookmarkStart w:id="410" w:name="_Toc470527402"/>
      <w:r>
        <w:lastRenderedPageBreak/>
        <w:t>Closing Thoughts</w:t>
      </w:r>
      <w:bookmarkEnd w:id="410"/>
    </w:p>
    <w:p w14:paraId="71442F24" w14:textId="77777777" w:rsidR="00E146CB" w:rsidRDefault="00E146CB" w:rsidP="00381345">
      <w:pPr>
        <w:widowControl/>
      </w:pPr>
    </w:p>
    <w:p w14:paraId="3F990372" w14:textId="2DFD204C" w:rsidR="009A7B95" w:rsidRDefault="00E146CB" w:rsidP="00381345">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381345">
      <w:pPr>
        <w:widowControl/>
      </w:pPr>
    </w:p>
    <w:p w14:paraId="65016510" w14:textId="672D6578" w:rsidR="009A7B95" w:rsidRDefault="009A7B95" w:rsidP="00381345">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7"/>
      </w:r>
    </w:p>
    <w:p w14:paraId="018EFC92" w14:textId="77777777" w:rsidR="009A7B95" w:rsidRDefault="009A7B95" w:rsidP="00381345">
      <w:pPr>
        <w:widowControl/>
      </w:pPr>
    </w:p>
    <w:p w14:paraId="657C13C6" w14:textId="3EFBBC56" w:rsidR="009A7B95" w:rsidRDefault="009A7B95" w:rsidP="00381345">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48"/>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49"/>
      </w:r>
      <w:r w:rsidR="00E146CB" w:rsidRPr="00B141C2">
        <w:t xml:space="preserve"> </w:t>
      </w:r>
      <w:r w:rsidR="00E146CB">
        <w:t xml:space="preserve">As Holland noted in his </w:t>
      </w:r>
      <w:r>
        <w:t>article:</w:t>
      </w:r>
    </w:p>
    <w:p w14:paraId="640F8F9C" w14:textId="77777777" w:rsidR="009A7B95" w:rsidRDefault="009A7B95" w:rsidP="00381345">
      <w:pPr>
        <w:widowControl/>
      </w:pPr>
    </w:p>
    <w:p w14:paraId="44054291" w14:textId="0B5C4F20" w:rsidR="009A7B95" w:rsidRDefault="009A7B95" w:rsidP="00381345">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0"/>
      </w:r>
    </w:p>
    <w:p w14:paraId="62A540B1" w14:textId="77777777" w:rsidR="009A7B95" w:rsidRDefault="009A7B95" w:rsidP="00381345">
      <w:pPr>
        <w:widowControl/>
      </w:pPr>
    </w:p>
    <w:p w14:paraId="78AFC4B4" w14:textId="0FED8DF8" w:rsidR="009A7B95" w:rsidRDefault="009A7B95" w:rsidP="00381345">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1"/>
      </w:r>
    </w:p>
    <w:p w14:paraId="369AB4C1" w14:textId="0E3525DE" w:rsidR="003A5BA5" w:rsidRDefault="00F03F88" w:rsidP="00381345">
      <w:pPr>
        <w:widowControl/>
      </w:pPr>
      <w:r>
        <w:tab/>
      </w:r>
    </w:p>
    <w:p w14:paraId="6E85BDE4" w14:textId="7E976CD3" w:rsidR="00340B94" w:rsidRDefault="00F03F88" w:rsidP="00381345">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381345">
      <w:pPr>
        <w:widowControl/>
      </w:pPr>
    </w:p>
    <w:p w14:paraId="0A1A17A4" w14:textId="797C8744" w:rsidR="009A7B95" w:rsidRDefault="00340B94" w:rsidP="00381345">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5"/>
      </w:r>
      <w:r>
        <w:t xml:space="preserve"> </w:t>
      </w:r>
    </w:p>
    <w:p w14:paraId="68151EF0" w14:textId="77777777" w:rsidR="003A5BA5" w:rsidRDefault="003A5BA5" w:rsidP="00381345">
      <w:pPr>
        <w:widowControl/>
      </w:pPr>
    </w:p>
    <w:p w14:paraId="23CDBCEC" w14:textId="766043BA" w:rsidR="009A7B95" w:rsidRPr="009A7B95" w:rsidRDefault="009A7B95" w:rsidP="00381345">
      <w:pPr>
        <w:widowControl/>
      </w:pPr>
    </w:p>
    <w:p w14:paraId="762C1A66" w14:textId="77777777" w:rsidR="00191D38" w:rsidRDefault="00191D38" w:rsidP="00381345">
      <w:pPr>
        <w:widowControl/>
      </w:pPr>
    </w:p>
    <w:p w14:paraId="20A04EA0" w14:textId="77777777" w:rsidR="007F03DB" w:rsidRDefault="007F03DB" w:rsidP="00381345">
      <w:pPr>
        <w:widowControl/>
      </w:pPr>
    </w:p>
    <w:bookmarkEnd w:id="408"/>
    <w:bookmarkEnd w:id="409"/>
    <w:p w14:paraId="40F50D0B" w14:textId="77777777" w:rsidR="00BD1626" w:rsidRDefault="00BD1626" w:rsidP="00381345">
      <w:pPr>
        <w:widowControl/>
        <w:rPr>
          <w:sz w:val="32"/>
        </w:rPr>
      </w:pPr>
      <w:r>
        <w:br w:type="page"/>
      </w:r>
    </w:p>
    <w:p w14:paraId="14022C53" w14:textId="77777777" w:rsidR="002B233A" w:rsidRDefault="002B233A" w:rsidP="00381345">
      <w:pPr>
        <w:pStyle w:val="Header"/>
        <w:widowControl/>
      </w:pPr>
      <w:bookmarkStart w:id="411" w:name="_Toc470527403"/>
      <w:r>
        <w:lastRenderedPageBreak/>
        <w:t>Appendices</w:t>
      </w:r>
      <w:bookmarkEnd w:id="411"/>
    </w:p>
    <w:p w14:paraId="326B3103" w14:textId="77777777" w:rsidR="00751609" w:rsidRDefault="00751609" w:rsidP="00381345">
      <w:pPr>
        <w:pStyle w:val="Heading1"/>
        <w:widowControl/>
      </w:pPr>
      <w:bookmarkStart w:id="412" w:name="_Toc439621610"/>
    </w:p>
    <w:p w14:paraId="55441728" w14:textId="77777777" w:rsidR="00751609" w:rsidRDefault="00751609" w:rsidP="00381345">
      <w:pPr>
        <w:pStyle w:val="Heading1"/>
        <w:widowControl/>
      </w:pPr>
      <w:bookmarkStart w:id="413" w:name="_Toc470527404"/>
      <w:r>
        <w:t>BAM</w:t>
      </w:r>
      <w:bookmarkEnd w:id="412"/>
      <w:bookmarkEnd w:id="413"/>
    </w:p>
    <w:p w14:paraId="303935EB" w14:textId="77777777" w:rsidR="00751609" w:rsidRDefault="00751609" w:rsidP="00381345">
      <w:pPr>
        <w:widowControl/>
      </w:pPr>
    </w:p>
    <w:p w14:paraId="1DD650CA" w14:textId="68068E32" w:rsidR="00751609" w:rsidRDefault="00751609" w:rsidP="0038134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381345">
      <w:pPr>
        <w:widowControl/>
      </w:pPr>
    </w:p>
    <w:p w14:paraId="32DD1B5A" w14:textId="08D1054C" w:rsidR="00751609" w:rsidRPr="007E1E7B" w:rsidRDefault="00C90B01" w:rsidP="00381345">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381345">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381345">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381345">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381345">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52"/>
      </w:r>
    </w:p>
    <w:p w14:paraId="1EB9C04D" w14:textId="77777777" w:rsidR="00751609" w:rsidRDefault="00751609" w:rsidP="00381345">
      <w:pPr>
        <w:widowControl/>
      </w:pPr>
    </w:p>
    <w:p w14:paraId="5712FA3A" w14:textId="7C6C25A7" w:rsidR="00751609" w:rsidRDefault="00751609" w:rsidP="0038134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381345">
      <w:pPr>
        <w:widowControl/>
      </w:pPr>
    </w:p>
    <w:p w14:paraId="0AD4A9DF" w14:textId="77777777" w:rsidR="00751609" w:rsidRDefault="00751609" w:rsidP="00381345">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381345">
      <w:pPr>
        <w:widowControl/>
      </w:pPr>
    </w:p>
    <w:p w14:paraId="6DAA51B7" w14:textId="77777777" w:rsidR="00751609" w:rsidRDefault="00751609" w:rsidP="00381345">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381345">
      <w:pPr>
        <w:widowControl/>
      </w:pPr>
    </w:p>
    <w:p w14:paraId="3EDDF1E9" w14:textId="57A089A5" w:rsidR="00751609" w:rsidRDefault="00751609" w:rsidP="00381345">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381345">
      <w:pPr>
        <w:widowControl/>
      </w:pPr>
    </w:p>
    <w:p w14:paraId="177C0256" w14:textId="77777777" w:rsidR="00751609" w:rsidRDefault="00751609" w:rsidP="00381345">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381345">
      <w:pPr>
        <w:widowControl/>
      </w:pPr>
    </w:p>
    <w:p w14:paraId="3C4A4C1C" w14:textId="30052F72" w:rsidR="00751609" w:rsidRPr="007E1E7B" w:rsidRDefault="00C90B01" w:rsidP="00381345">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381345">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381345">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381345">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3"/>
      </w:r>
    </w:p>
    <w:p w14:paraId="607ECC44" w14:textId="77777777" w:rsidR="00751609" w:rsidRDefault="00751609" w:rsidP="00381345">
      <w:pPr>
        <w:widowControl/>
      </w:pPr>
    </w:p>
    <w:p w14:paraId="7B6F3440" w14:textId="14BCC35E" w:rsidR="00751609" w:rsidRDefault="00751609" w:rsidP="00381345">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381345">
      <w:pPr>
        <w:widowControl/>
      </w:pPr>
    </w:p>
    <w:p w14:paraId="1C992114" w14:textId="72AB8706" w:rsidR="00751609" w:rsidRDefault="00751609" w:rsidP="00381345">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381345">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381345">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381345">
            <w:pPr>
              <w:widowControl/>
            </w:pPr>
            <w:r w:rsidRPr="009E5BCF">
              <w:t>contacts and resources, get money</w:t>
            </w:r>
          </w:p>
        </w:tc>
        <w:tc>
          <w:tcPr>
            <w:tcW w:w="4788" w:type="dxa"/>
          </w:tcPr>
          <w:p w14:paraId="40B351A6" w14:textId="614D9A27" w:rsidR="00751609" w:rsidRPr="009E5BCF" w:rsidRDefault="00751609" w:rsidP="00D97FC8">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381345">
            <w:pPr>
              <w:widowControl/>
            </w:pPr>
            <w:r w:rsidRPr="009E5BCF">
              <w:t>recruit others, sit on subcommittees, do the work of the board</w:t>
            </w:r>
          </w:p>
        </w:tc>
        <w:tc>
          <w:tcPr>
            <w:tcW w:w="4788" w:type="dxa"/>
          </w:tcPr>
          <w:p w14:paraId="7E824882" w14:textId="77777777" w:rsidR="00751609" w:rsidRPr="009E5BCF" w:rsidRDefault="00751609" w:rsidP="00D97FC8">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381345">
            <w:pPr>
              <w:widowControl/>
            </w:pPr>
            <w:r w:rsidRPr="009E5BCF">
              <w:t>be ambassadors, promote, good representatives</w:t>
            </w:r>
            <w:r>
              <w:t>, advocate</w:t>
            </w:r>
          </w:p>
        </w:tc>
        <w:tc>
          <w:tcPr>
            <w:tcW w:w="4788" w:type="dxa"/>
          </w:tcPr>
          <w:p w14:paraId="2292AFE8" w14:textId="77777777" w:rsidR="00751609" w:rsidRPr="009E5BCF" w:rsidRDefault="00751609" w:rsidP="00D97FC8">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381345">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D97FC8">
            <w:pPr>
              <w:widowControl/>
            </w:pPr>
            <w:r w:rsidRPr="009E5BCF">
              <w:t>Make good decisions</w:t>
            </w:r>
          </w:p>
        </w:tc>
      </w:tr>
    </w:tbl>
    <w:p w14:paraId="7BB3DD46" w14:textId="77777777" w:rsidR="00751609" w:rsidRDefault="00751609" w:rsidP="00381345">
      <w:pPr>
        <w:widowControl/>
      </w:pPr>
    </w:p>
    <w:p w14:paraId="3E3CC49C" w14:textId="77777777" w:rsidR="00751609" w:rsidRDefault="00751609" w:rsidP="0038134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381345">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381345">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D97FC8">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381345">
            <w:pPr>
              <w:widowControl/>
            </w:pPr>
            <w:r w:rsidRPr="009E5BCF">
              <w:t>contacts and resources, get money</w:t>
            </w:r>
          </w:p>
        </w:tc>
        <w:tc>
          <w:tcPr>
            <w:tcW w:w="4788" w:type="dxa"/>
          </w:tcPr>
          <w:p w14:paraId="7405D0CF" w14:textId="77777777" w:rsidR="00751609" w:rsidRPr="00724835" w:rsidRDefault="00751609" w:rsidP="00D97FC8">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381345">
            <w:pPr>
              <w:widowControl/>
            </w:pPr>
            <w:r w:rsidRPr="009E5BCF">
              <w:t>be ambassadors, promote, good representatives, advocate</w:t>
            </w:r>
          </w:p>
        </w:tc>
        <w:tc>
          <w:tcPr>
            <w:tcW w:w="4788" w:type="dxa"/>
          </w:tcPr>
          <w:p w14:paraId="710CFD7C" w14:textId="77777777" w:rsidR="00751609" w:rsidRPr="00724835" w:rsidRDefault="00751609" w:rsidP="00D97FC8">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381345">
            <w:pPr>
              <w:widowControl/>
            </w:pPr>
            <w:r w:rsidRPr="009E5BCF">
              <w:t xml:space="preserve">recruit others, sit on sub committees, do the work of the board </w:t>
            </w:r>
          </w:p>
        </w:tc>
        <w:tc>
          <w:tcPr>
            <w:tcW w:w="4788" w:type="dxa"/>
          </w:tcPr>
          <w:p w14:paraId="7388CF55" w14:textId="77777777" w:rsidR="00751609" w:rsidRPr="00724835" w:rsidRDefault="00751609" w:rsidP="00D97FC8">
            <w:pPr>
              <w:widowControl/>
            </w:pPr>
            <w:r>
              <w:br w:type="column"/>
              <w:t>Do the board’s work (0)</w:t>
            </w:r>
          </w:p>
        </w:tc>
      </w:tr>
    </w:tbl>
    <w:p w14:paraId="6DD7A5D2" w14:textId="77777777" w:rsidR="00751609" w:rsidRDefault="00751609" w:rsidP="00381345">
      <w:pPr>
        <w:widowControl/>
      </w:pPr>
    </w:p>
    <w:p w14:paraId="050164ED" w14:textId="77777777" w:rsidR="00751609" w:rsidRDefault="00751609" w:rsidP="0038134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381345">
      <w:pPr>
        <w:widowControl/>
      </w:pPr>
    </w:p>
    <w:p w14:paraId="3312EB37" w14:textId="77777777" w:rsidR="00751609" w:rsidRDefault="00751609" w:rsidP="0038134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381345">
      <w:pPr>
        <w:widowControl/>
      </w:pPr>
      <w:bookmarkStart w:id="414" w:name="_Toc264188318"/>
      <w:bookmarkStart w:id="415" w:name="_Toc265049500"/>
      <w:bookmarkEnd w:id="414"/>
      <w:bookmarkEnd w:id="415"/>
    </w:p>
    <w:p w14:paraId="78F26F75" w14:textId="77777777" w:rsidR="00751609" w:rsidRDefault="00751609" w:rsidP="0038134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381345">
      <w:pPr>
        <w:widowControl/>
      </w:pPr>
    </w:p>
    <w:p w14:paraId="41FD7204" w14:textId="634532B0" w:rsidR="00751609" w:rsidRDefault="00751609" w:rsidP="0038134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381345">
      <w:pPr>
        <w:widowControl/>
      </w:pPr>
    </w:p>
    <w:p w14:paraId="6A016EBC" w14:textId="77777777" w:rsidR="00751609" w:rsidRDefault="00751609" w:rsidP="0038134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381345">
      <w:pPr>
        <w:widowControl/>
      </w:pPr>
    </w:p>
    <w:p w14:paraId="6D466475" w14:textId="77777777" w:rsidR="00751609" w:rsidRDefault="00751609" w:rsidP="00381345">
      <w:pPr>
        <w:widowControl/>
      </w:pPr>
      <w:bookmarkStart w:id="416" w:name="_Toc439003741"/>
      <w:bookmarkStart w:id="417" w:name="_Toc444854265"/>
      <w:r>
        <w:br w:type="page"/>
      </w:r>
    </w:p>
    <w:p w14:paraId="4088E121" w14:textId="77777777" w:rsidR="002B233A" w:rsidRDefault="002B233A" w:rsidP="00381345">
      <w:pPr>
        <w:pStyle w:val="Heading1"/>
        <w:widowControl/>
      </w:pPr>
      <w:bookmarkStart w:id="418" w:name="_Toc441592277"/>
      <w:bookmarkStart w:id="419" w:name="_Toc444854749"/>
      <w:bookmarkStart w:id="420" w:name="_Toc470527405"/>
      <w:bookmarkEnd w:id="416"/>
      <w:bookmarkEnd w:id="417"/>
      <w:r>
        <w:lastRenderedPageBreak/>
        <w:t>Sample Strategic Plan</w:t>
      </w:r>
      <w:bookmarkEnd w:id="418"/>
      <w:bookmarkEnd w:id="419"/>
      <w:bookmarkEnd w:id="420"/>
    </w:p>
    <w:p w14:paraId="5E3175F2" w14:textId="77777777" w:rsidR="002B233A" w:rsidRDefault="002B233A" w:rsidP="00381345">
      <w:pPr>
        <w:widowControl/>
      </w:pPr>
    </w:p>
    <w:p w14:paraId="3F7F6E4A" w14:textId="77777777" w:rsidR="00C90B01" w:rsidRDefault="00C90B01" w:rsidP="00381345">
      <w:pPr>
        <w:pStyle w:val="Heading2"/>
        <w:widowControl/>
      </w:pPr>
      <w:bookmarkStart w:id="421" w:name="_Toc441592278"/>
      <w:bookmarkStart w:id="422" w:name="_Toc444854750"/>
      <w:bookmarkStart w:id="423" w:name="_Toc462498968"/>
      <w:bookmarkStart w:id="424" w:name="_Toc470527406"/>
      <w:r>
        <w:t>Executive Summary</w:t>
      </w:r>
      <w:bookmarkEnd w:id="421"/>
      <w:bookmarkEnd w:id="422"/>
      <w:bookmarkEnd w:id="423"/>
      <w:bookmarkEnd w:id="424"/>
    </w:p>
    <w:p w14:paraId="16B6EBBF" w14:textId="77777777" w:rsidR="00C90B01" w:rsidRDefault="00C90B01" w:rsidP="00381345">
      <w:pPr>
        <w:widowControl/>
      </w:pPr>
    </w:p>
    <w:p w14:paraId="027EB038" w14:textId="5CF4AF93" w:rsidR="00C90B01" w:rsidRDefault="00C90B01" w:rsidP="00381345">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381345">
      <w:pPr>
        <w:widowControl/>
      </w:pPr>
    </w:p>
    <w:p w14:paraId="5F7442CD" w14:textId="77777777" w:rsidR="00C90B01" w:rsidRDefault="00C90B01" w:rsidP="00381345">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A338F76" w14:textId="77777777" w:rsidR="00C90B01" w:rsidRDefault="00C90B01" w:rsidP="00381345">
      <w:pPr>
        <w:widowControl/>
      </w:pPr>
    </w:p>
    <w:p w14:paraId="7713654D" w14:textId="04203FAD" w:rsidR="00C90B01" w:rsidRDefault="009A3233" w:rsidP="00381345">
      <w:pPr>
        <w:widowControl/>
        <w:jc w:val="center"/>
      </w:pPr>
      <w:r>
        <w:rPr>
          <w:noProof/>
        </w:rPr>
        <w:drawing>
          <wp:inline distT="0" distB="0" distL="0" distR="0" wp14:anchorId="643771CA" wp14:editId="74EF82F4">
            <wp:extent cx="1370534" cy="1644641"/>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372650" cy="1647180"/>
                    </a:xfrm>
                    <a:prstGeom prst="rect">
                      <a:avLst/>
                    </a:prstGeom>
                    <a:noFill/>
                  </pic:spPr>
                </pic:pic>
              </a:graphicData>
            </a:graphic>
          </wp:inline>
        </w:drawing>
      </w:r>
    </w:p>
    <w:p w14:paraId="3E222718" w14:textId="77777777" w:rsidR="00C90B01" w:rsidRDefault="00C90B01" w:rsidP="00381345">
      <w:pPr>
        <w:widowControl/>
        <w:rPr>
          <w:iCs/>
          <w:sz w:val="21"/>
        </w:rPr>
      </w:pPr>
    </w:p>
    <w:p w14:paraId="3F42A1C1" w14:textId="77777777" w:rsidR="00C90B01" w:rsidRDefault="00C90B01" w:rsidP="00381345">
      <w:pPr>
        <w:widowControl/>
        <w:rPr>
          <w:bCs/>
        </w:rPr>
      </w:pPr>
      <w:r>
        <w:t xml:space="preserve">The strategic planning process had four distinct phases: </w:t>
      </w:r>
    </w:p>
    <w:p w14:paraId="7A444160" w14:textId="77777777" w:rsidR="00C90B01" w:rsidRDefault="00C90B01" w:rsidP="00381345">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381345">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381345">
            <w:pPr>
              <w:widowControl/>
              <w:jc w:val="center"/>
              <w:rPr>
                <w:rFonts w:cs="Arial"/>
                <w:b/>
              </w:rPr>
            </w:pPr>
            <w:r w:rsidRPr="0063622C">
              <w:rPr>
                <w:rFonts w:cs="Arial"/>
                <w:b/>
              </w:rPr>
              <w:t>Great Ideas</w:t>
            </w:r>
          </w:p>
          <w:p w14:paraId="67AD75FA" w14:textId="77777777" w:rsidR="00C90B01" w:rsidRPr="00014776" w:rsidRDefault="00C90B01" w:rsidP="00381345">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381345">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381345">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381345">
            <w:pPr>
              <w:widowControl/>
              <w:jc w:val="center"/>
              <w:rPr>
                <w:rFonts w:cs="Arial"/>
              </w:rPr>
            </w:pPr>
            <w:r>
              <w:rPr>
                <w:rFonts w:cs="Arial"/>
                <w:i/>
              </w:rPr>
              <w:t>do next.</w:t>
            </w:r>
          </w:p>
        </w:tc>
      </w:tr>
    </w:tbl>
    <w:p w14:paraId="39C0A647" w14:textId="77777777" w:rsidR="00C90B01" w:rsidRDefault="00C90B01" w:rsidP="00381345">
      <w:pPr>
        <w:widowControl/>
      </w:pPr>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381345">
      <w:pPr>
        <w:widowControl/>
      </w:pPr>
    </w:p>
    <w:p w14:paraId="5C36F595" w14:textId="77777777" w:rsidR="00C90B01" w:rsidRDefault="00C90B01" w:rsidP="00381345">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43783D6E" w14:textId="77777777" w:rsidR="00C90B01" w:rsidRDefault="00C90B01" w:rsidP="00381345">
      <w:pPr>
        <w:widowControl/>
      </w:pPr>
    </w:p>
    <w:p w14:paraId="76D978CD" w14:textId="77777777" w:rsidR="00C90B01" w:rsidRPr="00F71CFF" w:rsidRDefault="00C90B01" w:rsidP="00381345">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0FFC5A7E" w14:textId="77777777" w:rsidR="00C90B01" w:rsidRPr="00F71CFF" w:rsidRDefault="00C90B01" w:rsidP="00381345">
      <w:pPr>
        <w:widowControl/>
        <w:rPr>
          <w:caps/>
        </w:rPr>
      </w:pPr>
      <w:r w:rsidRPr="00F71CFF">
        <w:br w:type="page"/>
      </w:r>
    </w:p>
    <w:p w14:paraId="5F285DBA" w14:textId="77777777" w:rsidR="00C90B01" w:rsidRDefault="00C90B01" w:rsidP="00381345">
      <w:pPr>
        <w:pStyle w:val="Heading2"/>
        <w:widowControl/>
      </w:pPr>
      <w:bookmarkStart w:id="425" w:name="_Strategic_Plan"/>
      <w:bookmarkStart w:id="426" w:name="_Toc430604143"/>
      <w:bookmarkStart w:id="427" w:name="_Toc441592279"/>
      <w:bookmarkStart w:id="428" w:name="_Toc444854751"/>
      <w:bookmarkStart w:id="429" w:name="_Toc462498969"/>
      <w:bookmarkStart w:id="430" w:name="_Toc470527407"/>
      <w:bookmarkEnd w:id="425"/>
      <w:r w:rsidRPr="00F7617E">
        <w:lastRenderedPageBreak/>
        <w:t>Purpose</w:t>
      </w:r>
      <w:bookmarkEnd w:id="426"/>
      <w:bookmarkEnd w:id="427"/>
      <w:bookmarkEnd w:id="428"/>
      <w:bookmarkEnd w:id="429"/>
      <w:bookmarkEnd w:id="430"/>
    </w:p>
    <w:p w14:paraId="2AA08D20" w14:textId="77777777" w:rsidR="00C90B01" w:rsidRDefault="00C90B01" w:rsidP="00381345">
      <w:pPr>
        <w:widowControl/>
      </w:pPr>
    </w:p>
    <w:p w14:paraId="6C52D552" w14:textId="77777777" w:rsidR="00C90B01" w:rsidRDefault="00C90B01" w:rsidP="00381345">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4"/>
      </w:r>
      <w:r>
        <w:t xml:space="preserve"> </w:t>
      </w:r>
    </w:p>
    <w:p w14:paraId="40CE9CAE" w14:textId="77777777" w:rsidR="00C90B01" w:rsidRPr="00F7617E" w:rsidRDefault="00C90B01" w:rsidP="00381345">
      <w:pPr>
        <w:widowControl/>
      </w:pPr>
    </w:p>
    <w:p w14:paraId="515D9CA5" w14:textId="77777777" w:rsidR="00C90B01" w:rsidRDefault="00C90B01" w:rsidP="00381345">
      <w:pPr>
        <w:pStyle w:val="Heading3"/>
        <w:widowControl/>
      </w:pPr>
      <w:bookmarkStart w:id="431" w:name="_Toc430604144"/>
      <w:bookmarkStart w:id="432" w:name="_Toc441592280"/>
      <w:bookmarkStart w:id="433" w:name="_Toc444854752"/>
      <w:bookmarkStart w:id="434" w:name="_Toc462498970"/>
      <w:bookmarkStart w:id="435" w:name="_Toc470527408"/>
      <w:r w:rsidRPr="007B3238">
        <w:t>Values</w:t>
      </w:r>
      <w:bookmarkEnd w:id="431"/>
      <w:bookmarkEnd w:id="432"/>
      <w:bookmarkEnd w:id="433"/>
      <w:bookmarkEnd w:id="434"/>
      <w:bookmarkEnd w:id="435"/>
    </w:p>
    <w:p w14:paraId="5F0C4ED4" w14:textId="77777777" w:rsidR="00C90B01" w:rsidRPr="00C90B01" w:rsidRDefault="00C90B01"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0C3A1B">
            <w:pPr>
              <w:widowControl/>
              <w:jc w:val="center"/>
            </w:pPr>
            <w:r w:rsidRPr="00D8667C">
              <w:t>Values</w:t>
            </w:r>
          </w:p>
        </w:tc>
        <w:tc>
          <w:tcPr>
            <w:tcW w:w="2046" w:type="dxa"/>
            <w:tcMar>
              <w:left w:w="43" w:type="dxa"/>
              <w:right w:w="43" w:type="dxa"/>
            </w:tcMar>
          </w:tcPr>
          <w:p w14:paraId="43A9F416" w14:textId="4767C23E" w:rsidR="00C90B01" w:rsidRPr="00D8667C" w:rsidRDefault="00C90B01" w:rsidP="000C3A1B">
            <w:pPr>
              <w:widowControl/>
              <w:jc w:val="center"/>
            </w:pPr>
            <w:r>
              <w:rPr>
                <w:b/>
              </w:rPr>
              <w:t>Client-centered</w:t>
            </w:r>
          </w:p>
        </w:tc>
        <w:tc>
          <w:tcPr>
            <w:tcW w:w="2047" w:type="dxa"/>
            <w:tcMar>
              <w:left w:w="43" w:type="dxa"/>
              <w:right w:w="43" w:type="dxa"/>
            </w:tcMar>
          </w:tcPr>
          <w:p w14:paraId="6A05D42B" w14:textId="21218FB9" w:rsidR="00C90B01" w:rsidRPr="00D8667C" w:rsidRDefault="00C90B01" w:rsidP="000C3A1B">
            <w:pPr>
              <w:widowControl/>
              <w:jc w:val="center"/>
            </w:pPr>
            <w:r w:rsidRPr="008A509E">
              <w:rPr>
                <w:b/>
              </w:rPr>
              <w:t>Ethical</w:t>
            </w:r>
          </w:p>
        </w:tc>
        <w:tc>
          <w:tcPr>
            <w:tcW w:w="2047" w:type="dxa"/>
            <w:tcMar>
              <w:left w:w="43" w:type="dxa"/>
              <w:right w:w="43" w:type="dxa"/>
            </w:tcMar>
          </w:tcPr>
          <w:p w14:paraId="0B425B07" w14:textId="47E4FC00" w:rsidR="00C90B01" w:rsidRDefault="00C90B01" w:rsidP="000C3A1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0C3A1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381345">
            <w:pPr>
              <w:widowControl/>
              <w:jc w:val="center"/>
            </w:pPr>
            <w:r w:rsidRPr="00D8667C">
              <w:t>Behaviors</w:t>
            </w:r>
          </w:p>
        </w:tc>
        <w:tc>
          <w:tcPr>
            <w:tcW w:w="2046" w:type="dxa"/>
            <w:tcMar>
              <w:left w:w="43" w:type="dxa"/>
              <w:right w:w="43" w:type="dxa"/>
            </w:tcMar>
          </w:tcPr>
          <w:p w14:paraId="43AC9C48" w14:textId="77777777" w:rsidR="00C90B01" w:rsidRDefault="00C90B01" w:rsidP="00381345">
            <w:pPr>
              <w:widowControl/>
              <w:jc w:val="center"/>
            </w:pPr>
            <w:r>
              <w:t>Culturally competent</w:t>
            </w:r>
          </w:p>
          <w:p w14:paraId="4FF4504B" w14:textId="77777777" w:rsidR="00C90B01" w:rsidRDefault="00C90B01" w:rsidP="00381345">
            <w:pPr>
              <w:widowControl/>
              <w:jc w:val="center"/>
            </w:pPr>
            <w:r>
              <w:t>Compassionate</w:t>
            </w:r>
          </w:p>
          <w:p w14:paraId="6AB93ACA" w14:textId="77777777" w:rsidR="00C90B01" w:rsidRDefault="00C90B01" w:rsidP="00381345">
            <w:pPr>
              <w:widowControl/>
              <w:jc w:val="center"/>
            </w:pPr>
            <w:r>
              <w:t>Responsive</w:t>
            </w:r>
          </w:p>
          <w:p w14:paraId="2E85B391" w14:textId="5F1146A6" w:rsidR="00C90B01" w:rsidRPr="00AF3097" w:rsidRDefault="00C90B01" w:rsidP="00381345">
            <w:pPr>
              <w:widowControl/>
              <w:jc w:val="center"/>
            </w:pPr>
            <w:r>
              <w:t>Effective</w:t>
            </w:r>
          </w:p>
        </w:tc>
        <w:tc>
          <w:tcPr>
            <w:tcW w:w="2047" w:type="dxa"/>
            <w:tcMar>
              <w:left w:w="43" w:type="dxa"/>
              <w:right w:w="43" w:type="dxa"/>
            </w:tcMar>
          </w:tcPr>
          <w:p w14:paraId="13D967F9" w14:textId="77777777" w:rsidR="00C90B01" w:rsidRDefault="00C90B01" w:rsidP="00381345">
            <w:pPr>
              <w:widowControl/>
              <w:jc w:val="center"/>
            </w:pPr>
            <w:r>
              <w:t>Accountable</w:t>
            </w:r>
          </w:p>
          <w:p w14:paraId="1676771A" w14:textId="77777777" w:rsidR="00C90B01" w:rsidRDefault="00C90B01" w:rsidP="00381345">
            <w:pPr>
              <w:widowControl/>
              <w:jc w:val="center"/>
            </w:pPr>
            <w:r>
              <w:t>Confidential</w:t>
            </w:r>
          </w:p>
          <w:p w14:paraId="5A4685A2" w14:textId="59C3EA66" w:rsidR="00C90B01" w:rsidRPr="00AF3097" w:rsidRDefault="00C90B01" w:rsidP="00381345">
            <w:pPr>
              <w:widowControl/>
              <w:jc w:val="center"/>
            </w:pPr>
            <w:r>
              <w:t>Honest</w:t>
            </w:r>
          </w:p>
        </w:tc>
        <w:tc>
          <w:tcPr>
            <w:tcW w:w="2047" w:type="dxa"/>
            <w:tcMar>
              <w:left w:w="43" w:type="dxa"/>
              <w:right w:w="43" w:type="dxa"/>
            </w:tcMar>
          </w:tcPr>
          <w:p w14:paraId="2F5ADDDA" w14:textId="77777777" w:rsidR="00C90B01" w:rsidRDefault="00C90B01" w:rsidP="00381345">
            <w:pPr>
              <w:widowControl/>
              <w:jc w:val="center"/>
            </w:pPr>
            <w:r>
              <w:t>Dependable</w:t>
            </w:r>
          </w:p>
          <w:p w14:paraId="4BFDD11B" w14:textId="77777777" w:rsidR="00C90B01" w:rsidRDefault="00C90B01" w:rsidP="00381345">
            <w:pPr>
              <w:widowControl/>
              <w:jc w:val="center"/>
            </w:pPr>
            <w:r>
              <w:t>Proactive</w:t>
            </w:r>
          </w:p>
          <w:p w14:paraId="634BDBA3" w14:textId="77777777" w:rsidR="00C90B01" w:rsidRDefault="00C90B01" w:rsidP="00381345">
            <w:pPr>
              <w:widowControl/>
              <w:jc w:val="center"/>
            </w:pPr>
            <w:r>
              <w:t>Open to Learning</w:t>
            </w:r>
          </w:p>
          <w:p w14:paraId="2B405371" w14:textId="7035EC74" w:rsidR="00C90B01" w:rsidRPr="00AF3097" w:rsidRDefault="00C90B01" w:rsidP="00381345">
            <w:pPr>
              <w:widowControl/>
              <w:jc w:val="center"/>
            </w:pPr>
            <w:r>
              <w:t>Knowledgeable</w:t>
            </w:r>
          </w:p>
        </w:tc>
        <w:tc>
          <w:tcPr>
            <w:tcW w:w="2047" w:type="dxa"/>
            <w:tcMar>
              <w:left w:w="43" w:type="dxa"/>
              <w:right w:w="43" w:type="dxa"/>
            </w:tcMar>
          </w:tcPr>
          <w:p w14:paraId="532C541E" w14:textId="77777777" w:rsidR="00C90B01" w:rsidRDefault="00C90B01" w:rsidP="00381345">
            <w:pPr>
              <w:widowControl/>
              <w:jc w:val="center"/>
            </w:pPr>
            <w:r>
              <w:t>Respectful</w:t>
            </w:r>
          </w:p>
          <w:p w14:paraId="66A3DB16" w14:textId="77777777" w:rsidR="00C90B01" w:rsidRDefault="00C90B01" w:rsidP="00381345">
            <w:pPr>
              <w:widowControl/>
              <w:jc w:val="center"/>
            </w:pPr>
            <w:r>
              <w:t>Supportive</w:t>
            </w:r>
          </w:p>
          <w:p w14:paraId="3718D32E" w14:textId="77777777" w:rsidR="00C90B01" w:rsidRDefault="00C90B01" w:rsidP="00381345">
            <w:pPr>
              <w:widowControl/>
              <w:jc w:val="center"/>
            </w:pPr>
            <w:r>
              <w:t>Positive</w:t>
            </w:r>
          </w:p>
          <w:p w14:paraId="5DCDE9F8" w14:textId="4E6A4CAC" w:rsidR="00C90B01" w:rsidRPr="00AF3097" w:rsidRDefault="00C90B01" w:rsidP="00381345">
            <w:pPr>
              <w:widowControl/>
              <w:jc w:val="center"/>
            </w:pPr>
            <w:r>
              <w:t>Communicative</w:t>
            </w:r>
          </w:p>
        </w:tc>
      </w:tr>
    </w:tbl>
    <w:p w14:paraId="0F4F5331" w14:textId="77777777" w:rsidR="00C90B01" w:rsidRDefault="00C90B01" w:rsidP="00381345">
      <w:pPr>
        <w:widowControl/>
        <w:jc w:val="center"/>
        <w:rPr>
          <w:b/>
        </w:rPr>
      </w:pPr>
    </w:p>
    <w:p w14:paraId="71470B58" w14:textId="77777777" w:rsidR="00C90B01" w:rsidRDefault="00C90B01" w:rsidP="00381345">
      <w:pPr>
        <w:pStyle w:val="Heading3"/>
        <w:widowControl/>
      </w:pPr>
      <w:bookmarkStart w:id="436" w:name="_Toc430604145"/>
      <w:bookmarkStart w:id="437" w:name="_Toc441592281"/>
      <w:bookmarkStart w:id="438" w:name="_Toc444854753"/>
      <w:bookmarkStart w:id="439" w:name="_Toc462498971"/>
      <w:bookmarkStart w:id="440" w:name="_Toc470527409"/>
      <w:r>
        <w:t>Mission</w:t>
      </w:r>
      <w:bookmarkEnd w:id="436"/>
      <w:bookmarkEnd w:id="437"/>
      <w:bookmarkEnd w:id="438"/>
      <w:bookmarkEnd w:id="439"/>
      <w:bookmarkEnd w:id="440"/>
    </w:p>
    <w:p w14:paraId="4D8B2235" w14:textId="77777777" w:rsidR="00C90B01" w:rsidRDefault="00C90B01" w:rsidP="00381345">
      <w:pPr>
        <w:widowControl/>
      </w:pPr>
    </w:p>
    <w:p w14:paraId="6DAC332D" w14:textId="77777777" w:rsidR="00C90B01" w:rsidRDefault="00C90B01" w:rsidP="00381345">
      <w:pPr>
        <w:widowControl/>
      </w:pPr>
      <w:r>
        <w:t>Christopher Finny argues that an “organization’s mission statement deserves to be elegant, precise, and even poetic because these words embody the reason your nonprofit exists.”</w:t>
      </w:r>
      <w:r>
        <w:rPr>
          <w:rStyle w:val="EndnoteReference"/>
        </w:rPr>
        <w:endnoteReference w:id="455"/>
      </w:r>
      <w:r>
        <w:t xml:space="preserve"> Indeed, the very best mission statements are similar in texture to a Japanese haiku. Because the working mission should be the combination of three essential elements (clients, difference, and competitive advantage), the following is CHC’s working mission:</w:t>
      </w:r>
    </w:p>
    <w:p w14:paraId="02344315" w14:textId="77777777" w:rsidR="00C90B01" w:rsidRDefault="00C90B01" w:rsidP="00381345">
      <w:pPr>
        <w:widowControl/>
      </w:pPr>
    </w:p>
    <w:p w14:paraId="29FE2850" w14:textId="77777777" w:rsidR="00C90B01" w:rsidRDefault="00C90B01" w:rsidP="00381345">
      <w:pPr>
        <w:widowControl/>
        <w:jc w:val="center"/>
      </w:pPr>
      <w:r>
        <w:t>Client-centered care</w:t>
      </w:r>
      <w:r>
        <w:br/>
        <w:t>for our Community</w:t>
      </w:r>
      <w:r>
        <w:br/>
        <w:t>to have lives worth loving</w:t>
      </w:r>
    </w:p>
    <w:p w14:paraId="165D5AEF" w14:textId="77777777" w:rsidR="00C90B01" w:rsidRDefault="00C90B01" w:rsidP="00381345">
      <w:pPr>
        <w:pStyle w:val="Heading2"/>
        <w:widowControl/>
      </w:pPr>
    </w:p>
    <w:p w14:paraId="16765373" w14:textId="77777777" w:rsidR="00C90B01" w:rsidRDefault="00C90B01" w:rsidP="00381345">
      <w:pPr>
        <w:pStyle w:val="Heading2"/>
        <w:widowControl/>
      </w:pPr>
      <w:bookmarkStart w:id="441" w:name="_Toc430604146"/>
      <w:bookmarkStart w:id="442" w:name="_Toc441592282"/>
      <w:bookmarkStart w:id="443" w:name="_Toc444854754"/>
      <w:bookmarkStart w:id="444" w:name="_Toc462498972"/>
      <w:bookmarkStart w:id="445" w:name="_Toc470527410"/>
      <w:r w:rsidRPr="0083609F">
        <w:t>Lines of Business</w:t>
      </w:r>
      <w:bookmarkEnd w:id="441"/>
      <w:bookmarkEnd w:id="442"/>
      <w:bookmarkEnd w:id="443"/>
      <w:bookmarkEnd w:id="444"/>
      <w:bookmarkEnd w:id="445"/>
    </w:p>
    <w:p w14:paraId="546C2756" w14:textId="77777777" w:rsidR="00C90B01" w:rsidRDefault="00C90B01" w:rsidP="00381345">
      <w:pPr>
        <w:widowControl/>
      </w:pPr>
    </w:p>
    <w:p w14:paraId="542DEFCC" w14:textId="77777777" w:rsidR="00C90B01" w:rsidRDefault="00C90B01" w:rsidP="00381345">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6"/>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7"/>
      </w:r>
      <w:r>
        <w:t xml:space="preserve"> CHC has the following lines of business that serve their customers:</w:t>
      </w:r>
    </w:p>
    <w:p w14:paraId="015551FC" w14:textId="77777777" w:rsidR="00C90B01" w:rsidRDefault="00C90B01" w:rsidP="00381345">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381345">
            <w:pPr>
              <w:widowControl/>
              <w:jc w:val="center"/>
              <w:rPr>
                <w:b/>
              </w:rPr>
            </w:pPr>
            <w:r w:rsidRPr="005C14E9">
              <w:rPr>
                <w:b/>
              </w:rPr>
              <w:lastRenderedPageBreak/>
              <w:t>Addiction Services</w:t>
            </w:r>
          </w:p>
          <w:p w14:paraId="716670E5" w14:textId="77777777" w:rsidR="00C90B01" w:rsidRPr="009D3687" w:rsidRDefault="00C90B01" w:rsidP="00381345">
            <w:pPr>
              <w:widowControl/>
              <w:jc w:val="center"/>
              <w:rPr>
                <w:i/>
              </w:rPr>
            </w:pPr>
            <w:r w:rsidRPr="009D3687">
              <w:rPr>
                <w:i/>
              </w:rPr>
              <w:t>A Life Worth Loving</w:t>
            </w:r>
            <w:r w:rsidRPr="009D3687">
              <w:rPr>
                <w:i/>
              </w:rPr>
              <w:br/>
              <w:t>in Recovery</w:t>
            </w:r>
          </w:p>
          <w:p w14:paraId="0205ED51" w14:textId="77777777" w:rsidR="00C90B01" w:rsidRDefault="00C90B01" w:rsidP="00381345">
            <w:pPr>
              <w:widowControl/>
              <w:jc w:val="center"/>
            </w:pPr>
            <w:r>
              <w:t>Group</w:t>
            </w:r>
          </w:p>
          <w:p w14:paraId="386DF419" w14:textId="77777777" w:rsidR="00C90B01" w:rsidRDefault="00C90B01" w:rsidP="00381345">
            <w:pPr>
              <w:widowControl/>
              <w:jc w:val="center"/>
            </w:pPr>
            <w:r>
              <w:t>Housing</w:t>
            </w:r>
            <w:r>
              <w:br/>
              <w:t>Individual Counseling</w:t>
            </w:r>
          </w:p>
          <w:p w14:paraId="6D3A3B59" w14:textId="77777777" w:rsidR="00C90B01" w:rsidRPr="008C7572" w:rsidRDefault="00C90B01" w:rsidP="00381345">
            <w:pPr>
              <w:widowControl/>
              <w:jc w:val="center"/>
            </w:pPr>
            <w:r>
              <w:t>Peer Support</w:t>
            </w:r>
          </w:p>
        </w:tc>
        <w:tc>
          <w:tcPr>
            <w:tcW w:w="3195" w:type="dxa"/>
            <w:shd w:val="clear" w:color="auto" w:fill="auto"/>
          </w:tcPr>
          <w:p w14:paraId="6E03B51F" w14:textId="77777777" w:rsidR="00C90B01" w:rsidRPr="005C14E9" w:rsidRDefault="00C90B01" w:rsidP="00381345">
            <w:pPr>
              <w:widowControl/>
              <w:jc w:val="center"/>
              <w:rPr>
                <w:b/>
              </w:rPr>
            </w:pPr>
            <w:r w:rsidRPr="005C14E9">
              <w:rPr>
                <w:b/>
              </w:rPr>
              <w:t>Clinic Services</w:t>
            </w:r>
          </w:p>
          <w:p w14:paraId="1F4866C4" w14:textId="77777777" w:rsidR="00C90B01" w:rsidRDefault="00C90B01" w:rsidP="00381345">
            <w:pPr>
              <w:widowControl/>
              <w:jc w:val="center"/>
              <w:rPr>
                <w:i/>
              </w:rPr>
            </w:pPr>
            <w:r>
              <w:rPr>
                <w:i/>
              </w:rPr>
              <w:t>On-going Access</w:t>
            </w:r>
          </w:p>
          <w:p w14:paraId="379B3476" w14:textId="77777777" w:rsidR="00C90B01" w:rsidRDefault="00C90B01" w:rsidP="00381345">
            <w:pPr>
              <w:widowControl/>
              <w:jc w:val="center"/>
            </w:pPr>
            <w:r w:rsidRPr="009D3687">
              <w:rPr>
                <w:i/>
              </w:rPr>
              <w:t>for Excellent Health</w:t>
            </w:r>
          </w:p>
          <w:p w14:paraId="583862BD" w14:textId="77777777" w:rsidR="00C90B01" w:rsidRDefault="00C90B01" w:rsidP="00381345">
            <w:pPr>
              <w:widowControl/>
              <w:jc w:val="center"/>
            </w:pPr>
            <w:r>
              <w:t>Case Management</w:t>
            </w:r>
          </w:p>
          <w:p w14:paraId="0630DEA1" w14:textId="77777777" w:rsidR="00C90B01" w:rsidRDefault="00C90B01" w:rsidP="00381345">
            <w:pPr>
              <w:widowControl/>
              <w:jc w:val="center"/>
            </w:pPr>
            <w:r>
              <w:t>Medical Care</w:t>
            </w:r>
          </w:p>
          <w:p w14:paraId="1BD98488" w14:textId="77777777" w:rsidR="00C90B01" w:rsidRDefault="00C90B01" w:rsidP="00381345">
            <w:pPr>
              <w:widowControl/>
              <w:jc w:val="center"/>
            </w:pPr>
            <w:r>
              <w:t>Food Access</w:t>
            </w:r>
          </w:p>
          <w:p w14:paraId="02BE182C" w14:textId="77777777" w:rsidR="00C90B01" w:rsidRDefault="00C90B01" w:rsidP="00381345">
            <w:pPr>
              <w:widowControl/>
              <w:jc w:val="center"/>
            </w:pPr>
            <w:r>
              <w:t>Housing</w:t>
            </w:r>
          </w:p>
          <w:p w14:paraId="51B1FD64" w14:textId="77777777" w:rsidR="00C90B01" w:rsidRPr="000C58BE" w:rsidRDefault="00C90B01" w:rsidP="00381345">
            <w:pPr>
              <w:widowControl/>
              <w:jc w:val="center"/>
            </w:pPr>
            <w:r>
              <w:t>Retention and Adherence Transportation</w:t>
            </w:r>
          </w:p>
        </w:tc>
        <w:tc>
          <w:tcPr>
            <w:tcW w:w="3191" w:type="dxa"/>
            <w:shd w:val="clear" w:color="auto" w:fill="auto"/>
          </w:tcPr>
          <w:p w14:paraId="3452C205" w14:textId="77777777" w:rsidR="00C90B01" w:rsidRPr="005C14E9" w:rsidRDefault="00C90B01" w:rsidP="00381345">
            <w:pPr>
              <w:widowControl/>
              <w:jc w:val="center"/>
              <w:rPr>
                <w:b/>
              </w:rPr>
            </w:pPr>
            <w:r w:rsidRPr="005C14E9">
              <w:rPr>
                <w:b/>
              </w:rPr>
              <w:t>Mental Health</w:t>
            </w:r>
          </w:p>
          <w:p w14:paraId="65E9F861" w14:textId="77777777" w:rsidR="00C90B01" w:rsidRPr="009D3687" w:rsidRDefault="00C90B01" w:rsidP="00381345">
            <w:pPr>
              <w:widowControl/>
              <w:jc w:val="center"/>
              <w:rPr>
                <w:i/>
              </w:rPr>
            </w:pPr>
            <w:r w:rsidRPr="009D3687">
              <w:rPr>
                <w:i/>
              </w:rPr>
              <w:t>Living Longer and Better</w:t>
            </w:r>
          </w:p>
          <w:p w14:paraId="5BEA94C7" w14:textId="77777777" w:rsidR="00C90B01" w:rsidRDefault="00C90B01" w:rsidP="00381345">
            <w:pPr>
              <w:widowControl/>
              <w:jc w:val="center"/>
            </w:pPr>
            <w:r>
              <w:t>Counseling</w:t>
            </w:r>
          </w:p>
          <w:p w14:paraId="515A7394" w14:textId="77777777" w:rsidR="00C90B01" w:rsidRDefault="00C90B01" w:rsidP="00381345">
            <w:pPr>
              <w:widowControl/>
              <w:jc w:val="center"/>
            </w:pPr>
            <w:r>
              <w:t>Internships</w:t>
            </w:r>
          </w:p>
          <w:p w14:paraId="1610D414" w14:textId="77777777" w:rsidR="00C90B01" w:rsidRDefault="00C90B01" w:rsidP="00381345">
            <w:pPr>
              <w:widowControl/>
              <w:jc w:val="center"/>
            </w:pPr>
            <w:r>
              <w:t>Medications</w:t>
            </w:r>
          </w:p>
          <w:p w14:paraId="1EA4B88B" w14:textId="77777777" w:rsidR="00C90B01" w:rsidRDefault="00C90B01" w:rsidP="00381345">
            <w:pPr>
              <w:widowControl/>
              <w:jc w:val="center"/>
            </w:pPr>
            <w:r>
              <w:t>Peer Counseling</w:t>
            </w:r>
          </w:p>
          <w:p w14:paraId="30486598" w14:textId="77777777" w:rsidR="00C90B01" w:rsidRDefault="00C90B01" w:rsidP="00381345">
            <w:pPr>
              <w:widowControl/>
              <w:jc w:val="center"/>
            </w:pPr>
            <w:r>
              <w:t>Psychiatry</w:t>
            </w:r>
          </w:p>
          <w:p w14:paraId="646E3B6D" w14:textId="77777777" w:rsidR="00C90B01" w:rsidRPr="00FB75C2" w:rsidRDefault="00C90B01" w:rsidP="00381345">
            <w:pPr>
              <w:widowControl/>
              <w:jc w:val="center"/>
            </w:pPr>
            <w:r>
              <w:t>Training</w:t>
            </w:r>
            <w:r w:rsidRPr="005C14E9">
              <w:rPr>
                <w:b/>
              </w:rPr>
              <w:t xml:space="preserve"> </w:t>
            </w:r>
          </w:p>
          <w:p w14:paraId="73EAC22D" w14:textId="77777777" w:rsidR="00C90B01" w:rsidRPr="00FB75C2" w:rsidRDefault="00C90B01" w:rsidP="00381345">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38DE036D" w14:textId="77777777" w:rsidR="00EA464A" w:rsidRDefault="00EA464A" w:rsidP="00381345">
            <w:pPr>
              <w:widowControl/>
              <w:jc w:val="center"/>
              <w:rPr>
                <w:b/>
              </w:rPr>
            </w:pPr>
          </w:p>
          <w:p w14:paraId="6EC6F0BB" w14:textId="77777777" w:rsidR="00C90B01" w:rsidRPr="00FB01EF" w:rsidRDefault="00C90B01" w:rsidP="00381345">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38362FCF" w14:textId="77777777" w:rsidR="00EA464A" w:rsidRDefault="00EA464A" w:rsidP="00381345">
            <w:pPr>
              <w:widowControl/>
              <w:jc w:val="center"/>
              <w:rPr>
                <w:b/>
              </w:rPr>
            </w:pPr>
          </w:p>
          <w:p w14:paraId="610E2460" w14:textId="77777777" w:rsidR="00C90B01" w:rsidRPr="005C14E9" w:rsidRDefault="00C90B01" w:rsidP="00381345">
            <w:pPr>
              <w:widowControl/>
              <w:jc w:val="center"/>
              <w:rPr>
                <w:b/>
              </w:rPr>
            </w:pPr>
            <w:r w:rsidRPr="005C14E9">
              <w:rPr>
                <w:b/>
              </w:rPr>
              <w:t>Resources</w:t>
            </w:r>
          </w:p>
          <w:p w14:paraId="76966D2F" w14:textId="77777777" w:rsidR="00C90B01" w:rsidRPr="00FB01EF" w:rsidRDefault="00C90B01" w:rsidP="00381345">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381345">
            <w:pPr>
              <w:widowControl/>
              <w:jc w:val="center"/>
              <w:rPr>
                <w:b/>
              </w:rPr>
            </w:pPr>
            <w:r>
              <w:rPr>
                <w:b/>
              </w:rPr>
              <w:t>County</w:t>
            </w:r>
          </w:p>
          <w:p w14:paraId="164D93F8" w14:textId="77777777" w:rsidR="00C90B01" w:rsidRDefault="00C90B01" w:rsidP="00381345">
            <w:pPr>
              <w:widowControl/>
              <w:jc w:val="center"/>
            </w:pPr>
            <w:r w:rsidRPr="00325DB7">
              <w:t>Awareness</w:t>
            </w:r>
          </w:p>
          <w:p w14:paraId="3932591A" w14:textId="77777777" w:rsidR="00C90B01" w:rsidRDefault="00C90B01" w:rsidP="00381345">
            <w:pPr>
              <w:widowControl/>
              <w:jc w:val="center"/>
            </w:pPr>
            <w:r>
              <w:t>HIV Testing</w:t>
            </w:r>
          </w:p>
          <w:p w14:paraId="5B910346" w14:textId="77777777" w:rsidR="00C90B01" w:rsidRDefault="00C90B01" w:rsidP="00381345">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381345">
            <w:pPr>
              <w:widowControl/>
              <w:jc w:val="center"/>
            </w:pPr>
            <w:r>
              <w:t>Peer Support</w:t>
            </w:r>
          </w:p>
          <w:p w14:paraId="1DBE7A03" w14:textId="77777777" w:rsidR="00C90B01" w:rsidRDefault="00C90B01" w:rsidP="00381345">
            <w:pPr>
              <w:widowControl/>
              <w:jc w:val="center"/>
            </w:pPr>
            <w:r w:rsidRPr="00325DB7">
              <w:t>Risk Reduction</w:t>
            </w:r>
            <w:r>
              <w:t xml:space="preserve"> Groups</w:t>
            </w:r>
          </w:p>
          <w:p w14:paraId="2F5B8B00" w14:textId="77777777" w:rsidR="00C90B01" w:rsidRPr="005C14E9" w:rsidRDefault="00C90B01" w:rsidP="00381345">
            <w:pPr>
              <w:widowControl/>
              <w:jc w:val="center"/>
              <w:rPr>
                <w:b/>
              </w:rPr>
            </w:pPr>
          </w:p>
        </w:tc>
        <w:tc>
          <w:tcPr>
            <w:tcW w:w="3195" w:type="dxa"/>
            <w:shd w:val="clear" w:color="auto" w:fill="auto"/>
          </w:tcPr>
          <w:p w14:paraId="65F04488" w14:textId="77777777" w:rsidR="00C90B01" w:rsidRPr="005C14E9" w:rsidRDefault="00C90B01" w:rsidP="00381345">
            <w:pPr>
              <w:widowControl/>
              <w:jc w:val="center"/>
              <w:rPr>
                <w:b/>
              </w:rPr>
            </w:pPr>
            <w:r>
              <w:rPr>
                <w:b/>
              </w:rPr>
              <w:t>Downtown</w:t>
            </w:r>
          </w:p>
          <w:p w14:paraId="4D8204D3" w14:textId="77777777" w:rsidR="00C90B01" w:rsidRDefault="00C90B01" w:rsidP="00381345">
            <w:pPr>
              <w:widowControl/>
              <w:jc w:val="center"/>
            </w:pPr>
            <w:r>
              <w:t>Awareness</w:t>
            </w:r>
          </w:p>
          <w:p w14:paraId="0FFFF051" w14:textId="77777777" w:rsidR="00C90B01" w:rsidRDefault="00C90B01" w:rsidP="00381345">
            <w:pPr>
              <w:widowControl/>
              <w:jc w:val="center"/>
            </w:pPr>
            <w:r>
              <w:t>Individual Risk Reduction</w:t>
            </w:r>
          </w:p>
          <w:p w14:paraId="68B308D9" w14:textId="77777777" w:rsidR="00C90B01" w:rsidRDefault="00C90B01" w:rsidP="00381345">
            <w:pPr>
              <w:widowControl/>
              <w:jc w:val="center"/>
            </w:pPr>
            <w:r>
              <w:t>Navigation</w:t>
            </w:r>
          </w:p>
          <w:p w14:paraId="37675A3A" w14:textId="77777777" w:rsidR="00C90B01" w:rsidRDefault="00C90B01" w:rsidP="00381345">
            <w:pPr>
              <w:widowControl/>
              <w:jc w:val="center"/>
            </w:pPr>
            <w:r>
              <w:t>Peer Support</w:t>
            </w:r>
          </w:p>
          <w:p w14:paraId="12FD4468" w14:textId="77777777" w:rsidR="00C90B01" w:rsidRDefault="00C90B01" w:rsidP="00381345">
            <w:pPr>
              <w:widowControl/>
              <w:jc w:val="center"/>
            </w:pPr>
            <w:r>
              <w:t>Education &amp; Screening</w:t>
            </w:r>
          </w:p>
          <w:p w14:paraId="1935FB63" w14:textId="77777777" w:rsidR="00C90B01" w:rsidRPr="00FB01EF" w:rsidRDefault="00C90B01" w:rsidP="00381345">
            <w:pPr>
              <w:widowControl/>
              <w:jc w:val="center"/>
            </w:pPr>
            <w:r>
              <w:t>Testing &amp; Vaccinations</w:t>
            </w:r>
          </w:p>
        </w:tc>
        <w:tc>
          <w:tcPr>
            <w:tcW w:w="3191" w:type="dxa"/>
            <w:shd w:val="clear" w:color="auto" w:fill="auto"/>
          </w:tcPr>
          <w:p w14:paraId="46F9C1E2" w14:textId="77777777" w:rsidR="00C90B01" w:rsidRPr="008F4ABD" w:rsidRDefault="00C90B01" w:rsidP="00381345">
            <w:pPr>
              <w:widowControl/>
              <w:jc w:val="center"/>
            </w:pPr>
            <w:r w:rsidRPr="008F4ABD">
              <w:t>Events</w:t>
            </w:r>
          </w:p>
          <w:p w14:paraId="768FC86D" w14:textId="77777777" w:rsidR="00C90B01" w:rsidRPr="008F4ABD" w:rsidRDefault="00C90B01" w:rsidP="00381345">
            <w:pPr>
              <w:widowControl/>
              <w:jc w:val="center"/>
            </w:pPr>
            <w:r w:rsidRPr="008F4ABD">
              <w:t>Federal Grants</w:t>
            </w:r>
          </w:p>
          <w:p w14:paraId="0508E8D3" w14:textId="77777777" w:rsidR="00C90B01" w:rsidRPr="008F4ABD" w:rsidRDefault="00C90B01" w:rsidP="00381345">
            <w:pPr>
              <w:widowControl/>
              <w:jc w:val="center"/>
            </w:pPr>
            <w:r w:rsidRPr="008F4ABD">
              <w:t>Foundation Grants</w:t>
            </w:r>
          </w:p>
          <w:p w14:paraId="41D8976E" w14:textId="77777777" w:rsidR="00C90B01" w:rsidRDefault="00C90B01" w:rsidP="00381345">
            <w:pPr>
              <w:widowControl/>
              <w:jc w:val="center"/>
            </w:pPr>
            <w:r>
              <w:t>Individual Donors</w:t>
            </w:r>
          </w:p>
          <w:p w14:paraId="2D363A51" w14:textId="77777777" w:rsidR="00C90B01" w:rsidRDefault="00C90B01" w:rsidP="00381345">
            <w:pPr>
              <w:widowControl/>
              <w:jc w:val="center"/>
            </w:pPr>
            <w:r w:rsidRPr="008F4ABD">
              <w:t>Program Revenue</w:t>
            </w:r>
          </w:p>
          <w:p w14:paraId="146809B9" w14:textId="77777777" w:rsidR="00C90B01" w:rsidRPr="00FB01EF" w:rsidRDefault="00C90B01" w:rsidP="00381345">
            <w:pPr>
              <w:widowControl/>
              <w:jc w:val="center"/>
            </w:pPr>
            <w:r>
              <w:t>Support Services</w:t>
            </w:r>
          </w:p>
        </w:tc>
      </w:tr>
    </w:tbl>
    <w:p w14:paraId="062F215C" w14:textId="77777777" w:rsidR="00C90B01" w:rsidRDefault="00C90B01" w:rsidP="00381345">
      <w:pPr>
        <w:widowControl/>
        <w:rPr>
          <w:caps/>
        </w:rPr>
      </w:pPr>
    </w:p>
    <w:p w14:paraId="591F78FF" w14:textId="77777777" w:rsidR="00C90B01" w:rsidRDefault="00C90B01" w:rsidP="00381345">
      <w:pPr>
        <w:pStyle w:val="Heading2"/>
        <w:widowControl/>
      </w:pPr>
      <w:bookmarkStart w:id="446" w:name="_Toc430604147"/>
      <w:bookmarkStart w:id="447" w:name="_Toc441592283"/>
      <w:bookmarkStart w:id="448" w:name="_Toc444854755"/>
      <w:bookmarkStart w:id="449" w:name="_Toc462498973"/>
      <w:bookmarkStart w:id="450" w:name="_Toc470527411"/>
      <w:r w:rsidRPr="0083609F">
        <w:t>Success Measures</w:t>
      </w:r>
      <w:bookmarkEnd w:id="446"/>
      <w:bookmarkEnd w:id="447"/>
      <w:bookmarkEnd w:id="448"/>
      <w:bookmarkEnd w:id="449"/>
      <w:bookmarkEnd w:id="450"/>
    </w:p>
    <w:p w14:paraId="2771BFC8" w14:textId="77777777" w:rsidR="00C90B01" w:rsidRDefault="00C90B01" w:rsidP="00381345">
      <w:pPr>
        <w:widowControl/>
      </w:pPr>
    </w:p>
    <w:p w14:paraId="51D719C5" w14:textId="77777777" w:rsidR="00C90B01" w:rsidRDefault="00C90B01" w:rsidP="00381345">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8"/>
      </w:r>
      <w:r w:rsidRPr="002F2889">
        <w:t xml:space="preserve"> </w:t>
      </w:r>
    </w:p>
    <w:p w14:paraId="44048AA9" w14:textId="77777777" w:rsidR="00C90B01" w:rsidRDefault="00C90B01" w:rsidP="00381345">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C90B01" w:rsidRPr="00423D7C" w14:paraId="4CAB1ED6" w14:textId="77777777" w:rsidTr="00AC518D">
        <w:trPr>
          <w:tblHeader/>
          <w:jc w:val="center"/>
        </w:trPr>
        <w:tc>
          <w:tcPr>
            <w:tcW w:w="4312" w:type="dxa"/>
            <w:tcBorders>
              <w:bottom w:val="single" w:sz="2" w:space="0" w:color="auto"/>
            </w:tcBorders>
            <w:shd w:val="clear" w:color="auto" w:fill="auto"/>
            <w:hideMark/>
          </w:tcPr>
          <w:p w14:paraId="7D48450A" w14:textId="77777777" w:rsidR="00C90B01" w:rsidRPr="00D2705F" w:rsidRDefault="00C90B01" w:rsidP="00381345">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588D940E" w14:textId="77777777" w:rsidR="00C90B01" w:rsidRPr="00D2705F" w:rsidRDefault="00C90B01" w:rsidP="00381345">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4A75CE01" w14:textId="77777777" w:rsidR="00C90B01" w:rsidRPr="00D2705F" w:rsidRDefault="00C90B01" w:rsidP="00381345">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246CCBF0" w14:textId="77777777" w:rsidR="00C90B01" w:rsidRPr="00D2705F" w:rsidRDefault="00C90B01" w:rsidP="00381345">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7CD88C47" w14:textId="77777777" w:rsidR="00C90B01" w:rsidRPr="00D2705F" w:rsidRDefault="00C90B01" w:rsidP="00381345">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1A8A74AF" w14:textId="77777777" w:rsidR="00C90B01" w:rsidRPr="00D2705F" w:rsidRDefault="00C90B01" w:rsidP="00381345">
            <w:pPr>
              <w:widowControl/>
              <w:jc w:val="right"/>
              <w:rPr>
                <w:rFonts w:cs="Arial"/>
                <w:color w:val="000000"/>
              </w:rPr>
            </w:pPr>
            <w:r w:rsidRPr="00D2705F">
              <w:rPr>
                <w:rFonts w:cs="Arial"/>
                <w:color w:val="000000"/>
              </w:rPr>
              <w:t>2015-16</w:t>
            </w:r>
          </w:p>
        </w:tc>
      </w:tr>
      <w:tr w:rsidR="00C90B01" w:rsidRPr="00423D7C" w14:paraId="7CFFE052" w14:textId="77777777" w:rsidTr="00AC518D">
        <w:trPr>
          <w:jc w:val="center"/>
        </w:trPr>
        <w:tc>
          <w:tcPr>
            <w:tcW w:w="4312" w:type="dxa"/>
            <w:tcBorders>
              <w:bottom w:val="nil"/>
            </w:tcBorders>
            <w:shd w:val="clear" w:color="auto" w:fill="auto"/>
            <w:hideMark/>
          </w:tcPr>
          <w:p w14:paraId="5BCAD999" w14:textId="77777777" w:rsidR="00C90B01" w:rsidRPr="00D2705F" w:rsidRDefault="00C90B01" w:rsidP="00381345">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100AA4F7" w14:textId="77777777" w:rsidR="00C90B01" w:rsidRPr="00D2705F" w:rsidRDefault="00C90B01" w:rsidP="00381345">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03675E2B" w14:textId="77777777" w:rsidR="00C90B01" w:rsidRPr="00D2705F" w:rsidRDefault="00C90B01" w:rsidP="00381345">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2F944135" w14:textId="77777777" w:rsidR="00C90B01" w:rsidRPr="00D2705F" w:rsidRDefault="00C90B01" w:rsidP="00381345">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659660D3" w14:textId="77777777" w:rsidR="00C90B01" w:rsidRPr="00D2705F" w:rsidRDefault="00C90B01" w:rsidP="00381345">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550D5EEF" w14:textId="77777777" w:rsidR="00C90B01" w:rsidRPr="00D2705F" w:rsidRDefault="00C90B01" w:rsidP="00381345">
            <w:pPr>
              <w:widowControl/>
              <w:jc w:val="right"/>
              <w:rPr>
                <w:rFonts w:cs="Arial"/>
              </w:rPr>
            </w:pPr>
            <w:r w:rsidRPr="00D2705F">
              <w:rPr>
                <w:rFonts w:cs="Arial"/>
              </w:rPr>
              <w:t>6,326</w:t>
            </w:r>
          </w:p>
        </w:tc>
      </w:tr>
      <w:tr w:rsidR="00C90B01" w:rsidRPr="00423D7C" w14:paraId="3224088E" w14:textId="77777777" w:rsidTr="00AC518D">
        <w:trPr>
          <w:jc w:val="center"/>
        </w:trPr>
        <w:tc>
          <w:tcPr>
            <w:tcW w:w="4312" w:type="dxa"/>
            <w:tcBorders>
              <w:top w:val="nil"/>
              <w:bottom w:val="nil"/>
            </w:tcBorders>
            <w:shd w:val="clear" w:color="auto" w:fill="auto"/>
            <w:hideMark/>
          </w:tcPr>
          <w:p w14:paraId="7F4DA066" w14:textId="77777777" w:rsidR="00C90B01" w:rsidRPr="00D2705F" w:rsidRDefault="00C90B01" w:rsidP="00381345">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0F5793" w14:textId="77777777" w:rsidR="00C90B01" w:rsidRPr="00D2705F" w:rsidRDefault="00C90B01" w:rsidP="00381345">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479F793E" w14:textId="77777777" w:rsidR="00C90B01" w:rsidRPr="00D2705F" w:rsidRDefault="00C90B01" w:rsidP="00381345">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4BFB2D5E" w14:textId="77777777" w:rsidR="00C90B01" w:rsidRPr="00D2705F" w:rsidRDefault="00C90B01" w:rsidP="00381345">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7E0853EC" w14:textId="77777777" w:rsidR="00C90B01" w:rsidRPr="00D2705F" w:rsidRDefault="00C90B01" w:rsidP="00381345">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208890B4" w14:textId="77777777" w:rsidR="00C90B01" w:rsidRPr="00D2705F" w:rsidRDefault="00C90B01" w:rsidP="00381345">
            <w:pPr>
              <w:widowControl/>
              <w:jc w:val="right"/>
              <w:rPr>
                <w:rFonts w:cs="Arial"/>
              </w:rPr>
            </w:pPr>
            <w:r w:rsidRPr="00D2705F">
              <w:rPr>
                <w:rFonts w:cs="Arial"/>
              </w:rPr>
              <w:t>427</w:t>
            </w:r>
          </w:p>
        </w:tc>
      </w:tr>
      <w:tr w:rsidR="00C90B01" w:rsidRPr="00423D7C" w14:paraId="4C7F8D5D" w14:textId="77777777" w:rsidTr="00AC518D">
        <w:trPr>
          <w:jc w:val="center"/>
        </w:trPr>
        <w:tc>
          <w:tcPr>
            <w:tcW w:w="4312" w:type="dxa"/>
            <w:tcBorders>
              <w:top w:val="nil"/>
              <w:bottom w:val="nil"/>
            </w:tcBorders>
            <w:shd w:val="clear" w:color="auto" w:fill="auto"/>
            <w:vAlign w:val="bottom"/>
            <w:hideMark/>
          </w:tcPr>
          <w:p w14:paraId="2B690E26" w14:textId="77777777" w:rsidR="00C90B01" w:rsidRPr="00D2705F" w:rsidRDefault="00C90B01" w:rsidP="00381345">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850841E" w14:textId="77777777" w:rsidR="00C90B01" w:rsidRPr="00D2705F" w:rsidRDefault="00C90B01" w:rsidP="00381345">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43E97B91" w14:textId="77777777" w:rsidR="00C90B01" w:rsidRPr="00D2705F" w:rsidRDefault="00C90B01" w:rsidP="00381345">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6F364F80" w14:textId="77777777" w:rsidR="00C90B01" w:rsidRPr="00D2705F" w:rsidRDefault="00C90B01" w:rsidP="00381345">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1194DBF0" w14:textId="77777777" w:rsidR="00C90B01" w:rsidRPr="00D2705F" w:rsidRDefault="00C90B01" w:rsidP="00381345">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6C6322C" w14:textId="77777777" w:rsidR="00C90B01" w:rsidRPr="00D2705F" w:rsidRDefault="00C90B01" w:rsidP="00381345">
            <w:pPr>
              <w:widowControl/>
              <w:jc w:val="right"/>
              <w:rPr>
                <w:rFonts w:cs="Arial"/>
              </w:rPr>
            </w:pPr>
            <w:r w:rsidRPr="00D2705F">
              <w:rPr>
                <w:rFonts w:cs="Arial"/>
              </w:rPr>
              <w:t>6,753</w:t>
            </w:r>
          </w:p>
        </w:tc>
      </w:tr>
      <w:tr w:rsidR="00C90B01" w:rsidRPr="00423D7C" w14:paraId="1F2CB48F" w14:textId="77777777" w:rsidTr="00AC518D">
        <w:trPr>
          <w:jc w:val="center"/>
        </w:trPr>
        <w:tc>
          <w:tcPr>
            <w:tcW w:w="4312" w:type="dxa"/>
            <w:tcBorders>
              <w:top w:val="nil"/>
              <w:bottom w:val="nil"/>
            </w:tcBorders>
            <w:shd w:val="clear" w:color="auto" w:fill="auto"/>
            <w:vAlign w:val="bottom"/>
            <w:hideMark/>
          </w:tcPr>
          <w:p w14:paraId="545EF848" w14:textId="77777777" w:rsidR="00C90B01" w:rsidRPr="00D2705F" w:rsidRDefault="00C90B01" w:rsidP="00381345">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381345">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381345">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381345">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381345">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381345">
            <w:pPr>
              <w:widowControl/>
              <w:jc w:val="right"/>
              <w:rPr>
                <w:rFonts w:cs="Arial"/>
              </w:rPr>
            </w:pPr>
            <w:r w:rsidRPr="00D2705F">
              <w:rPr>
                <w:rFonts w:cs="Arial"/>
              </w:rPr>
              <w:t>6,601</w:t>
            </w:r>
          </w:p>
        </w:tc>
      </w:tr>
      <w:tr w:rsidR="00C90B01" w:rsidRPr="00423D7C" w14:paraId="2687AF8B" w14:textId="77777777" w:rsidTr="00AC518D">
        <w:trPr>
          <w:jc w:val="center"/>
        </w:trPr>
        <w:tc>
          <w:tcPr>
            <w:tcW w:w="4312" w:type="dxa"/>
            <w:tcBorders>
              <w:top w:val="nil"/>
              <w:bottom w:val="single" w:sz="4" w:space="0" w:color="auto"/>
            </w:tcBorders>
            <w:shd w:val="clear" w:color="auto" w:fill="auto"/>
            <w:vAlign w:val="bottom"/>
            <w:hideMark/>
          </w:tcPr>
          <w:p w14:paraId="11178D25" w14:textId="77777777" w:rsidR="00C90B01" w:rsidRPr="00D2705F" w:rsidRDefault="00C90B01" w:rsidP="00381345">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381345">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381345">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381345">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381345">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381345">
            <w:pPr>
              <w:widowControl/>
              <w:jc w:val="right"/>
              <w:rPr>
                <w:rFonts w:cs="Arial"/>
              </w:rPr>
            </w:pPr>
            <w:r w:rsidRPr="00D2705F">
              <w:rPr>
                <w:rFonts w:cs="Arial"/>
              </w:rPr>
              <w:t>152</w:t>
            </w:r>
          </w:p>
        </w:tc>
      </w:tr>
      <w:tr w:rsidR="00C90B01" w:rsidRPr="00423D7C" w14:paraId="7BEF686B" w14:textId="77777777" w:rsidTr="00AC518D">
        <w:trPr>
          <w:jc w:val="center"/>
        </w:trPr>
        <w:tc>
          <w:tcPr>
            <w:tcW w:w="4312" w:type="dxa"/>
            <w:tcBorders>
              <w:top w:val="single" w:sz="4" w:space="0" w:color="auto"/>
              <w:bottom w:val="nil"/>
            </w:tcBorders>
            <w:shd w:val="clear" w:color="auto" w:fill="auto"/>
            <w:vAlign w:val="bottom"/>
            <w:hideMark/>
          </w:tcPr>
          <w:p w14:paraId="3E66295C" w14:textId="77777777" w:rsidR="00C90B01" w:rsidRPr="00D2705F" w:rsidRDefault="00C90B01" w:rsidP="00381345">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704D7B4C" w14:textId="77777777" w:rsidR="00C90B01" w:rsidRPr="00D2705F" w:rsidRDefault="00C90B01" w:rsidP="00381345">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77FFA62" w14:textId="77777777" w:rsidR="00C90B01" w:rsidRPr="00D2705F" w:rsidRDefault="00C90B01" w:rsidP="00381345">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33B57178" w14:textId="77777777" w:rsidR="00C90B01" w:rsidRPr="00D2705F" w:rsidRDefault="00C90B01" w:rsidP="00381345">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2CEE9B3" w14:textId="77777777" w:rsidR="00C90B01" w:rsidRPr="00D2705F" w:rsidRDefault="00C90B01" w:rsidP="00381345">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6E86173" w14:textId="77777777" w:rsidR="00C90B01" w:rsidRPr="00D2705F" w:rsidRDefault="00C90B01" w:rsidP="00381345">
            <w:pPr>
              <w:widowControl/>
              <w:jc w:val="right"/>
              <w:rPr>
                <w:rFonts w:cs="Arial"/>
              </w:rPr>
            </w:pPr>
            <w:r w:rsidRPr="00D2705F">
              <w:rPr>
                <w:rFonts w:cs="Arial"/>
              </w:rPr>
              <w:t>1,302</w:t>
            </w:r>
          </w:p>
        </w:tc>
      </w:tr>
      <w:tr w:rsidR="00C90B01" w:rsidRPr="00423D7C" w14:paraId="058F0ADE" w14:textId="77777777" w:rsidTr="00AC518D">
        <w:trPr>
          <w:jc w:val="center"/>
        </w:trPr>
        <w:tc>
          <w:tcPr>
            <w:tcW w:w="4312" w:type="dxa"/>
            <w:tcBorders>
              <w:top w:val="nil"/>
              <w:bottom w:val="nil"/>
            </w:tcBorders>
            <w:shd w:val="clear" w:color="auto" w:fill="auto"/>
            <w:vAlign w:val="bottom"/>
            <w:hideMark/>
          </w:tcPr>
          <w:p w14:paraId="2A85C370" w14:textId="77777777" w:rsidR="00C90B01" w:rsidRPr="00D2705F" w:rsidRDefault="00C90B01" w:rsidP="00381345">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68A76F2F" w14:textId="77777777" w:rsidR="00C90B01" w:rsidRPr="00D2705F" w:rsidRDefault="00C90B01" w:rsidP="00381345">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7A61538F" w14:textId="77777777" w:rsidR="00C90B01" w:rsidRPr="00D2705F" w:rsidRDefault="00C90B01" w:rsidP="00381345">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02CF8DF6" w14:textId="77777777" w:rsidR="00C90B01" w:rsidRPr="00D2705F" w:rsidRDefault="00C90B01" w:rsidP="00381345">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85D754" w14:textId="77777777" w:rsidR="00C90B01" w:rsidRPr="00D2705F" w:rsidRDefault="00C90B01" w:rsidP="00381345">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CA29DDC" w14:textId="77777777" w:rsidR="00C90B01" w:rsidRPr="00D2705F" w:rsidRDefault="00C90B01" w:rsidP="00381345">
            <w:pPr>
              <w:widowControl/>
              <w:jc w:val="right"/>
              <w:rPr>
                <w:rFonts w:cs="Arial"/>
              </w:rPr>
            </w:pPr>
            <w:r w:rsidRPr="00D2705F">
              <w:rPr>
                <w:rFonts w:cs="Arial"/>
              </w:rPr>
              <w:t>76</w:t>
            </w:r>
          </w:p>
        </w:tc>
      </w:tr>
      <w:tr w:rsidR="00C90B01" w:rsidRPr="00423D7C" w14:paraId="390EB531" w14:textId="77777777" w:rsidTr="00AC518D">
        <w:trPr>
          <w:jc w:val="center"/>
        </w:trPr>
        <w:tc>
          <w:tcPr>
            <w:tcW w:w="4312" w:type="dxa"/>
            <w:tcBorders>
              <w:top w:val="nil"/>
              <w:bottom w:val="single" w:sz="4" w:space="0" w:color="auto"/>
            </w:tcBorders>
            <w:shd w:val="clear" w:color="auto" w:fill="auto"/>
            <w:vAlign w:val="bottom"/>
            <w:hideMark/>
          </w:tcPr>
          <w:p w14:paraId="5BA0A98F" w14:textId="77777777" w:rsidR="00C90B01" w:rsidRPr="00D2705F" w:rsidRDefault="00C90B01" w:rsidP="00381345">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3D95B4A8" w14:textId="77777777" w:rsidR="00C90B01" w:rsidRPr="00D2705F" w:rsidRDefault="00C90B01" w:rsidP="00381345">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3340657A" w14:textId="77777777" w:rsidR="00C90B01" w:rsidRPr="00D2705F" w:rsidRDefault="00C90B01" w:rsidP="00381345">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4881C7FF" w14:textId="77777777" w:rsidR="00C90B01" w:rsidRPr="00D2705F" w:rsidRDefault="00C90B01" w:rsidP="00381345">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35E250D6" w14:textId="77777777" w:rsidR="00C90B01" w:rsidRPr="00D2705F" w:rsidRDefault="00C90B01" w:rsidP="00381345">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4643FB5B" w14:textId="77777777" w:rsidR="00C90B01" w:rsidRPr="00D2705F" w:rsidRDefault="00C90B01" w:rsidP="00381345">
            <w:pPr>
              <w:widowControl/>
              <w:jc w:val="right"/>
              <w:rPr>
                <w:rFonts w:cs="Arial"/>
              </w:rPr>
            </w:pPr>
            <w:r w:rsidRPr="00D2705F">
              <w:rPr>
                <w:rFonts w:cs="Arial"/>
              </w:rPr>
              <w:t>1,147</w:t>
            </w:r>
          </w:p>
        </w:tc>
      </w:tr>
      <w:tr w:rsidR="00C90B01" w:rsidRPr="00423D7C" w14:paraId="220E6DA1" w14:textId="77777777" w:rsidTr="00AC518D">
        <w:trPr>
          <w:jc w:val="center"/>
        </w:trPr>
        <w:tc>
          <w:tcPr>
            <w:tcW w:w="4312" w:type="dxa"/>
            <w:tcBorders>
              <w:top w:val="single" w:sz="4" w:space="0" w:color="auto"/>
              <w:bottom w:val="nil"/>
            </w:tcBorders>
            <w:shd w:val="clear" w:color="auto" w:fill="auto"/>
            <w:vAlign w:val="bottom"/>
            <w:hideMark/>
          </w:tcPr>
          <w:p w14:paraId="0449D832" w14:textId="77777777" w:rsidR="00C90B01" w:rsidRPr="00D2705F" w:rsidRDefault="00C90B01" w:rsidP="00381345">
            <w:pPr>
              <w:widowControl/>
              <w:tabs>
                <w:tab w:val="right" w:pos="4230"/>
              </w:tabs>
              <w:rPr>
                <w:rFonts w:cs="Arial"/>
              </w:rPr>
            </w:pPr>
            <w:r w:rsidRPr="00D2705F">
              <w:rPr>
                <w:rFonts w:cs="Arial"/>
                <w:b/>
                <w:bCs/>
              </w:rPr>
              <w:t>Capital Structure</w:t>
            </w:r>
            <w:r w:rsidRPr="00D2705F">
              <w:rPr>
                <w:rStyle w:val="EndnoteReference"/>
                <w:rFonts w:cs="Arial"/>
                <w:bCs/>
              </w:rPr>
              <w:endnoteReference w:id="459"/>
            </w:r>
            <w:r w:rsidRPr="00D2705F">
              <w:rPr>
                <w:rFonts w:cs="Arial"/>
              </w:rPr>
              <w:tab/>
              <w:t xml:space="preserve">Total Margin $ </w:t>
            </w:r>
          </w:p>
        </w:tc>
        <w:tc>
          <w:tcPr>
            <w:tcW w:w="1053" w:type="dxa"/>
            <w:tcBorders>
              <w:top w:val="single" w:sz="4" w:space="0" w:color="auto"/>
            </w:tcBorders>
            <w:shd w:val="clear" w:color="auto" w:fill="auto"/>
            <w:hideMark/>
          </w:tcPr>
          <w:p w14:paraId="1FF79CE7" w14:textId="77777777" w:rsidR="00C90B01" w:rsidRPr="00D2705F" w:rsidRDefault="00C90B01" w:rsidP="00381345">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94B203B" w14:textId="77777777" w:rsidR="00C90B01" w:rsidRPr="00D2705F" w:rsidRDefault="00C90B01" w:rsidP="00381345">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220813A" w14:textId="77777777" w:rsidR="00C90B01" w:rsidRPr="00D2705F" w:rsidRDefault="00C90B01" w:rsidP="00381345">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440A6968" w14:textId="77777777" w:rsidR="00C90B01" w:rsidRPr="00D2705F" w:rsidRDefault="00C90B01" w:rsidP="00381345">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E7AA4BA" w14:textId="77777777" w:rsidR="00C90B01" w:rsidRPr="00D2705F" w:rsidRDefault="00C90B01" w:rsidP="00381345">
            <w:pPr>
              <w:widowControl/>
              <w:jc w:val="right"/>
              <w:rPr>
                <w:rFonts w:cs="Arial"/>
                <w:color w:val="000000"/>
              </w:rPr>
            </w:pPr>
            <w:r w:rsidRPr="00D2705F">
              <w:rPr>
                <w:rFonts w:cs="Arial"/>
                <w:color w:val="000000"/>
              </w:rPr>
              <w:t xml:space="preserve">0.02 </w:t>
            </w:r>
          </w:p>
        </w:tc>
      </w:tr>
      <w:tr w:rsidR="00C90B01" w:rsidRPr="00423D7C" w14:paraId="171ACCD9" w14:textId="77777777" w:rsidTr="00AC518D">
        <w:trPr>
          <w:jc w:val="center"/>
        </w:trPr>
        <w:tc>
          <w:tcPr>
            <w:tcW w:w="4312" w:type="dxa"/>
            <w:tcBorders>
              <w:top w:val="nil"/>
              <w:bottom w:val="nil"/>
            </w:tcBorders>
            <w:shd w:val="clear" w:color="auto" w:fill="auto"/>
            <w:vAlign w:val="bottom"/>
            <w:hideMark/>
          </w:tcPr>
          <w:p w14:paraId="1E908F35" w14:textId="77777777" w:rsidR="00C90B01" w:rsidRPr="00D2705F" w:rsidRDefault="00C90B01" w:rsidP="00381345">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2AD2B64D" w14:textId="77777777" w:rsidR="00C90B01" w:rsidRPr="00D2705F" w:rsidRDefault="00C90B01" w:rsidP="00381345">
            <w:pPr>
              <w:widowControl/>
              <w:jc w:val="right"/>
              <w:rPr>
                <w:rFonts w:cs="Arial"/>
                <w:color w:val="000000"/>
              </w:rPr>
            </w:pPr>
            <w:r w:rsidRPr="00D2705F">
              <w:rPr>
                <w:rFonts w:cs="Arial"/>
                <w:color w:val="000000"/>
              </w:rPr>
              <w:t xml:space="preserve">1.8 </w:t>
            </w:r>
          </w:p>
        </w:tc>
        <w:tc>
          <w:tcPr>
            <w:tcW w:w="1053" w:type="dxa"/>
            <w:shd w:val="clear" w:color="auto" w:fill="auto"/>
            <w:hideMark/>
          </w:tcPr>
          <w:p w14:paraId="70A87DD6" w14:textId="77777777" w:rsidR="00C90B01" w:rsidRPr="00D2705F" w:rsidRDefault="00C90B01" w:rsidP="00381345">
            <w:pPr>
              <w:widowControl/>
              <w:jc w:val="right"/>
              <w:rPr>
                <w:rFonts w:cs="Arial"/>
                <w:color w:val="000000"/>
              </w:rPr>
            </w:pPr>
            <w:r w:rsidRPr="00D2705F">
              <w:rPr>
                <w:rFonts w:cs="Arial"/>
                <w:color w:val="000000"/>
              </w:rPr>
              <w:t xml:space="preserve">2.0 </w:t>
            </w:r>
          </w:p>
        </w:tc>
        <w:tc>
          <w:tcPr>
            <w:tcW w:w="1053" w:type="dxa"/>
            <w:shd w:val="clear" w:color="auto" w:fill="auto"/>
            <w:hideMark/>
          </w:tcPr>
          <w:p w14:paraId="0AF08118" w14:textId="77777777" w:rsidR="00C90B01" w:rsidRPr="00D2705F" w:rsidRDefault="00C90B01" w:rsidP="00381345">
            <w:pPr>
              <w:widowControl/>
              <w:jc w:val="right"/>
              <w:rPr>
                <w:rFonts w:cs="Arial"/>
                <w:color w:val="000000"/>
              </w:rPr>
            </w:pPr>
            <w:r w:rsidRPr="00D2705F">
              <w:rPr>
                <w:rFonts w:cs="Arial"/>
                <w:color w:val="000000"/>
              </w:rPr>
              <w:t xml:space="preserve">1.9 </w:t>
            </w:r>
          </w:p>
        </w:tc>
        <w:tc>
          <w:tcPr>
            <w:tcW w:w="1053" w:type="dxa"/>
            <w:shd w:val="clear" w:color="auto" w:fill="auto"/>
            <w:hideMark/>
          </w:tcPr>
          <w:p w14:paraId="47951D0E" w14:textId="77777777" w:rsidR="00C90B01" w:rsidRPr="00D2705F" w:rsidRDefault="00C90B01" w:rsidP="00381345">
            <w:pPr>
              <w:widowControl/>
              <w:jc w:val="right"/>
              <w:rPr>
                <w:rFonts w:cs="Arial"/>
                <w:color w:val="000000"/>
              </w:rPr>
            </w:pPr>
            <w:r w:rsidRPr="00D2705F">
              <w:rPr>
                <w:rFonts w:cs="Arial"/>
                <w:color w:val="000000"/>
              </w:rPr>
              <w:t xml:space="preserve">5.4 </w:t>
            </w:r>
          </w:p>
        </w:tc>
        <w:tc>
          <w:tcPr>
            <w:tcW w:w="1053" w:type="dxa"/>
            <w:shd w:val="clear" w:color="auto" w:fill="auto"/>
          </w:tcPr>
          <w:p w14:paraId="3E8889C9" w14:textId="77777777" w:rsidR="00C90B01" w:rsidRPr="00D2705F" w:rsidRDefault="00C90B01" w:rsidP="00381345">
            <w:pPr>
              <w:widowControl/>
              <w:jc w:val="right"/>
              <w:rPr>
                <w:rFonts w:cs="Arial"/>
                <w:color w:val="000000"/>
              </w:rPr>
            </w:pPr>
            <w:r w:rsidRPr="00D2705F">
              <w:rPr>
                <w:rFonts w:cs="Arial"/>
                <w:color w:val="000000"/>
              </w:rPr>
              <w:t xml:space="preserve">12.5 </w:t>
            </w:r>
          </w:p>
        </w:tc>
      </w:tr>
      <w:tr w:rsidR="00C90B01" w:rsidRPr="00423D7C" w14:paraId="54989471" w14:textId="77777777" w:rsidTr="00AC518D">
        <w:trPr>
          <w:jc w:val="center"/>
        </w:trPr>
        <w:tc>
          <w:tcPr>
            <w:tcW w:w="4312" w:type="dxa"/>
            <w:tcBorders>
              <w:top w:val="nil"/>
              <w:bottom w:val="nil"/>
            </w:tcBorders>
            <w:shd w:val="clear" w:color="auto" w:fill="auto"/>
            <w:noWrap/>
            <w:vAlign w:val="bottom"/>
            <w:hideMark/>
          </w:tcPr>
          <w:p w14:paraId="7A3158BA" w14:textId="77777777" w:rsidR="00C90B01" w:rsidRPr="00D2705F" w:rsidRDefault="00C90B01" w:rsidP="00381345">
            <w:pPr>
              <w:widowControl/>
              <w:tabs>
                <w:tab w:val="right" w:pos="4230"/>
              </w:tabs>
              <w:jc w:val="right"/>
              <w:rPr>
                <w:rFonts w:cs="Arial"/>
              </w:rPr>
            </w:pPr>
            <w:r w:rsidRPr="00D2705F">
              <w:rPr>
                <w:rFonts w:cs="Arial"/>
              </w:rPr>
              <w:t>Working Capital $</w:t>
            </w:r>
          </w:p>
        </w:tc>
        <w:tc>
          <w:tcPr>
            <w:tcW w:w="1053" w:type="dxa"/>
            <w:shd w:val="clear" w:color="auto" w:fill="auto"/>
            <w:hideMark/>
          </w:tcPr>
          <w:p w14:paraId="5225C4BD" w14:textId="77777777" w:rsidR="00C90B01" w:rsidRPr="00D2705F" w:rsidRDefault="00C90B01" w:rsidP="00381345">
            <w:pPr>
              <w:widowControl/>
              <w:jc w:val="right"/>
              <w:rPr>
                <w:rFonts w:cs="Arial"/>
                <w:color w:val="000000"/>
              </w:rPr>
            </w:pPr>
            <w:r w:rsidRPr="00D2705F">
              <w:rPr>
                <w:rFonts w:cs="Arial"/>
                <w:color w:val="000000"/>
              </w:rPr>
              <w:t>273</w:t>
            </w:r>
          </w:p>
        </w:tc>
        <w:tc>
          <w:tcPr>
            <w:tcW w:w="1053" w:type="dxa"/>
            <w:shd w:val="clear" w:color="auto" w:fill="auto"/>
            <w:hideMark/>
          </w:tcPr>
          <w:p w14:paraId="0DF97987" w14:textId="77777777" w:rsidR="00C90B01" w:rsidRPr="00D2705F" w:rsidRDefault="00C90B01" w:rsidP="00381345">
            <w:pPr>
              <w:widowControl/>
              <w:jc w:val="right"/>
              <w:rPr>
                <w:rFonts w:cs="Arial"/>
                <w:color w:val="000000"/>
              </w:rPr>
            </w:pPr>
            <w:r w:rsidRPr="00D2705F">
              <w:rPr>
                <w:rFonts w:cs="Arial"/>
                <w:color w:val="000000"/>
              </w:rPr>
              <w:t>357</w:t>
            </w:r>
          </w:p>
        </w:tc>
        <w:tc>
          <w:tcPr>
            <w:tcW w:w="1053" w:type="dxa"/>
            <w:shd w:val="clear" w:color="auto" w:fill="auto"/>
            <w:hideMark/>
          </w:tcPr>
          <w:p w14:paraId="36B7F4FA" w14:textId="77777777" w:rsidR="00C90B01" w:rsidRPr="00D2705F" w:rsidRDefault="00C90B01" w:rsidP="00381345">
            <w:pPr>
              <w:widowControl/>
              <w:jc w:val="right"/>
              <w:rPr>
                <w:rFonts w:cs="Arial"/>
                <w:color w:val="000000"/>
              </w:rPr>
            </w:pPr>
            <w:r w:rsidRPr="00D2705F">
              <w:rPr>
                <w:rFonts w:cs="Arial"/>
                <w:color w:val="000000"/>
              </w:rPr>
              <w:t>329</w:t>
            </w:r>
          </w:p>
        </w:tc>
        <w:tc>
          <w:tcPr>
            <w:tcW w:w="1053" w:type="dxa"/>
            <w:shd w:val="clear" w:color="auto" w:fill="auto"/>
            <w:hideMark/>
          </w:tcPr>
          <w:p w14:paraId="4A3DF8DB" w14:textId="77777777" w:rsidR="00C90B01" w:rsidRPr="00D2705F" w:rsidRDefault="00C90B01" w:rsidP="00381345">
            <w:pPr>
              <w:widowControl/>
              <w:jc w:val="right"/>
              <w:rPr>
                <w:rFonts w:cs="Arial"/>
                <w:color w:val="000000"/>
              </w:rPr>
            </w:pPr>
            <w:r w:rsidRPr="00D2705F">
              <w:rPr>
                <w:rFonts w:cs="Arial"/>
                <w:color w:val="000000"/>
              </w:rPr>
              <w:t>673</w:t>
            </w:r>
          </w:p>
        </w:tc>
        <w:tc>
          <w:tcPr>
            <w:tcW w:w="1053" w:type="dxa"/>
            <w:shd w:val="clear" w:color="auto" w:fill="auto"/>
          </w:tcPr>
          <w:p w14:paraId="4680C1D3" w14:textId="77777777" w:rsidR="00C90B01" w:rsidRPr="00D2705F" w:rsidRDefault="00C90B01" w:rsidP="00381345">
            <w:pPr>
              <w:widowControl/>
              <w:jc w:val="right"/>
              <w:rPr>
                <w:rFonts w:cs="Arial"/>
                <w:color w:val="000000"/>
              </w:rPr>
            </w:pPr>
            <w:r w:rsidRPr="00D2705F">
              <w:rPr>
                <w:rFonts w:cs="Arial"/>
                <w:color w:val="000000"/>
              </w:rPr>
              <w:t>870</w:t>
            </w:r>
          </w:p>
        </w:tc>
      </w:tr>
      <w:tr w:rsidR="00C90B01" w:rsidRPr="00423D7C" w14:paraId="395E950F" w14:textId="77777777" w:rsidTr="00AC518D">
        <w:trPr>
          <w:jc w:val="center"/>
        </w:trPr>
        <w:tc>
          <w:tcPr>
            <w:tcW w:w="4312" w:type="dxa"/>
            <w:tcBorders>
              <w:top w:val="nil"/>
              <w:bottom w:val="single" w:sz="4" w:space="0" w:color="auto"/>
            </w:tcBorders>
            <w:shd w:val="clear" w:color="auto" w:fill="auto"/>
            <w:noWrap/>
            <w:vAlign w:val="bottom"/>
            <w:hideMark/>
          </w:tcPr>
          <w:p w14:paraId="7C839641" w14:textId="77777777" w:rsidR="00C90B01" w:rsidRPr="00D2705F" w:rsidRDefault="00C90B01" w:rsidP="00381345">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F282855" w14:textId="77777777" w:rsidR="00C90B01" w:rsidRPr="00D2705F" w:rsidRDefault="00C90B01" w:rsidP="00381345">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381345">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77032544" w14:textId="77777777" w:rsidR="00C90B01" w:rsidRPr="00D2705F" w:rsidRDefault="00C90B01" w:rsidP="00381345">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4EB9A3DA" w14:textId="77777777" w:rsidR="00C90B01" w:rsidRPr="00D2705F" w:rsidRDefault="00C90B01" w:rsidP="00381345">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42CFCFAA" w14:textId="77777777" w:rsidR="00C90B01" w:rsidRPr="00D2705F" w:rsidRDefault="00C90B01" w:rsidP="00381345">
            <w:pPr>
              <w:widowControl/>
              <w:jc w:val="right"/>
              <w:rPr>
                <w:rFonts w:cs="Arial"/>
                <w:color w:val="000000"/>
              </w:rPr>
            </w:pPr>
            <w:r w:rsidRPr="00D2705F">
              <w:rPr>
                <w:rFonts w:cs="Arial"/>
                <w:color w:val="000000"/>
              </w:rPr>
              <w:t>814</w:t>
            </w:r>
          </w:p>
        </w:tc>
      </w:tr>
      <w:tr w:rsidR="00C90B01" w:rsidRPr="00423D7C" w14:paraId="2BD05BBA" w14:textId="77777777" w:rsidTr="00AC518D">
        <w:trPr>
          <w:jc w:val="center"/>
        </w:trPr>
        <w:tc>
          <w:tcPr>
            <w:tcW w:w="4312" w:type="dxa"/>
            <w:tcBorders>
              <w:top w:val="single" w:sz="4" w:space="0" w:color="auto"/>
              <w:bottom w:val="nil"/>
            </w:tcBorders>
            <w:shd w:val="clear" w:color="auto" w:fill="auto"/>
            <w:vAlign w:val="bottom"/>
          </w:tcPr>
          <w:p w14:paraId="7C89344A" w14:textId="77777777" w:rsidR="00C90B01" w:rsidRPr="00D2705F" w:rsidRDefault="00C90B01" w:rsidP="00381345">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36A804E7"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66D0DBDF"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758FDE90" w14:textId="77777777" w:rsidR="00C90B01" w:rsidRPr="00D2705F" w:rsidRDefault="00C90B01" w:rsidP="00381345">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B5A3160" w14:textId="77777777" w:rsidR="00C90B01" w:rsidRPr="00D2705F" w:rsidRDefault="00C90B01" w:rsidP="00381345">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3E24FB7A" w14:textId="77777777" w:rsidR="00C90B01" w:rsidRPr="00D2705F" w:rsidRDefault="00C90B01" w:rsidP="00381345">
            <w:pPr>
              <w:widowControl/>
              <w:jc w:val="right"/>
              <w:rPr>
                <w:rFonts w:cs="Arial"/>
              </w:rPr>
            </w:pPr>
          </w:p>
        </w:tc>
      </w:tr>
      <w:tr w:rsidR="00C90B01" w:rsidRPr="00423D7C" w14:paraId="45794989" w14:textId="77777777" w:rsidTr="00AC518D">
        <w:trPr>
          <w:jc w:val="center"/>
        </w:trPr>
        <w:tc>
          <w:tcPr>
            <w:tcW w:w="4312" w:type="dxa"/>
            <w:tcBorders>
              <w:top w:val="nil"/>
              <w:bottom w:val="nil"/>
            </w:tcBorders>
            <w:shd w:val="clear" w:color="auto" w:fill="auto"/>
            <w:vAlign w:val="bottom"/>
          </w:tcPr>
          <w:p w14:paraId="735BB154" w14:textId="77777777" w:rsidR="00C90B01" w:rsidRPr="00D2705F" w:rsidRDefault="00C90B01" w:rsidP="00381345">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381345">
            <w:pPr>
              <w:widowControl/>
              <w:rPr>
                <w:rFonts w:cs="Arial"/>
              </w:rPr>
            </w:pPr>
          </w:p>
        </w:tc>
        <w:tc>
          <w:tcPr>
            <w:tcW w:w="1053" w:type="dxa"/>
            <w:tcBorders>
              <w:top w:val="single" w:sz="4" w:space="0" w:color="auto"/>
              <w:left w:val="nil"/>
              <w:right w:val="nil"/>
            </w:tcBorders>
            <w:shd w:val="clear" w:color="auto" w:fill="auto"/>
            <w:vAlign w:val="bottom"/>
          </w:tcPr>
          <w:p w14:paraId="127A0625" w14:textId="77777777" w:rsidR="00C90B01" w:rsidRPr="00D2705F" w:rsidRDefault="00C90B01" w:rsidP="00381345">
            <w:pPr>
              <w:widowControl/>
              <w:rPr>
                <w:rFonts w:cs="Arial"/>
              </w:rPr>
            </w:pPr>
          </w:p>
        </w:tc>
        <w:tc>
          <w:tcPr>
            <w:tcW w:w="1053" w:type="dxa"/>
            <w:tcBorders>
              <w:top w:val="single" w:sz="4" w:space="0" w:color="auto"/>
              <w:left w:val="nil"/>
            </w:tcBorders>
            <w:shd w:val="clear" w:color="auto" w:fill="auto"/>
            <w:vAlign w:val="bottom"/>
          </w:tcPr>
          <w:p w14:paraId="6E4A6EF0" w14:textId="77777777" w:rsidR="00C90B01" w:rsidRPr="00D2705F" w:rsidRDefault="00C90B01" w:rsidP="00381345">
            <w:pPr>
              <w:widowControl/>
              <w:rPr>
                <w:rFonts w:cs="Arial"/>
              </w:rPr>
            </w:pPr>
          </w:p>
        </w:tc>
        <w:tc>
          <w:tcPr>
            <w:tcW w:w="1053" w:type="dxa"/>
            <w:tcBorders>
              <w:top w:val="single" w:sz="4" w:space="0" w:color="auto"/>
            </w:tcBorders>
            <w:shd w:val="clear" w:color="auto" w:fill="auto"/>
            <w:noWrap/>
            <w:vAlign w:val="bottom"/>
          </w:tcPr>
          <w:p w14:paraId="388EE18D" w14:textId="77777777" w:rsidR="00C90B01" w:rsidRPr="00D2705F" w:rsidRDefault="00C90B01" w:rsidP="00381345">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5C6FBB82" w14:textId="77777777" w:rsidR="00C90B01" w:rsidRPr="00D2705F" w:rsidRDefault="00C90B01" w:rsidP="00381345">
            <w:pPr>
              <w:widowControl/>
              <w:jc w:val="right"/>
              <w:rPr>
                <w:rFonts w:cs="Arial"/>
              </w:rPr>
            </w:pPr>
            <w:r w:rsidRPr="00D2705F">
              <w:rPr>
                <w:rFonts w:cs="Arial"/>
              </w:rPr>
              <w:t>60</w:t>
            </w:r>
          </w:p>
        </w:tc>
      </w:tr>
      <w:tr w:rsidR="00C90B01" w:rsidRPr="00423D7C" w14:paraId="2528A177" w14:textId="77777777" w:rsidTr="00AC518D">
        <w:trPr>
          <w:jc w:val="center"/>
        </w:trPr>
        <w:tc>
          <w:tcPr>
            <w:tcW w:w="4312" w:type="dxa"/>
            <w:tcBorders>
              <w:top w:val="nil"/>
              <w:bottom w:val="nil"/>
            </w:tcBorders>
            <w:shd w:val="clear" w:color="auto" w:fill="auto"/>
            <w:vAlign w:val="bottom"/>
            <w:hideMark/>
          </w:tcPr>
          <w:p w14:paraId="5906E868" w14:textId="77777777" w:rsidR="00C90B01" w:rsidRPr="00D2705F" w:rsidRDefault="00C90B01" w:rsidP="00381345">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790EBD3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457EB6BC"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9352197"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765668C8" w14:textId="77777777" w:rsidR="00C90B01" w:rsidRPr="00D2705F" w:rsidRDefault="00C90B01" w:rsidP="00381345">
            <w:pPr>
              <w:widowControl/>
              <w:jc w:val="right"/>
              <w:rPr>
                <w:rFonts w:cs="Arial"/>
              </w:rPr>
            </w:pPr>
            <w:r w:rsidRPr="00D2705F">
              <w:t>861</w:t>
            </w:r>
          </w:p>
        </w:tc>
        <w:tc>
          <w:tcPr>
            <w:tcW w:w="1053" w:type="dxa"/>
            <w:tcBorders>
              <w:top w:val="single" w:sz="2" w:space="0" w:color="auto"/>
            </w:tcBorders>
            <w:shd w:val="clear" w:color="auto" w:fill="auto"/>
            <w:noWrap/>
            <w:vAlign w:val="bottom"/>
          </w:tcPr>
          <w:p w14:paraId="6BFEB312" w14:textId="77777777" w:rsidR="00C90B01" w:rsidRPr="00D2705F" w:rsidRDefault="00C90B01" w:rsidP="00381345">
            <w:pPr>
              <w:widowControl/>
              <w:jc w:val="right"/>
              <w:rPr>
                <w:rFonts w:cs="Arial"/>
              </w:rPr>
            </w:pPr>
            <w:r w:rsidRPr="00D2705F">
              <w:t>975</w:t>
            </w:r>
          </w:p>
        </w:tc>
      </w:tr>
      <w:tr w:rsidR="00C90B01" w:rsidRPr="00423D7C" w14:paraId="3FD6F110" w14:textId="77777777" w:rsidTr="00AC518D">
        <w:trPr>
          <w:jc w:val="center"/>
        </w:trPr>
        <w:tc>
          <w:tcPr>
            <w:tcW w:w="4312" w:type="dxa"/>
            <w:tcBorders>
              <w:top w:val="nil"/>
              <w:bottom w:val="nil"/>
            </w:tcBorders>
            <w:shd w:val="clear" w:color="auto" w:fill="auto"/>
            <w:vAlign w:val="bottom"/>
            <w:hideMark/>
          </w:tcPr>
          <w:p w14:paraId="22C729AD"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D968459" w14:textId="77777777" w:rsidR="00C90B01" w:rsidRPr="00D2705F" w:rsidRDefault="00C90B01" w:rsidP="00381345">
            <w:pPr>
              <w:widowControl/>
              <w:rPr>
                <w:rFonts w:cs="Arial"/>
              </w:rPr>
            </w:pPr>
          </w:p>
        </w:tc>
        <w:tc>
          <w:tcPr>
            <w:tcW w:w="1053" w:type="dxa"/>
            <w:tcBorders>
              <w:left w:val="nil"/>
              <w:right w:val="nil"/>
            </w:tcBorders>
            <w:shd w:val="clear" w:color="auto" w:fill="auto"/>
          </w:tcPr>
          <w:p w14:paraId="22603482" w14:textId="77777777" w:rsidR="00C90B01" w:rsidRPr="00D2705F" w:rsidRDefault="00C90B01" w:rsidP="00381345">
            <w:pPr>
              <w:widowControl/>
              <w:rPr>
                <w:rFonts w:cs="Arial"/>
              </w:rPr>
            </w:pPr>
          </w:p>
        </w:tc>
        <w:tc>
          <w:tcPr>
            <w:tcW w:w="1053" w:type="dxa"/>
            <w:tcBorders>
              <w:left w:val="nil"/>
            </w:tcBorders>
            <w:shd w:val="clear" w:color="auto" w:fill="auto"/>
          </w:tcPr>
          <w:p w14:paraId="5FCB2176" w14:textId="77777777" w:rsidR="00C90B01" w:rsidRPr="00D2705F" w:rsidRDefault="00C90B01" w:rsidP="00381345">
            <w:pPr>
              <w:widowControl/>
              <w:rPr>
                <w:rFonts w:cs="Arial"/>
              </w:rPr>
            </w:pPr>
          </w:p>
        </w:tc>
        <w:tc>
          <w:tcPr>
            <w:tcW w:w="1053" w:type="dxa"/>
            <w:shd w:val="clear" w:color="auto" w:fill="auto"/>
            <w:noWrap/>
            <w:vAlign w:val="bottom"/>
            <w:hideMark/>
          </w:tcPr>
          <w:p w14:paraId="0ECF9B97" w14:textId="77777777" w:rsidR="00C90B01" w:rsidRPr="00D2705F" w:rsidRDefault="00C90B01" w:rsidP="00381345">
            <w:pPr>
              <w:widowControl/>
              <w:jc w:val="right"/>
              <w:rPr>
                <w:rFonts w:cs="Arial"/>
              </w:rPr>
            </w:pPr>
            <w:r w:rsidRPr="00D2705F">
              <w:rPr>
                <w:rFonts w:cs="Arial"/>
              </w:rPr>
              <w:t>600</w:t>
            </w:r>
          </w:p>
        </w:tc>
        <w:tc>
          <w:tcPr>
            <w:tcW w:w="1053" w:type="dxa"/>
            <w:shd w:val="clear" w:color="auto" w:fill="auto"/>
            <w:noWrap/>
            <w:vAlign w:val="bottom"/>
            <w:hideMark/>
          </w:tcPr>
          <w:p w14:paraId="4D909CA9" w14:textId="77777777" w:rsidR="00C90B01" w:rsidRPr="00D2705F" w:rsidRDefault="00C90B01" w:rsidP="00381345">
            <w:pPr>
              <w:widowControl/>
              <w:jc w:val="right"/>
              <w:rPr>
                <w:rFonts w:cs="Arial"/>
              </w:rPr>
            </w:pPr>
            <w:r w:rsidRPr="00D2705F">
              <w:rPr>
                <w:rFonts w:cs="Arial"/>
              </w:rPr>
              <w:t>660</w:t>
            </w:r>
          </w:p>
        </w:tc>
      </w:tr>
      <w:tr w:rsidR="00C90B01" w:rsidRPr="00423D7C" w14:paraId="5B1250E0" w14:textId="77777777" w:rsidTr="00AC518D">
        <w:trPr>
          <w:jc w:val="center"/>
        </w:trPr>
        <w:tc>
          <w:tcPr>
            <w:tcW w:w="4312" w:type="dxa"/>
            <w:tcBorders>
              <w:top w:val="nil"/>
              <w:bottom w:val="nil"/>
            </w:tcBorders>
            <w:shd w:val="clear" w:color="auto" w:fill="auto"/>
            <w:noWrap/>
            <w:vAlign w:val="bottom"/>
            <w:hideMark/>
          </w:tcPr>
          <w:p w14:paraId="33EABB58"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4F21F237"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455FA40"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516E5406"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109A3DCE" w14:textId="77777777" w:rsidR="00C90B01" w:rsidRPr="00D2705F" w:rsidRDefault="00C90B01" w:rsidP="00381345">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0841B03A" w14:textId="77777777" w:rsidR="00C90B01" w:rsidRPr="00D2705F" w:rsidRDefault="00C90B01" w:rsidP="00381345">
            <w:pPr>
              <w:widowControl/>
              <w:jc w:val="right"/>
              <w:rPr>
                <w:rFonts w:cs="Arial"/>
              </w:rPr>
            </w:pPr>
            <w:r w:rsidRPr="00D2705F">
              <w:rPr>
                <w:rFonts w:cs="Arial"/>
              </w:rPr>
              <w:t>1,650</w:t>
            </w:r>
          </w:p>
        </w:tc>
      </w:tr>
      <w:tr w:rsidR="00C90B01" w:rsidRPr="00423D7C" w14:paraId="4E8837A8" w14:textId="77777777" w:rsidTr="00AC518D">
        <w:trPr>
          <w:jc w:val="center"/>
        </w:trPr>
        <w:tc>
          <w:tcPr>
            <w:tcW w:w="4312" w:type="dxa"/>
            <w:tcBorders>
              <w:top w:val="nil"/>
              <w:bottom w:val="nil"/>
            </w:tcBorders>
            <w:shd w:val="clear" w:color="auto" w:fill="auto"/>
            <w:noWrap/>
            <w:vAlign w:val="bottom"/>
            <w:hideMark/>
          </w:tcPr>
          <w:p w14:paraId="68B576DE"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149E0628"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0D5EE867"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0D066FEB"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B003C33" w14:textId="77777777" w:rsidR="00C90B01" w:rsidRPr="00D2705F" w:rsidRDefault="00C90B01" w:rsidP="00381345">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3124259" w14:textId="77777777" w:rsidR="00C90B01" w:rsidRPr="00D2705F" w:rsidRDefault="00C90B01" w:rsidP="00381345">
            <w:pPr>
              <w:widowControl/>
              <w:jc w:val="right"/>
              <w:rPr>
                <w:rFonts w:cs="Arial"/>
              </w:rPr>
            </w:pPr>
            <w:r w:rsidRPr="00D2705F">
              <w:rPr>
                <w:rFonts w:cs="Arial"/>
              </w:rPr>
              <w:t>5,000</w:t>
            </w:r>
          </w:p>
        </w:tc>
      </w:tr>
      <w:tr w:rsidR="00C90B01" w:rsidRPr="0049164D" w14:paraId="3924CD2D" w14:textId="77777777" w:rsidTr="00AC518D">
        <w:trPr>
          <w:jc w:val="center"/>
        </w:trPr>
        <w:tc>
          <w:tcPr>
            <w:tcW w:w="4312" w:type="dxa"/>
            <w:tcBorders>
              <w:top w:val="nil"/>
            </w:tcBorders>
            <w:shd w:val="clear" w:color="auto" w:fill="auto"/>
            <w:vAlign w:val="bottom"/>
            <w:hideMark/>
          </w:tcPr>
          <w:p w14:paraId="5ACC1460"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623699B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3B4D2F5"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B0DDF0A"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E325AE6" w14:textId="77777777" w:rsidR="00C90B01" w:rsidRPr="00D2705F" w:rsidRDefault="00C90B01" w:rsidP="00381345">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CD60257" w14:textId="77777777" w:rsidR="00C90B01" w:rsidRPr="00D2705F" w:rsidRDefault="00C90B01" w:rsidP="00381345">
            <w:pPr>
              <w:widowControl/>
              <w:jc w:val="right"/>
              <w:rPr>
                <w:rFonts w:cs="Arial"/>
              </w:rPr>
            </w:pPr>
            <w:r w:rsidRPr="00D2705F">
              <w:rPr>
                <w:rFonts w:cs="Arial"/>
              </w:rPr>
              <w:t>7,975</w:t>
            </w:r>
          </w:p>
        </w:tc>
      </w:tr>
    </w:tbl>
    <w:p w14:paraId="5314D1BC" w14:textId="77777777" w:rsidR="00C90B01" w:rsidRPr="004218B1" w:rsidRDefault="00C90B01" w:rsidP="00381345">
      <w:pPr>
        <w:pStyle w:val="Heading2"/>
        <w:widowControl/>
      </w:pPr>
      <w:bookmarkStart w:id="451" w:name="_Toc430604148"/>
      <w:bookmarkStart w:id="452" w:name="_Toc441592284"/>
      <w:bookmarkStart w:id="453" w:name="_Toc444854756"/>
      <w:bookmarkStart w:id="454" w:name="_Toc462498974"/>
      <w:bookmarkStart w:id="455" w:name="_Toc470527412"/>
      <w:r w:rsidRPr="004218B1">
        <w:lastRenderedPageBreak/>
        <w:t>Vision</w:t>
      </w:r>
      <w:bookmarkEnd w:id="451"/>
      <w:bookmarkEnd w:id="452"/>
      <w:bookmarkEnd w:id="453"/>
      <w:bookmarkEnd w:id="454"/>
      <w:bookmarkEnd w:id="455"/>
    </w:p>
    <w:p w14:paraId="60BEEFFD" w14:textId="77777777" w:rsidR="00C90B01" w:rsidRDefault="00C90B01" w:rsidP="00381345">
      <w:pPr>
        <w:widowControl/>
      </w:pPr>
    </w:p>
    <w:p w14:paraId="18099CD2" w14:textId="77777777" w:rsidR="00C90B01" w:rsidRDefault="00C90B01" w:rsidP="00381345">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0"/>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1"/>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2"/>
      </w:r>
      <w:r w:rsidRPr="00B141C2">
        <w:t xml:space="preserve"> In other words, “leadership behavior that is not infused with vision is not truly leadership.”</w:t>
      </w:r>
      <w:r w:rsidRPr="00B141C2">
        <w:rPr>
          <w:rStyle w:val="EndnoteReference"/>
        </w:rPr>
        <w:endnoteReference w:id="463"/>
      </w:r>
      <w:r w:rsidRPr="00B141C2">
        <w:t xml:space="preserve"> </w:t>
      </w:r>
    </w:p>
    <w:p w14:paraId="43D1EAF2" w14:textId="77777777" w:rsidR="00C90B01" w:rsidRDefault="00C90B01" w:rsidP="00381345">
      <w:pPr>
        <w:widowControl/>
      </w:pPr>
    </w:p>
    <w:p w14:paraId="672F2AC4" w14:textId="77777777" w:rsidR="00C90B01" w:rsidRPr="003E181D" w:rsidRDefault="00C90B01" w:rsidP="00381345">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4"/>
      </w:r>
      <w:r w:rsidRPr="00B141C2">
        <w:t xml:space="preserve"> </w:t>
      </w:r>
      <w:r>
        <w:t>Burt Nanus says vision is “where tomorrow begins . . . a signpost pointing the way.”</w:t>
      </w:r>
      <w:r w:rsidRPr="00B141C2">
        <w:rPr>
          <w:rStyle w:val="EndnoteReference"/>
        </w:rPr>
        <w:endnoteReference w:id="465"/>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381345">
      <w:pPr>
        <w:widowControl/>
        <w:rPr>
          <w:bCs/>
          <w:iCs/>
        </w:rPr>
      </w:pPr>
    </w:p>
    <w:p w14:paraId="6CB3C656" w14:textId="77777777" w:rsidR="00C90B01" w:rsidRPr="009410F0" w:rsidRDefault="00C90B01" w:rsidP="00381345">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381345">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381345">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6"/>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381345">
      <w:pPr>
        <w:widowControl/>
        <w:rPr>
          <w:bCs/>
          <w:iCs/>
        </w:rPr>
      </w:pPr>
    </w:p>
    <w:p w14:paraId="6FAFB2B0" w14:textId="77777777" w:rsidR="00C90B01" w:rsidRPr="00D8667C" w:rsidRDefault="00C90B01" w:rsidP="00381345">
      <w:pPr>
        <w:pStyle w:val="Heading3"/>
        <w:widowControl/>
      </w:pPr>
      <w:bookmarkStart w:id="456" w:name="_Toc396904066"/>
      <w:bookmarkStart w:id="457" w:name="_Toc427085333"/>
      <w:bookmarkStart w:id="458" w:name="_Toc430604167"/>
      <w:bookmarkStart w:id="459" w:name="_Toc441592285"/>
      <w:bookmarkStart w:id="460" w:name="_Toc444854757"/>
      <w:bookmarkStart w:id="461" w:name="_Toc462498975"/>
      <w:bookmarkStart w:id="462" w:name="_Toc470527413"/>
      <w:r w:rsidRPr="00D8667C">
        <w:t>Statement</w:t>
      </w:r>
      <w:bookmarkEnd w:id="456"/>
      <w:bookmarkEnd w:id="457"/>
      <w:bookmarkEnd w:id="458"/>
      <w:bookmarkEnd w:id="459"/>
      <w:bookmarkEnd w:id="460"/>
      <w:bookmarkEnd w:id="461"/>
      <w:bookmarkEnd w:id="462"/>
    </w:p>
    <w:p w14:paraId="4266F323" w14:textId="77777777" w:rsidR="00C90B01" w:rsidRPr="004218B1" w:rsidRDefault="00C90B01" w:rsidP="00381345">
      <w:pPr>
        <w:widowControl/>
        <w:jc w:val="center"/>
        <w:rPr>
          <w:b/>
        </w:rPr>
      </w:pPr>
    </w:p>
    <w:p w14:paraId="028A6075" w14:textId="77777777" w:rsidR="00C90B01" w:rsidRDefault="00C90B01" w:rsidP="00381345">
      <w:pPr>
        <w:widowControl/>
        <w:jc w:val="center"/>
      </w:pPr>
      <w:r>
        <w:t>Model Leader in Integrated Care</w:t>
      </w:r>
    </w:p>
    <w:p w14:paraId="11A31AB6" w14:textId="77777777" w:rsidR="00C90B01" w:rsidRDefault="00C90B01" w:rsidP="00381345">
      <w:pPr>
        <w:widowControl/>
        <w:jc w:val="center"/>
        <w:rPr>
          <w:i/>
        </w:rPr>
      </w:pPr>
      <w:r>
        <w:rPr>
          <w:i/>
        </w:rPr>
        <w:t>Those who need care, get care, feel better</w:t>
      </w:r>
    </w:p>
    <w:p w14:paraId="3944600F" w14:textId="77777777" w:rsidR="00C90B01" w:rsidRDefault="00C90B01" w:rsidP="00381345">
      <w:pPr>
        <w:widowControl/>
      </w:pPr>
    </w:p>
    <w:p w14:paraId="0F25E2D0" w14:textId="77777777" w:rsidR="00C90B01" w:rsidRDefault="00C90B01" w:rsidP="00381345">
      <w:pPr>
        <w:pStyle w:val="Heading3"/>
        <w:widowControl/>
      </w:pPr>
      <w:bookmarkStart w:id="463" w:name="_Toc430604150"/>
      <w:bookmarkStart w:id="464" w:name="_Toc441592286"/>
      <w:bookmarkStart w:id="465" w:name="_Toc444854758"/>
      <w:bookmarkStart w:id="466" w:name="_Toc462498976"/>
      <w:bookmarkStart w:id="467" w:name="_Toc470527414"/>
      <w:r w:rsidRPr="004218B1">
        <w:t>Strategies</w:t>
      </w:r>
      <w:bookmarkEnd w:id="463"/>
      <w:bookmarkEnd w:id="464"/>
      <w:bookmarkEnd w:id="465"/>
      <w:bookmarkEnd w:id="466"/>
      <w:bookmarkEnd w:id="467"/>
    </w:p>
    <w:p w14:paraId="3B7B045A" w14:textId="77777777" w:rsidR="00C90B01" w:rsidRDefault="00C90B01" w:rsidP="00381345">
      <w:pPr>
        <w:pStyle w:val="Heading4"/>
        <w:widowControl/>
      </w:pPr>
    </w:p>
    <w:p w14:paraId="7962D2C6" w14:textId="77777777" w:rsidR="00C90B01" w:rsidRDefault="00C90B01" w:rsidP="00381345">
      <w:pPr>
        <w:pStyle w:val="Heading4"/>
        <w:widowControl/>
      </w:pPr>
      <w:bookmarkStart w:id="468" w:name="_Toc441592287"/>
      <w:bookmarkStart w:id="469" w:name="_Toc444854759"/>
      <w:bookmarkStart w:id="470" w:name="_Toc462498977"/>
      <w:bookmarkStart w:id="471" w:name="_Toc470527415"/>
      <w:r w:rsidRPr="00D8667C">
        <w:t>Current Strategies</w:t>
      </w:r>
      <w:bookmarkEnd w:id="468"/>
      <w:bookmarkEnd w:id="469"/>
      <w:bookmarkEnd w:id="470"/>
      <w:bookmarkEnd w:id="471"/>
    </w:p>
    <w:p w14:paraId="5F3CED37" w14:textId="77777777" w:rsidR="00C90B01" w:rsidRDefault="00C90B01" w:rsidP="00381345">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C90B01" w:rsidRPr="00D8667C" w14:paraId="7ED23FA8" w14:textId="77777777" w:rsidTr="00AC518D">
        <w:trPr>
          <w:cantSplit/>
          <w:trHeight w:val="1719"/>
          <w:tblHeader/>
          <w:jc w:val="center"/>
        </w:trPr>
        <w:tc>
          <w:tcPr>
            <w:tcW w:w="3150" w:type="dxa"/>
          </w:tcPr>
          <w:p w14:paraId="3F65376A" w14:textId="77777777" w:rsidR="00C90B01" w:rsidRPr="005753D7" w:rsidRDefault="00C90B01" w:rsidP="00381345">
            <w:pPr>
              <w:widowControl/>
              <w:jc w:val="center"/>
              <w:rPr>
                <w:rFonts w:cs="Arial"/>
                <w:b/>
              </w:rPr>
            </w:pPr>
            <w:r>
              <w:rPr>
                <w:b/>
              </w:rPr>
              <w:t xml:space="preserve">Downtown </w:t>
            </w:r>
            <w:r w:rsidRPr="005753D7">
              <w:rPr>
                <w:b/>
              </w:rPr>
              <w:t>Housing</w:t>
            </w:r>
          </w:p>
          <w:p w14:paraId="290BAE95" w14:textId="77777777" w:rsidR="00C90B01" w:rsidRPr="00515E41" w:rsidRDefault="00C90B01" w:rsidP="00381345">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0355223" w14:textId="77777777" w:rsidR="00C90B01" w:rsidRDefault="00C90B01" w:rsidP="00381345">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589CD18B" w14:textId="77777777" w:rsidR="00C90B01" w:rsidRDefault="00C90B01" w:rsidP="00381345">
            <w:pPr>
              <w:widowControl/>
              <w:jc w:val="center"/>
            </w:pPr>
            <w:r>
              <w:t>Goals planned: finished</w:t>
            </w:r>
          </w:p>
          <w:p w14:paraId="131FB09E" w14:textId="77777777" w:rsidR="00C90B01" w:rsidRPr="00EE4B62" w:rsidRDefault="00C90B01" w:rsidP="00381345">
            <w:pPr>
              <w:widowControl/>
              <w:jc w:val="center"/>
            </w:pPr>
            <w:r>
              <w:t>Goals completed: 12/1/15</w:t>
            </w:r>
          </w:p>
        </w:tc>
        <w:tc>
          <w:tcPr>
            <w:tcW w:w="3150" w:type="dxa"/>
          </w:tcPr>
          <w:p w14:paraId="41C75F30" w14:textId="77777777" w:rsidR="00C90B01" w:rsidRPr="00417D37" w:rsidRDefault="00C90B01" w:rsidP="00381345">
            <w:pPr>
              <w:widowControl/>
              <w:jc w:val="center"/>
              <w:rPr>
                <w:rFonts w:cs="Arial"/>
                <w:b/>
              </w:rPr>
            </w:pPr>
            <w:r>
              <w:rPr>
                <w:b/>
              </w:rPr>
              <w:t>Downtown</w:t>
            </w:r>
            <w:r w:rsidRPr="005753D7">
              <w:rPr>
                <w:b/>
              </w:rPr>
              <w:t xml:space="preserve"> Clinic</w:t>
            </w:r>
          </w:p>
          <w:p w14:paraId="189B7A59" w14:textId="77777777" w:rsidR="00C90B01" w:rsidRPr="00D8667C" w:rsidRDefault="00C90B01" w:rsidP="00381345">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1FB16DDE" w14:textId="77777777" w:rsidR="00C90B01" w:rsidRDefault="00C90B01" w:rsidP="00381345">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74D0A6B3" w14:textId="77777777" w:rsidR="00C90B01" w:rsidRDefault="00C90B01" w:rsidP="00381345">
            <w:pPr>
              <w:widowControl/>
              <w:jc w:val="center"/>
            </w:pPr>
            <w:r>
              <w:t>Goals planned: finished</w:t>
            </w:r>
          </w:p>
          <w:p w14:paraId="0398250E" w14:textId="77777777" w:rsidR="00C90B01" w:rsidRPr="005206F1" w:rsidRDefault="00C90B01" w:rsidP="00381345">
            <w:pPr>
              <w:widowControl/>
              <w:jc w:val="center"/>
              <w:rPr>
                <w:rFonts w:cs="Arial"/>
                <w:i/>
              </w:rPr>
            </w:pPr>
            <w:r>
              <w:t>Goals completed: 5/1/16</w:t>
            </w:r>
          </w:p>
        </w:tc>
      </w:tr>
    </w:tbl>
    <w:p w14:paraId="62E10B5D" w14:textId="77777777" w:rsidR="00C90B01" w:rsidRDefault="00C90B01" w:rsidP="00381345">
      <w:pPr>
        <w:widowControl/>
        <w:rPr>
          <w:b/>
        </w:rPr>
      </w:pPr>
    </w:p>
    <w:p w14:paraId="6E7DC806" w14:textId="77777777" w:rsidR="00C90B01" w:rsidRDefault="00C90B01" w:rsidP="00381345">
      <w:pPr>
        <w:widowControl/>
        <w:rPr>
          <w:b/>
        </w:rPr>
      </w:pPr>
      <w:bookmarkStart w:id="472" w:name="_Toc444854760"/>
      <w:r>
        <w:br w:type="page"/>
      </w:r>
    </w:p>
    <w:p w14:paraId="6A6F74D4" w14:textId="77777777" w:rsidR="00C90B01" w:rsidRDefault="00C90B01" w:rsidP="00381345">
      <w:pPr>
        <w:pStyle w:val="Heading4"/>
        <w:widowControl/>
      </w:pPr>
      <w:bookmarkStart w:id="473" w:name="_Toc462498978"/>
      <w:bookmarkStart w:id="474" w:name="_Toc470527416"/>
      <w:r>
        <w:lastRenderedPageBreak/>
        <w:t xml:space="preserve">New </w:t>
      </w:r>
      <w:r w:rsidRPr="00D8667C">
        <w:t>Strategies</w:t>
      </w:r>
      <w:bookmarkEnd w:id="472"/>
      <w:bookmarkEnd w:id="473"/>
      <w:bookmarkEnd w:id="474"/>
    </w:p>
    <w:p w14:paraId="50E1E386" w14:textId="77777777" w:rsidR="00C90B01" w:rsidRPr="00994D7B" w:rsidRDefault="00C90B01" w:rsidP="00381345">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C90B01" w:rsidRPr="00BC18C7" w14:paraId="1AAD3782" w14:textId="77777777" w:rsidTr="00AC518D">
        <w:trPr>
          <w:trHeight w:val="2034"/>
          <w:jc w:val="center"/>
        </w:trPr>
        <w:tc>
          <w:tcPr>
            <w:tcW w:w="3192" w:type="dxa"/>
            <w:shd w:val="clear" w:color="auto" w:fill="auto"/>
          </w:tcPr>
          <w:p w14:paraId="04E264D9" w14:textId="77777777" w:rsidR="00C90B01" w:rsidRPr="00BC18C7" w:rsidRDefault="00C90B01" w:rsidP="00381345">
            <w:pPr>
              <w:widowControl/>
              <w:jc w:val="center"/>
              <w:rPr>
                <w:rFonts w:cs="Arial"/>
                <w:b/>
              </w:rPr>
            </w:pPr>
            <w:r w:rsidRPr="00BC18C7">
              <w:rPr>
                <w:b/>
              </w:rPr>
              <w:t>In-house Pharmacy</w:t>
            </w:r>
          </w:p>
          <w:p w14:paraId="7C439226" w14:textId="77777777" w:rsidR="00C90B01" w:rsidRDefault="00C90B01" w:rsidP="00381345">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474ABA49" w14:textId="77777777" w:rsidR="00C90B01" w:rsidRDefault="00C90B01" w:rsidP="00381345">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18D94D60" w14:textId="77777777" w:rsidR="00C90B01" w:rsidRDefault="00C90B01" w:rsidP="00381345">
            <w:pPr>
              <w:widowControl/>
              <w:jc w:val="center"/>
            </w:pPr>
            <w:r>
              <w:t>Goals planned: 12/1/16</w:t>
            </w:r>
          </w:p>
          <w:p w14:paraId="637A20F5" w14:textId="77777777" w:rsidR="00C90B01" w:rsidRPr="00BC18C7" w:rsidRDefault="00C90B01" w:rsidP="00381345">
            <w:pPr>
              <w:widowControl/>
              <w:jc w:val="center"/>
              <w:rPr>
                <w:rFonts w:cs="Arial"/>
                <w:b/>
              </w:rPr>
            </w:pPr>
            <w:r>
              <w:t>Goals completed: 12/1/16</w:t>
            </w:r>
          </w:p>
        </w:tc>
        <w:tc>
          <w:tcPr>
            <w:tcW w:w="3192" w:type="dxa"/>
          </w:tcPr>
          <w:p w14:paraId="5F4F42F9" w14:textId="77777777" w:rsidR="00C90B01" w:rsidRPr="00FB6DC3" w:rsidRDefault="00C90B01" w:rsidP="00381345">
            <w:pPr>
              <w:widowControl/>
              <w:jc w:val="center"/>
              <w:rPr>
                <w:b/>
              </w:rPr>
            </w:pPr>
            <w:r>
              <w:rPr>
                <w:b/>
              </w:rPr>
              <w:t>Patient-Centered</w:t>
            </w:r>
            <w:r>
              <w:rPr>
                <w:b/>
              </w:rPr>
              <w:br/>
            </w:r>
            <w:r w:rsidRPr="00BC18C7">
              <w:rPr>
                <w:b/>
              </w:rPr>
              <w:t>Medical Home</w:t>
            </w:r>
            <w:r>
              <w:rPr>
                <w:b/>
              </w:rPr>
              <w:t xml:space="preserve"> </w:t>
            </w:r>
            <w:r w:rsidRPr="004342AA">
              <w:t>(PCMH)</w:t>
            </w:r>
          </w:p>
          <w:p w14:paraId="7EC940D7" w14:textId="77777777" w:rsidR="00C90B01" w:rsidRPr="00FB6DC3" w:rsidRDefault="00C90B01" w:rsidP="00381345">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9C97803" w14:textId="77777777" w:rsidR="00C90B01" w:rsidRPr="00EC2862" w:rsidRDefault="00C90B01" w:rsidP="00381345">
            <w:pPr>
              <w:widowControl/>
              <w:jc w:val="center"/>
              <w:rPr>
                <w:i/>
              </w:rPr>
            </w:pPr>
            <w:r w:rsidRPr="00EC2862">
              <w:rPr>
                <w:i/>
              </w:rPr>
              <w:t>Comprehensive</w:t>
            </w:r>
          </w:p>
          <w:p w14:paraId="110DC0F7" w14:textId="77777777" w:rsidR="00C90B01" w:rsidRPr="00EC2862" w:rsidRDefault="00C90B01" w:rsidP="00381345">
            <w:pPr>
              <w:widowControl/>
              <w:jc w:val="center"/>
              <w:rPr>
                <w:i/>
              </w:rPr>
            </w:pPr>
            <w:r w:rsidRPr="00EC2862">
              <w:rPr>
                <w:i/>
              </w:rPr>
              <w:t>High Quality</w:t>
            </w:r>
          </w:p>
          <w:p w14:paraId="57B08E35" w14:textId="77777777" w:rsidR="00C90B01" w:rsidRDefault="00C90B01" w:rsidP="00381345">
            <w:pPr>
              <w:widowControl/>
              <w:jc w:val="center"/>
              <w:rPr>
                <w:i/>
              </w:rPr>
            </w:pPr>
            <w:r w:rsidRPr="00EC2862">
              <w:rPr>
                <w:i/>
              </w:rPr>
              <w:t>Accessible</w:t>
            </w:r>
          </w:p>
          <w:p w14:paraId="2B4C7639" w14:textId="77777777" w:rsidR="00C90B01" w:rsidRDefault="00C90B01" w:rsidP="00381345">
            <w:pPr>
              <w:widowControl/>
              <w:jc w:val="center"/>
            </w:pPr>
            <w:r>
              <w:t>Goals planned: 5/1/16</w:t>
            </w:r>
          </w:p>
          <w:p w14:paraId="2F6042EC" w14:textId="77777777" w:rsidR="00C90B01" w:rsidRPr="00FA698F" w:rsidRDefault="00C90B01" w:rsidP="00381345">
            <w:pPr>
              <w:widowControl/>
              <w:jc w:val="center"/>
              <w:rPr>
                <w:b/>
              </w:rPr>
            </w:pPr>
            <w:r>
              <w:t>Goals completed: 5/1/18</w:t>
            </w:r>
          </w:p>
        </w:tc>
        <w:tc>
          <w:tcPr>
            <w:tcW w:w="3192" w:type="dxa"/>
            <w:shd w:val="clear" w:color="auto" w:fill="auto"/>
          </w:tcPr>
          <w:p w14:paraId="1AF425E3" w14:textId="77777777" w:rsidR="00C90B01" w:rsidRPr="00BC18C7" w:rsidRDefault="00C90B01" w:rsidP="00381345">
            <w:pPr>
              <w:widowControl/>
              <w:autoSpaceDE w:val="0"/>
              <w:autoSpaceDN w:val="0"/>
              <w:adjustRightInd w:val="0"/>
              <w:jc w:val="center"/>
              <w:rPr>
                <w:rFonts w:cs="Arial"/>
                <w:b/>
              </w:rPr>
            </w:pPr>
            <w:r>
              <w:rPr>
                <w:b/>
              </w:rPr>
              <w:t>Broaden Client Payer Mix</w:t>
            </w:r>
          </w:p>
          <w:p w14:paraId="235E3A40" w14:textId="77777777" w:rsidR="00C90B01" w:rsidRDefault="00C90B01" w:rsidP="00381345">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for a rate plus fee:</w:t>
            </w:r>
          </w:p>
          <w:p w14:paraId="70ED7958" w14:textId="77777777" w:rsidR="00C90B01" w:rsidRDefault="00C90B01" w:rsidP="00381345">
            <w:pPr>
              <w:widowControl/>
              <w:jc w:val="center"/>
              <w:rPr>
                <w:i/>
                <w:iCs/>
              </w:rPr>
            </w:pPr>
            <w:r>
              <w:rPr>
                <w:i/>
                <w:iCs/>
              </w:rPr>
              <w:t>Confidential</w:t>
            </w:r>
            <w:r>
              <w:rPr>
                <w:i/>
                <w:iCs/>
              </w:rPr>
              <w:br/>
              <w:t>Convenient</w:t>
            </w:r>
          </w:p>
          <w:p w14:paraId="61552BD7" w14:textId="77777777" w:rsidR="00C90B01" w:rsidRDefault="00C90B01" w:rsidP="00381345">
            <w:pPr>
              <w:widowControl/>
              <w:jc w:val="center"/>
              <w:rPr>
                <w:i/>
                <w:iCs/>
              </w:rPr>
            </w:pPr>
            <w:r>
              <w:rPr>
                <w:i/>
                <w:iCs/>
              </w:rPr>
              <w:t>H</w:t>
            </w:r>
            <w:r w:rsidRPr="000F5E1E">
              <w:rPr>
                <w:i/>
                <w:iCs/>
              </w:rPr>
              <w:t xml:space="preserve">igh </w:t>
            </w:r>
            <w:r>
              <w:rPr>
                <w:i/>
                <w:iCs/>
              </w:rPr>
              <w:t>Q</w:t>
            </w:r>
            <w:r w:rsidRPr="000F5E1E">
              <w:rPr>
                <w:i/>
                <w:iCs/>
              </w:rPr>
              <w:t>uality</w:t>
            </w:r>
          </w:p>
          <w:p w14:paraId="1B7FAF26" w14:textId="77777777" w:rsidR="00C90B01" w:rsidRDefault="00C90B01" w:rsidP="00381345">
            <w:pPr>
              <w:widowControl/>
              <w:jc w:val="center"/>
            </w:pPr>
            <w:r>
              <w:t>Goals planned: 12/1/16</w:t>
            </w:r>
          </w:p>
          <w:p w14:paraId="0C6F08B1" w14:textId="77777777" w:rsidR="00C90B01" w:rsidRPr="005206F1" w:rsidRDefault="00C90B01" w:rsidP="00381345">
            <w:pPr>
              <w:widowControl/>
              <w:jc w:val="center"/>
            </w:pPr>
            <w:r>
              <w:t>Goals completed: 12/1/16</w:t>
            </w:r>
          </w:p>
        </w:tc>
      </w:tr>
    </w:tbl>
    <w:p w14:paraId="07B63FC7" w14:textId="77777777" w:rsidR="000140BE" w:rsidRDefault="000140BE" w:rsidP="00381345">
      <w:pPr>
        <w:widowControl/>
      </w:pPr>
      <w:r>
        <w:br w:type="page"/>
      </w:r>
    </w:p>
    <w:p w14:paraId="75B95CC7" w14:textId="77777777" w:rsidR="000140BE" w:rsidRDefault="000140BE" w:rsidP="00381345">
      <w:pPr>
        <w:pStyle w:val="Header"/>
        <w:widowControl/>
      </w:pPr>
      <w:bookmarkStart w:id="475" w:name="_Toc470527417"/>
      <w:r>
        <w:lastRenderedPageBreak/>
        <w:t>Report Templates</w:t>
      </w:r>
      <w:bookmarkEnd w:id="475"/>
    </w:p>
    <w:p w14:paraId="632933EE" w14:textId="77777777" w:rsidR="00FA6940" w:rsidRDefault="00FA6940" w:rsidP="00381345">
      <w:pPr>
        <w:pStyle w:val="Header"/>
        <w:widowControl/>
      </w:pPr>
      <w:bookmarkStart w:id="476" w:name="_Toc444894859"/>
    </w:p>
    <w:p w14:paraId="3EBA1232" w14:textId="77777777" w:rsidR="00FA6940" w:rsidRPr="00AE77EB" w:rsidRDefault="00FA6940" w:rsidP="00381345">
      <w:pPr>
        <w:pStyle w:val="Heading1"/>
        <w:widowControl/>
      </w:pPr>
      <w:bookmarkStart w:id="477" w:name="_Toc470527418"/>
      <w:r>
        <w:t>Strategic Plan Report</w:t>
      </w:r>
      <w:bookmarkEnd w:id="476"/>
      <w:bookmarkEnd w:id="477"/>
    </w:p>
    <w:p w14:paraId="0358CEC0" w14:textId="77777777" w:rsidR="00FA6940" w:rsidRPr="00D8667C" w:rsidRDefault="00FA6940" w:rsidP="001126C9">
      <w:pPr>
        <w:widowControl/>
        <w:jc w:val="center"/>
      </w:pPr>
      <w:r w:rsidRPr="00D8667C">
        <w:t xml:space="preserve">What we </w:t>
      </w:r>
      <w:r>
        <w:rPr>
          <w:i/>
        </w:rPr>
        <w:t xml:space="preserve">will </w:t>
      </w:r>
      <w:r w:rsidRPr="00D8667C">
        <w:t>do next</w:t>
      </w:r>
      <w:r>
        <w:t>.</w:t>
      </w:r>
    </w:p>
    <w:p w14:paraId="01005347" w14:textId="77777777" w:rsidR="00FA6940" w:rsidRPr="00D8667C" w:rsidRDefault="00FA6940" w:rsidP="00381345">
      <w:pPr>
        <w:widowControl/>
      </w:pPr>
    </w:p>
    <w:p w14:paraId="04876EC3" w14:textId="77777777" w:rsidR="00FA6940" w:rsidRPr="00D8667C" w:rsidRDefault="00FA6940" w:rsidP="00381345">
      <w:pPr>
        <w:pStyle w:val="Heading2"/>
        <w:widowControl/>
      </w:pPr>
      <w:bookmarkStart w:id="478" w:name="_Toc444894860"/>
      <w:bookmarkStart w:id="479" w:name="_Toc470527419"/>
      <w:r w:rsidRPr="00D8667C">
        <w:t xml:space="preserve">Executive </w:t>
      </w:r>
      <w:r w:rsidRPr="00690571">
        <w:t>Summary</w:t>
      </w:r>
      <w:bookmarkEnd w:id="478"/>
      <w:bookmarkEnd w:id="479"/>
      <w:r w:rsidRPr="00D8667C">
        <w:t xml:space="preserve"> </w:t>
      </w:r>
    </w:p>
    <w:p w14:paraId="5AB0E982" w14:textId="77777777" w:rsidR="00FA6940" w:rsidRPr="00D8667C" w:rsidRDefault="00FA6940" w:rsidP="00381345">
      <w:pPr>
        <w:widowControl/>
      </w:pPr>
    </w:p>
    <w:p w14:paraId="4FFB0E2E" w14:textId="77777777" w:rsidR="00FA6940" w:rsidRDefault="00FA6940" w:rsidP="00381345">
      <w:pPr>
        <w:pStyle w:val="Heading2"/>
        <w:widowControl/>
      </w:pPr>
      <w:bookmarkStart w:id="480" w:name="_Toc444894861"/>
      <w:bookmarkStart w:id="481" w:name="_Toc470527420"/>
      <w:r w:rsidRPr="00D8667C">
        <w:t>Purpose</w:t>
      </w:r>
      <w:bookmarkEnd w:id="480"/>
      <w:bookmarkEnd w:id="481"/>
    </w:p>
    <w:p w14:paraId="6D5BCF27" w14:textId="77777777" w:rsidR="00FA6940" w:rsidRDefault="00FA6940" w:rsidP="00381345">
      <w:pPr>
        <w:widowControl/>
      </w:pPr>
    </w:p>
    <w:p w14:paraId="76270034" w14:textId="77777777" w:rsidR="00FA6940" w:rsidRDefault="00FA6940" w:rsidP="00381345">
      <w:pPr>
        <w:pStyle w:val="Heading3"/>
        <w:widowControl/>
      </w:pPr>
      <w:bookmarkStart w:id="482" w:name="_Toc444894862"/>
      <w:bookmarkStart w:id="483" w:name="_Toc470527421"/>
      <w:r w:rsidRPr="00B1401F">
        <w:t>Val</w:t>
      </w:r>
      <w:r w:rsidRPr="00B1401F">
        <w:rPr>
          <w:rStyle w:val="Heading4Char"/>
          <w:rFonts w:cs="Arial"/>
          <w:b/>
        </w:rPr>
        <w:t>u</w:t>
      </w:r>
      <w:r w:rsidRPr="00B1401F">
        <w:t>es</w:t>
      </w:r>
      <w:bookmarkEnd w:id="482"/>
      <w:bookmarkEnd w:id="483"/>
    </w:p>
    <w:p w14:paraId="513FC09A" w14:textId="77777777" w:rsidR="00FA6940" w:rsidRPr="00903C8A" w:rsidRDefault="00FA6940"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381345">
            <w:pPr>
              <w:widowControl/>
            </w:pPr>
            <w:r w:rsidRPr="00D8667C">
              <w:t>Values</w:t>
            </w:r>
          </w:p>
        </w:tc>
        <w:tc>
          <w:tcPr>
            <w:tcW w:w="1545" w:type="dxa"/>
            <w:tcMar>
              <w:left w:w="43" w:type="dxa"/>
              <w:right w:w="43" w:type="dxa"/>
            </w:tcMar>
          </w:tcPr>
          <w:p w14:paraId="6A44B1E5" w14:textId="77777777" w:rsidR="00FA6940" w:rsidRPr="00D8667C" w:rsidRDefault="00FA6940" w:rsidP="00381345">
            <w:pPr>
              <w:widowControl/>
            </w:pPr>
          </w:p>
        </w:tc>
        <w:tc>
          <w:tcPr>
            <w:tcW w:w="1644" w:type="dxa"/>
            <w:tcMar>
              <w:left w:w="43" w:type="dxa"/>
              <w:right w:w="43" w:type="dxa"/>
            </w:tcMar>
          </w:tcPr>
          <w:p w14:paraId="68698092" w14:textId="77777777" w:rsidR="00FA6940" w:rsidRPr="00D8667C" w:rsidRDefault="00FA6940" w:rsidP="00381345">
            <w:pPr>
              <w:widowControl/>
            </w:pPr>
          </w:p>
        </w:tc>
        <w:tc>
          <w:tcPr>
            <w:tcW w:w="1887" w:type="dxa"/>
            <w:tcMar>
              <w:left w:w="43" w:type="dxa"/>
              <w:right w:w="43" w:type="dxa"/>
            </w:tcMar>
          </w:tcPr>
          <w:p w14:paraId="32764DD6" w14:textId="77777777" w:rsidR="00FA6940" w:rsidRPr="00D8667C" w:rsidRDefault="00FA6940" w:rsidP="00381345">
            <w:pPr>
              <w:widowControl/>
            </w:pPr>
          </w:p>
        </w:tc>
        <w:tc>
          <w:tcPr>
            <w:tcW w:w="1681" w:type="dxa"/>
          </w:tcPr>
          <w:p w14:paraId="7F94DAB0" w14:textId="77777777" w:rsidR="00FA6940" w:rsidRDefault="00FA6940" w:rsidP="00381345">
            <w:pPr>
              <w:widowControl/>
            </w:pPr>
          </w:p>
        </w:tc>
        <w:tc>
          <w:tcPr>
            <w:tcW w:w="1430" w:type="dxa"/>
            <w:tcMar>
              <w:left w:w="43" w:type="dxa"/>
              <w:right w:w="43" w:type="dxa"/>
            </w:tcMar>
          </w:tcPr>
          <w:p w14:paraId="0C968AE0" w14:textId="77777777" w:rsidR="00FA6940" w:rsidRPr="00D8667C" w:rsidRDefault="00FA6940" w:rsidP="00381345">
            <w:pPr>
              <w:widowControl/>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381345">
            <w:pPr>
              <w:widowControl/>
            </w:pPr>
            <w:r w:rsidRPr="00D8667C">
              <w:t>Behaviors</w:t>
            </w:r>
          </w:p>
        </w:tc>
        <w:tc>
          <w:tcPr>
            <w:tcW w:w="1545" w:type="dxa"/>
            <w:tcMar>
              <w:left w:w="43" w:type="dxa"/>
              <w:right w:w="43" w:type="dxa"/>
            </w:tcMar>
          </w:tcPr>
          <w:p w14:paraId="7798A66A" w14:textId="77777777" w:rsidR="00FA6940" w:rsidRPr="00AF3097" w:rsidRDefault="00FA6940" w:rsidP="00381345">
            <w:pPr>
              <w:widowControl/>
            </w:pPr>
          </w:p>
        </w:tc>
        <w:tc>
          <w:tcPr>
            <w:tcW w:w="1644" w:type="dxa"/>
            <w:tcMar>
              <w:left w:w="43" w:type="dxa"/>
              <w:right w:w="43" w:type="dxa"/>
            </w:tcMar>
          </w:tcPr>
          <w:p w14:paraId="36351FB4" w14:textId="77777777" w:rsidR="00FA6940" w:rsidRPr="00AF3097" w:rsidRDefault="00FA6940" w:rsidP="00381345">
            <w:pPr>
              <w:widowControl/>
            </w:pPr>
          </w:p>
        </w:tc>
        <w:tc>
          <w:tcPr>
            <w:tcW w:w="1887" w:type="dxa"/>
            <w:tcMar>
              <w:left w:w="43" w:type="dxa"/>
              <w:right w:w="43" w:type="dxa"/>
            </w:tcMar>
          </w:tcPr>
          <w:p w14:paraId="2F0E0526" w14:textId="77777777" w:rsidR="00FA6940" w:rsidRPr="0016569E" w:rsidRDefault="00FA6940" w:rsidP="00381345">
            <w:pPr>
              <w:widowControl/>
            </w:pPr>
          </w:p>
        </w:tc>
        <w:tc>
          <w:tcPr>
            <w:tcW w:w="1681" w:type="dxa"/>
          </w:tcPr>
          <w:p w14:paraId="47E84497" w14:textId="77777777" w:rsidR="00FA6940" w:rsidRPr="00AF3097" w:rsidRDefault="00FA6940" w:rsidP="00381345">
            <w:pPr>
              <w:widowControl/>
            </w:pPr>
          </w:p>
        </w:tc>
        <w:tc>
          <w:tcPr>
            <w:tcW w:w="1430" w:type="dxa"/>
            <w:tcMar>
              <w:left w:w="43" w:type="dxa"/>
              <w:right w:w="43" w:type="dxa"/>
            </w:tcMar>
          </w:tcPr>
          <w:p w14:paraId="349C4121" w14:textId="77777777" w:rsidR="00FA6940" w:rsidRPr="00AF3097" w:rsidRDefault="00FA6940" w:rsidP="00381345">
            <w:pPr>
              <w:widowControl/>
            </w:pPr>
          </w:p>
        </w:tc>
      </w:tr>
    </w:tbl>
    <w:p w14:paraId="3B6661BC" w14:textId="77777777" w:rsidR="00FA6940" w:rsidRDefault="00FA6940" w:rsidP="00381345">
      <w:pPr>
        <w:widowControl/>
      </w:pPr>
    </w:p>
    <w:p w14:paraId="61C046F5" w14:textId="77777777" w:rsidR="00FA6940" w:rsidRDefault="00FA6940" w:rsidP="00381345">
      <w:pPr>
        <w:pStyle w:val="Heading3"/>
        <w:widowControl/>
      </w:pPr>
      <w:bookmarkStart w:id="484" w:name="_Toc444894863"/>
      <w:bookmarkStart w:id="485" w:name="_Toc470527422"/>
      <w:r w:rsidRPr="00D8667C">
        <w:t>Mission</w:t>
      </w:r>
      <w:bookmarkEnd w:id="484"/>
      <w:bookmarkEnd w:id="485"/>
    </w:p>
    <w:p w14:paraId="286F00CB" w14:textId="77777777" w:rsidR="00FA6940" w:rsidRDefault="00FA6940" w:rsidP="00381345">
      <w:pPr>
        <w:widowControl/>
      </w:pPr>
    </w:p>
    <w:p w14:paraId="457E32C7" w14:textId="77777777" w:rsidR="00FA6940" w:rsidRDefault="00FA6940" w:rsidP="00381345">
      <w:pPr>
        <w:pStyle w:val="Heading2"/>
        <w:widowControl/>
      </w:pPr>
      <w:bookmarkStart w:id="486" w:name="_Toc444894864"/>
      <w:bookmarkStart w:id="487" w:name="_Toc470527423"/>
      <w:r w:rsidRPr="00D8667C">
        <w:t>Strategy</w:t>
      </w:r>
      <w:bookmarkEnd w:id="486"/>
      <w:bookmarkEnd w:id="487"/>
    </w:p>
    <w:p w14:paraId="156EDDA1" w14:textId="77777777" w:rsidR="00FA6940" w:rsidRDefault="00FA6940" w:rsidP="00381345">
      <w:pPr>
        <w:widowControl/>
      </w:pPr>
    </w:p>
    <w:p w14:paraId="59391B17" w14:textId="77777777" w:rsidR="00FA6940" w:rsidRDefault="00FA6940" w:rsidP="00381345">
      <w:pPr>
        <w:pStyle w:val="Heading3"/>
        <w:widowControl/>
      </w:pPr>
      <w:bookmarkStart w:id="488" w:name="_Toc444894865"/>
      <w:bookmarkStart w:id="489" w:name="_Toc470527424"/>
      <w:r w:rsidRPr="00D8667C">
        <w:t>Lines of Business</w:t>
      </w:r>
      <w:bookmarkEnd w:id="488"/>
      <w:bookmarkEnd w:id="489"/>
    </w:p>
    <w:p w14:paraId="7ED124A2" w14:textId="77777777" w:rsidR="00FA6940"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381345">
            <w:pPr>
              <w:widowControl/>
            </w:pPr>
            <w:r w:rsidRPr="00E779A0">
              <w:t>Lines of Business</w:t>
            </w:r>
          </w:p>
        </w:tc>
        <w:tc>
          <w:tcPr>
            <w:tcW w:w="3281" w:type="dxa"/>
            <w:shd w:val="clear" w:color="auto" w:fill="D9D9D9" w:themeFill="background1" w:themeFillShade="D9"/>
          </w:tcPr>
          <w:p w14:paraId="3D66A103" w14:textId="77777777" w:rsidR="00FA6940" w:rsidRPr="00E779A0" w:rsidRDefault="00FA6940" w:rsidP="00381345">
            <w:pPr>
              <w:widowControl/>
              <w:jc w:val="center"/>
            </w:pPr>
            <w:r w:rsidRPr="00E779A0">
              <w:t>Customer</w:t>
            </w:r>
          </w:p>
        </w:tc>
        <w:tc>
          <w:tcPr>
            <w:tcW w:w="3192" w:type="dxa"/>
            <w:shd w:val="clear" w:color="auto" w:fill="D9D9D9" w:themeFill="background1" w:themeFillShade="D9"/>
          </w:tcPr>
          <w:p w14:paraId="253BC882" w14:textId="77777777" w:rsidR="00FA6940" w:rsidRPr="00E779A0" w:rsidRDefault="00FA6940" w:rsidP="00381345">
            <w:pPr>
              <w:widowControl/>
              <w:jc w:val="center"/>
            </w:pPr>
            <w:r w:rsidRPr="00E779A0">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381345">
            <w:pPr>
              <w:widowControl/>
            </w:pPr>
          </w:p>
        </w:tc>
        <w:tc>
          <w:tcPr>
            <w:tcW w:w="3281" w:type="dxa"/>
            <w:shd w:val="clear" w:color="auto" w:fill="auto"/>
          </w:tcPr>
          <w:p w14:paraId="1E9A2966" w14:textId="77777777" w:rsidR="00FA6940" w:rsidRPr="00E779A0" w:rsidRDefault="00FA6940" w:rsidP="00381345">
            <w:pPr>
              <w:widowControl/>
              <w:jc w:val="center"/>
            </w:pPr>
          </w:p>
        </w:tc>
        <w:tc>
          <w:tcPr>
            <w:tcW w:w="3192" w:type="dxa"/>
            <w:shd w:val="clear" w:color="auto" w:fill="auto"/>
          </w:tcPr>
          <w:p w14:paraId="1B32FB75" w14:textId="77777777" w:rsidR="00FA6940" w:rsidRPr="00E779A0" w:rsidRDefault="00FA6940" w:rsidP="00381345">
            <w:pPr>
              <w:widowControl/>
              <w:jc w:val="cente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381345">
            <w:pPr>
              <w:widowControl/>
            </w:pPr>
          </w:p>
        </w:tc>
        <w:tc>
          <w:tcPr>
            <w:tcW w:w="3281" w:type="dxa"/>
            <w:shd w:val="clear" w:color="auto" w:fill="auto"/>
          </w:tcPr>
          <w:p w14:paraId="569A496A" w14:textId="77777777" w:rsidR="00FA6940" w:rsidRPr="00E779A0" w:rsidRDefault="00FA6940" w:rsidP="00381345">
            <w:pPr>
              <w:widowControl/>
            </w:pPr>
          </w:p>
        </w:tc>
        <w:tc>
          <w:tcPr>
            <w:tcW w:w="3192" w:type="dxa"/>
            <w:shd w:val="clear" w:color="auto" w:fill="auto"/>
          </w:tcPr>
          <w:p w14:paraId="77FF3C66" w14:textId="77777777" w:rsidR="00FA6940" w:rsidRPr="00E779A0" w:rsidRDefault="00FA6940" w:rsidP="00381345">
            <w:pPr>
              <w:widowControl/>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381345">
            <w:pPr>
              <w:widowControl/>
            </w:pPr>
          </w:p>
        </w:tc>
        <w:tc>
          <w:tcPr>
            <w:tcW w:w="3281" w:type="dxa"/>
            <w:shd w:val="clear" w:color="auto" w:fill="auto"/>
          </w:tcPr>
          <w:p w14:paraId="47E55CF5" w14:textId="77777777" w:rsidR="00FA6940" w:rsidRPr="00E779A0" w:rsidRDefault="00FA6940" w:rsidP="00381345">
            <w:pPr>
              <w:widowControl/>
            </w:pPr>
          </w:p>
        </w:tc>
        <w:tc>
          <w:tcPr>
            <w:tcW w:w="3192" w:type="dxa"/>
            <w:shd w:val="clear" w:color="auto" w:fill="auto"/>
          </w:tcPr>
          <w:p w14:paraId="452BF101" w14:textId="77777777" w:rsidR="00FA6940" w:rsidRPr="00E779A0" w:rsidRDefault="00FA6940" w:rsidP="00381345">
            <w:pPr>
              <w:widowControl/>
            </w:pPr>
          </w:p>
        </w:tc>
      </w:tr>
      <w:tr w:rsidR="00FA6940" w:rsidRPr="00E779A0" w14:paraId="387C1D7F" w14:textId="77777777" w:rsidTr="00FA6940">
        <w:tc>
          <w:tcPr>
            <w:tcW w:w="3103" w:type="dxa"/>
            <w:shd w:val="clear" w:color="auto" w:fill="auto"/>
          </w:tcPr>
          <w:p w14:paraId="6CBC2FBE" w14:textId="77777777" w:rsidR="00FA6940" w:rsidRPr="00E779A0" w:rsidRDefault="00FA6940" w:rsidP="00381345">
            <w:pPr>
              <w:widowControl/>
            </w:pPr>
          </w:p>
        </w:tc>
        <w:tc>
          <w:tcPr>
            <w:tcW w:w="3281" w:type="dxa"/>
            <w:shd w:val="clear" w:color="auto" w:fill="auto"/>
          </w:tcPr>
          <w:p w14:paraId="0A806BC9" w14:textId="77777777" w:rsidR="00FA6940" w:rsidRPr="00E779A0" w:rsidRDefault="00FA6940" w:rsidP="00381345">
            <w:pPr>
              <w:widowControl/>
            </w:pPr>
          </w:p>
        </w:tc>
        <w:tc>
          <w:tcPr>
            <w:tcW w:w="3192" w:type="dxa"/>
            <w:shd w:val="clear" w:color="auto" w:fill="auto"/>
          </w:tcPr>
          <w:p w14:paraId="7BB3B6E3" w14:textId="77777777" w:rsidR="00FA6940" w:rsidRPr="00E779A0" w:rsidRDefault="00FA6940" w:rsidP="00381345">
            <w:pPr>
              <w:widowControl/>
            </w:pPr>
          </w:p>
        </w:tc>
      </w:tr>
    </w:tbl>
    <w:p w14:paraId="0C8474DF" w14:textId="77777777" w:rsidR="00FA6940" w:rsidRPr="00D8667C" w:rsidRDefault="00FA6940" w:rsidP="00381345">
      <w:pPr>
        <w:widowControl/>
      </w:pPr>
    </w:p>
    <w:p w14:paraId="5084396C" w14:textId="1FB01736" w:rsidR="00FA6940" w:rsidRPr="00D8667C" w:rsidRDefault="00FA6940" w:rsidP="00381345">
      <w:pPr>
        <w:pStyle w:val="Heading3"/>
        <w:widowControl/>
      </w:pPr>
      <w:bookmarkStart w:id="490" w:name="_Toc444894866"/>
      <w:bookmarkStart w:id="491" w:name="_Toc470527425"/>
      <w:r w:rsidRPr="00D8667C">
        <w:t xml:space="preserve">Success </w:t>
      </w:r>
      <w:r w:rsidRPr="0032736C">
        <w:rPr>
          <w:rStyle w:val="Heading4Char"/>
          <w:rFonts w:cs="Arial"/>
          <w:b/>
        </w:rPr>
        <w:t>M</w:t>
      </w:r>
      <w:r w:rsidRPr="00D8667C">
        <w:t>easu</w:t>
      </w:r>
      <w:r w:rsidRPr="00FA6940">
        <w:rPr>
          <w:rFonts w:cs="Arial"/>
        </w:rPr>
        <w:t>r</w:t>
      </w:r>
      <w:r w:rsidRPr="00D8667C">
        <w:t>es</w:t>
      </w:r>
      <w:bookmarkEnd w:id="490"/>
      <w:bookmarkEnd w:id="491"/>
    </w:p>
    <w:p w14:paraId="7B9BB6BA" w14:textId="77777777" w:rsidR="00FA6940" w:rsidRDefault="00FA6940" w:rsidP="00381345">
      <w:pPr>
        <w:widowControl/>
      </w:pPr>
      <w:bookmarkStart w:id="492"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DB2F1A">
        <w:tc>
          <w:tcPr>
            <w:tcW w:w="5035" w:type="dxa"/>
            <w:tcBorders>
              <w:top w:val="single" w:sz="4" w:space="0" w:color="auto"/>
              <w:left w:val="single" w:sz="4" w:space="0" w:color="auto"/>
              <w:bottom w:val="single" w:sz="4" w:space="0" w:color="auto"/>
              <w:right w:val="single" w:sz="4" w:space="0" w:color="auto"/>
            </w:tcBorders>
            <w:shd w:val="clear" w:color="000000" w:fill="D9D9D9"/>
            <w:hideMark/>
          </w:tcPr>
          <w:p w14:paraId="744BDCFC" w14:textId="77777777" w:rsidR="00DB2F1A" w:rsidRPr="00E33CC8" w:rsidRDefault="00DB2F1A" w:rsidP="00381345">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1D699BBF" w14:textId="29D1BA0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7788ACF3" w14:textId="6332AAD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515FD9D1" w14:textId="2F9ADD90"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000000" w:fill="D9D9D9"/>
          </w:tcPr>
          <w:p w14:paraId="6AD5D8CB" w14:textId="4E8E03EF" w:rsidR="00DB2F1A" w:rsidRPr="00E33CC8" w:rsidRDefault="00DB2F1A" w:rsidP="00381345">
            <w:pPr>
              <w:widowControl/>
            </w:pPr>
            <w:r>
              <w:t>FYE New</w:t>
            </w:r>
          </w:p>
        </w:tc>
      </w:tr>
      <w:tr w:rsidR="00DB2F1A" w:rsidRPr="00E33CC8" w14:paraId="1B7525F8" w14:textId="28EAD0FE" w:rsidTr="00DB2F1A">
        <w:tc>
          <w:tcPr>
            <w:tcW w:w="5035" w:type="dxa"/>
            <w:tcBorders>
              <w:top w:val="single" w:sz="4" w:space="0" w:color="auto"/>
              <w:left w:val="nil"/>
              <w:bottom w:val="nil"/>
              <w:right w:val="single" w:sz="4" w:space="0" w:color="auto"/>
            </w:tcBorders>
            <w:shd w:val="clear" w:color="auto" w:fill="auto"/>
            <w:hideMark/>
          </w:tcPr>
          <w:p w14:paraId="17982AAC" w14:textId="77777777" w:rsidR="00DB2F1A" w:rsidRPr="00E33CC8" w:rsidRDefault="00DB2F1A" w:rsidP="00381345">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381345">
            <w:pPr>
              <w:widowControl/>
            </w:pPr>
          </w:p>
        </w:tc>
      </w:tr>
      <w:tr w:rsidR="00DB2F1A" w:rsidRPr="00E33CC8" w14:paraId="25B25786" w14:textId="36480712" w:rsidTr="00DB2F1A">
        <w:tc>
          <w:tcPr>
            <w:tcW w:w="5035" w:type="dxa"/>
            <w:tcBorders>
              <w:top w:val="nil"/>
              <w:left w:val="nil"/>
              <w:bottom w:val="nil"/>
              <w:right w:val="single" w:sz="4" w:space="0" w:color="auto"/>
            </w:tcBorders>
            <w:shd w:val="clear" w:color="auto" w:fill="auto"/>
            <w:hideMark/>
          </w:tcPr>
          <w:p w14:paraId="783E62CC" w14:textId="77777777" w:rsidR="00DB2F1A" w:rsidRPr="00E33CC8" w:rsidRDefault="00DB2F1A" w:rsidP="00381345">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381345">
            <w:pPr>
              <w:widowControl/>
            </w:pPr>
          </w:p>
        </w:tc>
      </w:tr>
      <w:tr w:rsidR="00DB2F1A" w:rsidRPr="00E33CC8" w14:paraId="0B69E1B3" w14:textId="4352F522" w:rsidTr="00DB2F1A">
        <w:tc>
          <w:tcPr>
            <w:tcW w:w="5035" w:type="dxa"/>
            <w:tcBorders>
              <w:top w:val="nil"/>
              <w:left w:val="nil"/>
              <w:bottom w:val="nil"/>
              <w:right w:val="single" w:sz="4" w:space="0" w:color="auto"/>
            </w:tcBorders>
            <w:shd w:val="clear" w:color="auto" w:fill="auto"/>
            <w:vAlign w:val="bottom"/>
            <w:hideMark/>
          </w:tcPr>
          <w:p w14:paraId="45D47AFC" w14:textId="77777777" w:rsidR="00DB2F1A" w:rsidRPr="00E33CC8" w:rsidRDefault="00DB2F1A" w:rsidP="00381345">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381345">
            <w:pPr>
              <w:widowControl/>
            </w:pPr>
          </w:p>
        </w:tc>
      </w:tr>
      <w:tr w:rsidR="00DB2F1A" w:rsidRPr="00E33CC8" w14:paraId="63B8E847" w14:textId="028259B7" w:rsidTr="00DB2F1A">
        <w:tc>
          <w:tcPr>
            <w:tcW w:w="5035" w:type="dxa"/>
            <w:tcBorders>
              <w:top w:val="nil"/>
              <w:left w:val="nil"/>
              <w:bottom w:val="nil"/>
              <w:right w:val="single" w:sz="4" w:space="0" w:color="auto"/>
            </w:tcBorders>
            <w:shd w:val="clear" w:color="auto" w:fill="auto"/>
            <w:vAlign w:val="bottom"/>
            <w:hideMark/>
          </w:tcPr>
          <w:p w14:paraId="78043D48" w14:textId="77777777" w:rsidR="00DB2F1A" w:rsidRPr="00E33CC8" w:rsidRDefault="00DB2F1A" w:rsidP="00381345">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381345">
            <w:pPr>
              <w:widowControl/>
            </w:pPr>
          </w:p>
        </w:tc>
      </w:tr>
      <w:tr w:rsidR="00DB2F1A" w:rsidRPr="00E33CC8" w14:paraId="3B5F4421" w14:textId="08E46740" w:rsidTr="00DB2F1A">
        <w:tc>
          <w:tcPr>
            <w:tcW w:w="5035" w:type="dxa"/>
            <w:tcBorders>
              <w:top w:val="nil"/>
              <w:left w:val="nil"/>
              <w:bottom w:val="single" w:sz="4" w:space="0" w:color="auto"/>
              <w:right w:val="single" w:sz="4" w:space="0" w:color="auto"/>
            </w:tcBorders>
            <w:shd w:val="clear" w:color="auto" w:fill="auto"/>
            <w:vAlign w:val="bottom"/>
            <w:hideMark/>
          </w:tcPr>
          <w:p w14:paraId="47B3CE66" w14:textId="77777777" w:rsidR="00DB2F1A" w:rsidRPr="00E33CC8" w:rsidRDefault="00DB2F1A" w:rsidP="00381345">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381345">
            <w:pPr>
              <w:widowControl/>
            </w:pPr>
          </w:p>
        </w:tc>
      </w:tr>
      <w:tr w:rsidR="00DB2F1A" w:rsidRPr="00E33CC8" w14:paraId="1B287867" w14:textId="360D8D33" w:rsidTr="00DB2F1A">
        <w:tc>
          <w:tcPr>
            <w:tcW w:w="5035" w:type="dxa"/>
            <w:tcBorders>
              <w:top w:val="nil"/>
              <w:left w:val="nil"/>
              <w:bottom w:val="nil"/>
              <w:right w:val="single" w:sz="4" w:space="0" w:color="auto"/>
            </w:tcBorders>
            <w:shd w:val="clear" w:color="auto" w:fill="auto"/>
            <w:vAlign w:val="bottom"/>
            <w:hideMark/>
          </w:tcPr>
          <w:p w14:paraId="50C57809" w14:textId="77777777" w:rsidR="00DB2F1A" w:rsidRPr="00E33CC8" w:rsidRDefault="00DB2F1A" w:rsidP="00381345">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381345">
            <w:pPr>
              <w:widowControl/>
            </w:pPr>
          </w:p>
        </w:tc>
      </w:tr>
      <w:tr w:rsidR="00DB2F1A" w:rsidRPr="00E33CC8" w14:paraId="508AF7A4" w14:textId="1FD55025" w:rsidTr="00DB2F1A">
        <w:tc>
          <w:tcPr>
            <w:tcW w:w="5035" w:type="dxa"/>
            <w:tcBorders>
              <w:top w:val="nil"/>
              <w:left w:val="nil"/>
              <w:bottom w:val="nil"/>
              <w:right w:val="single" w:sz="4" w:space="0" w:color="auto"/>
            </w:tcBorders>
            <w:shd w:val="clear" w:color="auto" w:fill="auto"/>
            <w:vAlign w:val="bottom"/>
            <w:hideMark/>
          </w:tcPr>
          <w:p w14:paraId="7A9FCDFF" w14:textId="77777777" w:rsidR="00DB2F1A" w:rsidRPr="00E33CC8" w:rsidRDefault="00DB2F1A" w:rsidP="00381345">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381345">
            <w:pPr>
              <w:widowControl/>
            </w:pPr>
          </w:p>
        </w:tc>
      </w:tr>
      <w:tr w:rsidR="00DB2F1A" w:rsidRPr="00E33CC8" w14:paraId="06F2528A" w14:textId="50DDFB8D" w:rsidTr="00DB2F1A">
        <w:tc>
          <w:tcPr>
            <w:tcW w:w="5035" w:type="dxa"/>
            <w:tcBorders>
              <w:top w:val="nil"/>
              <w:left w:val="nil"/>
              <w:bottom w:val="single" w:sz="4" w:space="0" w:color="auto"/>
              <w:right w:val="single" w:sz="4" w:space="0" w:color="auto"/>
            </w:tcBorders>
            <w:shd w:val="clear" w:color="auto" w:fill="auto"/>
            <w:vAlign w:val="bottom"/>
            <w:hideMark/>
          </w:tcPr>
          <w:p w14:paraId="7E4B1C5A" w14:textId="77777777" w:rsidR="00DB2F1A" w:rsidRPr="00E33CC8" w:rsidRDefault="00DB2F1A" w:rsidP="00381345">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381345">
            <w:pPr>
              <w:widowControl/>
            </w:pPr>
          </w:p>
        </w:tc>
      </w:tr>
      <w:tr w:rsidR="00DB2F1A" w:rsidRPr="00E33CC8" w14:paraId="167DAD4F" w14:textId="27C3D3AB" w:rsidTr="00DB2F1A">
        <w:tc>
          <w:tcPr>
            <w:tcW w:w="5035" w:type="dxa"/>
            <w:tcBorders>
              <w:top w:val="nil"/>
              <w:left w:val="nil"/>
              <w:bottom w:val="nil"/>
              <w:right w:val="single" w:sz="4" w:space="0" w:color="auto"/>
            </w:tcBorders>
            <w:shd w:val="clear" w:color="auto" w:fill="auto"/>
            <w:vAlign w:val="bottom"/>
            <w:hideMark/>
          </w:tcPr>
          <w:p w14:paraId="19553055" w14:textId="77777777" w:rsidR="00DB2F1A" w:rsidRPr="00E33CC8" w:rsidRDefault="00DB2F1A" w:rsidP="00381345">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381345">
            <w:pPr>
              <w:widowControl/>
            </w:pPr>
          </w:p>
        </w:tc>
      </w:tr>
      <w:tr w:rsidR="00DB2F1A" w:rsidRPr="00E33CC8" w14:paraId="2C331452" w14:textId="61CF86E8" w:rsidTr="00DB2F1A">
        <w:tc>
          <w:tcPr>
            <w:tcW w:w="5035" w:type="dxa"/>
            <w:tcBorders>
              <w:top w:val="nil"/>
              <w:left w:val="nil"/>
              <w:bottom w:val="nil"/>
              <w:right w:val="single" w:sz="4" w:space="0" w:color="auto"/>
            </w:tcBorders>
            <w:shd w:val="clear" w:color="auto" w:fill="auto"/>
            <w:vAlign w:val="bottom"/>
            <w:hideMark/>
          </w:tcPr>
          <w:p w14:paraId="6E6E5BAE" w14:textId="77777777" w:rsidR="00DB2F1A" w:rsidRPr="00E33CC8" w:rsidRDefault="00DB2F1A" w:rsidP="00381345">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381345">
            <w:pPr>
              <w:widowControl/>
            </w:pPr>
          </w:p>
        </w:tc>
      </w:tr>
      <w:tr w:rsidR="00DB2F1A" w:rsidRPr="00E33CC8" w14:paraId="62D9FF73" w14:textId="0AF4B8D0" w:rsidTr="00DB2F1A">
        <w:tc>
          <w:tcPr>
            <w:tcW w:w="5035" w:type="dxa"/>
            <w:tcBorders>
              <w:top w:val="nil"/>
              <w:left w:val="nil"/>
              <w:bottom w:val="nil"/>
              <w:right w:val="single" w:sz="4" w:space="0" w:color="auto"/>
            </w:tcBorders>
            <w:shd w:val="clear" w:color="auto" w:fill="auto"/>
            <w:noWrap/>
            <w:vAlign w:val="bottom"/>
            <w:hideMark/>
          </w:tcPr>
          <w:p w14:paraId="3E9F4F6D" w14:textId="77777777" w:rsidR="00DB2F1A" w:rsidRPr="00E33CC8" w:rsidRDefault="00DB2F1A" w:rsidP="00381345">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381345">
            <w:pPr>
              <w:widowControl/>
            </w:pPr>
          </w:p>
        </w:tc>
      </w:tr>
      <w:tr w:rsidR="00DB2F1A" w:rsidRPr="00E33CC8" w14:paraId="35B085FE" w14:textId="0CBE392B" w:rsidTr="00DB2F1A">
        <w:tc>
          <w:tcPr>
            <w:tcW w:w="5035" w:type="dxa"/>
            <w:tcBorders>
              <w:top w:val="nil"/>
              <w:left w:val="nil"/>
              <w:bottom w:val="single" w:sz="4" w:space="0" w:color="auto"/>
              <w:right w:val="single" w:sz="4" w:space="0" w:color="auto"/>
            </w:tcBorders>
            <w:shd w:val="clear" w:color="auto" w:fill="auto"/>
            <w:noWrap/>
            <w:vAlign w:val="bottom"/>
            <w:hideMark/>
          </w:tcPr>
          <w:p w14:paraId="6029C474" w14:textId="77777777" w:rsidR="00DB2F1A" w:rsidRPr="00E33CC8" w:rsidRDefault="00DB2F1A" w:rsidP="00381345">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381345">
            <w:pPr>
              <w:widowControl/>
            </w:pPr>
          </w:p>
        </w:tc>
      </w:tr>
      <w:tr w:rsidR="00DB2F1A" w:rsidRPr="00E33CC8" w14:paraId="1D0D7CF1" w14:textId="4176FCCE" w:rsidTr="00DB2F1A">
        <w:tc>
          <w:tcPr>
            <w:tcW w:w="5035" w:type="dxa"/>
            <w:tcBorders>
              <w:top w:val="single" w:sz="4" w:space="0" w:color="auto"/>
              <w:left w:val="nil"/>
              <w:bottom w:val="nil"/>
              <w:right w:val="single" w:sz="4" w:space="0" w:color="auto"/>
            </w:tcBorders>
            <w:shd w:val="clear" w:color="auto" w:fill="auto"/>
            <w:vAlign w:val="bottom"/>
            <w:hideMark/>
          </w:tcPr>
          <w:p w14:paraId="5011327F" w14:textId="77777777" w:rsidR="00DB2F1A" w:rsidRPr="00E33CC8" w:rsidRDefault="00DB2F1A" w:rsidP="00381345">
            <w:pPr>
              <w:widowControl/>
              <w:jc w:val="right"/>
            </w:pPr>
            <w:r w:rsidRPr="00E33CC8">
              <w:rPr>
                <w:b/>
                <w:bCs/>
              </w:rPr>
              <w:t>Lines of Business</w:t>
            </w:r>
            <w:r w:rsidRPr="00E33CC8">
              <w:t>: 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CB081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01CE38"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65103D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0CCD467A" w14:textId="77777777" w:rsidR="00DB2F1A" w:rsidRPr="00E33CC8" w:rsidRDefault="00DB2F1A" w:rsidP="00381345">
            <w:pPr>
              <w:widowControl/>
            </w:pPr>
          </w:p>
        </w:tc>
      </w:tr>
      <w:tr w:rsidR="00DB2F1A" w:rsidRPr="00E33CC8" w14:paraId="3AE38F2A" w14:textId="3A156F6B" w:rsidTr="00DB2F1A">
        <w:tc>
          <w:tcPr>
            <w:tcW w:w="5035" w:type="dxa"/>
            <w:tcBorders>
              <w:top w:val="nil"/>
              <w:left w:val="nil"/>
              <w:bottom w:val="nil"/>
              <w:right w:val="single" w:sz="4" w:space="0" w:color="auto"/>
            </w:tcBorders>
            <w:shd w:val="clear" w:color="auto" w:fill="auto"/>
            <w:vAlign w:val="bottom"/>
            <w:hideMark/>
          </w:tcPr>
          <w:p w14:paraId="297EEC9D" w14:textId="4B1D8DA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381345">
            <w:pPr>
              <w:widowControl/>
            </w:pPr>
          </w:p>
        </w:tc>
      </w:tr>
      <w:tr w:rsidR="00DB2F1A" w:rsidRPr="00E33CC8" w14:paraId="41106359" w14:textId="79953FD8" w:rsidTr="00DB2F1A">
        <w:tc>
          <w:tcPr>
            <w:tcW w:w="5035" w:type="dxa"/>
            <w:tcBorders>
              <w:top w:val="nil"/>
              <w:left w:val="nil"/>
              <w:bottom w:val="nil"/>
              <w:right w:val="single" w:sz="4" w:space="0" w:color="auto"/>
            </w:tcBorders>
            <w:shd w:val="clear" w:color="auto" w:fill="auto"/>
            <w:vAlign w:val="bottom"/>
            <w:hideMark/>
          </w:tcPr>
          <w:p w14:paraId="46F81519" w14:textId="47D0FBD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381345">
            <w:pPr>
              <w:widowControl/>
            </w:pPr>
          </w:p>
        </w:tc>
      </w:tr>
      <w:tr w:rsidR="00DB2F1A" w:rsidRPr="00E33CC8" w14:paraId="360BFDDE" w14:textId="59FFDAFE" w:rsidTr="00DB2F1A">
        <w:tc>
          <w:tcPr>
            <w:tcW w:w="5035" w:type="dxa"/>
            <w:tcBorders>
              <w:top w:val="nil"/>
              <w:left w:val="nil"/>
              <w:bottom w:val="nil"/>
              <w:right w:val="single" w:sz="4" w:space="0" w:color="auto"/>
            </w:tcBorders>
            <w:shd w:val="clear" w:color="auto" w:fill="auto"/>
            <w:vAlign w:val="bottom"/>
            <w:hideMark/>
          </w:tcPr>
          <w:p w14:paraId="2CC02BE5" w14:textId="375B3B35"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381345">
            <w:pPr>
              <w:widowControl/>
            </w:pPr>
          </w:p>
        </w:tc>
      </w:tr>
      <w:tr w:rsidR="00DB2F1A" w:rsidRPr="00E33CC8" w14:paraId="5B7095D9" w14:textId="4239B283" w:rsidTr="00DB2F1A">
        <w:tc>
          <w:tcPr>
            <w:tcW w:w="5035" w:type="dxa"/>
            <w:tcBorders>
              <w:top w:val="nil"/>
              <w:left w:val="nil"/>
              <w:bottom w:val="nil"/>
              <w:right w:val="single" w:sz="4" w:space="0" w:color="auto"/>
            </w:tcBorders>
            <w:shd w:val="clear" w:color="auto" w:fill="auto"/>
            <w:vAlign w:val="bottom"/>
            <w:hideMark/>
          </w:tcPr>
          <w:p w14:paraId="05170000" w14:textId="41FB25A3" w:rsidR="00DB2F1A" w:rsidRPr="00E33CC8" w:rsidRDefault="00DB2F1A" w:rsidP="00381345">
            <w:pPr>
              <w:widowControl/>
              <w:jc w:val="right"/>
            </w:pPr>
            <w:r w:rsidRPr="00E33CC8">
              <w:lastRenderedPageBreak/>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381345">
            <w:pPr>
              <w:widowControl/>
            </w:pPr>
          </w:p>
        </w:tc>
      </w:tr>
      <w:tr w:rsidR="00DB2F1A" w:rsidRPr="00E33CC8" w14:paraId="1A12552C" w14:textId="2FD6E822" w:rsidTr="00DB2F1A">
        <w:tc>
          <w:tcPr>
            <w:tcW w:w="5035" w:type="dxa"/>
            <w:tcBorders>
              <w:top w:val="nil"/>
              <w:left w:val="nil"/>
              <w:right w:val="single" w:sz="4" w:space="0" w:color="auto"/>
            </w:tcBorders>
            <w:shd w:val="clear" w:color="auto" w:fill="auto"/>
            <w:vAlign w:val="bottom"/>
            <w:hideMark/>
          </w:tcPr>
          <w:p w14:paraId="09318D16" w14:textId="5ADFBFB2"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381345">
            <w:pPr>
              <w:widowControl/>
            </w:pPr>
          </w:p>
        </w:tc>
      </w:tr>
      <w:tr w:rsidR="00DB2F1A" w:rsidRPr="00E33CC8" w14:paraId="2B2BC4C3" w14:textId="677E6A07" w:rsidTr="00DB2F1A">
        <w:tc>
          <w:tcPr>
            <w:tcW w:w="5035" w:type="dxa"/>
            <w:tcBorders>
              <w:top w:val="nil"/>
              <w:left w:val="nil"/>
              <w:bottom w:val="single" w:sz="4" w:space="0" w:color="auto"/>
              <w:right w:val="single" w:sz="4" w:space="0" w:color="auto"/>
            </w:tcBorders>
            <w:shd w:val="clear" w:color="auto" w:fill="auto"/>
            <w:vAlign w:val="bottom"/>
            <w:hideMark/>
          </w:tcPr>
          <w:p w14:paraId="4C5A3F7E" w14:textId="54C9F591"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381345">
            <w:pPr>
              <w:widowControl/>
            </w:pPr>
          </w:p>
        </w:tc>
      </w:tr>
    </w:tbl>
    <w:bookmarkEnd w:id="492"/>
    <w:p w14:paraId="23AAD91A" w14:textId="7DF449DF" w:rsidR="00FA6940" w:rsidRPr="002A0EF5" w:rsidRDefault="00FA6940" w:rsidP="00BC3878">
      <w:pPr>
        <w:widowControl/>
        <w:jc w:val="center"/>
      </w:pPr>
      <w:r w:rsidRPr="00332E75">
        <w:rPr>
          <w:rStyle w:val="FootnoteReference"/>
          <w:rFonts w:cs="Arial"/>
        </w:rPr>
        <w:footnoteReference w:id="6"/>
      </w:r>
    </w:p>
    <w:p w14:paraId="6C57800D" w14:textId="77777777" w:rsidR="00FA6940" w:rsidRPr="00F61365" w:rsidRDefault="00FA6940" w:rsidP="00381345">
      <w:pPr>
        <w:pStyle w:val="Heading2"/>
        <w:widowControl/>
      </w:pPr>
      <w:bookmarkStart w:id="493" w:name="_Toc444894867"/>
      <w:bookmarkStart w:id="494" w:name="_Toc470527426"/>
      <w:r w:rsidRPr="00BA1D15">
        <w:t>Vision</w:t>
      </w:r>
      <w:bookmarkEnd w:id="493"/>
      <w:bookmarkEnd w:id="494"/>
    </w:p>
    <w:p w14:paraId="73D8691B" w14:textId="4D01F0AC" w:rsidR="00FA6940" w:rsidRPr="00332E75" w:rsidRDefault="00FA6940" w:rsidP="00EB73C2"/>
    <w:p w14:paraId="504530B6" w14:textId="77777777" w:rsidR="00FA6940" w:rsidRDefault="00FA6940" w:rsidP="00381345">
      <w:pPr>
        <w:pStyle w:val="Heading3"/>
        <w:widowControl/>
      </w:pPr>
      <w:bookmarkStart w:id="495" w:name="_Toc444894868"/>
      <w:bookmarkStart w:id="496" w:name="_Toc470527427"/>
      <w:r>
        <w:t>Statement</w:t>
      </w:r>
      <w:bookmarkEnd w:id="495"/>
      <w:bookmarkEnd w:id="496"/>
    </w:p>
    <w:p w14:paraId="096A925C" w14:textId="77777777" w:rsidR="00FA6940" w:rsidRDefault="00FA6940" w:rsidP="00381345">
      <w:pPr>
        <w:widowControl/>
      </w:pPr>
    </w:p>
    <w:p w14:paraId="587D7789" w14:textId="77777777" w:rsidR="00FA6940" w:rsidRDefault="00FA6940" w:rsidP="00381345">
      <w:pPr>
        <w:pStyle w:val="Heading3"/>
        <w:widowControl/>
      </w:pPr>
      <w:bookmarkStart w:id="497" w:name="_Toc444894869"/>
      <w:bookmarkStart w:id="498" w:name="_Toc470527428"/>
      <w:r>
        <w:t>Strategies</w:t>
      </w:r>
      <w:bookmarkEnd w:id="497"/>
      <w:bookmarkEnd w:id="498"/>
    </w:p>
    <w:p w14:paraId="605FB1BD" w14:textId="77777777" w:rsidR="00FA6940" w:rsidRDefault="00FA6940" w:rsidP="00381345">
      <w:pPr>
        <w:widowControl/>
      </w:pPr>
    </w:p>
    <w:p w14:paraId="523279DF" w14:textId="77777777" w:rsidR="00FA6940" w:rsidRDefault="00FA6940" w:rsidP="00381345">
      <w:pPr>
        <w:pStyle w:val="Heading4"/>
        <w:widowControl/>
      </w:pPr>
      <w:bookmarkStart w:id="499" w:name="_Toc470527429"/>
      <w:r w:rsidRPr="00D8667C">
        <w:t>Current</w:t>
      </w:r>
      <w:r>
        <w:t xml:space="preserve"> Strategies</w:t>
      </w:r>
      <w:bookmarkEnd w:id="499"/>
    </w:p>
    <w:p w14:paraId="757A5486"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FA6940" w:rsidRPr="00D8667C" w14:paraId="313FB0D1"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10983D3" w14:textId="77777777" w:rsidR="00FA6940" w:rsidRPr="00D8667C" w:rsidRDefault="00FA6940" w:rsidP="00EA464A">
            <w:pPr>
              <w:widowControl/>
            </w:pPr>
            <w:r>
              <w:t>Strategy</w:t>
            </w:r>
          </w:p>
        </w:tc>
        <w:tc>
          <w:tcPr>
            <w:tcW w:w="2573" w:type="dxa"/>
            <w:shd w:val="clear" w:color="auto" w:fill="D9D9D9" w:themeFill="background1" w:themeFillShade="D9"/>
          </w:tcPr>
          <w:p w14:paraId="15132C44" w14:textId="77777777" w:rsidR="00FA6940" w:rsidRPr="00D8667C" w:rsidRDefault="00FA6940" w:rsidP="00381345">
            <w:pPr>
              <w:widowControl/>
            </w:pPr>
          </w:p>
        </w:tc>
        <w:tc>
          <w:tcPr>
            <w:tcW w:w="2649" w:type="dxa"/>
            <w:shd w:val="clear" w:color="auto" w:fill="D9D9D9" w:themeFill="background1" w:themeFillShade="D9"/>
          </w:tcPr>
          <w:p w14:paraId="1B95F4DD" w14:textId="77777777" w:rsidR="00FA6940" w:rsidRPr="00D8667C" w:rsidRDefault="00FA6940" w:rsidP="00381345">
            <w:pPr>
              <w:widowControl/>
            </w:pPr>
          </w:p>
        </w:tc>
        <w:tc>
          <w:tcPr>
            <w:tcW w:w="2649" w:type="dxa"/>
            <w:shd w:val="clear" w:color="auto" w:fill="D9D9D9" w:themeFill="background1" w:themeFillShade="D9"/>
          </w:tcPr>
          <w:p w14:paraId="62DF72B0" w14:textId="77777777" w:rsidR="00FA6940" w:rsidRPr="00D8667C" w:rsidRDefault="00FA6940" w:rsidP="00381345">
            <w:pPr>
              <w:widowControl/>
            </w:pPr>
          </w:p>
        </w:tc>
      </w:tr>
      <w:tr w:rsidR="00FA6940" w:rsidRPr="00D8667C" w14:paraId="2D969BD9" w14:textId="77777777" w:rsidTr="00EA464A">
        <w:trPr>
          <w:cantSplit/>
          <w:tblHeader/>
          <w:jc w:val="center"/>
        </w:trPr>
        <w:tc>
          <w:tcPr>
            <w:tcW w:w="1656" w:type="dxa"/>
            <w:shd w:val="clear" w:color="auto" w:fill="D9D9D9" w:themeFill="background1" w:themeFillShade="D9"/>
          </w:tcPr>
          <w:p w14:paraId="736F0476" w14:textId="77777777" w:rsidR="00FA6940" w:rsidRPr="00D8667C" w:rsidRDefault="00FA6940" w:rsidP="00EA464A">
            <w:pPr>
              <w:widowControl/>
            </w:pPr>
            <w:r w:rsidRPr="00D8667C">
              <w:t>People</w:t>
            </w:r>
          </w:p>
        </w:tc>
        <w:tc>
          <w:tcPr>
            <w:tcW w:w="2573" w:type="dxa"/>
            <w:shd w:val="clear" w:color="auto" w:fill="auto"/>
          </w:tcPr>
          <w:p w14:paraId="050B0819" w14:textId="77777777" w:rsidR="00FA6940" w:rsidRPr="00D8667C" w:rsidRDefault="00FA6940" w:rsidP="00381345">
            <w:pPr>
              <w:widowControl/>
            </w:pPr>
          </w:p>
        </w:tc>
        <w:tc>
          <w:tcPr>
            <w:tcW w:w="2649" w:type="dxa"/>
            <w:shd w:val="clear" w:color="auto" w:fill="auto"/>
          </w:tcPr>
          <w:p w14:paraId="134269D9" w14:textId="77777777" w:rsidR="00FA6940" w:rsidRPr="00D8667C" w:rsidRDefault="00FA6940" w:rsidP="00381345">
            <w:pPr>
              <w:widowControl/>
            </w:pPr>
          </w:p>
        </w:tc>
        <w:tc>
          <w:tcPr>
            <w:tcW w:w="2649" w:type="dxa"/>
            <w:shd w:val="clear" w:color="auto" w:fill="auto"/>
          </w:tcPr>
          <w:p w14:paraId="75E3573C" w14:textId="77777777" w:rsidR="00FA6940" w:rsidRPr="00D8667C" w:rsidRDefault="00FA6940" w:rsidP="00381345">
            <w:pPr>
              <w:widowControl/>
            </w:pPr>
          </w:p>
        </w:tc>
      </w:tr>
      <w:tr w:rsidR="00FA6940" w:rsidRPr="00D8667C" w14:paraId="501E0E8B" w14:textId="77777777" w:rsidTr="00EA464A">
        <w:trPr>
          <w:cantSplit/>
          <w:tblHeader/>
          <w:jc w:val="center"/>
        </w:trPr>
        <w:tc>
          <w:tcPr>
            <w:tcW w:w="1656" w:type="dxa"/>
            <w:tcBorders>
              <w:bottom w:val="single" w:sz="4" w:space="0" w:color="auto"/>
            </w:tcBorders>
            <w:shd w:val="clear" w:color="auto" w:fill="D9D9D9" w:themeFill="background1" w:themeFillShade="D9"/>
          </w:tcPr>
          <w:p w14:paraId="0652C206" w14:textId="77777777" w:rsidR="00FA6940" w:rsidRPr="00D8667C" w:rsidRDefault="00FA6940" w:rsidP="00EA464A">
            <w:pPr>
              <w:widowControl/>
            </w:pPr>
            <w:r w:rsidRPr="00D8667C">
              <w:t>Place</w:t>
            </w:r>
          </w:p>
        </w:tc>
        <w:tc>
          <w:tcPr>
            <w:tcW w:w="2573" w:type="dxa"/>
            <w:shd w:val="clear" w:color="auto" w:fill="auto"/>
          </w:tcPr>
          <w:p w14:paraId="2FEA25A4" w14:textId="77777777" w:rsidR="00FA6940" w:rsidRPr="00D8667C" w:rsidRDefault="00FA6940" w:rsidP="00381345">
            <w:pPr>
              <w:widowControl/>
            </w:pPr>
          </w:p>
        </w:tc>
        <w:tc>
          <w:tcPr>
            <w:tcW w:w="2649" w:type="dxa"/>
            <w:shd w:val="clear" w:color="auto" w:fill="auto"/>
          </w:tcPr>
          <w:p w14:paraId="44B2C6AA" w14:textId="77777777" w:rsidR="00FA6940" w:rsidRPr="00D8667C" w:rsidRDefault="00FA6940" w:rsidP="00381345">
            <w:pPr>
              <w:widowControl/>
            </w:pPr>
          </w:p>
        </w:tc>
        <w:tc>
          <w:tcPr>
            <w:tcW w:w="2649" w:type="dxa"/>
            <w:shd w:val="clear" w:color="auto" w:fill="auto"/>
          </w:tcPr>
          <w:p w14:paraId="197C498B" w14:textId="77777777" w:rsidR="00FA6940" w:rsidRPr="00D8667C" w:rsidRDefault="00FA6940" w:rsidP="00381345">
            <w:pPr>
              <w:widowControl/>
            </w:pPr>
          </w:p>
        </w:tc>
      </w:tr>
      <w:tr w:rsidR="00FA6940" w:rsidRPr="00D8667C" w14:paraId="15565090" w14:textId="77777777" w:rsidTr="00EA464A">
        <w:trPr>
          <w:cantSplit/>
          <w:tblHeader/>
          <w:jc w:val="center"/>
        </w:trPr>
        <w:tc>
          <w:tcPr>
            <w:tcW w:w="1656" w:type="dxa"/>
            <w:tcBorders>
              <w:bottom w:val="nil"/>
            </w:tcBorders>
            <w:shd w:val="clear" w:color="auto" w:fill="D9D9D9" w:themeFill="background1" w:themeFillShade="D9"/>
          </w:tcPr>
          <w:p w14:paraId="2C20DB6A" w14:textId="64EFD3D2" w:rsidR="00D43240" w:rsidRPr="00D8667C" w:rsidRDefault="00FA6940" w:rsidP="00EA464A">
            <w:r w:rsidRPr="00D8667C">
              <w:t>Price</w:t>
            </w:r>
            <w:r w:rsidR="00714527">
              <w:t xml:space="preserve"> (</w:t>
            </w:r>
            <w:r w:rsidR="007739E0">
              <w:t>Client</w:t>
            </w:r>
            <w:r w:rsidR="00714527">
              <w:t>)</w:t>
            </w:r>
          </w:p>
        </w:tc>
        <w:tc>
          <w:tcPr>
            <w:tcW w:w="2573" w:type="dxa"/>
            <w:shd w:val="clear" w:color="auto" w:fill="auto"/>
          </w:tcPr>
          <w:p w14:paraId="038E4116" w14:textId="77777777" w:rsidR="00FA6940" w:rsidRPr="00D8667C" w:rsidRDefault="00FA6940" w:rsidP="00381345">
            <w:pPr>
              <w:widowControl/>
            </w:pPr>
          </w:p>
        </w:tc>
        <w:tc>
          <w:tcPr>
            <w:tcW w:w="2649" w:type="dxa"/>
            <w:shd w:val="clear" w:color="auto" w:fill="auto"/>
          </w:tcPr>
          <w:p w14:paraId="036398BA" w14:textId="77777777" w:rsidR="00FA6940" w:rsidRPr="00D8667C" w:rsidRDefault="00FA6940" w:rsidP="00381345">
            <w:pPr>
              <w:widowControl/>
            </w:pPr>
          </w:p>
        </w:tc>
        <w:tc>
          <w:tcPr>
            <w:tcW w:w="2649" w:type="dxa"/>
            <w:shd w:val="clear" w:color="auto" w:fill="auto"/>
          </w:tcPr>
          <w:p w14:paraId="1EE6BFBC" w14:textId="77777777" w:rsidR="00FA6940" w:rsidRPr="00D8667C" w:rsidRDefault="00FA6940" w:rsidP="00381345">
            <w:pPr>
              <w:widowControl/>
            </w:pPr>
          </w:p>
        </w:tc>
      </w:tr>
      <w:tr w:rsidR="00D74EE1" w:rsidRPr="00D8667C" w14:paraId="449776AD" w14:textId="77777777" w:rsidTr="00EA464A">
        <w:trPr>
          <w:cantSplit/>
          <w:tblHeader/>
          <w:jc w:val="center"/>
        </w:trPr>
        <w:tc>
          <w:tcPr>
            <w:tcW w:w="1656" w:type="dxa"/>
            <w:tcBorders>
              <w:top w:val="nil"/>
            </w:tcBorders>
            <w:shd w:val="clear" w:color="auto" w:fill="D9D9D9" w:themeFill="background1" w:themeFillShade="D9"/>
          </w:tcPr>
          <w:p w14:paraId="4AD760A6" w14:textId="70F3185B" w:rsidR="00D74EE1" w:rsidRPr="00D8667C" w:rsidRDefault="00D74EE1" w:rsidP="00EA464A">
            <w:r>
              <w:t>Price</w:t>
            </w:r>
            <w:r w:rsidR="00EC293C">
              <w:t xml:space="preserve"> </w:t>
            </w:r>
            <w:r>
              <w:t>(</w:t>
            </w:r>
            <w:r w:rsidR="00EC293C">
              <w:t>S</w:t>
            </w:r>
            <w:r w:rsidR="007739E0">
              <w:t>tartup</w:t>
            </w:r>
            <w:r>
              <w:t>)</w:t>
            </w:r>
          </w:p>
        </w:tc>
        <w:tc>
          <w:tcPr>
            <w:tcW w:w="2573" w:type="dxa"/>
            <w:shd w:val="clear" w:color="auto" w:fill="auto"/>
          </w:tcPr>
          <w:p w14:paraId="43A39A38" w14:textId="77777777" w:rsidR="00D74EE1" w:rsidRPr="00D8667C" w:rsidRDefault="00D74EE1" w:rsidP="00381345">
            <w:pPr>
              <w:widowControl/>
            </w:pPr>
          </w:p>
        </w:tc>
        <w:tc>
          <w:tcPr>
            <w:tcW w:w="2649" w:type="dxa"/>
            <w:shd w:val="clear" w:color="auto" w:fill="auto"/>
          </w:tcPr>
          <w:p w14:paraId="76602EFB" w14:textId="77777777" w:rsidR="00D74EE1" w:rsidRPr="00D8667C" w:rsidRDefault="00D74EE1" w:rsidP="00381345">
            <w:pPr>
              <w:widowControl/>
            </w:pPr>
          </w:p>
        </w:tc>
        <w:tc>
          <w:tcPr>
            <w:tcW w:w="2649" w:type="dxa"/>
            <w:shd w:val="clear" w:color="auto" w:fill="auto"/>
          </w:tcPr>
          <w:p w14:paraId="62F74ED0" w14:textId="77777777" w:rsidR="00D74EE1" w:rsidRPr="00D8667C" w:rsidRDefault="00D74EE1" w:rsidP="00381345">
            <w:pPr>
              <w:widowControl/>
            </w:pPr>
          </w:p>
        </w:tc>
      </w:tr>
      <w:tr w:rsidR="00FA6940" w:rsidRPr="00D8667C" w14:paraId="29554519" w14:textId="77777777" w:rsidTr="00EA464A">
        <w:trPr>
          <w:cantSplit/>
          <w:tblHeader/>
          <w:jc w:val="center"/>
        </w:trPr>
        <w:tc>
          <w:tcPr>
            <w:tcW w:w="1656" w:type="dxa"/>
            <w:shd w:val="clear" w:color="auto" w:fill="D9D9D9" w:themeFill="background1" w:themeFillShade="D9"/>
          </w:tcPr>
          <w:p w14:paraId="2B5D5FCF" w14:textId="77777777" w:rsidR="00FA6940" w:rsidRPr="00D8667C" w:rsidRDefault="00FA6940" w:rsidP="00EA464A">
            <w:pPr>
              <w:widowControl/>
            </w:pPr>
            <w:r w:rsidRPr="00D8667C">
              <w:t>Proposition</w:t>
            </w:r>
          </w:p>
        </w:tc>
        <w:tc>
          <w:tcPr>
            <w:tcW w:w="2573" w:type="dxa"/>
            <w:shd w:val="clear" w:color="auto" w:fill="auto"/>
            <w:vAlign w:val="center"/>
          </w:tcPr>
          <w:p w14:paraId="38314438" w14:textId="77777777" w:rsidR="00FA6940" w:rsidRPr="00D8667C" w:rsidRDefault="00FA6940" w:rsidP="00381345">
            <w:pPr>
              <w:widowControl/>
            </w:pPr>
          </w:p>
        </w:tc>
        <w:tc>
          <w:tcPr>
            <w:tcW w:w="2649" w:type="dxa"/>
            <w:shd w:val="clear" w:color="auto" w:fill="auto"/>
            <w:vAlign w:val="center"/>
          </w:tcPr>
          <w:p w14:paraId="5512DEC6" w14:textId="77777777" w:rsidR="00FA6940" w:rsidRPr="00D8667C" w:rsidRDefault="00FA6940" w:rsidP="00381345">
            <w:pPr>
              <w:widowControl/>
            </w:pPr>
          </w:p>
        </w:tc>
        <w:tc>
          <w:tcPr>
            <w:tcW w:w="2649" w:type="dxa"/>
            <w:shd w:val="clear" w:color="auto" w:fill="auto"/>
            <w:vAlign w:val="center"/>
          </w:tcPr>
          <w:p w14:paraId="4FF9483E" w14:textId="77777777" w:rsidR="00FA6940" w:rsidRPr="00D8667C" w:rsidRDefault="00FA6940" w:rsidP="00381345">
            <w:pPr>
              <w:widowControl/>
            </w:pPr>
          </w:p>
        </w:tc>
      </w:tr>
      <w:tr w:rsidR="00FA6940" w:rsidRPr="00D8667C" w14:paraId="5ADE992D" w14:textId="77777777" w:rsidTr="00EA464A">
        <w:trPr>
          <w:cantSplit/>
          <w:tblHeader/>
          <w:jc w:val="center"/>
        </w:trPr>
        <w:tc>
          <w:tcPr>
            <w:tcW w:w="1656" w:type="dxa"/>
            <w:shd w:val="clear" w:color="auto" w:fill="D9D9D9" w:themeFill="background1" w:themeFillShade="D9"/>
          </w:tcPr>
          <w:p w14:paraId="47488A00" w14:textId="77777777" w:rsidR="00FA6940" w:rsidRPr="00D8667C" w:rsidRDefault="00FA6940" w:rsidP="00EA464A">
            <w:pPr>
              <w:widowControl/>
            </w:pPr>
            <w:r>
              <w:t>Plan</w:t>
            </w:r>
          </w:p>
        </w:tc>
        <w:tc>
          <w:tcPr>
            <w:tcW w:w="2573" w:type="dxa"/>
            <w:shd w:val="clear" w:color="auto" w:fill="auto"/>
            <w:vAlign w:val="center"/>
          </w:tcPr>
          <w:p w14:paraId="44E30B80" w14:textId="77777777" w:rsidR="00FA6940" w:rsidRDefault="00FA6940" w:rsidP="00381345">
            <w:pPr>
              <w:widowControl/>
            </w:pPr>
          </w:p>
        </w:tc>
        <w:tc>
          <w:tcPr>
            <w:tcW w:w="2649" w:type="dxa"/>
            <w:shd w:val="clear" w:color="auto" w:fill="auto"/>
            <w:vAlign w:val="center"/>
          </w:tcPr>
          <w:p w14:paraId="553CFDBF" w14:textId="77777777" w:rsidR="00FA6940" w:rsidRDefault="00FA6940" w:rsidP="00381345">
            <w:pPr>
              <w:widowControl/>
            </w:pPr>
          </w:p>
        </w:tc>
        <w:tc>
          <w:tcPr>
            <w:tcW w:w="2649" w:type="dxa"/>
            <w:shd w:val="clear" w:color="auto" w:fill="auto"/>
            <w:vAlign w:val="center"/>
          </w:tcPr>
          <w:p w14:paraId="1FDF76D5" w14:textId="77777777" w:rsidR="00FA6940" w:rsidRDefault="00FA6940" w:rsidP="00381345">
            <w:pPr>
              <w:widowControl/>
            </w:pPr>
          </w:p>
        </w:tc>
      </w:tr>
    </w:tbl>
    <w:p w14:paraId="28A73E59" w14:textId="77777777" w:rsidR="00FA6940" w:rsidRPr="00D8667C" w:rsidRDefault="00FA6940" w:rsidP="00381345">
      <w:pPr>
        <w:widowControl/>
      </w:pPr>
    </w:p>
    <w:p w14:paraId="330F9E7F" w14:textId="77777777" w:rsidR="00FA6940" w:rsidRPr="00D8667C" w:rsidRDefault="00FA6940" w:rsidP="00381345">
      <w:pPr>
        <w:pStyle w:val="Heading4"/>
        <w:widowControl/>
      </w:pPr>
      <w:bookmarkStart w:id="500" w:name="_Toc470527430"/>
      <w:r w:rsidRPr="00D8667C">
        <w:t>New</w:t>
      </w:r>
      <w:r>
        <w:t xml:space="preserve"> Strategies</w:t>
      </w:r>
      <w:bookmarkEnd w:id="500"/>
    </w:p>
    <w:p w14:paraId="79403085" w14:textId="77777777" w:rsidR="00FA6940"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9A3233" w:rsidRPr="00D8667C" w14:paraId="71FB4404"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2A7AD88F" w14:textId="77777777" w:rsidR="009A3233" w:rsidRPr="00D8667C" w:rsidRDefault="009A3233" w:rsidP="00EA464A">
            <w:pPr>
              <w:widowControl/>
            </w:pPr>
            <w:r>
              <w:t>Strategy</w:t>
            </w:r>
          </w:p>
        </w:tc>
        <w:tc>
          <w:tcPr>
            <w:tcW w:w="2573" w:type="dxa"/>
            <w:shd w:val="clear" w:color="auto" w:fill="D9D9D9" w:themeFill="background1" w:themeFillShade="D9"/>
          </w:tcPr>
          <w:p w14:paraId="45D2B18D" w14:textId="77777777" w:rsidR="009A3233" w:rsidRPr="00D8667C" w:rsidRDefault="009A3233" w:rsidP="000F26FE">
            <w:pPr>
              <w:widowControl/>
            </w:pPr>
          </w:p>
        </w:tc>
        <w:tc>
          <w:tcPr>
            <w:tcW w:w="2649" w:type="dxa"/>
            <w:shd w:val="clear" w:color="auto" w:fill="D9D9D9" w:themeFill="background1" w:themeFillShade="D9"/>
          </w:tcPr>
          <w:p w14:paraId="3EF252A1" w14:textId="77777777" w:rsidR="009A3233" w:rsidRPr="00D8667C" w:rsidRDefault="009A3233" w:rsidP="000F26FE">
            <w:pPr>
              <w:widowControl/>
            </w:pPr>
          </w:p>
        </w:tc>
        <w:tc>
          <w:tcPr>
            <w:tcW w:w="2649" w:type="dxa"/>
            <w:shd w:val="clear" w:color="auto" w:fill="D9D9D9" w:themeFill="background1" w:themeFillShade="D9"/>
          </w:tcPr>
          <w:p w14:paraId="7158AD3F" w14:textId="77777777" w:rsidR="009A3233" w:rsidRPr="00D8667C" w:rsidRDefault="009A3233" w:rsidP="000F26FE">
            <w:pPr>
              <w:widowControl/>
            </w:pPr>
          </w:p>
        </w:tc>
      </w:tr>
      <w:tr w:rsidR="009A3233" w:rsidRPr="00D8667C" w14:paraId="483D43D1" w14:textId="77777777" w:rsidTr="00EA464A">
        <w:trPr>
          <w:cantSplit/>
          <w:tblHeader/>
          <w:jc w:val="center"/>
        </w:trPr>
        <w:tc>
          <w:tcPr>
            <w:tcW w:w="1656" w:type="dxa"/>
            <w:shd w:val="clear" w:color="auto" w:fill="D9D9D9" w:themeFill="background1" w:themeFillShade="D9"/>
          </w:tcPr>
          <w:p w14:paraId="4F6D50A7" w14:textId="77777777" w:rsidR="009A3233" w:rsidRPr="00D8667C" w:rsidRDefault="009A3233" w:rsidP="00EA464A">
            <w:pPr>
              <w:widowControl/>
            </w:pPr>
            <w:r w:rsidRPr="00D8667C">
              <w:t>People</w:t>
            </w:r>
          </w:p>
        </w:tc>
        <w:tc>
          <w:tcPr>
            <w:tcW w:w="2573" w:type="dxa"/>
            <w:shd w:val="clear" w:color="auto" w:fill="auto"/>
          </w:tcPr>
          <w:p w14:paraId="2FBBF29B" w14:textId="77777777" w:rsidR="009A3233" w:rsidRPr="00D8667C" w:rsidRDefault="009A3233" w:rsidP="000F26FE">
            <w:pPr>
              <w:widowControl/>
            </w:pPr>
          </w:p>
        </w:tc>
        <w:tc>
          <w:tcPr>
            <w:tcW w:w="2649" w:type="dxa"/>
            <w:shd w:val="clear" w:color="auto" w:fill="auto"/>
          </w:tcPr>
          <w:p w14:paraId="5856F947" w14:textId="77777777" w:rsidR="009A3233" w:rsidRPr="00D8667C" w:rsidRDefault="009A3233" w:rsidP="000F26FE">
            <w:pPr>
              <w:widowControl/>
            </w:pPr>
          </w:p>
        </w:tc>
        <w:tc>
          <w:tcPr>
            <w:tcW w:w="2649" w:type="dxa"/>
            <w:shd w:val="clear" w:color="auto" w:fill="auto"/>
          </w:tcPr>
          <w:p w14:paraId="1BA5F1E3" w14:textId="77777777" w:rsidR="009A3233" w:rsidRPr="00D8667C" w:rsidRDefault="009A3233" w:rsidP="000F26FE">
            <w:pPr>
              <w:widowControl/>
            </w:pPr>
          </w:p>
        </w:tc>
      </w:tr>
      <w:tr w:rsidR="009A3233" w:rsidRPr="00D8667C" w14:paraId="68158C2C" w14:textId="77777777" w:rsidTr="00EA464A">
        <w:trPr>
          <w:cantSplit/>
          <w:tblHeader/>
          <w:jc w:val="center"/>
        </w:trPr>
        <w:tc>
          <w:tcPr>
            <w:tcW w:w="1656" w:type="dxa"/>
            <w:tcBorders>
              <w:bottom w:val="single" w:sz="4" w:space="0" w:color="auto"/>
            </w:tcBorders>
            <w:shd w:val="clear" w:color="auto" w:fill="D9D9D9" w:themeFill="background1" w:themeFillShade="D9"/>
          </w:tcPr>
          <w:p w14:paraId="715F8529" w14:textId="77777777" w:rsidR="009A3233" w:rsidRPr="00D8667C" w:rsidRDefault="009A3233" w:rsidP="00EA464A">
            <w:pPr>
              <w:widowControl/>
            </w:pPr>
            <w:r w:rsidRPr="00D8667C">
              <w:t>Place</w:t>
            </w:r>
          </w:p>
        </w:tc>
        <w:tc>
          <w:tcPr>
            <w:tcW w:w="2573" w:type="dxa"/>
            <w:shd w:val="clear" w:color="auto" w:fill="auto"/>
          </w:tcPr>
          <w:p w14:paraId="788466BC" w14:textId="77777777" w:rsidR="009A3233" w:rsidRPr="00D8667C" w:rsidRDefault="009A3233" w:rsidP="000F26FE">
            <w:pPr>
              <w:widowControl/>
            </w:pPr>
          </w:p>
        </w:tc>
        <w:tc>
          <w:tcPr>
            <w:tcW w:w="2649" w:type="dxa"/>
            <w:shd w:val="clear" w:color="auto" w:fill="auto"/>
          </w:tcPr>
          <w:p w14:paraId="0A66296B" w14:textId="77777777" w:rsidR="009A3233" w:rsidRPr="00D8667C" w:rsidRDefault="009A3233" w:rsidP="000F26FE">
            <w:pPr>
              <w:widowControl/>
            </w:pPr>
          </w:p>
        </w:tc>
        <w:tc>
          <w:tcPr>
            <w:tcW w:w="2649" w:type="dxa"/>
            <w:shd w:val="clear" w:color="auto" w:fill="auto"/>
          </w:tcPr>
          <w:p w14:paraId="0C4FAFBD" w14:textId="77777777" w:rsidR="009A3233" w:rsidRPr="00D8667C" w:rsidRDefault="009A3233" w:rsidP="000F26FE">
            <w:pPr>
              <w:widowControl/>
            </w:pPr>
          </w:p>
        </w:tc>
      </w:tr>
      <w:tr w:rsidR="009A3233" w:rsidRPr="00D8667C" w14:paraId="21821777" w14:textId="77777777" w:rsidTr="00EA464A">
        <w:trPr>
          <w:cantSplit/>
          <w:tblHeader/>
          <w:jc w:val="center"/>
        </w:trPr>
        <w:tc>
          <w:tcPr>
            <w:tcW w:w="1656" w:type="dxa"/>
            <w:tcBorders>
              <w:bottom w:val="nil"/>
            </w:tcBorders>
            <w:shd w:val="clear" w:color="auto" w:fill="D9D9D9" w:themeFill="background1" w:themeFillShade="D9"/>
          </w:tcPr>
          <w:p w14:paraId="1DAF5BC3" w14:textId="77777777" w:rsidR="009A3233" w:rsidRPr="00D8667C" w:rsidRDefault="009A3233" w:rsidP="00EA464A">
            <w:r w:rsidRPr="00D8667C">
              <w:t>Price</w:t>
            </w:r>
            <w:r>
              <w:t xml:space="preserve"> (Client)</w:t>
            </w:r>
          </w:p>
        </w:tc>
        <w:tc>
          <w:tcPr>
            <w:tcW w:w="2573" w:type="dxa"/>
            <w:shd w:val="clear" w:color="auto" w:fill="auto"/>
          </w:tcPr>
          <w:p w14:paraId="6B601144" w14:textId="77777777" w:rsidR="009A3233" w:rsidRPr="00D8667C" w:rsidRDefault="009A3233" w:rsidP="000F26FE">
            <w:pPr>
              <w:widowControl/>
            </w:pPr>
          </w:p>
        </w:tc>
        <w:tc>
          <w:tcPr>
            <w:tcW w:w="2649" w:type="dxa"/>
            <w:shd w:val="clear" w:color="auto" w:fill="auto"/>
          </w:tcPr>
          <w:p w14:paraId="5F835E34" w14:textId="77777777" w:rsidR="009A3233" w:rsidRPr="00D8667C" w:rsidRDefault="009A3233" w:rsidP="000F26FE">
            <w:pPr>
              <w:widowControl/>
            </w:pPr>
          </w:p>
        </w:tc>
        <w:tc>
          <w:tcPr>
            <w:tcW w:w="2649" w:type="dxa"/>
            <w:shd w:val="clear" w:color="auto" w:fill="auto"/>
          </w:tcPr>
          <w:p w14:paraId="4DC1DE83" w14:textId="77777777" w:rsidR="009A3233" w:rsidRPr="00D8667C" w:rsidRDefault="009A3233" w:rsidP="000F26FE">
            <w:pPr>
              <w:widowControl/>
            </w:pPr>
          </w:p>
        </w:tc>
      </w:tr>
      <w:tr w:rsidR="009A3233" w:rsidRPr="00D8667C" w14:paraId="7D04ED48" w14:textId="77777777" w:rsidTr="00EA464A">
        <w:trPr>
          <w:cantSplit/>
          <w:tblHeader/>
          <w:jc w:val="center"/>
        </w:trPr>
        <w:tc>
          <w:tcPr>
            <w:tcW w:w="1656" w:type="dxa"/>
            <w:tcBorders>
              <w:top w:val="nil"/>
            </w:tcBorders>
            <w:shd w:val="clear" w:color="auto" w:fill="D9D9D9" w:themeFill="background1" w:themeFillShade="D9"/>
          </w:tcPr>
          <w:p w14:paraId="16CAFBD6" w14:textId="77777777" w:rsidR="009A3233" w:rsidRPr="00D8667C" w:rsidRDefault="009A3233" w:rsidP="00EA464A">
            <w:r>
              <w:t>Price (Startup)</w:t>
            </w:r>
          </w:p>
        </w:tc>
        <w:tc>
          <w:tcPr>
            <w:tcW w:w="2573" w:type="dxa"/>
            <w:shd w:val="clear" w:color="auto" w:fill="auto"/>
          </w:tcPr>
          <w:p w14:paraId="042BFEC9" w14:textId="77777777" w:rsidR="009A3233" w:rsidRPr="00D8667C" w:rsidRDefault="009A3233" w:rsidP="000F26FE">
            <w:pPr>
              <w:widowControl/>
            </w:pPr>
          </w:p>
        </w:tc>
        <w:tc>
          <w:tcPr>
            <w:tcW w:w="2649" w:type="dxa"/>
            <w:shd w:val="clear" w:color="auto" w:fill="auto"/>
          </w:tcPr>
          <w:p w14:paraId="26DA27C8" w14:textId="77777777" w:rsidR="009A3233" w:rsidRPr="00D8667C" w:rsidRDefault="009A3233" w:rsidP="000F26FE">
            <w:pPr>
              <w:widowControl/>
            </w:pPr>
          </w:p>
        </w:tc>
        <w:tc>
          <w:tcPr>
            <w:tcW w:w="2649" w:type="dxa"/>
            <w:shd w:val="clear" w:color="auto" w:fill="auto"/>
          </w:tcPr>
          <w:p w14:paraId="1A34F76E" w14:textId="77777777" w:rsidR="009A3233" w:rsidRPr="00D8667C" w:rsidRDefault="009A3233" w:rsidP="000F26FE">
            <w:pPr>
              <w:widowControl/>
            </w:pPr>
          </w:p>
        </w:tc>
      </w:tr>
      <w:tr w:rsidR="009A3233" w:rsidRPr="00D8667C" w14:paraId="3E612D23" w14:textId="77777777" w:rsidTr="00EA464A">
        <w:trPr>
          <w:cantSplit/>
          <w:tblHeader/>
          <w:jc w:val="center"/>
        </w:trPr>
        <w:tc>
          <w:tcPr>
            <w:tcW w:w="1656" w:type="dxa"/>
            <w:shd w:val="clear" w:color="auto" w:fill="D9D9D9" w:themeFill="background1" w:themeFillShade="D9"/>
          </w:tcPr>
          <w:p w14:paraId="410FD772" w14:textId="77777777" w:rsidR="009A3233" w:rsidRPr="00D8667C" w:rsidRDefault="009A3233" w:rsidP="00EA464A">
            <w:pPr>
              <w:widowControl/>
            </w:pPr>
            <w:r w:rsidRPr="00D8667C">
              <w:t>Proposition</w:t>
            </w:r>
          </w:p>
        </w:tc>
        <w:tc>
          <w:tcPr>
            <w:tcW w:w="2573" w:type="dxa"/>
            <w:shd w:val="clear" w:color="auto" w:fill="auto"/>
            <w:vAlign w:val="center"/>
          </w:tcPr>
          <w:p w14:paraId="17C906A9" w14:textId="77777777" w:rsidR="009A3233" w:rsidRPr="00D8667C" w:rsidRDefault="009A3233" w:rsidP="000F26FE">
            <w:pPr>
              <w:widowControl/>
            </w:pPr>
          </w:p>
        </w:tc>
        <w:tc>
          <w:tcPr>
            <w:tcW w:w="2649" w:type="dxa"/>
            <w:shd w:val="clear" w:color="auto" w:fill="auto"/>
            <w:vAlign w:val="center"/>
          </w:tcPr>
          <w:p w14:paraId="1611377F" w14:textId="77777777" w:rsidR="009A3233" w:rsidRPr="00D8667C" w:rsidRDefault="009A3233" w:rsidP="000F26FE">
            <w:pPr>
              <w:widowControl/>
            </w:pPr>
          </w:p>
        </w:tc>
        <w:tc>
          <w:tcPr>
            <w:tcW w:w="2649" w:type="dxa"/>
            <w:shd w:val="clear" w:color="auto" w:fill="auto"/>
            <w:vAlign w:val="center"/>
          </w:tcPr>
          <w:p w14:paraId="2D8ABC29" w14:textId="77777777" w:rsidR="009A3233" w:rsidRPr="00D8667C" w:rsidRDefault="009A3233" w:rsidP="000F26FE">
            <w:pPr>
              <w:widowControl/>
            </w:pPr>
          </w:p>
        </w:tc>
      </w:tr>
      <w:tr w:rsidR="009A3233" w:rsidRPr="00D8667C" w14:paraId="6251D8E0" w14:textId="77777777" w:rsidTr="00EA464A">
        <w:trPr>
          <w:cantSplit/>
          <w:tblHeader/>
          <w:jc w:val="center"/>
        </w:trPr>
        <w:tc>
          <w:tcPr>
            <w:tcW w:w="1656" w:type="dxa"/>
            <w:shd w:val="clear" w:color="auto" w:fill="D9D9D9" w:themeFill="background1" w:themeFillShade="D9"/>
          </w:tcPr>
          <w:p w14:paraId="310D730E" w14:textId="77777777" w:rsidR="009A3233" w:rsidRPr="00D8667C" w:rsidRDefault="009A3233" w:rsidP="00EA464A">
            <w:pPr>
              <w:widowControl/>
            </w:pPr>
            <w:r>
              <w:t>Plan</w:t>
            </w:r>
          </w:p>
        </w:tc>
        <w:tc>
          <w:tcPr>
            <w:tcW w:w="2573" w:type="dxa"/>
            <w:shd w:val="clear" w:color="auto" w:fill="auto"/>
            <w:vAlign w:val="center"/>
          </w:tcPr>
          <w:p w14:paraId="6C03A3AB" w14:textId="77777777" w:rsidR="009A3233" w:rsidRDefault="009A3233" w:rsidP="000F26FE">
            <w:pPr>
              <w:widowControl/>
            </w:pPr>
          </w:p>
        </w:tc>
        <w:tc>
          <w:tcPr>
            <w:tcW w:w="2649" w:type="dxa"/>
            <w:shd w:val="clear" w:color="auto" w:fill="auto"/>
            <w:vAlign w:val="center"/>
          </w:tcPr>
          <w:p w14:paraId="62AAD12D" w14:textId="77777777" w:rsidR="009A3233" w:rsidRDefault="009A3233" w:rsidP="000F26FE">
            <w:pPr>
              <w:widowControl/>
            </w:pPr>
          </w:p>
        </w:tc>
        <w:tc>
          <w:tcPr>
            <w:tcW w:w="2649" w:type="dxa"/>
            <w:shd w:val="clear" w:color="auto" w:fill="auto"/>
            <w:vAlign w:val="center"/>
          </w:tcPr>
          <w:p w14:paraId="4E27A781" w14:textId="77777777" w:rsidR="009A3233" w:rsidRDefault="009A3233" w:rsidP="000F26FE">
            <w:pPr>
              <w:widowControl/>
            </w:pPr>
          </w:p>
        </w:tc>
      </w:tr>
    </w:tbl>
    <w:p w14:paraId="7D72718B" w14:textId="77777777" w:rsidR="009A3233" w:rsidRDefault="009A3233" w:rsidP="00381345">
      <w:pPr>
        <w:widowControl/>
      </w:pPr>
    </w:p>
    <w:p w14:paraId="07D139A8" w14:textId="77777777" w:rsidR="00EA464A" w:rsidRDefault="00EA464A">
      <w:pPr>
        <w:widowControl/>
        <w:rPr>
          <w:b/>
          <w:caps/>
        </w:rPr>
      </w:pPr>
      <w:bookmarkStart w:id="501" w:name="_Toc441056877"/>
      <w:bookmarkStart w:id="502" w:name="_Toc396904065"/>
      <w:bookmarkStart w:id="503" w:name="_Toc444096958"/>
      <w:bookmarkStart w:id="504" w:name="_Toc470527431"/>
      <w:r>
        <w:br w:type="page"/>
      </w:r>
    </w:p>
    <w:p w14:paraId="02835272" w14:textId="214C5122" w:rsidR="00FA6940" w:rsidRPr="001369AA" w:rsidRDefault="00FA6940" w:rsidP="00381345">
      <w:pPr>
        <w:pStyle w:val="Heading1"/>
        <w:widowControl/>
      </w:pPr>
      <w:r>
        <w:lastRenderedPageBreak/>
        <w:t>Great Start Report</w:t>
      </w:r>
      <w:bookmarkEnd w:id="501"/>
      <w:bookmarkEnd w:id="504"/>
    </w:p>
    <w:p w14:paraId="02FE9524" w14:textId="77777777" w:rsidR="00FA6940" w:rsidRPr="00B55C65" w:rsidRDefault="00FA6940" w:rsidP="00381345">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381345">
      <w:pPr>
        <w:widowControl/>
      </w:pPr>
    </w:p>
    <w:p w14:paraId="1A84B59C" w14:textId="77777777" w:rsidR="00FA6940" w:rsidRPr="008C7572" w:rsidRDefault="00FA6940" w:rsidP="00381345">
      <w:pPr>
        <w:pStyle w:val="Heading2"/>
        <w:widowControl/>
      </w:pPr>
      <w:bookmarkStart w:id="505" w:name="_Toc394861999"/>
      <w:bookmarkStart w:id="506" w:name="_Toc441056881"/>
      <w:bookmarkStart w:id="507" w:name="_Toc470527432"/>
      <w:r w:rsidRPr="008C7572">
        <w:t>Purpose</w:t>
      </w:r>
      <w:bookmarkEnd w:id="505"/>
      <w:bookmarkEnd w:id="506"/>
      <w:bookmarkEnd w:id="507"/>
    </w:p>
    <w:p w14:paraId="7037EA93" w14:textId="77777777" w:rsidR="00FA6940" w:rsidRPr="008C7572" w:rsidRDefault="00FA6940" w:rsidP="00381345">
      <w:pPr>
        <w:widowControl/>
      </w:pPr>
    </w:p>
    <w:p w14:paraId="2C2EFF7E" w14:textId="77777777" w:rsidR="00FA6940" w:rsidRPr="008C7572" w:rsidRDefault="00FA6940" w:rsidP="00381345">
      <w:pPr>
        <w:pStyle w:val="Heading3"/>
        <w:widowControl/>
      </w:pPr>
      <w:bookmarkStart w:id="508" w:name="_Toc394862000"/>
      <w:bookmarkStart w:id="509" w:name="_Toc441056882"/>
      <w:bookmarkStart w:id="510" w:name="_Toc470527433"/>
      <w:r w:rsidRPr="008C7572">
        <w:t>Values</w:t>
      </w:r>
      <w:bookmarkEnd w:id="508"/>
      <w:bookmarkEnd w:id="509"/>
      <w:bookmarkEnd w:id="510"/>
      <w:r w:rsidRPr="008C7572">
        <w:t xml:space="preserve"> </w:t>
      </w:r>
    </w:p>
    <w:p w14:paraId="220C4271" w14:textId="77777777" w:rsidR="00FA6940" w:rsidRPr="008C7572" w:rsidRDefault="00FA6940" w:rsidP="00381345">
      <w:pPr>
        <w:widowControl/>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381345">
            <w:pPr>
              <w:widowControl/>
            </w:pPr>
            <w:r w:rsidRPr="008C7572">
              <w:t>Values</w:t>
            </w:r>
          </w:p>
        </w:tc>
        <w:tc>
          <w:tcPr>
            <w:tcW w:w="2031" w:type="dxa"/>
            <w:tcMar>
              <w:left w:w="43" w:type="dxa"/>
              <w:right w:w="43" w:type="dxa"/>
            </w:tcMar>
          </w:tcPr>
          <w:p w14:paraId="641C3841" w14:textId="77777777" w:rsidR="00FA6940" w:rsidRPr="008C7572" w:rsidRDefault="00FA6940" w:rsidP="00381345">
            <w:pPr>
              <w:widowControl/>
            </w:pPr>
          </w:p>
        </w:tc>
        <w:tc>
          <w:tcPr>
            <w:tcW w:w="2032" w:type="dxa"/>
            <w:tcMar>
              <w:left w:w="43" w:type="dxa"/>
              <w:right w:w="43" w:type="dxa"/>
            </w:tcMar>
          </w:tcPr>
          <w:p w14:paraId="29A6F06E" w14:textId="77777777" w:rsidR="00FA6940" w:rsidRPr="008C7572" w:rsidRDefault="00FA6940" w:rsidP="00381345">
            <w:pPr>
              <w:widowControl/>
            </w:pPr>
          </w:p>
        </w:tc>
        <w:tc>
          <w:tcPr>
            <w:tcW w:w="2032" w:type="dxa"/>
            <w:tcMar>
              <w:left w:w="43" w:type="dxa"/>
              <w:right w:w="43" w:type="dxa"/>
            </w:tcMar>
          </w:tcPr>
          <w:p w14:paraId="04626523" w14:textId="77777777" w:rsidR="00FA6940" w:rsidRPr="008C7572" w:rsidRDefault="00FA6940" w:rsidP="00381345">
            <w:pPr>
              <w:widowControl/>
            </w:pPr>
          </w:p>
        </w:tc>
        <w:tc>
          <w:tcPr>
            <w:tcW w:w="2032" w:type="dxa"/>
            <w:tcMar>
              <w:left w:w="43" w:type="dxa"/>
              <w:right w:w="43" w:type="dxa"/>
            </w:tcMar>
          </w:tcPr>
          <w:p w14:paraId="4DCE9388" w14:textId="77777777" w:rsidR="00FA6940" w:rsidRPr="008C7572" w:rsidRDefault="00FA6940" w:rsidP="00381345">
            <w:pPr>
              <w:widowControl/>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381345">
            <w:pPr>
              <w:widowControl/>
            </w:pPr>
            <w:r w:rsidRPr="008C7572">
              <w:t>Behaviors</w:t>
            </w:r>
          </w:p>
        </w:tc>
        <w:tc>
          <w:tcPr>
            <w:tcW w:w="2031" w:type="dxa"/>
            <w:tcMar>
              <w:left w:w="43" w:type="dxa"/>
              <w:right w:w="43" w:type="dxa"/>
            </w:tcMar>
          </w:tcPr>
          <w:p w14:paraId="66CA392D" w14:textId="77777777" w:rsidR="00FA6940" w:rsidRPr="008C7572" w:rsidRDefault="00FA6940" w:rsidP="00381345">
            <w:pPr>
              <w:widowControl/>
            </w:pPr>
          </w:p>
        </w:tc>
        <w:tc>
          <w:tcPr>
            <w:tcW w:w="2032" w:type="dxa"/>
            <w:tcMar>
              <w:left w:w="43" w:type="dxa"/>
              <w:right w:w="43" w:type="dxa"/>
            </w:tcMar>
          </w:tcPr>
          <w:p w14:paraId="77006C94" w14:textId="77777777" w:rsidR="00FA6940" w:rsidRPr="008C7572" w:rsidRDefault="00FA6940" w:rsidP="00381345">
            <w:pPr>
              <w:widowControl/>
            </w:pPr>
          </w:p>
        </w:tc>
        <w:tc>
          <w:tcPr>
            <w:tcW w:w="2032" w:type="dxa"/>
            <w:tcMar>
              <w:left w:w="43" w:type="dxa"/>
              <w:right w:w="43" w:type="dxa"/>
            </w:tcMar>
          </w:tcPr>
          <w:p w14:paraId="665265EB" w14:textId="77777777" w:rsidR="00FA6940" w:rsidRPr="008C7572" w:rsidRDefault="00FA6940" w:rsidP="00381345">
            <w:pPr>
              <w:widowControl/>
            </w:pPr>
          </w:p>
        </w:tc>
        <w:tc>
          <w:tcPr>
            <w:tcW w:w="2032" w:type="dxa"/>
            <w:tcMar>
              <w:left w:w="43" w:type="dxa"/>
              <w:right w:w="43" w:type="dxa"/>
            </w:tcMar>
          </w:tcPr>
          <w:p w14:paraId="021CE7D4" w14:textId="77777777" w:rsidR="00FA6940" w:rsidRPr="008C7572" w:rsidRDefault="00FA6940" w:rsidP="00381345">
            <w:pPr>
              <w:widowControl/>
            </w:pPr>
          </w:p>
        </w:tc>
      </w:tr>
    </w:tbl>
    <w:p w14:paraId="6C288C63" w14:textId="77777777" w:rsidR="00FA6940" w:rsidRPr="008C7572" w:rsidRDefault="00FA6940" w:rsidP="00EB73C2"/>
    <w:p w14:paraId="6A9E9372" w14:textId="77777777" w:rsidR="00FA6940" w:rsidRPr="008C7572" w:rsidRDefault="00FA6940" w:rsidP="00381345">
      <w:pPr>
        <w:pStyle w:val="Heading3"/>
        <w:widowControl/>
        <w:rPr>
          <w:i/>
        </w:rPr>
      </w:pPr>
      <w:bookmarkStart w:id="511" w:name="_Toc394862001"/>
      <w:bookmarkStart w:id="512" w:name="_Toc441056883"/>
      <w:bookmarkStart w:id="513" w:name="_Toc470527434"/>
      <w:r w:rsidRPr="008C7572">
        <w:t>Mission</w:t>
      </w:r>
      <w:bookmarkEnd w:id="511"/>
      <w:bookmarkEnd w:id="512"/>
      <w:bookmarkEnd w:id="513"/>
      <w:r w:rsidRPr="008C7572">
        <w:t xml:space="preserve"> </w:t>
      </w:r>
    </w:p>
    <w:p w14:paraId="608B6264" w14:textId="77777777" w:rsidR="00FA6940" w:rsidRPr="008C7572" w:rsidRDefault="00FA6940" w:rsidP="00381345">
      <w:pPr>
        <w:widowControl/>
      </w:pPr>
    </w:p>
    <w:p w14:paraId="5E4A7855" w14:textId="77777777" w:rsidR="00FA6940" w:rsidRPr="008C7572" w:rsidRDefault="00FA6940" w:rsidP="00381345">
      <w:pPr>
        <w:pStyle w:val="Heading4"/>
        <w:widowControl/>
      </w:pPr>
      <w:bookmarkStart w:id="514" w:name="_Toc394862002"/>
      <w:bookmarkStart w:id="515" w:name="_Toc470527435"/>
      <w:r w:rsidRPr="008C7572">
        <w:t>Who</w:t>
      </w:r>
      <w:bookmarkEnd w:id="514"/>
      <w:r>
        <w:t xml:space="preserve"> do we serve?</w:t>
      </w:r>
      <w:bookmarkEnd w:id="515"/>
    </w:p>
    <w:p w14:paraId="69F74532" w14:textId="77777777" w:rsidR="00FA6940" w:rsidRPr="008C7572" w:rsidRDefault="00FA6940" w:rsidP="00381345">
      <w:pPr>
        <w:widowControl/>
      </w:pPr>
    </w:p>
    <w:p w14:paraId="4E2673B8" w14:textId="77777777" w:rsidR="00FA6940" w:rsidRPr="008C7572" w:rsidRDefault="00FA6940" w:rsidP="00381345">
      <w:pPr>
        <w:pStyle w:val="Heading4"/>
        <w:widowControl/>
        <w:rPr>
          <w:rFonts w:cs="Arial"/>
        </w:rPr>
      </w:pPr>
      <w:bookmarkStart w:id="516" w:name="_Toc470527436"/>
      <w:r>
        <w:t>What change</w:t>
      </w:r>
      <w:r w:rsidRPr="005D55B9">
        <w:t xml:space="preserve"> do they experience in their lives</w:t>
      </w:r>
      <w:r>
        <w:t>?</w:t>
      </w:r>
      <w:bookmarkEnd w:id="516"/>
      <w:r>
        <w:rPr>
          <w:rFonts w:cs="Arial"/>
        </w:rPr>
        <w:t xml:space="preserve"> </w:t>
      </w:r>
    </w:p>
    <w:p w14:paraId="34322A8B" w14:textId="77777777" w:rsidR="00FA6940" w:rsidRPr="008C7572" w:rsidRDefault="00FA6940" w:rsidP="00381345">
      <w:pPr>
        <w:widowControl/>
      </w:pPr>
    </w:p>
    <w:p w14:paraId="0396E207" w14:textId="77777777" w:rsidR="00FA6940" w:rsidRDefault="00FA6940" w:rsidP="00381345">
      <w:pPr>
        <w:pStyle w:val="Heading4"/>
        <w:widowControl/>
      </w:pPr>
      <w:bookmarkStart w:id="517" w:name="_Toc470527437"/>
      <w:r w:rsidRPr="004057D8">
        <w:t>How are we better than rivals?</w:t>
      </w:r>
      <w:bookmarkEnd w:id="517"/>
    </w:p>
    <w:p w14:paraId="4E69DD9D" w14:textId="77777777" w:rsidR="00FA6940" w:rsidRPr="00395541" w:rsidRDefault="00FA6940"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381345">
            <w:pPr>
              <w:widowControl/>
              <w:jc w:val="cente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381345">
            <w:pPr>
              <w:widowControl/>
              <w:jc w:val="center"/>
            </w:pPr>
            <w: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381345">
            <w:pPr>
              <w:widowControl/>
              <w:jc w:val="cente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381345">
            <w:pPr>
              <w:widowControl/>
              <w:jc w:val="center"/>
            </w:pPr>
            <w:r w:rsidRPr="008C7572">
              <w:t>A</w:t>
            </w:r>
          </w:p>
        </w:tc>
        <w:tc>
          <w:tcPr>
            <w:tcW w:w="2032" w:type="dxa"/>
            <w:shd w:val="clear" w:color="auto" w:fill="D9D9D9" w:themeFill="background1" w:themeFillShade="D9"/>
          </w:tcPr>
          <w:p w14:paraId="4DCB5C96" w14:textId="77777777" w:rsidR="00FA6940" w:rsidRPr="008C7572" w:rsidRDefault="00FA6940" w:rsidP="00381345">
            <w:pPr>
              <w:widowControl/>
              <w:jc w:val="center"/>
            </w:pPr>
            <w:r w:rsidRPr="008C7572">
              <w:t>B</w:t>
            </w:r>
          </w:p>
        </w:tc>
        <w:tc>
          <w:tcPr>
            <w:tcW w:w="2032" w:type="dxa"/>
            <w:shd w:val="clear" w:color="auto" w:fill="D9D9D9" w:themeFill="background1" w:themeFillShade="D9"/>
          </w:tcPr>
          <w:p w14:paraId="0DABC8A7" w14:textId="77777777" w:rsidR="00FA6940" w:rsidRPr="008C7572" w:rsidRDefault="00FA6940" w:rsidP="00381345">
            <w:pPr>
              <w:widowControl/>
              <w:jc w:val="center"/>
            </w:pPr>
            <w:r w:rsidRPr="008C7572">
              <w:t>C</w:t>
            </w:r>
          </w:p>
        </w:tc>
        <w:tc>
          <w:tcPr>
            <w:tcW w:w="2032" w:type="dxa"/>
            <w:shd w:val="clear" w:color="auto" w:fill="D9D9D9" w:themeFill="background1" w:themeFillShade="D9"/>
          </w:tcPr>
          <w:p w14:paraId="123D6033" w14:textId="77777777" w:rsidR="00FA6940" w:rsidRPr="008C7572" w:rsidRDefault="00FA6940" w:rsidP="00381345">
            <w:pPr>
              <w:widowControl/>
              <w:jc w:val="center"/>
            </w:pPr>
            <w:r w:rsidRPr="008C7572">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381345">
            <w:pPr>
              <w:widowControl/>
              <w:jc w:val="center"/>
            </w:pPr>
            <w:r w:rsidRPr="008C7572">
              <w:t>Valuable</w:t>
            </w:r>
          </w:p>
        </w:tc>
        <w:tc>
          <w:tcPr>
            <w:tcW w:w="2031" w:type="dxa"/>
            <w:shd w:val="clear" w:color="auto" w:fill="auto"/>
            <w:tcMar>
              <w:left w:w="43" w:type="dxa"/>
              <w:right w:w="43" w:type="dxa"/>
            </w:tcMar>
          </w:tcPr>
          <w:p w14:paraId="70CBE90C" w14:textId="77777777" w:rsidR="00FA6940" w:rsidRPr="008C7572" w:rsidRDefault="00FA6940" w:rsidP="00381345">
            <w:pPr>
              <w:widowControl/>
              <w:jc w:val="center"/>
            </w:pPr>
          </w:p>
        </w:tc>
        <w:tc>
          <w:tcPr>
            <w:tcW w:w="2032" w:type="dxa"/>
            <w:shd w:val="clear" w:color="auto" w:fill="auto"/>
            <w:tcMar>
              <w:left w:w="43" w:type="dxa"/>
              <w:right w:w="43" w:type="dxa"/>
            </w:tcMar>
          </w:tcPr>
          <w:p w14:paraId="59B8724F" w14:textId="77777777" w:rsidR="00FA6940" w:rsidRPr="008C7572" w:rsidRDefault="00FA6940" w:rsidP="00381345">
            <w:pPr>
              <w:widowControl/>
              <w:jc w:val="center"/>
            </w:pPr>
          </w:p>
        </w:tc>
        <w:tc>
          <w:tcPr>
            <w:tcW w:w="2032" w:type="dxa"/>
            <w:shd w:val="clear" w:color="auto" w:fill="auto"/>
            <w:tcMar>
              <w:left w:w="43" w:type="dxa"/>
              <w:right w:w="43" w:type="dxa"/>
            </w:tcMar>
          </w:tcPr>
          <w:p w14:paraId="140631C5" w14:textId="77777777" w:rsidR="00FA6940" w:rsidRPr="008C7572" w:rsidRDefault="00FA6940" w:rsidP="00381345">
            <w:pPr>
              <w:widowControl/>
              <w:jc w:val="center"/>
            </w:pPr>
          </w:p>
        </w:tc>
        <w:tc>
          <w:tcPr>
            <w:tcW w:w="2032" w:type="dxa"/>
            <w:shd w:val="clear" w:color="auto" w:fill="auto"/>
            <w:tcMar>
              <w:left w:w="43" w:type="dxa"/>
              <w:right w:w="43" w:type="dxa"/>
            </w:tcMar>
          </w:tcPr>
          <w:p w14:paraId="4CB009B7" w14:textId="77777777" w:rsidR="00FA6940" w:rsidRPr="008C7572" w:rsidRDefault="00FA6940" w:rsidP="00381345">
            <w:pPr>
              <w:widowControl/>
              <w:jc w:val="cente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381345">
            <w:pPr>
              <w:widowControl/>
              <w:jc w:val="center"/>
            </w:pPr>
            <w:r w:rsidRPr="008C7572">
              <w:t>Rare</w:t>
            </w:r>
          </w:p>
        </w:tc>
        <w:tc>
          <w:tcPr>
            <w:tcW w:w="2031" w:type="dxa"/>
            <w:shd w:val="clear" w:color="auto" w:fill="auto"/>
            <w:tcMar>
              <w:left w:w="43" w:type="dxa"/>
              <w:right w:w="43" w:type="dxa"/>
            </w:tcMar>
          </w:tcPr>
          <w:p w14:paraId="7B024BBF" w14:textId="77777777" w:rsidR="00FA6940" w:rsidRPr="008C7572" w:rsidRDefault="00FA6940" w:rsidP="00381345">
            <w:pPr>
              <w:widowControl/>
              <w:jc w:val="center"/>
            </w:pPr>
          </w:p>
        </w:tc>
        <w:tc>
          <w:tcPr>
            <w:tcW w:w="2032" w:type="dxa"/>
            <w:shd w:val="clear" w:color="auto" w:fill="auto"/>
            <w:tcMar>
              <w:left w:w="43" w:type="dxa"/>
              <w:right w:w="43" w:type="dxa"/>
            </w:tcMar>
          </w:tcPr>
          <w:p w14:paraId="2220E3C3" w14:textId="77777777" w:rsidR="00FA6940" w:rsidRPr="008C7572" w:rsidRDefault="00FA6940" w:rsidP="00381345">
            <w:pPr>
              <w:widowControl/>
              <w:jc w:val="center"/>
            </w:pPr>
          </w:p>
        </w:tc>
        <w:tc>
          <w:tcPr>
            <w:tcW w:w="2032" w:type="dxa"/>
            <w:shd w:val="clear" w:color="auto" w:fill="auto"/>
            <w:tcMar>
              <w:left w:w="43" w:type="dxa"/>
              <w:right w:w="43" w:type="dxa"/>
            </w:tcMar>
          </w:tcPr>
          <w:p w14:paraId="62CE6F9A" w14:textId="77777777" w:rsidR="00FA6940" w:rsidRPr="008C7572" w:rsidRDefault="00FA6940" w:rsidP="00381345">
            <w:pPr>
              <w:widowControl/>
              <w:jc w:val="center"/>
            </w:pPr>
          </w:p>
        </w:tc>
        <w:tc>
          <w:tcPr>
            <w:tcW w:w="2032" w:type="dxa"/>
            <w:shd w:val="clear" w:color="auto" w:fill="auto"/>
            <w:tcMar>
              <w:left w:w="43" w:type="dxa"/>
              <w:right w:w="43" w:type="dxa"/>
            </w:tcMar>
          </w:tcPr>
          <w:p w14:paraId="249C56E4" w14:textId="77777777" w:rsidR="00FA6940" w:rsidRPr="008C7572" w:rsidRDefault="00FA6940" w:rsidP="00381345">
            <w:pPr>
              <w:widowControl/>
              <w:jc w:val="cente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381345">
            <w:pPr>
              <w:widowControl/>
              <w:jc w:val="center"/>
            </w:pPr>
            <w:r w:rsidRPr="008C7572">
              <w:t>Costly to Imitate</w:t>
            </w:r>
          </w:p>
        </w:tc>
        <w:tc>
          <w:tcPr>
            <w:tcW w:w="2031" w:type="dxa"/>
            <w:shd w:val="clear" w:color="auto" w:fill="auto"/>
            <w:tcMar>
              <w:left w:w="43" w:type="dxa"/>
              <w:right w:w="43" w:type="dxa"/>
            </w:tcMar>
          </w:tcPr>
          <w:p w14:paraId="3E72F358" w14:textId="77777777" w:rsidR="00FA6940" w:rsidRPr="008C7572" w:rsidRDefault="00FA6940" w:rsidP="00381345">
            <w:pPr>
              <w:widowControl/>
              <w:jc w:val="center"/>
            </w:pPr>
          </w:p>
        </w:tc>
        <w:tc>
          <w:tcPr>
            <w:tcW w:w="2032" w:type="dxa"/>
            <w:shd w:val="clear" w:color="auto" w:fill="auto"/>
            <w:tcMar>
              <w:left w:w="43" w:type="dxa"/>
              <w:right w:w="43" w:type="dxa"/>
            </w:tcMar>
          </w:tcPr>
          <w:p w14:paraId="5AEE3FA6" w14:textId="77777777" w:rsidR="00FA6940" w:rsidRPr="008C7572" w:rsidRDefault="00FA6940" w:rsidP="00381345">
            <w:pPr>
              <w:widowControl/>
              <w:jc w:val="center"/>
            </w:pPr>
          </w:p>
        </w:tc>
        <w:tc>
          <w:tcPr>
            <w:tcW w:w="2032" w:type="dxa"/>
            <w:shd w:val="clear" w:color="auto" w:fill="auto"/>
            <w:tcMar>
              <w:left w:w="43" w:type="dxa"/>
              <w:right w:w="43" w:type="dxa"/>
            </w:tcMar>
          </w:tcPr>
          <w:p w14:paraId="010CA47E" w14:textId="77777777" w:rsidR="00FA6940" w:rsidRPr="008C7572" w:rsidRDefault="00FA6940" w:rsidP="00381345">
            <w:pPr>
              <w:widowControl/>
              <w:jc w:val="center"/>
            </w:pPr>
          </w:p>
        </w:tc>
        <w:tc>
          <w:tcPr>
            <w:tcW w:w="2032" w:type="dxa"/>
            <w:shd w:val="clear" w:color="auto" w:fill="auto"/>
            <w:tcMar>
              <w:left w:w="43" w:type="dxa"/>
              <w:right w:w="43" w:type="dxa"/>
            </w:tcMar>
          </w:tcPr>
          <w:p w14:paraId="5D0F1970" w14:textId="77777777" w:rsidR="00FA6940" w:rsidRPr="008C7572" w:rsidRDefault="00FA6940" w:rsidP="00381345">
            <w:pPr>
              <w:widowControl/>
              <w:jc w:val="cente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381345">
            <w:pPr>
              <w:widowControl/>
              <w:jc w:val="center"/>
            </w:pPr>
            <w:r w:rsidRPr="008C7572">
              <w:t>Non-substitutable</w:t>
            </w:r>
          </w:p>
        </w:tc>
        <w:tc>
          <w:tcPr>
            <w:tcW w:w="2031" w:type="dxa"/>
            <w:shd w:val="clear" w:color="auto" w:fill="auto"/>
            <w:tcMar>
              <w:left w:w="43" w:type="dxa"/>
              <w:right w:w="43" w:type="dxa"/>
            </w:tcMar>
          </w:tcPr>
          <w:p w14:paraId="4944BB48" w14:textId="77777777" w:rsidR="00FA6940" w:rsidRPr="008C7572" w:rsidRDefault="00FA6940" w:rsidP="00381345">
            <w:pPr>
              <w:widowControl/>
              <w:jc w:val="center"/>
            </w:pPr>
          </w:p>
        </w:tc>
        <w:tc>
          <w:tcPr>
            <w:tcW w:w="2032" w:type="dxa"/>
            <w:shd w:val="clear" w:color="auto" w:fill="auto"/>
            <w:tcMar>
              <w:left w:w="43" w:type="dxa"/>
              <w:right w:w="43" w:type="dxa"/>
            </w:tcMar>
          </w:tcPr>
          <w:p w14:paraId="6CD1825C" w14:textId="77777777" w:rsidR="00FA6940" w:rsidRPr="008C7572" w:rsidRDefault="00FA6940" w:rsidP="00381345">
            <w:pPr>
              <w:widowControl/>
              <w:jc w:val="center"/>
            </w:pPr>
          </w:p>
        </w:tc>
        <w:tc>
          <w:tcPr>
            <w:tcW w:w="2032" w:type="dxa"/>
            <w:shd w:val="clear" w:color="auto" w:fill="auto"/>
            <w:tcMar>
              <w:left w:w="43" w:type="dxa"/>
              <w:right w:w="43" w:type="dxa"/>
            </w:tcMar>
          </w:tcPr>
          <w:p w14:paraId="3C82EF05" w14:textId="77777777" w:rsidR="00FA6940" w:rsidRPr="008C7572" w:rsidRDefault="00FA6940" w:rsidP="00381345">
            <w:pPr>
              <w:widowControl/>
              <w:jc w:val="center"/>
            </w:pPr>
          </w:p>
        </w:tc>
        <w:tc>
          <w:tcPr>
            <w:tcW w:w="2032" w:type="dxa"/>
            <w:shd w:val="clear" w:color="auto" w:fill="auto"/>
            <w:tcMar>
              <w:left w:w="43" w:type="dxa"/>
              <w:right w:w="43" w:type="dxa"/>
            </w:tcMar>
          </w:tcPr>
          <w:p w14:paraId="0618665E" w14:textId="77777777" w:rsidR="00FA6940" w:rsidRPr="008C7572" w:rsidRDefault="00FA6940" w:rsidP="00381345">
            <w:pPr>
              <w:widowControl/>
              <w:jc w:val="center"/>
            </w:pPr>
          </w:p>
        </w:tc>
      </w:tr>
    </w:tbl>
    <w:p w14:paraId="4767B5F8" w14:textId="77777777" w:rsidR="00FA6940" w:rsidRPr="008C7572" w:rsidRDefault="00FA6940" w:rsidP="00381345">
      <w:pPr>
        <w:widowControl/>
      </w:pPr>
    </w:p>
    <w:p w14:paraId="70BCCAED" w14:textId="77777777" w:rsidR="00FA6940" w:rsidRPr="008C7572" w:rsidRDefault="00FA6940" w:rsidP="00381345">
      <w:pPr>
        <w:pStyle w:val="Heading4"/>
        <w:widowControl/>
      </w:pPr>
      <w:bookmarkStart w:id="518" w:name="_Toc394862007"/>
      <w:bookmarkStart w:id="519" w:name="_Toc470527438"/>
      <w:r w:rsidRPr="008C7572">
        <w:t>Mission Statement</w:t>
      </w:r>
      <w:bookmarkEnd w:id="518"/>
      <w:bookmarkEnd w:id="519"/>
    </w:p>
    <w:p w14:paraId="15C1CC27" w14:textId="77777777" w:rsidR="00FA6940" w:rsidRPr="008C7572"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381345">
            <w:pPr>
              <w:widowControl/>
              <w:jc w:val="center"/>
            </w:pPr>
            <w:r w:rsidRPr="008C7572">
              <w:br w:type="page"/>
            </w:r>
            <w:r w:rsidRPr="008C7572">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381345">
            <w:pPr>
              <w:widowControl/>
              <w:jc w:val="center"/>
            </w:pPr>
            <w:r>
              <w:t>Old Mission</w:t>
            </w:r>
          </w:p>
        </w:tc>
        <w:tc>
          <w:tcPr>
            <w:tcW w:w="3891" w:type="dxa"/>
            <w:shd w:val="clear" w:color="auto" w:fill="D9D9D9"/>
            <w:tcMar>
              <w:left w:w="43" w:type="dxa"/>
              <w:right w:w="43" w:type="dxa"/>
            </w:tcMar>
          </w:tcPr>
          <w:p w14:paraId="09DD6020" w14:textId="77777777" w:rsidR="00FA6940" w:rsidRPr="008C7572" w:rsidRDefault="00FA6940" w:rsidP="00381345">
            <w:pPr>
              <w:widowControl/>
              <w:jc w:val="center"/>
            </w:pPr>
            <w:r w:rsidRPr="008C7572">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381345">
            <w:pPr>
              <w:widowControl/>
              <w:jc w:val="center"/>
            </w:pPr>
            <w:r w:rsidRPr="008C7572">
              <w:t>Who</w:t>
            </w:r>
          </w:p>
        </w:tc>
        <w:tc>
          <w:tcPr>
            <w:tcW w:w="3890" w:type="dxa"/>
            <w:tcMar>
              <w:left w:w="43" w:type="dxa"/>
              <w:right w:w="43" w:type="dxa"/>
            </w:tcMar>
          </w:tcPr>
          <w:p w14:paraId="1E64A5AD" w14:textId="77777777" w:rsidR="00FA6940" w:rsidRPr="008C7572" w:rsidRDefault="00FA6940" w:rsidP="00381345">
            <w:pPr>
              <w:widowControl/>
              <w:jc w:val="center"/>
            </w:pPr>
          </w:p>
        </w:tc>
        <w:tc>
          <w:tcPr>
            <w:tcW w:w="3891" w:type="dxa"/>
            <w:tcMar>
              <w:left w:w="43" w:type="dxa"/>
              <w:right w:w="43" w:type="dxa"/>
            </w:tcMar>
          </w:tcPr>
          <w:p w14:paraId="163496DF" w14:textId="77777777" w:rsidR="00FA6940" w:rsidRPr="008C7572" w:rsidRDefault="00FA6940" w:rsidP="00381345">
            <w:pPr>
              <w:widowControl/>
              <w:jc w:val="cente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0DF8B9EA" w:rsidR="00FA6940" w:rsidRPr="008C7572" w:rsidRDefault="00EC109E" w:rsidP="00381345">
            <w:pPr>
              <w:widowControl/>
              <w:jc w:val="center"/>
            </w:pPr>
            <w:r>
              <w:t>What change</w:t>
            </w:r>
          </w:p>
        </w:tc>
        <w:tc>
          <w:tcPr>
            <w:tcW w:w="3890" w:type="dxa"/>
            <w:tcMar>
              <w:left w:w="43" w:type="dxa"/>
              <w:right w:w="43" w:type="dxa"/>
            </w:tcMar>
          </w:tcPr>
          <w:p w14:paraId="7635194C" w14:textId="77777777" w:rsidR="00FA6940" w:rsidRPr="008C7572" w:rsidRDefault="00FA6940" w:rsidP="00381345">
            <w:pPr>
              <w:widowControl/>
              <w:jc w:val="center"/>
            </w:pPr>
          </w:p>
        </w:tc>
        <w:tc>
          <w:tcPr>
            <w:tcW w:w="3891" w:type="dxa"/>
            <w:tcMar>
              <w:left w:w="43" w:type="dxa"/>
              <w:right w:w="43" w:type="dxa"/>
            </w:tcMar>
          </w:tcPr>
          <w:p w14:paraId="6E1879A2" w14:textId="77777777" w:rsidR="00FA6940" w:rsidRPr="008C7572" w:rsidRDefault="00FA6940" w:rsidP="00381345">
            <w:pPr>
              <w:widowControl/>
              <w:jc w:val="cente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381345">
            <w:pPr>
              <w:widowControl/>
              <w:jc w:val="center"/>
            </w:pPr>
            <w:r w:rsidRPr="008C7572">
              <w:t>Competitive advantage</w:t>
            </w:r>
          </w:p>
        </w:tc>
        <w:tc>
          <w:tcPr>
            <w:tcW w:w="3890" w:type="dxa"/>
            <w:tcMar>
              <w:left w:w="43" w:type="dxa"/>
              <w:right w:w="43" w:type="dxa"/>
            </w:tcMar>
          </w:tcPr>
          <w:p w14:paraId="69201CEC" w14:textId="77777777" w:rsidR="00FA6940" w:rsidRPr="008C7572" w:rsidRDefault="00FA6940" w:rsidP="00381345">
            <w:pPr>
              <w:widowControl/>
              <w:jc w:val="center"/>
            </w:pPr>
          </w:p>
        </w:tc>
        <w:tc>
          <w:tcPr>
            <w:tcW w:w="3891" w:type="dxa"/>
            <w:tcMar>
              <w:left w:w="43" w:type="dxa"/>
              <w:right w:w="43" w:type="dxa"/>
            </w:tcMar>
          </w:tcPr>
          <w:p w14:paraId="10028AB0" w14:textId="77777777" w:rsidR="00FA6940" w:rsidRPr="008C7572" w:rsidRDefault="00FA6940" w:rsidP="00381345">
            <w:pPr>
              <w:widowControl/>
              <w:jc w:val="cente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381345">
            <w:pPr>
              <w:widowControl/>
              <w:jc w:val="center"/>
            </w:pPr>
            <w:r w:rsidRPr="008C7572">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381345">
            <w:pPr>
              <w:widowControl/>
            </w:pPr>
          </w:p>
        </w:tc>
      </w:tr>
    </w:tbl>
    <w:p w14:paraId="04A5023B" w14:textId="77777777" w:rsidR="00FA6940" w:rsidRPr="008C7572" w:rsidRDefault="00FA6940" w:rsidP="00381345">
      <w:pPr>
        <w:pStyle w:val="Heading3"/>
        <w:widowControl/>
      </w:pPr>
    </w:p>
    <w:p w14:paraId="49534F53" w14:textId="77777777" w:rsidR="00FA6940" w:rsidRPr="008C7572" w:rsidRDefault="00FA6940" w:rsidP="00381345">
      <w:pPr>
        <w:pStyle w:val="Heading2"/>
        <w:widowControl/>
      </w:pPr>
      <w:bookmarkStart w:id="520" w:name="_Toc394862008"/>
      <w:bookmarkStart w:id="521" w:name="_Toc441056884"/>
      <w:bookmarkStart w:id="522" w:name="_Toc470527439"/>
      <w:r w:rsidRPr="008C7572">
        <w:t>Current Strategy</w:t>
      </w:r>
      <w:bookmarkEnd w:id="520"/>
      <w:bookmarkEnd w:id="521"/>
      <w:bookmarkEnd w:id="522"/>
    </w:p>
    <w:p w14:paraId="1C16FE58" w14:textId="77777777" w:rsidR="00FA6940" w:rsidRPr="008C7572" w:rsidRDefault="00FA6940" w:rsidP="00381345">
      <w:pPr>
        <w:pStyle w:val="Heading3"/>
        <w:widowControl/>
      </w:pPr>
    </w:p>
    <w:p w14:paraId="39282B9E" w14:textId="77777777" w:rsidR="00FA6940" w:rsidRPr="008C7572" w:rsidRDefault="00FA6940" w:rsidP="00381345">
      <w:pPr>
        <w:pStyle w:val="Heading3"/>
        <w:widowControl/>
      </w:pPr>
      <w:bookmarkStart w:id="523" w:name="_Toc394862009"/>
      <w:bookmarkStart w:id="524" w:name="_Toc441056885"/>
      <w:bookmarkStart w:id="525" w:name="_Toc470527440"/>
      <w:r w:rsidRPr="008C7572">
        <w:t>Lines of Business</w:t>
      </w:r>
      <w:bookmarkEnd w:id="523"/>
      <w:bookmarkEnd w:id="524"/>
      <w:bookmarkEnd w:id="525"/>
    </w:p>
    <w:p w14:paraId="551E2856" w14:textId="77777777" w:rsidR="00FA6940" w:rsidRPr="008C7572"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381345">
            <w:pPr>
              <w:widowControl/>
              <w:jc w:val="center"/>
            </w:pPr>
            <w:r w:rsidRPr="008C7572">
              <w:t>Lines of Business</w:t>
            </w:r>
          </w:p>
        </w:tc>
        <w:tc>
          <w:tcPr>
            <w:tcW w:w="3192" w:type="dxa"/>
            <w:shd w:val="clear" w:color="auto" w:fill="D9D9D9" w:themeFill="background1" w:themeFillShade="D9"/>
          </w:tcPr>
          <w:p w14:paraId="34F230B5" w14:textId="77777777" w:rsidR="00FA6940" w:rsidRPr="008C7572" w:rsidRDefault="00FA6940" w:rsidP="00381345">
            <w:pPr>
              <w:widowControl/>
              <w:jc w:val="center"/>
            </w:pPr>
            <w:r w:rsidRPr="008C7572">
              <w:t>Customer</w:t>
            </w:r>
          </w:p>
        </w:tc>
        <w:tc>
          <w:tcPr>
            <w:tcW w:w="3192" w:type="dxa"/>
            <w:shd w:val="clear" w:color="auto" w:fill="D9D9D9" w:themeFill="background1" w:themeFillShade="D9"/>
          </w:tcPr>
          <w:p w14:paraId="4A436878" w14:textId="77777777" w:rsidR="00FA6940" w:rsidRPr="008C7572" w:rsidRDefault="00FA6940" w:rsidP="00381345">
            <w:pPr>
              <w:widowControl/>
              <w:jc w:val="center"/>
            </w:pPr>
            <w: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381345">
            <w:pPr>
              <w:widowControl/>
            </w:pPr>
          </w:p>
        </w:tc>
        <w:tc>
          <w:tcPr>
            <w:tcW w:w="3192" w:type="dxa"/>
            <w:shd w:val="clear" w:color="auto" w:fill="auto"/>
          </w:tcPr>
          <w:p w14:paraId="0A0646AF" w14:textId="77777777" w:rsidR="00FA6940" w:rsidRPr="008C7572" w:rsidRDefault="00FA6940" w:rsidP="00381345">
            <w:pPr>
              <w:widowControl/>
            </w:pPr>
          </w:p>
        </w:tc>
        <w:tc>
          <w:tcPr>
            <w:tcW w:w="3192" w:type="dxa"/>
            <w:shd w:val="clear" w:color="auto" w:fill="auto"/>
          </w:tcPr>
          <w:p w14:paraId="2DD25954" w14:textId="77777777" w:rsidR="00FA6940" w:rsidRPr="008C7572" w:rsidRDefault="00FA6940" w:rsidP="00381345">
            <w:pPr>
              <w:widowControl/>
            </w:pPr>
          </w:p>
        </w:tc>
      </w:tr>
      <w:tr w:rsidR="00FA6940" w:rsidRPr="008C7572" w14:paraId="4F2A9D1F" w14:textId="77777777" w:rsidTr="00FA6940">
        <w:tc>
          <w:tcPr>
            <w:tcW w:w="3192" w:type="dxa"/>
            <w:shd w:val="clear" w:color="auto" w:fill="auto"/>
          </w:tcPr>
          <w:p w14:paraId="64961F98" w14:textId="77777777" w:rsidR="00FA6940" w:rsidRPr="008C7572" w:rsidRDefault="00FA6940" w:rsidP="00381345">
            <w:pPr>
              <w:widowControl/>
            </w:pPr>
          </w:p>
        </w:tc>
        <w:tc>
          <w:tcPr>
            <w:tcW w:w="3192" w:type="dxa"/>
            <w:shd w:val="clear" w:color="auto" w:fill="auto"/>
          </w:tcPr>
          <w:p w14:paraId="6E46F656" w14:textId="77777777" w:rsidR="00FA6940" w:rsidRPr="008C7572" w:rsidRDefault="00FA6940" w:rsidP="00381345">
            <w:pPr>
              <w:widowControl/>
            </w:pPr>
          </w:p>
        </w:tc>
        <w:tc>
          <w:tcPr>
            <w:tcW w:w="3192" w:type="dxa"/>
            <w:shd w:val="clear" w:color="auto" w:fill="auto"/>
          </w:tcPr>
          <w:p w14:paraId="33654591" w14:textId="77777777" w:rsidR="00FA6940" w:rsidRPr="008C7572" w:rsidRDefault="00FA6940" w:rsidP="00381345">
            <w:pPr>
              <w:widowControl/>
            </w:pPr>
          </w:p>
        </w:tc>
      </w:tr>
      <w:tr w:rsidR="00FA6940" w:rsidRPr="008C7572" w14:paraId="56DF5223" w14:textId="77777777" w:rsidTr="00FA6940">
        <w:tc>
          <w:tcPr>
            <w:tcW w:w="3192" w:type="dxa"/>
            <w:shd w:val="clear" w:color="auto" w:fill="auto"/>
          </w:tcPr>
          <w:p w14:paraId="30DA991C" w14:textId="77777777" w:rsidR="00FA6940" w:rsidRPr="008C7572" w:rsidRDefault="00FA6940" w:rsidP="00381345">
            <w:pPr>
              <w:widowControl/>
            </w:pPr>
          </w:p>
        </w:tc>
        <w:tc>
          <w:tcPr>
            <w:tcW w:w="3192" w:type="dxa"/>
            <w:shd w:val="clear" w:color="auto" w:fill="auto"/>
          </w:tcPr>
          <w:p w14:paraId="4D30A1C2" w14:textId="77777777" w:rsidR="00FA6940" w:rsidRPr="008C7572" w:rsidRDefault="00FA6940" w:rsidP="00381345">
            <w:pPr>
              <w:widowControl/>
            </w:pPr>
          </w:p>
        </w:tc>
        <w:tc>
          <w:tcPr>
            <w:tcW w:w="3192" w:type="dxa"/>
            <w:shd w:val="clear" w:color="auto" w:fill="auto"/>
          </w:tcPr>
          <w:p w14:paraId="5DBA8078" w14:textId="77777777" w:rsidR="00FA6940" w:rsidRPr="008C7572" w:rsidRDefault="00FA6940" w:rsidP="00381345">
            <w:pPr>
              <w:widowControl/>
            </w:pPr>
          </w:p>
        </w:tc>
      </w:tr>
      <w:tr w:rsidR="00FA6940" w:rsidRPr="008C7572" w14:paraId="11C3B316" w14:textId="77777777" w:rsidTr="00FA6940">
        <w:tc>
          <w:tcPr>
            <w:tcW w:w="3192" w:type="dxa"/>
            <w:shd w:val="clear" w:color="auto" w:fill="auto"/>
          </w:tcPr>
          <w:p w14:paraId="505EDAB0" w14:textId="77777777" w:rsidR="00FA6940" w:rsidRPr="008C7572" w:rsidRDefault="00FA6940" w:rsidP="00381345">
            <w:pPr>
              <w:widowControl/>
            </w:pPr>
          </w:p>
        </w:tc>
        <w:tc>
          <w:tcPr>
            <w:tcW w:w="3192" w:type="dxa"/>
            <w:shd w:val="clear" w:color="auto" w:fill="auto"/>
          </w:tcPr>
          <w:p w14:paraId="61F860D6" w14:textId="77777777" w:rsidR="00FA6940" w:rsidRPr="008C7572" w:rsidRDefault="00FA6940" w:rsidP="00381345">
            <w:pPr>
              <w:widowControl/>
            </w:pPr>
          </w:p>
        </w:tc>
        <w:tc>
          <w:tcPr>
            <w:tcW w:w="3192" w:type="dxa"/>
            <w:shd w:val="clear" w:color="auto" w:fill="auto"/>
          </w:tcPr>
          <w:p w14:paraId="10A7D5D9" w14:textId="77777777" w:rsidR="00FA6940" w:rsidRPr="008C7572" w:rsidRDefault="00FA6940" w:rsidP="00381345">
            <w:pPr>
              <w:widowControl/>
            </w:pPr>
          </w:p>
        </w:tc>
      </w:tr>
    </w:tbl>
    <w:p w14:paraId="1BBA10E3" w14:textId="77777777" w:rsidR="00FA6940" w:rsidRPr="008C7572" w:rsidRDefault="00FA6940" w:rsidP="00381345">
      <w:pPr>
        <w:widowControl/>
      </w:pPr>
    </w:p>
    <w:p w14:paraId="4C26894A" w14:textId="214CCBB2" w:rsidR="00FA6940" w:rsidRPr="008C7572" w:rsidRDefault="00FA6940" w:rsidP="00381345">
      <w:pPr>
        <w:pStyle w:val="Heading3"/>
        <w:widowControl/>
      </w:pPr>
      <w:bookmarkStart w:id="526" w:name="_Toc394862010"/>
      <w:bookmarkStart w:id="527" w:name="_Toc441056886"/>
      <w:bookmarkStart w:id="528" w:name="_Toc470527441"/>
      <w:r w:rsidRPr="008C7572">
        <w:t>Success Measures</w:t>
      </w:r>
      <w:bookmarkEnd w:id="526"/>
      <w:bookmarkEnd w:id="527"/>
      <w:bookmarkEnd w:id="528"/>
    </w:p>
    <w:p w14:paraId="7D6DB7E4" w14:textId="77777777" w:rsidR="00FA6940" w:rsidRDefault="00FA6940" w:rsidP="00381345">
      <w:pPr>
        <w:widowControl/>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43EB2">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381345">
            <w:pPr>
              <w:widowControl/>
            </w:pPr>
            <w:r w:rsidRPr="00E33CC8">
              <w:t>Mission Success Measures ($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381345">
            <w:pPr>
              <w:widowControl/>
            </w:pPr>
          </w:p>
        </w:tc>
      </w:tr>
      <w:tr w:rsidR="00FA6940" w:rsidRPr="00E33CC8" w14:paraId="37E95044" w14:textId="77777777" w:rsidTr="00643EB2">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381345">
            <w:pPr>
              <w:widowControl/>
              <w:jc w:val="right"/>
            </w:pPr>
            <w:r w:rsidRPr="00E33CC8">
              <w:rPr>
                <w:b/>
                <w:bCs/>
              </w:rPr>
              <w:t>Profit &amp; Loss</w:t>
            </w:r>
            <w:r w:rsidRPr="00E33CC8">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381345">
            <w:pPr>
              <w:widowControl/>
            </w:pPr>
          </w:p>
        </w:tc>
      </w:tr>
      <w:tr w:rsidR="00FA6940" w:rsidRPr="00E33CC8" w14:paraId="689964D0" w14:textId="77777777" w:rsidTr="00643EB2">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381345">
            <w:pPr>
              <w:widowControl/>
              <w:jc w:val="right"/>
            </w:pPr>
            <w:r w:rsidRPr="00E33CC8">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381345">
            <w:pPr>
              <w:widowControl/>
            </w:pPr>
          </w:p>
        </w:tc>
      </w:tr>
      <w:tr w:rsidR="00FA6940" w:rsidRPr="00E33CC8" w14:paraId="70C57CD1" w14:textId="77777777" w:rsidTr="00643EB2">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381345">
            <w:pPr>
              <w:widowControl/>
              <w:jc w:val="right"/>
            </w:pPr>
            <w:r w:rsidRPr="00E33CC8">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381345">
            <w:pPr>
              <w:widowControl/>
            </w:pPr>
          </w:p>
        </w:tc>
      </w:tr>
      <w:tr w:rsidR="00FA6940" w:rsidRPr="00E33CC8" w14:paraId="3C518F5E" w14:textId="77777777" w:rsidTr="00643EB2">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381345">
            <w:pPr>
              <w:widowControl/>
              <w:jc w:val="right"/>
            </w:pPr>
            <w:r w:rsidRPr="00E33CC8">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381345">
            <w:pPr>
              <w:widowControl/>
            </w:pPr>
          </w:p>
        </w:tc>
      </w:tr>
      <w:tr w:rsidR="00FA6940" w:rsidRPr="00E33CC8" w14:paraId="098FB34A"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381345">
            <w:pPr>
              <w:widowControl/>
              <w:jc w:val="right"/>
            </w:pPr>
            <w:r w:rsidRPr="00E33CC8">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381345">
            <w:pPr>
              <w:widowControl/>
            </w:pPr>
          </w:p>
        </w:tc>
      </w:tr>
      <w:tr w:rsidR="00FA6940" w:rsidRPr="00E33CC8" w14:paraId="5364D160" w14:textId="77777777" w:rsidTr="00643EB2">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381345">
            <w:pPr>
              <w:widowControl/>
              <w:jc w:val="right"/>
            </w:pPr>
            <w:r w:rsidRPr="00E33CC8">
              <w:t>Balance She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381345">
            <w:pPr>
              <w:widowControl/>
            </w:pPr>
          </w:p>
        </w:tc>
      </w:tr>
      <w:tr w:rsidR="00FA6940" w:rsidRPr="00E33CC8" w14:paraId="33228833" w14:textId="77777777" w:rsidTr="00643EB2">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381345">
            <w:pPr>
              <w:widowControl/>
              <w:jc w:val="right"/>
            </w:pPr>
            <w:r w:rsidRPr="00E33CC8">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381345">
            <w:pPr>
              <w:widowControl/>
            </w:pPr>
          </w:p>
        </w:tc>
      </w:tr>
      <w:tr w:rsidR="00FA6940" w:rsidRPr="00E33CC8" w14:paraId="3B94936D"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381345">
            <w:pPr>
              <w:widowControl/>
              <w:jc w:val="right"/>
            </w:pPr>
            <w:r w:rsidRPr="00E33CC8">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381345">
            <w:pPr>
              <w:widowControl/>
            </w:pPr>
          </w:p>
        </w:tc>
      </w:tr>
      <w:tr w:rsidR="00FA6940" w:rsidRPr="00E33CC8" w14:paraId="288999AF" w14:textId="77777777" w:rsidTr="00643EB2">
        <w:tc>
          <w:tcPr>
            <w:tcW w:w="5420" w:type="dxa"/>
            <w:tcBorders>
              <w:top w:val="nil"/>
              <w:left w:val="nil"/>
              <w:bottom w:val="nil"/>
              <w:right w:val="single" w:sz="4" w:space="0" w:color="auto"/>
            </w:tcBorders>
            <w:shd w:val="clear" w:color="auto" w:fill="auto"/>
            <w:vAlign w:val="bottom"/>
            <w:hideMark/>
          </w:tcPr>
          <w:p w14:paraId="4DE88BCC" w14:textId="77777777" w:rsidR="00FA6940" w:rsidRPr="00E33CC8" w:rsidRDefault="00FA6940" w:rsidP="00381345">
            <w:pPr>
              <w:widowControl/>
              <w:jc w:val="right"/>
            </w:pPr>
            <w:r w:rsidRPr="00E33CC8">
              <w:t xml:space="preserve">Capital Structure: Total Margin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381345">
            <w:pPr>
              <w:widowControl/>
            </w:pPr>
          </w:p>
        </w:tc>
      </w:tr>
      <w:tr w:rsidR="00FA6940" w:rsidRPr="00E33CC8" w14:paraId="7302B849" w14:textId="77777777" w:rsidTr="00643EB2">
        <w:tc>
          <w:tcPr>
            <w:tcW w:w="5420" w:type="dxa"/>
            <w:tcBorders>
              <w:top w:val="nil"/>
              <w:left w:val="nil"/>
              <w:bottom w:val="nil"/>
              <w:right w:val="single" w:sz="4" w:space="0" w:color="auto"/>
            </w:tcBorders>
            <w:shd w:val="clear" w:color="auto" w:fill="auto"/>
            <w:vAlign w:val="bottom"/>
            <w:hideMark/>
          </w:tcPr>
          <w:p w14:paraId="41D9A7D0" w14:textId="77777777" w:rsidR="00FA6940" w:rsidRPr="00E33CC8" w:rsidRDefault="00FA6940" w:rsidP="00381345">
            <w:pPr>
              <w:widowControl/>
              <w:jc w:val="right"/>
            </w:pPr>
            <w:r w:rsidRPr="00E33CC8">
              <w:t>Current Ratio</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381345">
            <w:pPr>
              <w:widowControl/>
            </w:pPr>
          </w:p>
        </w:tc>
      </w:tr>
      <w:tr w:rsidR="00FA6940" w:rsidRPr="00E33CC8" w14:paraId="0EC2B31F" w14:textId="77777777" w:rsidTr="004D6A0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381345">
            <w:pPr>
              <w:widowControl/>
              <w:jc w:val="right"/>
            </w:pPr>
            <w:r w:rsidRPr="00E33CC8">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381345">
            <w:pPr>
              <w:widowControl/>
            </w:pPr>
          </w:p>
        </w:tc>
      </w:tr>
      <w:tr w:rsidR="00FA6940" w:rsidRPr="00E33CC8" w14:paraId="324A257F" w14:textId="77777777" w:rsidTr="004D6A0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381345">
            <w:pPr>
              <w:widowControl/>
              <w:jc w:val="right"/>
            </w:pPr>
            <w:r w:rsidRPr="00E33CC8">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381345">
            <w:pPr>
              <w:widowControl/>
            </w:pPr>
            <w:r w:rsidRPr="00E33CC8">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381345">
            <w:pPr>
              <w:widowControl/>
              <w:jc w:val="right"/>
            </w:pPr>
            <w:r w:rsidRPr="00E33CC8">
              <w:rPr>
                <w:b/>
                <w:bCs/>
              </w:rPr>
              <w:t>Lines of Business</w:t>
            </w:r>
            <w:r w:rsidRPr="00E33CC8">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381345">
            <w:pPr>
              <w:widowControl/>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381345">
            <w:pPr>
              <w:widowControl/>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381345">
            <w:pPr>
              <w:widowControl/>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381345">
            <w:pPr>
              <w:widowControl/>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381345">
            <w:pPr>
              <w:widowControl/>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381345">
            <w:pPr>
              <w:widowControl/>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381345">
            <w:pPr>
              <w:widowControl/>
            </w:pPr>
          </w:p>
        </w:tc>
      </w:tr>
    </w:tbl>
    <w:p w14:paraId="069DD562" w14:textId="1B284DAE" w:rsidR="009A3233" w:rsidRPr="008C7572" w:rsidRDefault="009A3233" w:rsidP="009A3233">
      <w:pPr>
        <w:widowControl/>
        <w:jc w:val="center"/>
      </w:pPr>
      <w:bookmarkStart w:id="529" w:name="_Toc394862011"/>
      <w:r w:rsidRPr="008C7572">
        <w:rPr>
          <w:rStyle w:val="FootnoteReference"/>
          <w:rFonts w:cs="Arial"/>
        </w:rPr>
        <w:footnoteReference w:id="7"/>
      </w:r>
    </w:p>
    <w:p w14:paraId="2E17B474" w14:textId="79D26AC0" w:rsidR="00BC3878" w:rsidRDefault="00BC3878">
      <w:pPr>
        <w:widowControl/>
        <w:rPr>
          <w:b/>
        </w:rPr>
      </w:pPr>
      <w:bookmarkStart w:id="530" w:name="_Toc441056887"/>
      <w:bookmarkStart w:id="531" w:name="_Toc470527442"/>
    </w:p>
    <w:p w14:paraId="5AD776D2" w14:textId="1B95A5AD" w:rsidR="00FA6940" w:rsidRDefault="00795207" w:rsidP="00381345">
      <w:pPr>
        <w:pStyle w:val="Heading2"/>
        <w:widowControl/>
      </w:pPr>
      <w:r>
        <w:t xml:space="preserve">Great Start </w:t>
      </w:r>
      <w:r w:rsidR="00FA6940" w:rsidRPr="008C7572">
        <w:t>Summary</w:t>
      </w:r>
      <w:bookmarkEnd w:id="529"/>
      <w:bookmarkEnd w:id="530"/>
      <w:bookmarkEnd w:id="531"/>
    </w:p>
    <w:p w14:paraId="6B43787B" w14:textId="77777777" w:rsidR="00BC3878" w:rsidRPr="00BC3878" w:rsidRDefault="00BC3878" w:rsidP="00BC3878"/>
    <w:p w14:paraId="01196BB4" w14:textId="77777777" w:rsidR="00FA6940" w:rsidRDefault="00FA6940" w:rsidP="00381345">
      <w:pPr>
        <w:widowControl/>
      </w:pPr>
      <w:r>
        <w:br w:type="page"/>
      </w:r>
    </w:p>
    <w:p w14:paraId="47458400" w14:textId="77777777" w:rsidR="000140BE" w:rsidRPr="007F27FE" w:rsidRDefault="000140BE" w:rsidP="00381345">
      <w:pPr>
        <w:pStyle w:val="Heading1"/>
        <w:widowControl/>
      </w:pPr>
      <w:bookmarkStart w:id="532" w:name="_Toc470527443"/>
      <w:r w:rsidRPr="007F27FE">
        <w:lastRenderedPageBreak/>
        <w:t>Great Ideas</w:t>
      </w:r>
      <w:bookmarkEnd w:id="502"/>
      <w:r>
        <w:t xml:space="preserve"> Report</w:t>
      </w:r>
      <w:bookmarkEnd w:id="503"/>
      <w:bookmarkEnd w:id="532"/>
    </w:p>
    <w:p w14:paraId="50E5C2E6" w14:textId="77777777" w:rsidR="000140BE" w:rsidRPr="007F27FE" w:rsidRDefault="000140BE" w:rsidP="00381345">
      <w:pPr>
        <w:widowControl/>
        <w:jc w:val="center"/>
      </w:pPr>
      <w:r w:rsidRPr="007F27FE">
        <w:t xml:space="preserve">What </w:t>
      </w:r>
      <w:r w:rsidRPr="007F27FE">
        <w:rPr>
          <w:i/>
        </w:rPr>
        <w:t>could</w:t>
      </w:r>
      <w:r w:rsidRPr="007F27FE">
        <w:t xml:space="preserve"> we do next?</w:t>
      </w:r>
    </w:p>
    <w:p w14:paraId="1972E120" w14:textId="77777777" w:rsidR="000140BE" w:rsidRPr="007F27FE" w:rsidRDefault="000140BE" w:rsidP="00381345">
      <w:pPr>
        <w:widowControl/>
      </w:pPr>
    </w:p>
    <w:p w14:paraId="67334DDB" w14:textId="77777777" w:rsidR="000140BE" w:rsidRPr="00D8667C" w:rsidRDefault="000140BE" w:rsidP="00381345">
      <w:pPr>
        <w:pStyle w:val="Heading2"/>
        <w:widowControl/>
      </w:pPr>
      <w:bookmarkStart w:id="533" w:name="_Toc444096959"/>
      <w:bookmarkStart w:id="534" w:name="_Toc470527444"/>
      <w:r w:rsidRPr="00D8667C">
        <w:t>Vision Statement</w:t>
      </w:r>
      <w:bookmarkEnd w:id="533"/>
      <w:bookmarkEnd w:id="534"/>
    </w:p>
    <w:p w14:paraId="363EC478" w14:textId="77777777" w:rsidR="000140BE" w:rsidRPr="00D8667C" w:rsidRDefault="000140BE" w:rsidP="00381345">
      <w:pPr>
        <w:widowControl/>
      </w:pPr>
    </w:p>
    <w:p w14:paraId="2103F761" w14:textId="77777777" w:rsidR="000140BE" w:rsidRPr="00D8667C" w:rsidRDefault="000140BE" w:rsidP="00381345">
      <w:pPr>
        <w:pStyle w:val="Heading3"/>
        <w:widowControl/>
      </w:pPr>
      <w:bookmarkStart w:id="535" w:name="_Toc396904067"/>
      <w:bookmarkStart w:id="536" w:name="_Toc444096960"/>
      <w:bookmarkStart w:id="537" w:name="_Toc470527445"/>
      <w:r w:rsidRPr="00D8667C">
        <w:t>Ideate</w:t>
      </w:r>
      <w:bookmarkEnd w:id="535"/>
      <w:bookmarkEnd w:id="536"/>
      <w:bookmarkEnd w:id="537"/>
    </w:p>
    <w:p w14:paraId="3035F82A" w14:textId="77777777" w:rsidR="000140BE" w:rsidRPr="00D8667C" w:rsidRDefault="000140BE" w:rsidP="00EB73C2"/>
    <w:p w14:paraId="217E3861" w14:textId="77777777" w:rsidR="000140BE" w:rsidRDefault="0072384E" w:rsidP="00381345">
      <w:pPr>
        <w:pStyle w:val="Heading4"/>
        <w:widowControl/>
      </w:pPr>
      <w:bookmarkStart w:id="538" w:name="_Toc470527446"/>
      <w:r>
        <w:t>Stakeholders</w:t>
      </w:r>
      <w:bookmarkEnd w:id="538"/>
    </w:p>
    <w:p w14:paraId="0245A1E8" w14:textId="77777777" w:rsidR="00FA6940" w:rsidRDefault="00FA6940" w:rsidP="00381345">
      <w:pPr>
        <w:widowControl/>
      </w:pPr>
    </w:p>
    <w:p w14:paraId="4460EB64" w14:textId="77777777" w:rsidR="00FA6940" w:rsidRPr="00FA6940" w:rsidRDefault="00FA6940" w:rsidP="00381345">
      <w:pPr>
        <w:pStyle w:val="Heading5"/>
        <w:widowControl/>
      </w:pPr>
      <w:r>
        <w:t>Analysis</w:t>
      </w:r>
    </w:p>
    <w:p w14:paraId="55333851" w14:textId="77777777" w:rsidR="0072384E" w:rsidRDefault="0072384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381345">
            <w:pPr>
              <w:widowControl/>
              <w:jc w:val="center"/>
            </w:pPr>
            <w:r w:rsidRPr="00E779A0">
              <w:t>Power</w:t>
            </w:r>
          </w:p>
        </w:tc>
      </w:tr>
      <w:tr w:rsidR="0072384E" w:rsidRPr="00112790"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112790" w:rsidRDefault="0072384E" w:rsidP="00381345">
            <w:pPr>
              <w:widowControl/>
            </w:pPr>
          </w:p>
        </w:tc>
        <w:tc>
          <w:tcPr>
            <w:tcW w:w="3712" w:type="dxa"/>
            <w:tcMar>
              <w:left w:w="43" w:type="dxa"/>
              <w:right w:w="43" w:type="dxa"/>
            </w:tcMar>
          </w:tcPr>
          <w:p w14:paraId="07809D20" w14:textId="77777777" w:rsidR="0072384E" w:rsidRPr="00D16ECE" w:rsidRDefault="0072384E" w:rsidP="003001DA">
            <w:pPr>
              <w:pStyle w:val="ListParagraph"/>
              <w:numPr>
                <w:ilvl w:val="0"/>
                <w:numId w:val="140"/>
              </w:numPr>
              <w:ind w:left="216" w:hanging="216"/>
            </w:pPr>
          </w:p>
        </w:tc>
        <w:tc>
          <w:tcPr>
            <w:tcW w:w="1076" w:type="dxa"/>
            <w:tcMar>
              <w:left w:w="43" w:type="dxa"/>
              <w:right w:w="43" w:type="dxa"/>
            </w:tcMar>
          </w:tcPr>
          <w:p w14:paraId="6C188F5E" w14:textId="77777777" w:rsidR="0072384E" w:rsidRPr="00112790" w:rsidRDefault="0072384E" w:rsidP="00381345">
            <w:pPr>
              <w:widowControl/>
            </w:pPr>
          </w:p>
        </w:tc>
        <w:tc>
          <w:tcPr>
            <w:tcW w:w="1077" w:type="dxa"/>
            <w:tcMar>
              <w:left w:w="43" w:type="dxa"/>
              <w:right w:w="43" w:type="dxa"/>
            </w:tcMar>
          </w:tcPr>
          <w:p w14:paraId="054100F4" w14:textId="77777777" w:rsidR="0072384E" w:rsidRPr="00E779A0" w:rsidRDefault="0072384E" w:rsidP="00381345">
            <w:pPr>
              <w:widowControl/>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381345">
            <w:pPr>
              <w:widowControl/>
            </w:pPr>
          </w:p>
        </w:tc>
        <w:tc>
          <w:tcPr>
            <w:tcW w:w="3712" w:type="dxa"/>
            <w:tcMar>
              <w:left w:w="43" w:type="dxa"/>
              <w:right w:w="43" w:type="dxa"/>
            </w:tcMar>
          </w:tcPr>
          <w:p w14:paraId="300E1BCE" w14:textId="77777777" w:rsidR="0072384E" w:rsidRPr="00112790" w:rsidRDefault="0072384E" w:rsidP="003001DA">
            <w:pPr>
              <w:pStyle w:val="ListParagraph"/>
              <w:numPr>
                <w:ilvl w:val="0"/>
                <w:numId w:val="140"/>
              </w:numPr>
              <w:ind w:left="216" w:hanging="216"/>
            </w:pPr>
          </w:p>
        </w:tc>
        <w:tc>
          <w:tcPr>
            <w:tcW w:w="1076" w:type="dxa"/>
            <w:tcMar>
              <w:left w:w="43" w:type="dxa"/>
              <w:right w:w="43" w:type="dxa"/>
            </w:tcMar>
          </w:tcPr>
          <w:p w14:paraId="284D850E" w14:textId="77777777" w:rsidR="0072384E" w:rsidRPr="00E779A0" w:rsidRDefault="0072384E" w:rsidP="00381345">
            <w:pPr>
              <w:widowControl/>
            </w:pPr>
          </w:p>
        </w:tc>
        <w:tc>
          <w:tcPr>
            <w:tcW w:w="1077" w:type="dxa"/>
            <w:tcMar>
              <w:left w:w="43" w:type="dxa"/>
              <w:right w:w="43" w:type="dxa"/>
            </w:tcMar>
          </w:tcPr>
          <w:p w14:paraId="40F62E0C" w14:textId="77777777" w:rsidR="0072384E" w:rsidRPr="00112790" w:rsidRDefault="0072384E" w:rsidP="00381345">
            <w:pPr>
              <w:widowControl/>
            </w:pPr>
          </w:p>
        </w:tc>
      </w:tr>
      <w:tr w:rsidR="0072384E" w:rsidRPr="00112790"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112790" w:rsidRDefault="0072384E" w:rsidP="00381345">
            <w:pPr>
              <w:widowControl/>
            </w:pPr>
          </w:p>
        </w:tc>
        <w:tc>
          <w:tcPr>
            <w:tcW w:w="3712" w:type="dxa"/>
            <w:tcMar>
              <w:left w:w="43" w:type="dxa"/>
              <w:right w:w="43" w:type="dxa"/>
            </w:tcMar>
          </w:tcPr>
          <w:p w14:paraId="55593C05" w14:textId="77777777" w:rsidR="0072384E" w:rsidRPr="00D16ECE" w:rsidRDefault="0072384E" w:rsidP="003001DA">
            <w:pPr>
              <w:pStyle w:val="ListParagraph"/>
              <w:numPr>
                <w:ilvl w:val="0"/>
                <w:numId w:val="140"/>
              </w:numPr>
              <w:ind w:left="216" w:hanging="216"/>
            </w:pPr>
          </w:p>
        </w:tc>
        <w:tc>
          <w:tcPr>
            <w:tcW w:w="1076" w:type="dxa"/>
            <w:tcMar>
              <w:left w:w="43" w:type="dxa"/>
              <w:right w:w="43" w:type="dxa"/>
            </w:tcMar>
          </w:tcPr>
          <w:p w14:paraId="5B607670" w14:textId="77777777" w:rsidR="0072384E" w:rsidRPr="00112790" w:rsidRDefault="0072384E" w:rsidP="00381345">
            <w:pPr>
              <w:widowControl/>
            </w:pPr>
          </w:p>
        </w:tc>
        <w:tc>
          <w:tcPr>
            <w:tcW w:w="1077" w:type="dxa"/>
            <w:tcMar>
              <w:left w:w="43" w:type="dxa"/>
              <w:right w:w="43" w:type="dxa"/>
            </w:tcMar>
          </w:tcPr>
          <w:p w14:paraId="1EAC92BD" w14:textId="77777777" w:rsidR="0072384E" w:rsidRPr="00E779A0" w:rsidRDefault="0072384E" w:rsidP="00381345">
            <w:pPr>
              <w:widowControl/>
            </w:pPr>
          </w:p>
        </w:tc>
      </w:tr>
    </w:tbl>
    <w:p w14:paraId="7AB8A54C" w14:textId="77777777" w:rsidR="000140BE" w:rsidRDefault="000140BE" w:rsidP="00381345">
      <w:pPr>
        <w:widowControl/>
      </w:pPr>
    </w:p>
    <w:p w14:paraId="18AA5783" w14:textId="77777777" w:rsidR="00FA6940" w:rsidRDefault="00E861D4" w:rsidP="00381345">
      <w:pPr>
        <w:pStyle w:val="Heading5"/>
        <w:widowControl/>
      </w:pPr>
      <w:r>
        <w:t>Management</w:t>
      </w:r>
    </w:p>
    <w:p w14:paraId="59EBFCA7" w14:textId="77777777" w:rsidR="00FA6940" w:rsidRDefault="00FA6940" w:rsidP="00381345">
      <w:pPr>
        <w:widowControl/>
      </w:pPr>
    </w:p>
    <w:tbl>
      <w:tblPr>
        <w:tblStyle w:val="TableGrid"/>
        <w:tblW w:w="9574" w:type="dxa"/>
        <w:jc w:val="center"/>
        <w:tblLayout w:type="fixed"/>
        <w:tblCellMar>
          <w:left w:w="0" w:type="dxa"/>
          <w:right w:w="0" w:type="dxa"/>
        </w:tblCellMar>
        <w:tblLook w:val="04A0" w:firstRow="1" w:lastRow="0" w:firstColumn="1" w:lastColumn="0" w:noHBand="0" w:noVBand="1"/>
      </w:tblPr>
      <w:tblGrid>
        <w:gridCol w:w="288"/>
        <w:gridCol w:w="4610"/>
        <w:gridCol w:w="4676"/>
      </w:tblGrid>
      <w:tr w:rsidR="00BF5D8F" w14:paraId="409DFA42" w14:textId="77777777" w:rsidTr="00D211B2">
        <w:trPr>
          <w:cantSplit/>
          <w:jc w:val="center"/>
        </w:trPr>
        <w:tc>
          <w:tcPr>
            <w:tcW w:w="288" w:type="dxa"/>
            <w:vMerge w:val="restart"/>
            <w:tcBorders>
              <w:left w:val="single" w:sz="4" w:space="0" w:color="auto"/>
              <w:right w:val="single" w:sz="4" w:space="0" w:color="auto"/>
            </w:tcBorders>
            <w:shd w:val="clear" w:color="auto" w:fill="D9D9D9" w:themeFill="background1" w:themeFillShade="D9"/>
            <w:textDirection w:val="btLr"/>
          </w:tcPr>
          <w:p w14:paraId="76658D45" w14:textId="77777777" w:rsidR="00BF5D8F" w:rsidRPr="00112790" w:rsidRDefault="00BF5D8F" w:rsidP="003001DA">
            <w:pPr>
              <w:ind w:left="113" w:right="113"/>
              <w:jc w:val="right"/>
            </w:pPr>
            <w:r>
              <w:t>Influence</w:t>
            </w:r>
          </w:p>
        </w:tc>
        <w:tc>
          <w:tcPr>
            <w:tcW w:w="4610" w:type="dxa"/>
            <w:tcBorders>
              <w:left w:val="single" w:sz="4" w:space="0" w:color="auto"/>
            </w:tcBorders>
            <w:tcMar>
              <w:left w:w="43" w:type="dxa"/>
              <w:right w:w="43" w:type="dxa"/>
            </w:tcMar>
          </w:tcPr>
          <w:p w14:paraId="30E995BD" w14:textId="77777777" w:rsidR="00BF5D8F" w:rsidRDefault="00BF5D8F" w:rsidP="007F3CB3">
            <w:pPr>
              <w:jc w:val="center"/>
            </w:pPr>
            <w:r>
              <w:t>Keep Satisfied</w:t>
            </w:r>
          </w:p>
          <w:p w14:paraId="5914D3C0" w14:textId="10F369FA" w:rsidR="00BF5D8F" w:rsidRPr="00BF5D8F" w:rsidRDefault="00BF5D8F" w:rsidP="003001DA">
            <w:pPr>
              <w:pStyle w:val="ListParagraph"/>
              <w:numPr>
                <w:ilvl w:val="0"/>
                <w:numId w:val="141"/>
              </w:numPr>
              <w:ind w:left="216" w:hanging="216"/>
            </w:pPr>
          </w:p>
        </w:tc>
        <w:tc>
          <w:tcPr>
            <w:tcW w:w="4676" w:type="dxa"/>
            <w:tcMar>
              <w:left w:w="43" w:type="dxa"/>
              <w:right w:w="43" w:type="dxa"/>
            </w:tcMar>
          </w:tcPr>
          <w:p w14:paraId="0F0C43F8" w14:textId="77777777" w:rsidR="00BF5D8F" w:rsidRPr="00B170CF" w:rsidRDefault="00BF5D8F" w:rsidP="007F3CB3">
            <w:pPr>
              <w:jc w:val="center"/>
              <w:rPr>
                <w:b/>
              </w:rPr>
            </w:pPr>
            <w:r>
              <w:t>Manage Closely</w:t>
            </w:r>
          </w:p>
          <w:p w14:paraId="6498450D" w14:textId="3864FB3D" w:rsidR="00BF5D8F" w:rsidRPr="00570D73" w:rsidRDefault="00BF5D8F" w:rsidP="007F3CB3">
            <w:pPr>
              <w:pStyle w:val="ListParagraph"/>
              <w:numPr>
                <w:ilvl w:val="0"/>
                <w:numId w:val="133"/>
              </w:numPr>
              <w:ind w:left="216" w:hanging="216"/>
              <w:rPr>
                <w:b/>
              </w:rPr>
            </w:pPr>
          </w:p>
        </w:tc>
      </w:tr>
      <w:tr w:rsidR="00BF5D8F" w14:paraId="02B67FC5" w14:textId="77777777" w:rsidTr="00D211B2">
        <w:trPr>
          <w:cantSplit/>
          <w:trHeight w:val="50"/>
          <w:jc w:val="center"/>
        </w:trPr>
        <w:tc>
          <w:tcPr>
            <w:tcW w:w="288" w:type="dxa"/>
            <w:vMerge/>
            <w:tcBorders>
              <w:left w:val="single" w:sz="4" w:space="0" w:color="auto"/>
              <w:right w:val="single" w:sz="4" w:space="0" w:color="auto"/>
            </w:tcBorders>
            <w:shd w:val="clear" w:color="auto" w:fill="D9D9D9" w:themeFill="background1" w:themeFillShade="D9"/>
            <w:vAlign w:val="center"/>
          </w:tcPr>
          <w:p w14:paraId="07969D75" w14:textId="77777777" w:rsidR="00BF5D8F" w:rsidRPr="00112790" w:rsidRDefault="00BF5D8F" w:rsidP="007F3CB3">
            <w:pPr>
              <w:jc w:val="center"/>
            </w:pPr>
          </w:p>
        </w:tc>
        <w:tc>
          <w:tcPr>
            <w:tcW w:w="4610" w:type="dxa"/>
            <w:tcBorders>
              <w:left w:val="single" w:sz="4" w:space="0" w:color="auto"/>
            </w:tcBorders>
            <w:shd w:val="clear" w:color="auto" w:fill="auto"/>
            <w:tcMar>
              <w:left w:w="43" w:type="dxa"/>
              <w:right w:w="43" w:type="dxa"/>
            </w:tcMar>
          </w:tcPr>
          <w:p w14:paraId="38233F10" w14:textId="77777777" w:rsidR="00BF5D8F" w:rsidRPr="00B170CF" w:rsidRDefault="00BF5D8F" w:rsidP="007F3CB3">
            <w:pPr>
              <w:jc w:val="center"/>
              <w:rPr>
                <w:b/>
              </w:rPr>
            </w:pPr>
            <w:r>
              <w:t>Monitor</w:t>
            </w:r>
          </w:p>
          <w:p w14:paraId="3B370D13" w14:textId="44EF1819" w:rsidR="00BF5D8F" w:rsidRPr="00112790" w:rsidRDefault="00BF5D8F" w:rsidP="003001DA">
            <w:pPr>
              <w:pStyle w:val="ListParagraph"/>
              <w:numPr>
                <w:ilvl w:val="0"/>
                <w:numId w:val="139"/>
              </w:numPr>
              <w:ind w:left="216" w:hanging="216"/>
            </w:pPr>
          </w:p>
        </w:tc>
        <w:tc>
          <w:tcPr>
            <w:tcW w:w="4676" w:type="dxa"/>
            <w:shd w:val="clear" w:color="auto" w:fill="auto"/>
            <w:tcMar>
              <w:left w:w="43" w:type="dxa"/>
              <w:right w:w="43" w:type="dxa"/>
            </w:tcMar>
          </w:tcPr>
          <w:p w14:paraId="49FD5796" w14:textId="77777777" w:rsidR="00BF5D8F" w:rsidRDefault="00BF5D8F" w:rsidP="007F3CB3">
            <w:pPr>
              <w:jc w:val="center"/>
            </w:pPr>
            <w:r>
              <w:t>Keep Informed</w:t>
            </w:r>
          </w:p>
          <w:p w14:paraId="3F1E2677" w14:textId="758579A0" w:rsidR="00BF5D8F" w:rsidRPr="00112790" w:rsidRDefault="00BF5D8F" w:rsidP="007F3CB3">
            <w:pPr>
              <w:pStyle w:val="ListParagraph"/>
              <w:numPr>
                <w:ilvl w:val="0"/>
                <w:numId w:val="136"/>
              </w:numPr>
              <w:ind w:left="216" w:hanging="216"/>
            </w:pPr>
          </w:p>
        </w:tc>
      </w:tr>
      <w:tr w:rsidR="00BF5D8F" w14:paraId="5A051B41" w14:textId="77777777" w:rsidTr="00D211B2">
        <w:trPr>
          <w:cantSplit/>
          <w:trHeight w:val="288"/>
          <w:jc w:val="center"/>
        </w:trPr>
        <w:tc>
          <w:tcPr>
            <w:tcW w:w="288" w:type="dxa"/>
            <w:vMerge/>
            <w:tcBorders>
              <w:left w:val="single" w:sz="4" w:space="0" w:color="auto"/>
              <w:bottom w:val="single" w:sz="4" w:space="0" w:color="auto"/>
              <w:right w:val="nil"/>
            </w:tcBorders>
            <w:shd w:val="clear" w:color="auto" w:fill="D9D9D9" w:themeFill="background1" w:themeFillShade="D9"/>
            <w:vAlign w:val="center"/>
          </w:tcPr>
          <w:p w14:paraId="2E50688E" w14:textId="77777777" w:rsidR="00BF5D8F" w:rsidRPr="00112790" w:rsidRDefault="00BF5D8F" w:rsidP="007F3CB3">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5DC7EE12" w14:textId="77777777" w:rsidR="00BF5D8F" w:rsidRPr="00112790" w:rsidRDefault="00BF5D8F" w:rsidP="007F3CB3">
            <w:pPr>
              <w:widowControl/>
              <w:jc w:val="center"/>
            </w:pPr>
            <w:r>
              <w:t>Interest</w:t>
            </w:r>
          </w:p>
        </w:tc>
      </w:tr>
    </w:tbl>
    <w:p w14:paraId="43B11018" w14:textId="77777777" w:rsidR="00BF5D8F" w:rsidRDefault="00BF5D8F" w:rsidP="00381345">
      <w:pPr>
        <w:widowControl/>
      </w:pPr>
    </w:p>
    <w:p w14:paraId="14751665" w14:textId="016B03EF" w:rsidR="001F2DCE" w:rsidRDefault="001F2DCE" w:rsidP="00381345">
      <w:pPr>
        <w:pStyle w:val="Heading5"/>
        <w:widowControl/>
      </w:pPr>
      <w:r>
        <w:t>Great Ideas</w:t>
      </w:r>
    </w:p>
    <w:p w14:paraId="6AE8D61D" w14:textId="77777777" w:rsidR="001F2DCE" w:rsidRDefault="001F2DC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381345">
            <w:pPr>
              <w:widowControl/>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381345">
            <w:pPr>
              <w:widowControl/>
              <w:jc w:val="center"/>
            </w:pPr>
            <w:r w:rsidRPr="00E176BB">
              <w:t>Internal Stakeholders</w:t>
            </w:r>
          </w:p>
        </w:tc>
      </w:tr>
      <w:tr w:rsidR="001F2DCE" w:rsidRPr="00112790" w14:paraId="2712B9F8" w14:textId="77777777" w:rsidTr="001F2DCE">
        <w:trPr>
          <w:jc w:val="center"/>
        </w:trPr>
        <w:tc>
          <w:tcPr>
            <w:tcW w:w="4788" w:type="dxa"/>
          </w:tcPr>
          <w:p w14:paraId="4D665903" w14:textId="77777777" w:rsidR="001F2DCE" w:rsidRPr="00112790" w:rsidRDefault="001F2DCE" w:rsidP="003001DA">
            <w:pPr>
              <w:pStyle w:val="ListParagraph"/>
              <w:numPr>
                <w:ilvl w:val="0"/>
                <w:numId w:val="142"/>
              </w:numPr>
              <w:ind w:left="216" w:hanging="216"/>
            </w:pPr>
          </w:p>
        </w:tc>
        <w:tc>
          <w:tcPr>
            <w:tcW w:w="4788" w:type="dxa"/>
          </w:tcPr>
          <w:p w14:paraId="6A71B3FC" w14:textId="77777777" w:rsidR="001F2DCE" w:rsidRPr="00E176BB" w:rsidRDefault="001F2DCE" w:rsidP="003001DA">
            <w:pPr>
              <w:pStyle w:val="ListParagraph"/>
              <w:numPr>
                <w:ilvl w:val="0"/>
                <w:numId w:val="142"/>
              </w:numPr>
              <w:ind w:left="216" w:hanging="216"/>
            </w:pPr>
          </w:p>
        </w:tc>
      </w:tr>
    </w:tbl>
    <w:p w14:paraId="1122CB11" w14:textId="77777777" w:rsidR="001F2DCE" w:rsidRDefault="001F2DCE" w:rsidP="00381345">
      <w:pPr>
        <w:widowControl/>
      </w:pPr>
    </w:p>
    <w:p w14:paraId="6745C0D6" w14:textId="77777777" w:rsidR="000140BE" w:rsidRPr="00D8667C" w:rsidRDefault="000140BE" w:rsidP="00381345">
      <w:pPr>
        <w:pStyle w:val="Heading4"/>
        <w:widowControl/>
      </w:pPr>
      <w:bookmarkStart w:id="539" w:name="_Toc396904069"/>
      <w:bookmarkStart w:id="540" w:name="_Toc470527447"/>
      <w:r w:rsidRPr="00D8667C">
        <w:t>BOBs</w:t>
      </w:r>
      <w:bookmarkEnd w:id="539"/>
      <w:bookmarkEnd w:id="540"/>
    </w:p>
    <w:p w14:paraId="7A03C50E" w14:textId="77777777" w:rsidR="000140BE" w:rsidRPr="00D8667C" w:rsidRDefault="000140BE" w:rsidP="00EB73C2"/>
    <w:p w14:paraId="6E271C0F" w14:textId="77777777" w:rsidR="00B379C6" w:rsidRPr="00D8667C" w:rsidRDefault="00B379C6" w:rsidP="00381345">
      <w:pPr>
        <w:pStyle w:val="Heading5"/>
        <w:widowControl/>
      </w:pPr>
      <w:bookmarkStart w:id="541" w:name="_Toc396904070"/>
      <w:bookmarkStart w:id="542" w:name="_Toc396904074"/>
      <w:r w:rsidRPr="00D8667C">
        <w:t>Analysis</w:t>
      </w:r>
      <w:bookmarkEnd w:id="541"/>
    </w:p>
    <w:p w14:paraId="6D6C661B" w14:textId="77777777" w:rsidR="00B379C6" w:rsidRDefault="00B379C6"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381345">
            <w:pPr>
              <w:widowControl/>
              <w:jc w:val="center"/>
            </w:pPr>
            <w:r w:rsidRPr="00D8667C">
              <w:t>Your Agency</w:t>
            </w:r>
          </w:p>
        </w:tc>
        <w:tc>
          <w:tcPr>
            <w:tcW w:w="3192" w:type="dxa"/>
            <w:shd w:val="clear" w:color="auto" w:fill="D9D9D9" w:themeFill="background1" w:themeFillShade="D9"/>
          </w:tcPr>
          <w:p w14:paraId="12945C8A" w14:textId="64E36B8B" w:rsidR="004108FD" w:rsidRDefault="004108FD" w:rsidP="00381345">
            <w:pPr>
              <w:widowControl/>
              <w:jc w:val="center"/>
            </w:pPr>
            <w:r w:rsidRPr="00D8667C">
              <w:t>BOB 1</w:t>
            </w:r>
          </w:p>
        </w:tc>
        <w:tc>
          <w:tcPr>
            <w:tcW w:w="3192" w:type="dxa"/>
            <w:shd w:val="clear" w:color="auto" w:fill="D9D9D9" w:themeFill="background1" w:themeFillShade="D9"/>
          </w:tcPr>
          <w:p w14:paraId="60AEE1C3" w14:textId="03A19A4D" w:rsidR="004108FD" w:rsidRDefault="004108FD" w:rsidP="00381345">
            <w:pPr>
              <w:widowControl/>
              <w:jc w:val="center"/>
            </w:pPr>
            <w:r w:rsidRPr="00D8667C">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381345">
            <w:pPr>
              <w:widowControl/>
              <w:jc w:val="center"/>
            </w:pPr>
          </w:p>
        </w:tc>
        <w:tc>
          <w:tcPr>
            <w:tcW w:w="3192" w:type="dxa"/>
            <w:shd w:val="clear" w:color="auto" w:fill="D9D9D9" w:themeFill="background1" w:themeFillShade="D9"/>
            <w:vAlign w:val="center"/>
          </w:tcPr>
          <w:p w14:paraId="31462C70" w14:textId="77D8EC92" w:rsidR="004108FD" w:rsidRPr="00D8667C" w:rsidRDefault="004108FD" w:rsidP="00381345">
            <w:pPr>
              <w:widowControl/>
              <w:jc w:val="center"/>
            </w:pPr>
            <w:r w:rsidRPr="00D8667C">
              <w:t>Lines of Business</w:t>
            </w:r>
          </w:p>
        </w:tc>
        <w:tc>
          <w:tcPr>
            <w:tcW w:w="3192" w:type="dxa"/>
            <w:shd w:val="clear" w:color="auto" w:fill="D9D9D9" w:themeFill="background1" w:themeFillShade="D9"/>
            <w:vAlign w:val="center"/>
          </w:tcPr>
          <w:p w14:paraId="6C239070" w14:textId="77777777" w:rsidR="004108FD" w:rsidRPr="00D8667C" w:rsidRDefault="004108FD" w:rsidP="00381345">
            <w:pPr>
              <w:widowControl/>
              <w:jc w:val="center"/>
            </w:pPr>
          </w:p>
        </w:tc>
      </w:tr>
      <w:tr w:rsidR="004108FD" w14:paraId="3DCA3B48" w14:textId="77777777" w:rsidTr="004108FD">
        <w:trPr>
          <w:jc w:val="center"/>
        </w:trPr>
        <w:tc>
          <w:tcPr>
            <w:tcW w:w="3192" w:type="dxa"/>
          </w:tcPr>
          <w:p w14:paraId="22CF9910" w14:textId="77777777" w:rsidR="004108FD" w:rsidRPr="00112790" w:rsidRDefault="004108FD" w:rsidP="00A3651E">
            <w:pPr>
              <w:pStyle w:val="ListParagraph"/>
              <w:widowControl/>
              <w:numPr>
                <w:ilvl w:val="0"/>
                <w:numId w:val="109"/>
              </w:numPr>
              <w:ind w:left="216" w:hanging="216"/>
            </w:pPr>
          </w:p>
        </w:tc>
        <w:tc>
          <w:tcPr>
            <w:tcW w:w="3192" w:type="dxa"/>
          </w:tcPr>
          <w:p w14:paraId="112FBFE6" w14:textId="77777777" w:rsidR="004108FD" w:rsidRPr="00112790" w:rsidRDefault="004108FD" w:rsidP="00A3651E">
            <w:pPr>
              <w:pStyle w:val="ListParagraph"/>
              <w:widowControl/>
              <w:numPr>
                <w:ilvl w:val="0"/>
                <w:numId w:val="109"/>
              </w:numPr>
              <w:ind w:left="216" w:hanging="216"/>
            </w:pPr>
          </w:p>
        </w:tc>
        <w:tc>
          <w:tcPr>
            <w:tcW w:w="3192" w:type="dxa"/>
          </w:tcPr>
          <w:p w14:paraId="6FE1A029" w14:textId="77777777" w:rsidR="004108FD" w:rsidRPr="00112790" w:rsidRDefault="004108FD" w:rsidP="00A3651E">
            <w:pPr>
              <w:pStyle w:val="ListParagraph"/>
              <w:widowControl/>
              <w:numPr>
                <w:ilvl w:val="0"/>
                <w:numId w:val="109"/>
              </w:numPr>
              <w:ind w:left="216" w:hanging="216"/>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112790" w:rsidRDefault="004108FD" w:rsidP="00381345">
            <w:pPr>
              <w:widowControl/>
            </w:pPr>
          </w:p>
        </w:tc>
        <w:tc>
          <w:tcPr>
            <w:tcW w:w="3192" w:type="dxa"/>
            <w:shd w:val="clear" w:color="auto" w:fill="D9D9D9" w:themeFill="background1" w:themeFillShade="D9"/>
            <w:vAlign w:val="center"/>
          </w:tcPr>
          <w:p w14:paraId="60060C68" w14:textId="28EBC7EA" w:rsidR="004108FD" w:rsidRPr="00D8667C" w:rsidRDefault="004108FD" w:rsidP="00381345">
            <w:pPr>
              <w:widowControl/>
              <w:jc w:val="center"/>
            </w:pPr>
            <w:r>
              <w:t>Competitive Advantages</w:t>
            </w:r>
          </w:p>
        </w:tc>
        <w:tc>
          <w:tcPr>
            <w:tcW w:w="3192" w:type="dxa"/>
            <w:shd w:val="clear" w:color="auto" w:fill="D9D9D9" w:themeFill="background1" w:themeFillShade="D9"/>
            <w:vAlign w:val="center"/>
          </w:tcPr>
          <w:p w14:paraId="6316CEF4" w14:textId="77777777" w:rsidR="004108FD" w:rsidRPr="00D8667C" w:rsidRDefault="004108FD" w:rsidP="00381345">
            <w:pPr>
              <w:widowControl/>
            </w:pPr>
          </w:p>
        </w:tc>
      </w:tr>
      <w:tr w:rsidR="004108FD" w14:paraId="6F183076" w14:textId="77777777" w:rsidTr="004108FD">
        <w:trPr>
          <w:jc w:val="center"/>
        </w:trPr>
        <w:tc>
          <w:tcPr>
            <w:tcW w:w="3192" w:type="dxa"/>
            <w:vAlign w:val="center"/>
          </w:tcPr>
          <w:p w14:paraId="20537024"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3C01CC9A"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2C12FA47" w14:textId="77777777" w:rsidR="004108FD" w:rsidRPr="00112790" w:rsidRDefault="004108FD" w:rsidP="00A3651E">
            <w:pPr>
              <w:pStyle w:val="ListParagraph"/>
              <w:widowControl/>
              <w:numPr>
                <w:ilvl w:val="0"/>
                <w:numId w:val="110"/>
              </w:numPr>
              <w:ind w:left="216" w:hanging="216"/>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112790" w:rsidRDefault="004108FD" w:rsidP="00381345">
            <w:pPr>
              <w:widowControl/>
            </w:pPr>
          </w:p>
        </w:tc>
        <w:tc>
          <w:tcPr>
            <w:tcW w:w="3192" w:type="dxa"/>
            <w:shd w:val="clear" w:color="auto" w:fill="D9D9D9" w:themeFill="background1" w:themeFillShade="D9"/>
            <w:vAlign w:val="center"/>
          </w:tcPr>
          <w:p w14:paraId="33E08D4F" w14:textId="7C0B9DB7" w:rsidR="004108FD" w:rsidRDefault="004108FD" w:rsidP="00381345">
            <w:pPr>
              <w:widowControl/>
              <w:jc w:val="center"/>
            </w:pPr>
            <w:r w:rsidRPr="00D8667C">
              <w:t>Financials</w:t>
            </w:r>
          </w:p>
        </w:tc>
        <w:tc>
          <w:tcPr>
            <w:tcW w:w="3192" w:type="dxa"/>
            <w:shd w:val="clear" w:color="auto" w:fill="D9D9D9" w:themeFill="background1" w:themeFillShade="D9"/>
            <w:vAlign w:val="center"/>
          </w:tcPr>
          <w:p w14:paraId="4899DD8D" w14:textId="77777777" w:rsidR="004108FD" w:rsidRPr="00D8667C" w:rsidRDefault="004108FD" w:rsidP="00381345">
            <w:pPr>
              <w:widowControl/>
            </w:pPr>
          </w:p>
        </w:tc>
      </w:tr>
      <w:tr w:rsidR="004D6A04" w14:paraId="04FD80FF" w14:textId="77777777" w:rsidTr="004108FD">
        <w:trPr>
          <w:jc w:val="center"/>
        </w:trPr>
        <w:tc>
          <w:tcPr>
            <w:tcW w:w="3192" w:type="dxa"/>
          </w:tcPr>
          <w:p w14:paraId="3054DE03" w14:textId="2B408A89" w:rsidR="004D6A04" w:rsidRPr="00D8667C" w:rsidRDefault="004D6A04" w:rsidP="00381345">
            <w:pPr>
              <w:widowControl/>
              <w:jc w:val="right"/>
            </w:pPr>
            <w:r w:rsidRPr="00D8667C">
              <w:t>Revenue</w:t>
            </w:r>
            <w:r>
              <w:t>: xxx,xxxx,xxx</w:t>
            </w:r>
          </w:p>
        </w:tc>
        <w:tc>
          <w:tcPr>
            <w:tcW w:w="3192" w:type="dxa"/>
          </w:tcPr>
          <w:p w14:paraId="42D5D808" w14:textId="7FA041B9" w:rsidR="004D6A04" w:rsidRPr="00D8667C" w:rsidRDefault="004D6A04" w:rsidP="00381345">
            <w:pPr>
              <w:widowControl/>
              <w:jc w:val="right"/>
            </w:pPr>
            <w:r w:rsidRPr="00D8667C">
              <w:t>Revenue</w:t>
            </w:r>
            <w:r>
              <w:t>: xxx,xxxx,xxx</w:t>
            </w:r>
          </w:p>
        </w:tc>
        <w:tc>
          <w:tcPr>
            <w:tcW w:w="3192" w:type="dxa"/>
          </w:tcPr>
          <w:p w14:paraId="20CD7490" w14:textId="608AFF7A" w:rsidR="004D6A04" w:rsidRPr="00D8667C" w:rsidRDefault="004D6A04" w:rsidP="00381345">
            <w:pPr>
              <w:widowControl/>
              <w:jc w:val="right"/>
            </w:pPr>
            <w:r w:rsidRPr="00D8667C">
              <w:t>Revenue</w:t>
            </w:r>
            <w:r>
              <w:t>: xxx,xxxx,xxx</w:t>
            </w:r>
          </w:p>
        </w:tc>
      </w:tr>
      <w:tr w:rsidR="004D6A04" w14:paraId="3198A36D" w14:textId="77777777" w:rsidTr="004108FD">
        <w:trPr>
          <w:jc w:val="center"/>
        </w:trPr>
        <w:tc>
          <w:tcPr>
            <w:tcW w:w="3192" w:type="dxa"/>
          </w:tcPr>
          <w:p w14:paraId="30518437" w14:textId="49C87BC1" w:rsidR="004D6A04" w:rsidRPr="00D8667C" w:rsidRDefault="004D6A04" w:rsidP="00381345">
            <w:pPr>
              <w:widowControl/>
              <w:jc w:val="right"/>
            </w:pPr>
            <w:r w:rsidRPr="00D8667C">
              <w:t>Expenses</w:t>
            </w:r>
            <w:r>
              <w:t>: xxx,xxxx,xxx</w:t>
            </w:r>
          </w:p>
        </w:tc>
        <w:tc>
          <w:tcPr>
            <w:tcW w:w="3192" w:type="dxa"/>
          </w:tcPr>
          <w:p w14:paraId="424A0740" w14:textId="09729D35" w:rsidR="004D6A04" w:rsidRPr="00D8667C" w:rsidRDefault="004D6A04" w:rsidP="00381345">
            <w:pPr>
              <w:widowControl/>
              <w:jc w:val="right"/>
            </w:pPr>
            <w:r w:rsidRPr="00D8667C">
              <w:t>Expenses</w:t>
            </w:r>
            <w:r>
              <w:t>: xxx,xxxx,xxx</w:t>
            </w:r>
          </w:p>
        </w:tc>
        <w:tc>
          <w:tcPr>
            <w:tcW w:w="3192" w:type="dxa"/>
          </w:tcPr>
          <w:p w14:paraId="2D04F0DA" w14:textId="4559F373" w:rsidR="004D6A04" w:rsidRPr="00D8667C" w:rsidRDefault="004D6A04" w:rsidP="00381345">
            <w:pPr>
              <w:widowControl/>
              <w:jc w:val="right"/>
            </w:pPr>
            <w:r w:rsidRPr="00D8667C">
              <w:t>Expenses</w:t>
            </w:r>
            <w:r>
              <w:t>: xxx,xxxx,xxx</w:t>
            </w:r>
          </w:p>
        </w:tc>
      </w:tr>
      <w:tr w:rsidR="004D6A04" w14:paraId="1EF33975" w14:textId="77777777" w:rsidTr="004108FD">
        <w:trPr>
          <w:jc w:val="center"/>
        </w:trPr>
        <w:tc>
          <w:tcPr>
            <w:tcW w:w="3192" w:type="dxa"/>
          </w:tcPr>
          <w:p w14:paraId="1973F117" w14:textId="660F6111" w:rsidR="004D6A04" w:rsidRPr="00D8667C" w:rsidRDefault="004D6A04" w:rsidP="00381345">
            <w:pPr>
              <w:widowControl/>
              <w:jc w:val="right"/>
            </w:pPr>
            <w:r w:rsidRPr="00D8667C">
              <w:t>Net Revenue</w:t>
            </w:r>
            <w:r>
              <w:t>: xxx,xxxx,xxx</w:t>
            </w:r>
          </w:p>
        </w:tc>
        <w:tc>
          <w:tcPr>
            <w:tcW w:w="3192" w:type="dxa"/>
          </w:tcPr>
          <w:p w14:paraId="0FF4AE7D" w14:textId="2D095A91" w:rsidR="004D6A04" w:rsidRPr="00D8667C" w:rsidRDefault="004D6A04" w:rsidP="00381345">
            <w:pPr>
              <w:widowControl/>
              <w:jc w:val="right"/>
            </w:pPr>
            <w:r w:rsidRPr="00D8667C">
              <w:t>Net Revenue</w:t>
            </w:r>
            <w:r>
              <w:t>: xxx,xxxx,xxx</w:t>
            </w:r>
          </w:p>
        </w:tc>
        <w:tc>
          <w:tcPr>
            <w:tcW w:w="3192" w:type="dxa"/>
          </w:tcPr>
          <w:p w14:paraId="38D6AE8D" w14:textId="13795F1E" w:rsidR="004D6A04" w:rsidRPr="00D8667C" w:rsidRDefault="004D6A04" w:rsidP="00381345">
            <w:pPr>
              <w:widowControl/>
              <w:jc w:val="right"/>
            </w:pPr>
            <w:r w:rsidRPr="00D8667C">
              <w:t>Net Revenue</w:t>
            </w:r>
            <w:r>
              <w:t>: xxx,xxxx,xxx</w:t>
            </w:r>
          </w:p>
        </w:tc>
      </w:tr>
      <w:tr w:rsidR="004D6A04" w14:paraId="68FB3802" w14:textId="77777777" w:rsidTr="004108FD">
        <w:trPr>
          <w:jc w:val="center"/>
        </w:trPr>
        <w:tc>
          <w:tcPr>
            <w:tcW w:w="3192" w:type="dxa"/>
          </w:tcPr>
          <w:p w14:paraId="6583A279" w14:textId="0CA31FF4" w:rsidR="004D6A04" w:rsidRPr="00D8667C" w:rsidRDefault="004D6A04" w:rsidP="00381345">
            <w:pPr>
              <w:widowControl/>
              <w:jc w:val="right"/>
            </w:pPr>
            <w:r w:rsidRPr="00D8667C">
              <w:t>Net Assets</w:t>
            </w:r>
            <w:r>
              <w:t>: xxx,xxxx,xxx</w:t>
            </w:r>
          </w:p>
        </w:tc>
        <w:tc>
          <w:tcPr>
            <w:tcW w:w="3192" w:type="dxa"/>
          </w:tcPr>
          <w:p w14:paraId="05FCEBC1" w14:textId="7E3098A3" w:rsidR="004D6A04" w:rsidRPr="00D8667C" w:rsidRDefault="004D6A04" w:rsidP="00381345">
            <w:pPr>
              <w:widowControl/>
              <w:jc w:val="right"/>
            </w:pPr>
            <w:r w:rsidRPr="00D8667C">
              <w:t>Net Assets</w:t>
            </w:r>
            <w:r>
              <w:t>: xxx,xxxx,xxx</w:t>
            </w:r>
          </w:p>
        </w:tc>
        <w:tc>
          <w:tcPr>
            <w:tcW w:w="3192" w:type="dxa"/>
          </w:tcPr>
          <w:p w14:paraId="52ECFEE3" w14:textId="47E0EB42" w:rsidR="004D6A04" w:rsidRPr="00D8667C" w:rsidRDefault="004D6A04" w:rsidP="00381345">
            <w:pPr>
              <w:widowControl/>
              <w:jc w:val="right"/>
            </w:pPr>
            <w:r w:rsidRPr="00D8667C">
              <w:t>Net Assets</w:t>
            </w:r>
            <w:r>
              <w:t>: xxx,xxxx,xxx</w:t>
            </w:r>
          </w:p>
        </w:tc>
      </w:tr>
    </w:tbl>
    <w:p w14:paraId="06EC7355" w14:textId="77777777" w:rsidR="008D0E84" w:rsidRDefault="008D0E84" w:rsidP="00381345">
      <w:pPr>
        <w:widowControl/>
      </w:pPr>
    </w:p>
    <w:p w14:paraId="02518B7C" w14:textId="77777777" w:rsidR="00DC5E2B" w:rsidRPr="00D16ECE" w:rsidRDefault="00DC5E2B" w:rsidP="00381345">
      <w:pPr>
        <w:pStyle w:val="Heading5"/>
        <w:widowControl/>
      </w:pPr>
      <w:r>
        <w:t>Great Ideas</w:t>
      </w:r>
    </w:p>
    <w:p w14:paraId="0D60C7AD"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381345">
            <w:pPr>
              <w:widowControl/>
              <w:jc w:val="center"/>
            </w:pPr>
            <w:r>
              <w:lastRenderedPageBreak/>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A3651E">
            <w:pPr>
              <w:pStyle w:val="ListParagraph"/>
              <w:widowControl/>
              <w:numPr>
                <w:ilvl w:val="0"/>
                <w:numId w:val="111"/>
              </w:numPr>
              <w:ind w:left="216" w:hanging="216"/>
            </w:pPr>
          </w:p>
        </w:tc>
        <w:tc>
          <w:tcPr>
            <w:tcW w:w="4788" w:type="dxa"/>
          </w:tcPr>
          <w:p w14:paraId="0C10C845" w14:textId="77777777" w:rsidR="00DC5E2B" w:rsidRPr="00E176BB" w:rsidRDefault="00DC5E2B" w:rsidP="00A3651E">
            <w:pPr>
              <w:pStyle w:val="ListParagraph"/>
              <w:widowControl/>
              <w:numPr>
                <w:ilvl w:val="0"/>
                <w:numId w:val="111"/>
              </w:numPr>
              <w:ind w:left="216" w:hanging="216"/>
            </w:pPr>
          </w:p>
        </w:tc>
      </w:tr>
    </w:tbl>
    <w:p w14:paraId="1F08660A" w14:textId="77777777" w:rsidR="00D211B2" w:rsidRDefault="00D211B2" w:rsidP="00D211B2">
      <w:bookmarkStart w:id="543" w:name="_Toc396904073"/>
    </w:p>
    <w:p w14:paraId="3354CCAA" w14:textId="77777777" w:rsidR="00D211B2" w:rsidRPr="00112790" w:rsidRDefault="00D211B2" w:rsidP="00D211B2">
      <w:pPr>
        <w:pStyle w:val="Heading4"/>
        <w:widowControl/>
      </w:pPr>
      <w:bookmarkStart w:id="544" w:name="_Toc470527448"/>
      <w:r w:rsidRPr="00D8667C">
        <w:t>Stop Fix</w:t>
      </w:r>
      <w:bookmarkEnd w:id="543"/>
      <w:bookmarkEnd w:id="544"/>
    </w:p>
    <w:p w14:paraId="573C66AE" w14:textId="77777777" w:rsidR="00D211B2" w:rsidRPr="00D8667C" w:rsidRDefault="00D211B2" w:rsidP="00D211B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D211B2" w14:paraId="602CA975" w14:textId="77777777" w:rsidTr="007F3CB3">
        <w:trPr>
          <w:cantSplit/>
          <w:jc w:val="center"/>
        </w:trPr>
        <w:tc>
          <w:tcPr>
            <w:tcW w:w="1435" w:type="dxa"/>
            <w:tcBorders>
              <w:top w:val="nil"/>
              <w:left w:val="nil"/>
              <w:bottom w:val="nil"/>
            </w:tcBorders>
          </w:tcPr>
          <w:p w14:paraId="433C01A5" w14:textId="77777777" w:rsidR="00D211B2" w:rsidRDefault="00D211B2" w:rsidP="007F3CB3">
            <w:pPr>
              <w:widowControl/>
            </w:pPr>
          </w:p>
        </w:tc>
        <w:tc>
          <w:tcPr>
            <w:tcW w:w="8141" w:type="dxa"/>
            <w:gridSpan w:val="4"/>
            <w:shd w:val="clear" w:color="auto" w:fill="D9D9D9" w:themeFill="background1" w:themeFillShade="D9"/>
          </w:tcPr>
          <w:p w14:paraId="7017E803" w14:textId="77777777" w:rsidR="00D211B2" w:rsidRDefault="00D211B2" w:rsidP="007F3CB3">
            <w:pPr>
              <w:widowControl/>
              <w:jc w:val="center"/>
            </w:pPr>
            <w:r>
              <w:t xml:space="preserve">1. </w:t>
            </w:r>
            <w:r w:rsidRPr="00054604">
              <w:t>Program Attractiveness</w:t>
            </w:r>
          </w:p>
        </w:tc>
      </w:tr>
      <w:tr w:rsidR="00D211B2" w14:paraId="14D87A50" w14:textId="77777777" w:rsidTr="007F3CB3">
        <w:trPr>
          <w:cantSplit/>
          <w:jc w:val="center"/>
        </w:trPr>
        <w:tc>
          <w:tcPr>
            <w:tcW w:w="1435" w:type="dxa"/>
            <w:tcBorders>
              <w:top w:val="nil"/>
              <w:left w:val="nil"/>
              <w:bottom w:val="nil"/>
            </w:tcBorders>
          </w:tcPr>
          <w:p w14:paraId="2C6DDCC6" w14:textId="77777777" w:rsidR="00D211B2" w:rsidRDefault="00D211B2" w:rsidP="007F3CB3">
            <w:pPr>
              <w:widowControl/>
            </w:pPr>
          </w:p>
        </w:tc>
        <w:tc>
          <w:tcPr>
            <w:tcW w:w="4070" w:type="dxa"/>
            <w:gridSpan w:val="2"/>
            <w:tcBorders>
              <w:bottom w:val="single" w:sz="4" w:space="0" w:color="auto"/>
            </w:tcBorders>
          </w:tcPr>
          <w:p w14:paraId="0DBB67A8" w14:textId="77777777" w:rsidR="00D211B2" w:rsidRDefault="00D211B2" w:rsidP="007F3CB3">
            <w:pPr>
              <w:widowControl/>
              <w:jc w:val="center"/>
            </w:pPr>
            <w:r w:rsidRPr="00054604">
              <w:t>High</w:t>
            </w:r>
          </w:p>
        </w:tc>
        <w:tc>
          <w:tcPr>
            <w:tcW w:w="4071" w:type="dxa"/>
            <w:gridSpan w:val="2"/>
            <w:tcBorders>
              <w:bottom w:val="single" w:sz="4" w:space="0" w:color="auto"/>
            </w:tcBorders>
          </w:tcPr>
          <w:p w14:paraId="698455B2" w14:textId="77777777" w:rsidR="00D211B2" w:rsidRDefault="00D211B2" w:rsidP="007F3CB3">
            <w:pPr>
              <w:widowControl/>
              <w:jc w:val="center"/>
            </w:pPr>
            <w:r w:rsidRPr="00054604">
              <w:t>Low</w:t>
            </w:r>
          </w:p>
        </w:tc>
      </w:tr>
      <w:tr w:rsidR="00D211B2" w14:paraId="486B5AB0" w14:textId="77777777" w:rsidTr="007F3CB3">
        <w:trPr>
          <w:cantSplit/>
          <w:jc w:val="center"/>
        </w:trPr>
        <w:tc>
          <w:tcPr>
            <w:tcW w:w="1435" w:type="dxa"/>
            <w:tcBorders>
              <w:top w:val="nil"/>
              <w:left w:val="nil"/>
              <w:bottom w:val="nil"/>
            </w:tcBorders>
          </w:tcPr>
          <w:p w14:paraId="4FD91113" w14:textId="77777777" w:rsidR="00D211B2" w:rsidRPr="00112790" w:rsidRDefault="00D211B2" w:rsidP="007F3CB3">
            <w:pPr>
              <w:widowControl/>
            </w:pPr>
          </w:p>
        </w:tc>
        <w:tc>
          <w:tcPr>
            <w:tcW w:w="2035" w:type="dxa"/>
            <w:tcBorders>
              <w:bottom w:val="single" w:sz="4" w:space="0" w:color="auto"/>
            </w:tcBorders>
          </w:tcPr>
          <w:p w14:paraId="5570E0B7" w14:textId="77777777" w:rsidR="00D211B2" w:rsidRPr="00112790" w:rsidRDefault="00D211B2" w:rsidP="007F3CB3">
            <w:pPr>
              <w:pStyle w:val="ListParagraph"/>
              <w:widowControl/>
              <w:numPr>
                <w:ilvl w:val="0"/>
                <w:numId w:val="117"/>
              </w:numPr>
              <w:ind w:left="216" w:hanging="216"/>
            </w:pPr>
          </w:p>
        </w:tc>
        <w:tc>
          <w:tcPr>
            <w:tcW w:w="2035" w:type="dxa"/>
            <w:tcBorders>
              <w:bottom w:val="single" w:sz="4" w:space="0" w:color="auto"/>
            </w:tcBorders>
          </w:tcPr>
          <w:p w14:paraId="6669AC03" w14:textId="77777777" w:rsidR="00D211B2" w:rsidRPr="00112790" w:rsidRDefault="00D211B2" w:rsidP="007F3CB3">
            <w:pPr>
              <w:pStyle w:val="ListParagraph"/>
              <w:widowControl/>
              <w:numPr>
                <w:ilvl w:val="0"/>
                <w:numId w:val="117"/>
              </w:numPr>
              <w:ind w:left="216" w:hanging="216"/>
            </w:pPr>
          </w:p>
        </w:tc>
        <w:tc>
          <w:tcPr>
            <w:tcW w:w="2035" w:type="dxa"/>
            <w:tcBorders>
              <w:bottom w:val="single" w:sz="4" w:space="0" w:color="auto"/>
            </w:tcBorders>
          </w:tcPr>
          <w:p w14:paraId="7EF8DFA1" w14:textId="77777777" w:rsidR="00D211B2" w:rsidRPr="00112790" w:rsidRDefault="00D211B2" w:rsidP="007F3CB3">
            <w:pPr>
              <w:pStyle w:val="ListParagraph"/>
              <w:widowControl/>
              <w:numPr>
                <w:ilvl w:val="0"/>
                <w:numId w:val="117"/>
              </w:numPr>
              <w:ind w:left="216" w:hanging="216"/>
            </w:pPr>
          </w:p>
        </w:tc>
        <w:tc>
          <w:tcPr>
            <w:tcW w:w="2036" w:type="dxa"/>
            <w:tcBorders>
              <w:bottom w:val="single" w:sz="4" w:space="0" w:color="auto"/>
            </w:tcBorders>
          </w:tcPr>
          <w:p w14:paraId="2CA81CF3" w14:textId="77777777" w:rsidR="00D211B2" w:rsidRPr="00112790" w:rsidRDefault="00D211B2" w:rsidP="007F3CB3">
            <w:pPr>
              <w:pStyle w:val="ListParagraph"/>
              <w:widowControl/>
              <w:numPr>
                <w:ilvl w:val="0"/>
                <w:numId w:val="117"/>
              </w:numPr>
              <w:ind w:left="216" w:hanging="216"/>
            </w:pPr>
          </w:p>
        </w:tc>
      </w:tr>
      <w:tr w:rsidR="00D211B2" w14:paraId="51564232" w14:textId="77777777" w:rsidTr="007F3CB3">
        <w:trPr>
          <w:cantSplit/>
          <w:jc w:val="center"/>
        </w:trPr>
        <w:tc>
          <w:tcPr>
            <w:tcW w:w="1435" w:type="dxa"/>
            <w:tcBorders>
              <w:top w:val="nil"/>
              <w:left w:val="nil"/>
              <w:bottom w:val="nil"/>
            </w:tcBorders>
          </w:tcPr>
          <w:p w14:paraId="5982E58E" w14:textId="77777777" w:rsidR="00D211B2" w:rsidRPr="00112790" w:rsidRDefault="00D211B2" w:rsidP="007F3CB3">
            <w:pPr>
              <w:widowControl/>
            </w:pPr>
          </w:p>
        </w:tc>
        <w:tc>
          <w:tcPr>
            <w:tcW w:w="8141" w:type="dxa"/>
            <w:gridSpan w:val="4"/>
            <w:shd w:val="clear" w:color="auto" w:fill="D9D9D9" w:themeFill="background1" w:themeFillShade="D9"/>
          </w:tcPr>
          <w:p w14:paraId="0DAD6DB4" w14:textId="77777777" w:rsidR="00D211B2" w:rsidRDefault="00D211B2" w:rsidP="007F3CB3">
            <w:pPr>
              <w:widowControl/>
              <w:jc w:val="center"/>
            </w:pPr>
            <w:r>
              <w:t xml:space="preserve">2. </w:t>
            </w:r>
            <w:r w:rsidRPr="00054604">
              <w:t>Alternative Coverage</w:t>
            </w:r>
          </w:p>
        </w:tc>
      </w:tr>
      <w:tr w:rsidR="00D211B2" w14:paraId="5B61736E" w14:textId="77777777" w:rsidTr="007F3CB3">
        <w:trPr>
          <w:cantSplit/>
          <w:jc w:val="center"/>
        </w:trPr>
        <w:tc>
          <w:tcPr>
            <w:tcW w:w="1435" w:type="dxa"/>
            <w:tcBorders>
              <w:top w:val="nil"/>
              <w:left w:val="nil"/>
              <w:bottom w:val="nil"/>
            </w:tcBorders>
          </w:tcPr>
          <w:p w14:paraId="75364DA8" w14:textId="77777777" w:rsidR="00D211B2" w:rsidRDefault="00D211B2" w:rsidP="007F3CB3">
            <w:pPr>
              <w:widowControl/>
            </w:pPr>
          </w:p>
        </w:tc>
        <w:tc>
          <w:tcPr>
            <w:tcW w:w="2035" w:type="dxa"/>
            <w:tcBorders>
              <w:bottom w:val="single" w:sz="4" w:space="0" w:color="auto"/>
            </w:tcBorders>
            <w:vAlign w:val="center"/>
          </w:tcPr>
          <w:p w14:paraId="3F4E0989" w14:textId="77777777" w:rsidR="00D211B2" w:rsidRDefault="00D211B2" w:rsidP="007F3CB3">
            <w:pPr>
              <w:widowControl/>
              <w:jc w:val="center"/>
            </w:pPr>
            <w:r w:rsidRPr="00054604">
              <w:t>High</w:t>
            </w:r>
          </w:p>
        </w:tc>
        <w:tc>
          <w:tcPr>
            <w:tcW w:w="2035" w:type="dxa"/>
            <w:vAlign w:val="center"/>
          </w:tcPr>
          <w:p w14:paraId="2FD0AF00" w14:textId="77777777" w:rsidR="00D211B2" w:rsidRDefault="00D211B2" w:rsidP="007F3CB3">
            <w:pPr>
              <w:widowControl/>
              <w:jc w:val="center"/>
            </w:pPr>
            <w:r w:rsidRPr="00054604">
              <w:t>Low</w:t>
            </w:r>
          </w:p>
        </w:tc>
        <w:tc>
          <w:tcPr>
            <w:tcW w:w="2035" w:type="dxa"/>
            <w:vAlign w:val="center"/>
          </w:tcPr>
          <w:p w14:paraId="73D671DB" w14:textId="77777777" w:rsidR="00D211B2" w:rsidRDefault="00D211B2" w:rsidP="007F3CB3">
            <w:pPr>
              <w:widowControl/>
              <w:jc w:val="center"/>
            </w:pPr>
            <w:r w:rsidRPr="00054604">
              <w:t>High</w:t>
            </w:r>
          </w:p>
        </w:tc>
        <w:tc>
          <w:tcPr>
            <w:tcW w:w="2036" w:type="dxa"/>
            <w:vAlign w:val="center"/>
          </w:tcPr>
          <w:p w14:paraId="04DADD1E" w14:textId="77777777" w:rsidR="00D211B2" w:rsidRDefault="00D211B2" w:rsidP="007F3CB3">
            <w:pPr>
              <w:widowControl/>
              <w:jc w:val="center"/>
            </w:pPr>
            <w:r w:rsidRPr="00054604">
              <w:t>Low</w:t>
            </w:r>
          </w:p>
        </w:tc>
      </w:tr>
      <w:tr w:rsidR="00D211B2" w14:paraId="6EDE843F" w14:textId="77777777" w:rsidTr="007F3CB3">
        <w:trPr>
          <w:cantSplit/>
          <w:jc w:val="center"/>
        </w:trPr>
        <w:tc>
          <w:tcPr>
            <w:tcW w:w="1435" w:type="dxa"/>
            <w:tcBorders>
              <w:top w:val="nil"/>
              <w:left w:val="nil"/>
            </w:tcBorders>
          </w:tcPr>
          <w:p w14:paraId="44963141" w14:textId="77777777" w:rsidR="00D211B2" w:rsidRPr="00112790" w:rsidRDefault="00D211B2" w:rsidP="007F3CB3">
            <w:pPr>
              <w:widowControl/>
            </w:pPr>
          </w:p>
        </w:tc>
        <w:tc>
          <w:tcPr>
            <w:tcW w:w="2035" w:type="dxa"/>
            <w:tcBorders>
              <w:bottom w:val="single" w:sz="4" w:space="0" w:color="auto"/>
            </w:tcBorders>
            <w:vAlign w:val="center"/>
          </w:tcPr>
          <w:p w14:paraId="50EC72D6" w14:textId="77777777" w:rsidR="00D211B2" w:rsidRPr="00054604" w:rsidRDefault="00D211B2" w:rsidP="007F3CB3">
            <w:pPr>
              <w:pStyle w:val="ListParagraph"/>
              <w:widowControl/>
              <w:numPr>
                <w:ilvl w:val="0"/>
                <w:numId w:val="116"/>
              </w:numPr>
              <w:ind w:left="216" w:hanging="216"/>
            </w:pPr>
          </w:p>
        </w:tc>
        <w:tc>
          <w:tcPr>
            <w:tcW w:w="2035" w:type="dxa"/>
            <w:vAlign w:val="center"/>
          </w:tcPr>
          <w:p w14:paraId="19FE6EFC" w14:textId="77777777" w:rsidR="00D211B2" w:rsidRPr="00112790" w:rsidRDefault="00D211B2" w:rsidP="007F3CB3">
            <w:pPr>
              <w:pStyle w:val="ListParagraph"/>
              <w:widowControl/>
              <w:numPr>
                <w:ilvl w:val="0"/>
                <w:numId w:val="116"/>
              </w:numPr>
              <w:ind w:left="216" w:hanging="216"/>
            </w:pPr>
          </w:p>
        </w:tc>
        <w:tc>
          <w:tcPr>
            <w:tcW w:w="2035" w:type="dxa"/>
            <w:vAlign w:val="center"/>
          </w:tcPr>
          <w:p w14:paraId="50F47AF5" w14:textId="77777777" w:rsidR="00D211B2" w:rsidRPr="00054604" w:rsidRDefault="00D211B2" w:rsidP="007F3CB3">
            <w:pPr>
              <w:pStyle w:val="ListParagraph"/>
              <w:widowControl/>
              <w:numPr>
                <w:ilvl w:val="0"/>
                <w:numId w:val="116"/>
              </w:numPr>
              <w:ind w:left="216" w:hanging="216"/>
            </w:pPr>
          </w:p>
        </w:tc>
        <w:tc>
          <w:tcPr>
            <w:tcW w:w="2036" w:type="dxa"/>
            <w:vAlign w:val="center"/>
          </w:tcPr>
          <w:p w14:paraId="4E1DF8CC" w14:textId="77777777" w:rsidR="00D211B2" w:rsidRPr="00112790" w:rsidRDefault="00D211B2" w:rsidP="007F3CB3">
            <w:pPr>
              <w:pStyle w:val="ListParagraph"/>
              <w:widowControl/>
              <w:numPr>
                <w:ilvl w:val="0"/>
                <w:numId w:val="116"/>
              </w:numPr>
              <w:ind w:left="216" w:hanging="216"/>
            </w:pPr>
          </w:p>
        </w:tc>
      </w:tr>
      <w:tr w:rsidR="00D211B2" w14:paraId="75970A54" w14:textId="77777777" w:rsidTr="007F3CB3">
        <w:trPr>
          <w:cantSplit/>
          <w:jc w:val="center"/>
        </w:trPr>
        <w:tc>
          <w:tcPr>
            <w:tcW w:w="1435" w:type="dxa"/>
            <w:vMerge w:val="restart"/>
            <w:tcBorders>
              <w:right w:val="nil"/>
            </w:tcBorders>
            <w:shd w:val="clear" w:color="auto" w:fill="D9D9D9" w:themeFill="background1" w:themeFillShade="D9"/>
            <w:vAlign w:val="center"/>
          </w:tcPr>
          <w:p w14:paraId="6984526E" w14:textId="77777777" w:rsidR="00D211B2" w:rsidRPr="00112790" w:rsidRDefault="00D211B2" w:rsidP="007F3CB3">
            <w:pPr>
              <w:widowControl/>
              <w:jc w:val="center"/>
            </w:pPr>
            <w:r>
              <w:t>3. Strong Competitive</w:t>
            </w:r>
            <w:r>
              <w:br/>
              <w:t>Position</w:t>
            </w:r>
          </w:p>
        </w:tc>
        <w:tc>
          <w:tcPr>
            <w:tcW w:w="2035" w:type="dxa"/>
            <w:tcBorders>
              <w:left w:val="nil"/>
              <w:bottom w:val="dashed" w:sz="4" w:space="0" w:color="auto"/>
            </w:tcBorders>
            <w:shd w:val="clear" w:color="auto" w:fill="D9D9D9" w:themeFill="background1" w:themeFillShade="D9"/>
            <w:vAlign w:val="center"/>
          </w:tcPr>
          <w:p w14:paraId="145B3562" w14:textId="77777777" w:rsidR="00D211B2" w:rsidRPr="008153D1" w:rsidRDefault="00D211B2" w:rsidP="007F3CB3">
            <w:pPr>
              <w:widowControl/>
              <w:jc w:val="center"/>
              <w:rPr>
                <w:sz w:val="16"/>
              </w:rPr>
            </w:pPr>
            <w:r w:rsidRPr="008153D1">
              <w:rPr>
                <w:sz w:val="16"/>
              </w:rPr>
              <w:t>Aggressive Competition</w:t>
            </w:r>
          </w:p>
        </w:tc>
        <w:tc>
          <w:tcPr>
            <w:tcW w:w="2035" w:type="dxa"/>
            <w:tcBorders>
              <w:bottom w:val="dashed" w:sz="4" w:space="0" w:color="auto"/>
            </w:tcBorders>
            <w:shd w:val="clear" w:color="auto" w:fill="D9D9D9" w:themeFill="background1" w:themeFillShade="D9"/>
            <w:vAlign w:val="center"/>
          </w:tcPr>
          <w:p w14:paraId="0A1BA7E7" w14:textId="77777777" w:rsidR="00D211B2" w:rsidRPr="008153D1" w:rsidRDefault="00D211B2" w:rsidP="007F3CB3">
            <w:pPr>
              <w:widowControl/>
              <w:jc w:val="center"/>
              <w:rPr>
                <w:sz w:val="16"/>
              </w:rPr>
            </w:pPr>
            <w:r w:rsidRPr="008153D1">
              <w:rPr>
                <w:sz w:val="16"/>
              </w:rPr>
              <w:t>Aggressive Growth</w:t>
            </w:r>
          </w:p>
        </w:tc>
        <w:tc>
          <w:tcPr>
            <w:tcW w:w="2035" w:type="dxa"/>
            <w:tcBorders>
              <w:bottom w:val="dashed" w:sz="4" w:space="0" w:color="auto"/>
            </w:tcBorders>
            <w:shd w:val="clear" w:color="auto" w:fill="D9D9D9" w:themeFill="background1" w:themeFillShade="D9"/>
            <w:vAlign w:val="center"/>
          </w:tcPr>
          <w:p w14:paraId="6204FE57" w14:textId="77777777" w:rsidR="00D211B2" w:rsidRPr="008153D1" w:rsidRDefault="00D211B2" w:rsidP="007F3CB3">
            <w:pPr>
              <w:widowControl/>
              <w:jc w:val="center"/>
              <w:rPr>
                <w:sz w:val="16"/>
              </w:rPr>
            </w:pPr>
            <w:r w:rsidRPr="008153D1">
              <w:rPr>
                <w:sz w:val="16"/>
              </w:rPr>
              <w:t>Build Up Best Competitor</w:t>
            </w:r>
          </w:p>
        </w:tc>
        <w:tc>
          <w:tcPr>
            <w:tcW w:w="2036" w:type="dxa"/>
            <w:tcBorders>
              <w:bottom w:val="dashed" w:sz="4" w:space="0" w:color="auto"/>
            </w:tcBorders>
            <w:shd w:val="clear" w:color="auto" w:fill="D9D9D9" w:themeFill="background1" w:themeFillShade="D9"/>
            <w:vAlign w:val="center"/>
          </w:tcPr>
          <w:p w14:paraId="749E3CFF" w14:textId="77777777" w:rsidR="00D211B2" w:rsidRPr="008153D1" w:rsidRDefault="00D211B2" w:rsidP="007F3CB3">
            <w:pPr>
              <w:widowControl/>
              <w:jc w:val="center"/>
              <w:rPr>
                <w:sz w:val="16"/>
              </w:rPr>
            </w:pPr>
            <w:r w:rsidRPr="008153D1">
              <w:rPr>
                <w:sz w:val="16"/>
              </w:rPr>
              <w:t>Soul of the Agency</w:t>
            </w:r>
          </w:p>
        </w:tc>
      </w:tr>
      <w:tr w:rsidR="00D211B2" w14:paraId="0AB628F7" w14:textId="77777777" w:rsidTr="007F3CB3">
        <w:trPr>
          <w:cantSplit/>
          <w:jc w:val="center"/>
        </w:trPr>
        <w:tc>
          <w:tcPr>
            <w:tcW w:w="1435" w:type="dxa"/>
            <w:vMerge/>
            <w:shd w:val="clear" w:color="auto" w:fill="D9D9D9" w:themeFill="background1" w:themeFillShade="D9"/>
            <w:vAlign w:val="center"/>
          </w:tcPr>
          <w:p w14:paraId="3E7436EC" w14:textId="77777777" w:rsidR="00D211B2" w:rsidRPr="00112790" w:rsidRDefault="00D211B2" w:rsidP="007F3CB3">
            <w:pPr>
              <w:widowControl/>
              <w:jc w:val="center"/>
            </w:pPr>
          </w:p>
        </w:tc>
        <w:tc>
          <w:tcPr>
            <w:tcW w:w="2035" w:type="dxa"/>
            <w:tcBorders>
              <w:top w:val="dashed" w:sz="4" w:space="0" w:color="auto"/>
              <w:bottom w:val="single" w:sz="4" w:space="0" w:color="auto"/>
            </w:tcBorders>
          </w:tcPr>
          <w:p w14:paraId="0B6BBFB3" w14:textId="77777777" w:rsidR="00D211B2" w:rsidRPr="00401511" w:rsidRDefault="00D211B2" w:rsidP="007F3CB3">
            <w:pPr>
              <w:pStyle w:val="ListParagraph"/>
              <w:widowControl/>
              <w:numPr>
                <w:ilvl w:val="0"/>
                <w:numId w:val="118"/>
              </w:numPr>
              <w:ind w:left="216" w:hanging="216"/>
            </w:pPr>
          </w:p>
        </w:tc>
        <w:tc>
          <w:tcPr>
            <w:tcW w:w="2035" w:type="dxa"/>
            <w:tcBorders>
              <w:top w:val="dashed" w:sz="4" w:space="0" w:color="auto"/>
            </w:tcBorders>
          </w:tcPr>
          <w:p w14:paraId="3FA5DFD6" w14:textId="77777777" w:rsidR="00D211B2" w:rsidRPr="00112790" w:rsidRDefault="00D211B2" w:rsidP="007F3CB3">
            <w:pPr>
              <w:pStyle w:val="ListParagraph"/>
              <w:widowControl/>
              <w:numPr>
                <w:ilvl w:val="0"/>
                <w:numId w:val="118"/>
              </w:numPr>
              <w:ind w:left="216" w:hanging="216"/>
            </w:pPr>
          </w:p>
        </w:tc>
        <w:tc>
          <w:tcPr>
            <w:tcW w:w="2035" w:type="dxa"/>
            <w:tcBorders>
              <w:top w:val="dashed" w:sz="4" w:space="0" w:color="auto"/>
            </w:tcBorders>
          </w:tcPr>
          <w:p w14:paraId="5988FC38" w14:textId="77777777" w:rsidR="00D211B2" w:rsidRPr="008A221A" w:rsidRDefault="00D211B2" w:rsidP="007F3CB3">
            <w:pPr>
              <w:pStyle w:val="ListParagraph"/>
              <w:widowControl/>
              <w:numPr>
                <w:ilvl w:val="0"/>
                <w:numId w:val="118"/>
              </w:numPr>
              <w:ind w:left="216" w:hanging="216"/>
            </w:pPr>
          </w:p>
        </w:tc>
        <w:tc>
          <w:tcPr>
            <w:tcW w:w="2036" w:type="dxa"/>
            <w:tcBorders>
              <w:top w:val="dashed" w:sz="4" w:space="0" w:color="auto"/>
            </w:tcBorders>
          </w:tcPr>
          <w:p w14:paraId="7740C443" w14:textId="77777777" w:rsidR="00D211B2" w:rsidRPr="00112790" w:rsidRDefault="00D211B2" w:rsidP="007F3CB3">
            <w:pPr>
              <w:pStyle w:val="ListParagraph"/>
              <w:widowControl/>
              <w:numPr>
                <w:ilvl w:val="0"/>
                <w:numId w:val="118"/>
              </w:numPr>
              <w:ind w:left="216" w:hanging="216"/>
            </w:pPr>
          </w:p>
        </w:tc>
      </w:tr>
      <w:tr w:rsidR="00D211B2" w14:paraId="5DB52A3E" w14:textId="77777777" w:rsidTr="007F3CB3">
        <w:trPr>
          <w:cantSplit/>
          <w:jc w:val="center"/>
        </w:trPr>
        <w:tc>
          <w:tcPr>
            <w:tcW w:w="1435" w:type="dxa"/>
            <w:vMerge w:val="restart"/>
            <w:tcBorders>
              <w:right w:val="nil"/>
            </w:tcBorders>
            <w:shd w:val="clear" w:color="auto" w:fill="D9D9D9" w:themeFill="background1" w:themeFillShade="D9"/>
            <w:vAlign w:val="center"/>
          </w:tcPr>
          <w:p w14:paraId="094E517E" w14:textId="77777777" w:rsidR="00D211B2" w:rsidRPr="00112790" w:rsidRDefault="00D211B2" w:rsidP="007F3CB3">
            <w:pPr>
              <w:widowControl/>
              <w:jc w:val="center"/>
            </w:pPr>
            <w:r>
              <w:t>3. Weak Competitive</w:t>
            </w:r>
            <w:r>
              <w:br/>
              <w:t>Position</w:t>
            </w:r>
          </w:p>
        </w:tc>
        <w:tc>
          <w:tcPr>
            <w:tcW w:w="2035" w:type="dxa"/>
            <w:tcBorders>
              <w:left w:val="nil"/>
              <w:bottom w:val="dashed" w:sz="4" w:space="0" w:color="auto"/>
            </w:tcBorders>
            <w:shd w:val="clear" w:color="auto" w:fill="D9D9D9" w:themeFill="background1" w:themeFillShade="D9"/>
            <w:vAlign w:val="center"/>
          </w:tcPr>
          <w:p w14:paraId="1C99065F" w14:textId="77777777" w:rsidR="00D211B2" w:rsidRPr="008153D1" w:rsidRDefault="00D211B2" w:rsidP="007F3CB3">
            <w:pPr>
              <w:widowControl/>
              <w:rPr>
                <w:sz w:val="16"/>
              </w:rPr>
            </w:pPr>
            <w:r w:rsidRPr="008153D1">
              <w:rPr>
                <w:sz w:val="16"/>
              </w:rPr>
              <w:t>Aggressive Divestment</w:t>
            </w:r>
          </w:p>
        </w:tc>
        <w:tc>
          <w:tcPr>
            <w:tcW w:w="2035" w:type="dxa"/>
            <w:tcBorders>
              <w:bottom w:val="dashed" w:sz="4" w:space="0" w:color="auto"/>
            </w:tcBorders>
            <w:shd w:val="clear" w:color="auto" w:fill="D9D9D9" w:themeFill="background1" w:themeFillShade="D9"/>
            <w:vAlign w:val="center"/>
          </w:tcPr>
          <w:p w14:paraId="35963BCF" w14:textId="77777777" w:rsidR="00D211B2" w:rsidRPr="008153D1" w:rsidRDefault="00D211B2" w:rsidP="007F3CB3">
            <w:pPr>
              <w:widowControl/>
              <w:rPr>
                <w:sz w:val="16"/>
              </w:rPr>
            </w:pPr>
            <w:r w:rsidRPr="008153D1">
              <w:rPr>
                <w:sz w:val="16"/>
              </w:rPr>
              <w:t>Build Strength or Sell Out</w:t>
            </w:r>
          </w:p>
        </w:tc>
        <w:tc>
          <w:tcPr>
            <w:tcW w:w="2035" w:type="dxa"/>
            <w:tcBorders>
              <w:bottom w:val="dashed" w:sz="4" w:space="0" w:color="auto"/>
            </w:tcBorders>
            <w:shd w:val="clear" w:color="auto" w:fill="D9D9D9" w:themeFill="background1" w:themeFillShade="D9"/>
            <w:vAlign w:val="center"/>
          </w:tcPr>
          <w:p w14:paraId="5F81511C" w14:textId="77777777" w:rsidR="00D211B2" w:rsidRPr="008153D1" w:rsidRDefault="00D211B2" w:rsidP="007F3CB3">
            <w:pPr>
              <w:widowControl/>
              <w:rPr>
                <w:sz w:val="16"/>
              </w:rPr>
            </w:pPr>
            <w:r w:rsidRPr="008153D1">
              <w:rPr>
                <w:sz w:val="16"/>
              </w:rPr>
              <w:t>Orderly Divestment</w:t>
            </w:r>
          </w:p>
        </w:tc>
        <w:tc>
          <w:tcPr>
            <w:tcW w:w="2036" w:type="dxa"/>
            <w:tcBorders>
              <w:bottom w:val="dashed" w:sz="4" w:space="0" w:color="auto"/>
            </w:tcBorders>
            <w:shd w:val="clear" w:color="auto" w:fill="D9D9D9" w:themeFill="background1" w:themeFillShade="D9"/>
            <w:vAlign w:val="center"/>
          </w:tcPr>
          <w:p w14:paraId="7F118200" w14:textId="77777777" w:rsidR="00D211B2" w:rsidRPr="008153D1" w:rsidRDefault="00D211B2" w:rsidP="007F3CB3">
            <w:pPr>
              <w:widowControl/>
              <w:rPr>
                <w:sz w:val="16"/>
              </w:rPr>
            </w:pPr>
            <w:r w:rsidRPr="008153D1">
              <w:rPr>
                <w:sz w:val="16"/>
              </w:rPr>
              <w:t>Foreign Aid–Joint Venture</w:t>
            </w:r>
          </w:p>
        </w:tc>
      </w:tr>
      <w:tr w:rsidR="00D211B2" w14:paraId="675C9C3C" w14:textId="77777777" w:rsidTr="007F3CB3">
        <w:trPr>
          <w:cantSplit/>
          <w:jc w:val="center"/>
        </w:trPr>
        <w:tc>
          <w:tcPr>
            <w:tcW w:w="1435" w:type="dxa"/>
            <w:vMerge/>
            <w:shd w:val="clear" w:color="auto" w:fill="D9D9D9" w:themeFill="background1" w:themeFillShade="D9"/>
            <w:vAlign w:val="center"/>
          </w:tcPr>
          <w:p w14:paraId="0A226A43" w14:textId="77777777" w:rsidR="00D211B2" w:rsidRPr="00112790" w:rsidRDefault="00D211B2" w:rsidP="007F3CB3">
            <w:pPr>
              <w:widowControl/>
            </w:pPr>
          </w:p>
        </w:tc>
        <w:tc>
          <w:tcPr>
            <w:tcW w:w="2035" w:type="dxa"/>
            <w:tcBorders>
              <w:top w:val="dashed" w:sz="4" w:space="0" w:color="auto"/>
            </w:tcBorders>
          </w:tcPr>
          <w:p w14:paraId="655348BB" w14:textId="77777777" w:rsidR="00D211B2" w:rsidRPr="00054604" w:rsidRDefault="00D211B2" w:rsidP="007F3CB3">
            <w:pPr>
              <w:pStyle w:val="ListParagraph"/>
              <w:widowControl/>
              <w:numPr>
                <w:ilvl w:val="0"/>
                <w:numId w:val="119"/>
              </w:numPr>
              <w:ind w:left="216" w:hanging="216"/>
            </w:pPr>
          </w:p>
        </w:tc>
        <w:tc>
          <w:tcPr>
            <w:tcW w:w="2035" w:type="dxa"/>
            <w:tcBorders>
              <w:top w:val="dashed" w:sz="4" w:space="0" w:color="auto"/>
            </w:tcBorders>
          </w:tcPr>
          <w:p w14:paraId="471A1735" w14:textId="77777777" w:rsidR="00D211B2" w:rsidRPr="00112790" w:rsidRDefault="00D211B2" w:rsidP="007F3CB3">
            <w:pPr>
              <w:pStyle w:val="ListParagraph"/>
              <w:widowControl/>
              <w:numPr>
                <w:ilvl w:val="0"/>
                <w:numId w:val="119"/>
              </w:numPr>
              <w:ind w:left="216" w:hanging="216"/>
            </w:pPr>
          </w:p>
        </w:tc>
        <w:tc>
          <w:tcPr>
            <w:tcW w:w="2035" w:type="dxa"/>
            <w:tcBorders>
              <w:top w:val="dashed" w:sz="4" w:space="0" w:color="auto"/>
            </w:tcBorders>
          </w:tcPr>
          <w:p w14:paraId="4EF92DF6" w14:textId="77777777" w:rsidR="00D211B2" w:rsidRPr="00054604" w:rsidRDefault="00D211B2" w:rsidP="007F3CB3">
            <w:pPr>
              <w:pStyle w:val="ListParagraph"/>
              <w:widowControl/>
              <w:numPr>
                <w:ilvl w:val="0"/>
                <w:numId w:val="119"/>
              </w:numPr>
              <w:ind w:left="216" w:hanging="216"/>
            </w:pPr>
          </w:p>
        </w:tc>
        <w:tc>
          <w:tcPr>
            <w:tcW w:w="2036" w:type="dxa"/>
            <w:tcBorders>
              <w:top w:val="dashed" w:sz="4" w:space="0" w:color="auto"/>
            </w:tcBorders>
          </w:tcPr>
          <w:p w14:paraId="48650AD0" w14:textId="77777777" w:rsidR="00D211B2" w:rsidRPr="00112790" w:rsidRDefault="00D211B2" w:rsidP="007F3CB3">
            <w:pPr>
              <w:pStyle w:val="ListParagraph"/>
              <w:widowControl/>
              <w:numPr>
                <w:ilvl w:val="0"/>
                <w:numId w:val="119"/>
              </w:numPr>
              <w:ind w:left="216" w:hanging="216"/>
            </w:pPr>
          </w:p>
        </w:tc>
      </w:tr>
    </w:tbl>
    <w:p w14:paraId="66E29F5B" w14:textId="77777777" w:rsidR="00D211B2" w:rsidRPr="00112790" w:rsidRDefault="00D211B2" w:rsidP="00D211B2">
      <w:pPr>
        <w:widowControl/>
        <w:rPr>
          <w:highlight w:val="yellow"/>
        </w:rPr>
      </w:pPr>
    </w:p>
    <w:p w14:paraId="6573A241" w14:textId="77777777" w:rsidR="000140BE" w:rsidRPr="00D8667C" w:rsidRDefault="00363CC4" w:rsidP="00381345">
      <w:pPr>
        <w:pStyle w:val="Heading4"/>
        <w:widowControl/>
      </w:pPr>
      <w:bookmarkStart w:id="545" w:name="_Toc470527449"/>
      <w:bookmarkEnd w:id="542"/>
      <w:r>
        <w:t>Great Questions</w:t>
      </w:r>
      <w:bookmarkEnd w:id="545"/>
    </w:p>
    <w:p w14:paraId="202495DF" w14:textId="77777777" w:rsidR="000140BE"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8153D1">
        <w:trPr>
          <w:jc w:val="center"/>
        </w:trPr>
        <w:tc>
          <w:tcPr>
            <w:tcW w:w="1432" w:type="dxa"/>
            <w:tcBorders>
              <w:top w:val="nil"/>
              <w:left w:val="nil"/>
            </w:tcBorders>
          </w:tcPr>
          <w:p w14:paraId="659377BB" w14:textId="77777777" w:rsidR="000140BE"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381345">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381345">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8153D1" w:rsidRDefault="000140BE" w:rsidP="00381345">
            <w:pPr>
              <w:widowControl/>
              <w:jc w:val="center"/>
              <w:rPr>
                <w:rFonts w:cs="Arial"/>
                <w:sz w:val="16"/>
              </w:rPr>
            </w:pPr>
            <w:r w:rsidRPr="008153D1">
              <w:rPr>
                <w:sz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8153D1" w:rsidRDefault="000140BE" w:rsidP="00381345">
            <w:pPr>
              <w:widowControl/>
              <w:jc w:val="center"/>
              <w:rPr>
                <w:rFonts w:cs="Arial"/>
                <w:sz w:val="16"/>
              </w:rPr>
            </w:pPr>
            <w:r w:rsidRPr="008153D1">
              <w:rPr>
                <w:sz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112790" w:rsidRDefault="000140BE" w:rsidP="00381345">
            <w:pPr>
              <w:widowControl/>
              <w:jc w:val="center"/>
            </w:pPr>
          </w:p>
        </w:tc>
        <w:tc>
          <w:tcPr>
            <w:tcW w:w="4072" w:type="dxa"/>
            <w:tcBorders>
              <w:top w:val="dashed" w:sz="4" w:space="0" w:color="auto"/>
              <w:bottom w:val="single" w:sz="4" w:space="0" w:color="auto"/>
            </w:tcBorders>
          </w:tcPr>
          <w:p w14:paraId="42FB905D"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47DE2670" w14:textId="77777777" w:rsidR="000140BE" w:rsidRPr="00112790" w:rsidRDefault="000140BE" w:rsidP="00A3651E">
            <w:pPr>
              <w:pStyle w:val="ListParagraph"/>
              <w:widowControl/>
              <w:numPr>
                <w:ilvl w:val="0"/>
                <w:numId w:val="50"/>
              </w:num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112790" w:rsidRDefault="000140BE" w:rsidP="00381345">
            <w:pPr>
              <w:widowControl/>
              <w:jc w:val="center"/>
              <w:rPr>
                <w:iCs/>
              </w:rPr>
            </w:pPr>
            <w:r w:rsidRPr="00204C99">
              <w:t>New</w:t>
            </w:r>
          </w:p>
          <w:p w14:paraId="14624E67" w14:textId="77777777" w:rsidR="000140BE" w:rsidRPr="0017606C" w:rsidRDefault="000140BE"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8153D1" w:rsidRDefault="000140BE" w:rsidP="00381345">
            <w:pPr>
              <w:widowControl/>
              <w:jc w:val="center"/>
              <w:rPr>
                <w:rFonts w:cs="Arial"/>
                <w:sz w:val="16"/>
              </w:rPr>
            </w:pPr>
            <w:r w:rsidRPr="008153D1">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8153D1" w:rsidRDefault="000140BE" w:rsidP="00381345">
            <w:pPr>
              <w:widowControl/>
              <w:jc w:val="center"/>
              <w:rPr>
                <w:rFonts w:cs="Arial"/>
                <w:sz w:val="16"/>
              </w:rPr>
            </w:pPr>
            <w:r w:rsidRPr="008153D1">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112790" w:rsidRDefault="000140BE" w:rsidP="00381345">
            <w:pPr>
              <w:widowControl/>
            </w:pPr>
          </w:p>
        </w:tc>
        <w:tc>
          <w:tcPr>
            <w:tcW w:w="4072" w:type="dxa"/>
            <w:tcBorders>
              <w:top w:val="dashed" w:sz="4" w:space="0" w:color="auto"/>
            </w:tcBorders>
          </w:tcPr>
          <w:p w14:paraId="1505617B"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0A796D19" w14:textId="77777777" w:rsidR="000140BE" w:rsidRPr="00112790" w:rsidRDefault="000140BE" w:rsidP="00A3651E">
            <w:pPr>
              <w:pStyle w:val="ListParagraph"/>
              <w:widowControl/>
              <w:numPr>
                <w:ilvl w:val="0"/>
                <w:numId w:val="50"/>
              </w:numPr>
            </w:pPr>
          </w:p>
        </w:tc>
      </w:tr>
    </w:tbl>
    <w:p w14:paraId="162178BB" w14:textId="77777777" w:rsidR="000140BE" w:rsidRPr="00112790"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381345">
            <w:pPr>
              <w:widowControl/>
              <w:jc w:val="center"/>
            </w:pPr>
            <w:r>
              <w:t>Great Questions Great Ideas</w:t>
            </w:r>
          </w:p>
        </w:tc>
      </w:tr>
      <w:tr w:rsidR="008B0456" w:rsidRPr="00112790" w14:paraId="16309FC9" w14:textId="77777777" w:rsidTr="009A7B95">
        <w:trPr>
          <w:jc w:val="center"/>
        </w:trPr>
        <w:tc>
          <w:tcPr>
            <w:tcW w:w="4788" w:type="dxa"/>
          </w:tcPr>
          <w:p w14:paraId="431E9045" w14:textId="77777777" w:rsidR="008B0456" w:rsidRPr="00112790" w:rsidRDefault="008B0456" w:rsidP="00A3651E">
            <w:pPr>
              <w:pStyle w:val="ListParagraph"/>
              <w:widowControl/>
              <w:numPr>
                <w:ilvl w:val="0"/>
                <w:numId w:val="115"/>
              </w:numPr>
              <w:ind w:left="216" w:hanging="216"/>
            </w:pPr>
          </w:p>
        </w:tc>
        <w:tc>
          <w:tcPr>
            <w:tcW w:w="4788" w:type="dxa"/>
          </w:tcPr>
          <w:p w14:paraId="06917B37" w14:textId="77777777" w:rsidR="008B0456" w:rsidRPr="00E176BB" w:rsidRDefault="008B0456" w:rsidP="00A3651E">
            <w:pPr>
              <w:pStyle w:val="ListParagraph"/>
              <w:widowControl/>
              <w:numPr>
                <w:ilvl w:val="0"/>
                <w:numId w:val="115"/>
              </w:numPr>
              <w:ind w:left="216" w:hanging="216"/>
            </w:pPr>
          </w:p>
        </w:tc>
      </w:tr>
    </w:tbl>
    <w:p w14:paraId="2533D8AD" w14:textId="77777777" w:rsidR="000140BE" w:rsidRDefault="000140BE" w:rsidP="00381345">
      <w:pPr>
        <w:widowControl/>
      </w:pPr>
    </w:p>
    <w:p w14:paraId="540ECEE5" w14:textId="77777777" w:rsidR="008B0456" w:rsidRDefault="008B0456" w:rsidP="00381345">
      <w:pPr>
        <w:pStyle w:val="Heading5"/>
        <w:widowControl/>
      </w:pPr>
      <w:r>
        <w:t>Great Ideas</w:t>
      </w:r>
    </w:p>
    <w:p w14:paraId="57241329"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381345">
            <w:pPr>
              <w:widowControl/>
              <w:jc w:val="center"/>
            </w:pPr>
            <w:r>
              <w:t>Stop Fix Great Ideas</w:t>
            </w:r>
          </w:p>
        </w:tc>
      </w:tr>
      <w:tr w:rsidR="008B0456" w:rsidRPr="00112790" w14:paraId="268E1445" w14:textId="77777777" w:rsidTr="009A7B95">
        <w:trPr>
          <w:jc w:val="center"/>
        </w:trPr>
        <w:tc>
          <w:tcPr>
            <w:tcW w:w="4788" w:type="dxa"/>
          </w:tcPr>
          <w:p w14:paraId="026B51D4" w14:textId="77777777" w:rsidR="008B0456" w:rsidRPr="00112790" w:rsidRDefault="008B0456" w:rsidP="00A3651E">
            <w:pPr>
              <w:pStyle w:val="ListParagraph"/>
              <w:widowControl/>
              <w:numPr>
                <w:ilvl w:val="0"/>
                <w:numId w:val="120"/>
              </w:numPr>
              <w:ind w:left="216" w:hanging="216"/>
            </w:pPr>
          </w:p>
        </w:tc>
        <w:tc>
          <w:tcPr>
            <w:tcW w:w="4788" w:type="dxa"/>
          </w:tcPr>
          <w:p w14:paraId="6A2EF586" w14:textId="77777777" w:rsidR="008B0456" w:rsidRPr="00E176BB" w:rsidRDefault="008B0456" w:rsidP="00A3651E">
            <w:pPr>
              <w:pStyle w:val="ListParagraph"/>
              <w:widowControl/>
              <w:numPr>
                <w:ilvl w:val="0"/>
                <w:numId w:val="120"/>
              </w:numPr>
              <w:ind w:left="216" w:hanging="216"/>
            </w:pPr>
          </w:p>
        </w:tc>
      </w:tr>
    </w:tbl>
    <w:p w14:paraId="5106A4CE" w14:textId="77777777" w:rsidR="00EB73C2" w:rsidRDefault="00EB73C2" w:rsidP="00EB73C2">
      <w:pPr>
        <w:rPr>
          <w:highlight w:val="yellow"/>
        </w:rPr>
      </w:pPr>
    </w:p>
    <w:p w14:paraId="524A4B37" w14:textId="77777777" w:rsidR="00EB73C2" w:rsidRPr="00EB73C2" w:rsidRDefault="00EB73C2" w:rsidP="00EB73C2">
      <w:pPr>
        <w:pStyle w:val="Heading4"/>
        <w:widowControl/>
        <w:tabs>
          <w:tab w:val="left" w:pos="1440"/>
        </w:tabs>
      </w:pPr>
      <w:bookmarkStart w:id="546" w:name="_Toc470527450"/>
      <w:r w:rsidRPr="00EB73C2">
        <w:t>SPOT</w:t>
      </w:r>
      <w:bookmarkEnd w:id="546"/>
    </w:p>
    <w:p w14:paraId="073467FB" w14:textId="77777777" w:rsidR="00EB73C2" w:rsidRPr="00D8667C" w:rsidRDefault="00EB73C2" w:rsidP="00EB73C2"/>
    <w:p w14:paraId="0085CA59" w14:textId="22007AB7" w:rsidR="00EB73C2" w:rsidRDefault="00EB73C2" w:rsidP="00EB73C2">
      <w:pPr>
        <w:pStyle w:val="Heading5"/>
        <w:widowControl/>
      </w:pPr>
      <w:bookmarkStart w:id="547" w:name="_Toc396904075"/>
      <w:r>
        <w:t>SPOT Classic</w:t>
      </w:r>
    </w:p>
    <w:p w14:paraId="27B07AB8" w14:textId="77777777" w:rsidR="00EB73C2" w:rsidRDefault="00EB73C2" w:rsidP="00EB73C2"/>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4B306BF2" w14:textId="77777777" w:rsidTr="00EB73C2">
        <w:trPr>
          <w:cantSplit/>
          <w:tblHeader/>
          <w:jc w:val="center"/>
        </w:trPr>
        <w:tc>
          <w:tcPr>
            <w:tcW w:w="4788" w:type="dxa"/>
            <w:shd w:val="clear" w:color="auto" w:fill="D9D9D9" w:themeFill="background1" w:themeFillShade="D9"/>
          </w:tcPr>
          <w:bookmarkEnd w:id="547"/>
          <w:p w14:paraId="1281A31C" w14:textId="77777777" w:rsidR="00EB73C2" w:rsidRPr="00D8667C" w:rsidRDefault="00EB73C2" w:rsidP="007F3CB3">
            <w:pPr>
              <w:widowControl/>
              <w:jc w:val="center"/>
            </w:pPr>
            <w:r>
              <w:t xml:space="preserve">Internal </w:t>
            </w:r>
            <w:r w:rsidRPr="00D8667C">
              <w:t>Strengths</w:t>
            </w:r>
          </w:p>
        </w:tc>
        <w:tc>
          <w:tcPr>
            <w:tcW w:w="4788" w:type="dxa"/>
            <w:shd w:val="clear" w:color="auto" w:fill="D9D9D9" w:themeFill="background1" w:themeFillShade="D9"/>
          </w:tcPr>
          <w:p w14:paraId="125B148F" w14:textId="77777777" w:rsidR="00EB73C2" w:rsidRPr="00D8667C" w:rsidRDefault="00EB73C2" w:rsidP="007F3CB3">
            <w:pPr>
              <w:widowControl/>
              <w:jc w:val="center"/>
            </w:pPr>
            <w:r>
              <w:t>Internal Problems</w:t>
            </w:r>
          </w:p>
        </w:tc>
      </w:tr>
      <w:tr w:rsidR="00EB73C2" w:rsidRPr="00112790" w14:paraId="7122A05E" w14:textId="77777777" w:rsidTr="00EB73C2">
        <w:trPr>
          <w:cantSplit/>
          <w:tblHeader/>
          <w:jc w:val="center"/>
        </w:trPr>
        <w:tc>
          <w:tcPr>
            <w:tcW w:w="4788" w:type="dxa"/>
            <w:shd w:val="clear" w:color="auto" w:fill="auto"/>
          </w:tcPr>
          <w:p w14:paraId="1BA9ED05" w14:textId="77777777" w:rsidR="00EB73C2" w:rsidRPr="00112790" w:rsidRDefault="00EB73C2" w:rsidP="007F3CB3">
            <w:pPr>
              <w:pStyle w:val="ListParagraph"/>
              <w:widowControl/>
              <w:numPr>
                <w:ilvl w:val="0"/>
                <w:numId w:val="112"/>
              </w:numPr>
              <w:ind w:left="216" w:hanging="216"/>
            </w:pPr>
          </w:p>
        </w:tc>
        <w:tc>
          <w:tcPr>
            <w:tcW w:w="4788" w:type="dxa"/>
            <w:shd w:val="clear" w:color="auto" w:fill="auto"/>
          </w:tcPr>
          <w:p w14:paraId="60F6A4F1" w14:textId="77777777" w:rsidR="00EB73C2" w:rsidRPr="00D16ECE" w:rsidRDefault="00EB73C2" w:rsidP="007F3CB3">
            <w:pPr>
              <w:pStyle w:val="ListParagraph"/>
              <w:widowControl/>
              <w:numPr>
                <w:ilvl w:val="0"/>
                <w:numId w:val="112"/>
              </w:numPr>
              <w:ind w:left="216" w:hanging="216"/>
            </w:pPr>
          </w:p>
        </w:tc>
      </w:tr>
    </w:tbl>
    <w:p w14:paraId="37A98D12" w14:textId="77777777" w:rsidR="00EB73C2" w:rsidRPr="00D8667C" w:rsidRDefault="00EB73C2" w:rsidP="00EB73C2"/>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EB73C2" w:rsidRPr="00D8667C" w14:paraId="105BBF00" w14:textId="77777777" w:rsidTr="007F3CB3">
        <w:trPr>
          <w:cantSplit/>
          <w:tblHeader/>
          <w:jc w:val="center"/>
        </w:trPr>
        <w:tc>
          <w:tcPr>
            <w:tcW w:w="4113" w:type="dxa"/>
            <w:shd w:val="clear" w:color="auto" w:fill="D9D9D9" w:themeFill="background1" w:themeFillShade="D9"/>
          </w:tcPr>
          <w:p w14:paraId="7E95BA6F" w14:textId="77777777" w:rsidR="00EB73C2" w:rsidRPr="00D8667C" w:rsidRDefault="00EB73C2" w:rsidP="007F3CB3">
            <w:pPr>
              <w:widowControl/>
              <w:jc w:val="center"/>
            </w:pPr>
            <w:r>
              <w:t xml:space="preserve">External </w:t>
            </w:r>
            <w:r w:rsidRPr="00D8667C">
              <w:t>Opportunities</w:t>
            </w:r>
          </w:p>
        </w:tc>
        <w:tc>
          <w:tcPr>
            <w:tcW w:w="4113" w:type="dxa"/>
            <w:shd w:val="clear" w:color="auto" w:fill="D9D9D9" w:themeFill="background1" w:themeFillShade="D9"/>
          </w:tcPr>
          <w:p w14:paraId="511E3ECA" w14:textId="77777777" w:rsidR="00EB73C2" w:rsidRPr="00D8667C" w:rsidRDefault="00EB73C2" w:rsidP="007F3CB3">
            <w:pPr>
              <w:widowControl/>
              <w:jc w:val="center"/>
            </w:pPr>
            <w:r>
              <w:t xml:space="preserve">External </w:t>
            </w:r>
            <w:r w:rsidRPr="00D8667C">
              <w:t>Threats</w:t>
            </w:r>
          </w:p>
        </w:tc>
      </w:tr>
      <w:tr w:rsidR="00EB73C2" w:rsidRPr="00112790" w14:paraId="0992C378" w14:textId="77777777" w:rsidTr="007F3CB3">
        <w:trPr>
          <w:cantSplit/>
          <w:tblHeader/>
          <w:jc w:val="center"/>
        </w:trPr>
        <w:tc>
          <w:tcPr>
            <w:tcW w:w="4113" w:type="dxa"/>
            <w:shd w:val="clear" w:color="auto" w:fill="auto"/>
          </w:tcPr>
          <w:p w14:paraId="2ABB20E4" w14:textId="77777777" w:rsidR="00EB73C2" w:rsidRPr="00112790" w:rsidRDefault="00EB73C2" w:rsidP="007F3CB3">
            <w:pPr>
              <w:pStyle w:val="ListParagraph"/>
              <w:widowControl/>
              <w:numPr>
                <w:ilvl w:val="0"/>
                <w:numId w:val="113"/>
              </w:numPr>
              <w:ind w:left="216" w:hanging="216"/>
            </w:pPr>
          </w:p>
        </w:tc>
        <w:tc>
          <w:tcPr>
            <w:tcW w:w="4113" w:type="dxa"/>
            <w:shd w:val="clear" w:color="auto" w:fill="auto"/>
          </w:tcPr>
          <w:p w14:paraId="67E9A604" w14:textId="77777777" w:rsidR="00EB73C2" w:rsidRPr="00112790" w:rsidRDefault="00EB73C2" w:rsidP="007F3CB3">
            <w:pPr>
              <w:pStyle w:val="ListParagraph"/>
              <w:widowControl/>
              <w:numPr>
                <w:ilvl w:val="0"/>
                <w:numId w:val="113"/>
              </w:numPr>
              <w:ind w:left="216" w:hanging="216"/>
            </w:pPr>
          </w:p>
        </w:tc>
      </w:tr>
    </w:tbl>
    <w:p w14:paraId="5E61882A" w14:textId="77777777" w:rsidR="00EB73C2" w:rsidRDefault="00EB73C2" w:rsidP="00EB73C2">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EB73C2" w:rsidRPr="00E176BB" w14:paraId="6183AFF2" w14:textId="77777777" w:rsidTr="007F3CB3">
        <w:trPr>
          <w:jc w:val="center"/>
        </w:trPr>
        <w:tc>
          <w:tcPr>
            <w:tcW w:w="9576" w:type="dxa"/>
            <w:gridSpan w:val="2"/>
            <w:tcBorders>
              <w:bottom w:val="single" w:sz="4" w:space="0" w:color="auto"/>
            </w:tcBorders>
            <w:shd w:val="clear" w:color="auto" w:fill="D9D9D9" w:themeFill="background1" w:themeFillShade="D9"/>
          </w:tcPr>
          <w:p w14:paraId="5EB1AE97" w14:textId="77777777" w:rsidR="00EB73C2" w:rsidRPr="00E176BB" w:rsidRDefault="00EB73C2" w:rsidP="007F3CB3">
            <w:pPr>
              <w:widowControl/>
              <w:jc w:val="center"/>
            </w:pPr>
            <w:r>
              <w:t>SPOT Classic Great Ideas</w:t>
            </w:r>
          </w:p>
        </w:tc>
      </w:tr>
      <w:tr w:rsidR="00EB73C2" w:rsidRPr="00E176BB" w14:paraId="79859D0C" w14:textId="77777777" w:rsidTr="007F3CB3">
        <w:trPr>
          <w:jc w:val="center"/>
        </w:trPr>
        <w:tc>
          <w:tcPr>
            <w:tcW w:w="4788" w:type="dxa"/>
            <w:tcBorders>
              <w:bottom w:val="single" w:sz="4" w:space="0" w:color="auto"/>
            </w:tcBorders>
          </w:tcPr>
          <w:p w14:paraId="1401AFA2" w14:textId="77777777" w:rsidR="00EB73C2" w:rsidRPr="00E176BB" w:rsidRDefault="00EB73C2" w:rsidP="007F3CB3">
            <w:pPr>
              <w:pStyle w:val="ListParagraph"/>
              <w:widowControl/>
              <w:numPr>
                <w:ilvl w:val="0"/>
                <w:numId w:val="114"/>
              </w:numPr>
              <w:ind w:left="216" w:hanging="216"/>
            </w:pPr>
          </w:p>
        </w:tc>
        <w:tc>
          <w:tcPr>
            <w:tcW w:w="4788" w:type="dxa"/>
            <w:tcBorders>
              <w:bottom w:val="single" w:sz="4" w:space="0" w:color="auto"/>
            </w:tcBorders>
          </w:tcPr>
          <w:p w14:paraId="1FBB8FBA" w14:textId="77777777" w:rsidR="00EB73C2" w:rsidRPr="00E176BB" w:rsidRDefault="00EB73C2" w:rsidP="007F3CB3">
            <w:pPr>
              <w:pStyle w:val="ListParagraph"/>
              <w:widowControl/>
              <w:numPr>
                <w:ilvl w:val="0"/>
                <w:numId w:val="114"/>
              </w:numPr>
              <w:ind w:left="216" w:hanging="216"/>
            </w:pPr>
          </w:p>
        </w:tc>
      </w:tr>
    </w:tbl>
    <w:p w14:paraId="15E6C455" w14:textId="77777777" w:rsidR="00EB73C2" w:rsidRDefault="00EB73C2" w:rsidP="00EB73C2">
      <w:pPr>
        <w:widowControl/>
      </w:pPr>
    </w:p>
    <w:p w14:paraId="649E4918" w14:textId="3306A31F" w:rsidR="000140BE" w:rsidRPr="00D8667C" w:rsidRDefault="00EB73C2" w:rsidP="00EB73C2">
      <w:pPr>
        <w:pStyle w:val="Heading5"/>
      </w:pPr>
      <w:bookmarkStart w:id="548" w:name="_Toc396904077"/>
      <w:r>
        <w:t xml:space="preserve">SPOT </w:t>
      </w:r>
      <w:r w:rsidR="000140BE" w:rsidRPr="00D8667C">
        <w:t>BAM</w:t>
      </w:r>
      <w:bookmarkEnd w:id="548"/>
    </w:p>
    <w:p w14:paraId="27670B6A"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47B959E1" w:rsidR="000140BE" w:rsidRPr="00D8667C" w:rsidRDefault="00EB73C2" w:rsidP="00381345">
            <w:pPr>
              <w:widowControl/>
              <w:jc w:val="center"/>
            </w:pPr>
            <w:r>
              <w:t xml:space="preserve">SPOT </w:t>
            </w:r>
            <w:r w:rsidR="000140BE" w:rsidRPr="00D8667C">
              <w:t>BAM</w:t>
            </w:r>
            <w:r w:rsidR="008B0456">
              <w:t xml:space="preserve"> Great</w:t>
            </w:r>
            <w:r w:rsidR="000140BE" w:rsidRPr="00D8667C">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381345">
            <w:pPr>
              <w:widowControl/>
              <w:jc w:val="center"/>
            </w:pPr>
            <w:r w:rsidRPr="00D8667C">
              <w:t>Ideas (Affinity Grouped)</w:t>
            </w:r>
          </w:p>
        </w:tc>
        <w:tc>
          <w:tcPr>
            <w:tcW w:w="1685" w:type="dxa"/>
            <w:shd w:val="clear" w:color="auto" w:fill="D9D9D9" w:themeFill="background1" w:themeFillShade="D9"/>
          </w:tcPr>
          <w:p w14:paraId="36DDE44E" w14:textId="77777777" w:rsidR="000140BE" w:rsidRPr="00D8667C" w:rsidRDefault="000140BE" w:rsidP="00381345">
            <w:pPr>
              <w:widowControl/>
              <w:jc w:val="center"/>
            </w:pPr>
            <w:r w:rsidRPr="00D8667C">
              <w:t>Group Name</w:t>
            </w:r>
          </w:p>
        </w:tc>
        <w:tc>
          <w:tcPr>
            <w:tcW w:w="918" w:type="dxa"/>
            <w:shd w:val="clear" w:color="auto" w:fill="D9D9D9" w:themeFill="background1" w:themeFillShade="D9"/>
          </w:tcPr>
          <w:p w14:paraId="798C4A77" w14:textId="77777777" w:rsidR="000140BE" w:rsidRPr="00D8667C" w:rsidRDefault="000140BE" w:rsidP="00381345">
            <w:pPr>
              <w:widowControl/>
              <w:jc w:val="center"/>
            </w:pPr>
            <w:r w:rsidRPr="00D8667C">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381345">
            <w:pPr>
              <w:widowControl/>
            </w:pPr>
          </w:p>
        </w:tc>
        <w:tc>
          <w:tcPr>
            <w:tcW w:w="1685" w:type="dxa"/>
            <w:shd w:val="clear" w:color="auto" w:fill="auto"/>
          </w:tcPr>
          <w:p w14:paraId="3731B506" w14:textId="77777777" w:rsidR="000140BE" w:rsidRPr="00D8667C" w:rsidRDefault="000140BE" w:rsidP="00381345">
            <w:pPr>
              <w:widowControl/>
            </w:pPr>
          </w:p>
        </w:tc>
        <w:tc>
          <w:tcPr>
            <w:tcW w:w="918" w:type="dxa"/>
            <w:shd w:val="clear" w:color="auto" w:fill="auto"/>
          </w:tcPr>
          <w:p w14:paraId="08FA7449" w14:textId="77777777" w:rsidR="000140BE" w:rsidRPr="00D8667C" w:rsidRDefault="000140BE" w:rsidP="00381345">
            <w:pPr>
              <w:widowControl/>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381345">
            <w:pPr>
              <w:widowControl/>
            </w:pPr>
          </w:p>
        </w:tc>
        <w:tc>
          <w:tcPr>
            <w:tcW w:w="1685" w:type="dxa"/>
            <w:shd w:val="clear" w:color="auto" w:fill="auto"/>
          </w:tcPr>
          <w:p w14:paraId="1A4F663B" w14:textId="77777777" w:rsidR="000140BE" w:rsidRPr="00D8667C" w:rsidRDefault="000140BE" w:rsidP="00381345">
            <w:pPr>
              <w:widowControl/>
            </w:pPr>
          </w:p>
        </w:tc>
        <w:tc>
          <w:tcPr>
            <w:tcW w:w="918" w:type="dxa"/>
            <w:shd w:val="clear" w:color="auto" w:fill="auto"/>
          </w:tcPr>
          <w:p w14:paraId="7311A233" w14:textId="77777777" w:rsidR="000140BE" w:rsidRPr="00D8667C" w:rsidRDefault="000140BE" w:rsidP="00381345">
            <w:pPr>
              <w:widowControl/>
            </w:pPr>
          </w:p>
        </w:tc>
      </w:tr>
    </w:tbl>
    <w:p w14:paraId="397BEB68" w14:textId="77777777" w:rsidR="000140BE" w:rsidRDefault="000140BE" w:rsidP="00381345">
      <w:pPr>
        <w:pStyle w:val="Heading3"/>
        <w:widowControl/>
      </w:pPr>
    </w:p>
    <w:p w14:paraId="0070A985" w14:textId="77777777" w:rsidR="000140BE" w:rsidRPr="00D8667C" w:rsidRDefault="000140BE" w:rsidP="00381345">
      <w:pPr>
        <w:pStyle w:val="Heading3"/>
        <w:widowControl/>
      </w:pPr>
      <w:bookmarkStart w:id="549" w:name="_Toc396904078"/>
      <w:bookmarkStart w:id="550" w:name="_Toc444096961"/>
      <w:bookmarkStart w:id="551" w:name="_Toc470527451"/>
      <w:r w:rsidRPr="00D8667C">
        <w:t>Statement</w:t>
      </w:r>
      <w:bookmarkEnd w:id="549"/>
      <w:bookmarkEnd w:id="550"/>
      <w:bookmarkEnd w:id="551"/>
    </w:p>
    <w:p w14:paraId="7D2408E3" w14:textId="77777777" w:rsidR="000140BE" w:rsidRPr="00D8667C" w:rsidRDefault="000140BE" w:rsidP="00381345">
      <w:pPr>
        <w:widowControl/>
      </w:pPr>
    </w:p>
    <w:p w14:paraId="6A75E7CC" w14:textId="77777777" w:rsidR="000140BE" w:rsidRPr="00D8667C" w:rsidRDefault="000140BE" w:rsidP="00381345">
      <w:pPr>
        <w:pStyle w:val="Heading2"/>
        <w:widowControl/>
      </w:pPr>
      <w:bookmarkStart w:id="552" w:name="_Toc396904079"/>
      <w:bookmarkStart w:id="553" w:name="_Toc444096962"/>
      <w:bookmarkStart w:id="554" w:name="_Toc470527452"/>
      <w:r w:rsidRPr="00D8667C">
        <w:t>Vision Ideas</w:t>
      </w:r>
      <w:bookmarkEnd w:id="552"/>
      <w:bookmarkEnd w:id="553"/>
      <w:bookmarkEnd w:id="554"/>
    </w:p>
    <w:p w14:paraId="484A61BD" w14:textId="77777777" w:rsidR="000140BE" w:rsidRPr="00D8667C" w:rsidRDefault="000140BE" w:rsidP="00381345">
      <w:pPr>
        <w:pStyle w:val="Heading3"/>
        <w:widowControl/>
      </w:pPr>
    </w:p>
    <w:p w14:paraId="68946753" w14:textId="77777777" w:rsidR="000140BE" w:rsidRPr="00D8667C" w:rsidRDefault="000140BE" w:rsidP="00381345">
      <w:pPr>
        <w:pStyle w:val="Heading3"/>
        <w:widowControl/>
      </w:pPr>
      <w:bookmarkStart w:id="555" w:name="_Toc444096963"/>
      <w:bookmarkStart w:id="556" w:name="_Toc470527453"/>
      <w:r>
        <w:t>Collect</w:t>
      </w:r>
      <w:bookmarkEnd w:id="555"/>
      <w:bookmarkEnd w:id="556"/>
    </w:p>
    <w:p w14:paraId="204CC8ED" w14:textId="77777777" w:rsidR="000140BE" w:rsidRPr="00D8667C"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381345">
            <w:pPr>
              <w:widowControl/>
              <w:jc w:val="center"/>
            </w:pPr>
            <w:r w:rsidRPr="00D8667C">
              <w:t>All Ideas</w:t>
            </w:r>
          </w:p>
        </w:tc>
      </w:tr>
      <w:tr w:rsidR="000140BE" w:rsidRPr="00112790" w14:paraId="562F9144" w14:textId="77777777" w:rsidTr="000140BE">
        <w:trPr>
          <w:jc w:val="center"/>
        </w:trPr>
        <w:tc>
          <w:tcPr>
            <w:tcW w:w="4788" w:type="dxa"/>
            <w:shd w:val="clear" w:color="auto" w:fill="auto"/>
          </w:tcPr>
          <w:p w14:paraId="67B88A7F" w14:textId="77777777" w:rsidR="000140BE" w:rsidRPr="00112790" w:rsidRDefault="000140BE" w:rsidP="00A3651E">
            <w:pPr>
              <w:pStyle w:val="ListParagraph"/>
              <w:widowControl/>
              <w:numPr>
                <w:ilvl w:val="0"/>
                <w:numId w:val="121"/>
              </w:numPr>
              <w:ind w:left="216" w:hanging="216"/>
            </w:pPr>
          </w:p>
        </w:tc>
        <w:tc>
          <w:tcPr>
            <w:tcW w:w="4788" w:type="dxa"/>
            <w:shd w:val="clear" w:color="auto" w:fill="auto"/>
          </w:tcPr>
          <w:p w14:paraId="2DA60C38" w14:textId="77777777" w:rsidR="000140BE" w:rsidRPr="00D16ECE" w:rsidRDefault="000140BE" w:rsidP="00A3651E">
            <w:pPr>
              <w:pStyle w:val="ListParagraph"/>
              <w:widowControl/>
              <w:numPr>
                <w:ilvl w:val="0"/>
                <w:numId w:val="121"/>
              </w:numPr>
              <w:ind w:left="216" w:hanging="216"/>
            </w:pPr>
          </w:p>
        </w:tc>
      </w:tr>
    </w:tbl>
    <w:p w14:paraId="79E4BE22" w14:textId="77777777" w:rsidR="000140BE" w:rsidRPr="00D8667C" w:rsidRDefault="000140BE" w:rsidP="00381345">
      <w:pPr>
        <w:widowControl/>
        <w:rPr>
          <w:highlight w:val="yellow"/>
        </w:rPr>
      </w:pPr>
    </w:p>
    <w:p w14:paraId="575F15C9" w14:textId="77777777" w:rsidR="000140BE" w:rsidRPr="00D8667C" w:rsidRDefault="000140BE" w:rsidP="00381345">
      <w:pPr>
        <w:pStyle w:val="Heading3"/>
        <w:widowControl/>
      </w:pPr>
      <w:bookmarkStart w:id="557" w:name="_Toc396904081"/>
      <w:bookmarkStart w:id="558" w:name="_Toc444096964"/>
      <w:bookmarkStart w:id="559" w:name="_Toc470527454"/>
      <w:r w:rsidRPr="00D8667C">
        <w:t>Evaluate</w:t>
      </w:r>
      <w:bookmarkEnd w:id="557"/>
      <w:bookmarkEnd w:id="558"/>
      <w:bookmarkEnd w:id="559"/>
    </w:p>
    <w:p w14:paraId="75D3AE89" w14:textId="77777777" w:rsidR="000140BE" w:rsidRPr="00D8667C" w:rsidRDefault="000140BE" w:rsidP="00381345">
      <w:pPr>
        <w:pStyle w:val="Heading5"/>
        <w:widowControl/>
      </w:pPr>
    </w:p>
    <w:p w14:paraId="54DBBAE6" w14:textId="77777777" w:rsidR="000140BE" w:rsidRPr="00D8667C" w:rsidRDefault="000140BE" w:rsidP="00381345">
      <w:pPr>
        <w:pStyle w:val="Heading4"/>
        <w:widowControl/>
      </w:pPr>
      <w:bookmarkStart w:id="560" w:name="_Toc396904082"/>
      <w:bookmarkStart w:id="561" w:name="_Toc470527455"/>
      <w:r w:rsidRPr="00D8667C">
        <w:t>First Cut</w:t>
      </w:r>
      <w:bookmarkEnd w:id="560"/>
      <w:bookmarkEnd w:id="561"/>
    </w:p>
    <w:p w14:paraId="0C9DF096"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381345">
            <w:pPr>
              <w:widowControl/>
              <w:jc w:val="center"/>
            </w:pPr>
            <w:r w:rsidRPr="00D8667C">
              <w:t>First Cut</w:t>
            </w:r>
          </w:p>
        </w:tc>
      </w:tr>
      <w:tr w:rsidR="00D16ECE" w:rsidRPr="00112790" w14:paraId="196CA81A" w14:textId="77777777" w:rsidTr="00347871">
        <w:trPr>
          <w:jc w:val="center"/>
        </w:trPr>
        <w:tc>
          <w:tcPr>
            <w:tcW w:w="4788" w:type="dxa"/>
            <w:shd w:val="clear" w:color="auto" w:fill="auto"/>
          </w:tcPr>
          <w:p w14:paraId="698F1CD5" w14:textId="77777777" w:rsidR="00D16ECE" w:rsidRPr="00112790" w:rsidRDefault="00D16ECE" w:rsidP="00A3651E">
            <w:pPr>
              <w:pStyle w:val="ListParagraph"/>
              <w:widowControl/>
              <w:numPr>
                <w:ilvl w:val="0"/>
                <w:numId w:val="122"/>
              </w:numPr>
              <w:ind w:left="216" w:hanging="216"/>
            </w:pPr>
          </w:p>
        </w:tc>
        <w:tc>
          <w:tcPr>
            <w:tcW w:w="4788" w:type="dxa"/>
            <w:shd w:val="clear" w:color="auto" w:fill="auto"/>
          </w:tcPr>
          <w:p w14:paraId="5B9FB842" w14:textId="59B0AAA3" w:rsidR="00D16ECE" w:rsidRPr="00D16ECE" w:rsidRDefault="00D16ECE" w:rsidP="00A3651E">
            <w:pPr>
              <w:pStyle w:val="ListParagraph"/>
              <w:widowControl/>
              <w:numPr>
                <w:ilvl w:val="0"/>
                <w:numId w:val="122"/>
              </w:numPr>
              <w:ind w:left="216" w:hanging="216"/>
            </w:pPr>
          </w:p>
        </w:tc>
      </w:tr>
    </w:tbl>
    <w:p w14:paraId="7879A50A" w14:textId="77777777" w:rsidR="00C534E0" w:rsidRDefault="00C534E0" w:rsidP="00381345">
      <w:pPr>
        <w:pStyle w:val="Heading4"/>
        <w:widowControl/>
      </w:pPr>
      <w:bookmarkStart w:id="562" w:name="_Toc396904083"/>
    </w:p>
    <w:p w14:paraId="6DBD684A" w14:textId="77777777" w:rsidR="000140BE" w:rsidRPr="00D8667C" w:rsidRDefault="000140BE" w:rsidP="00381345">
      <w:pPr>
        <w:pStyle w:val="Heading4"/>
        <w:widowControl/>
      </w:pPr>
      <w:bookmarkStart w:id="563" w:name="_Toc470527456"/>
      <w:r w:rsidRPr="00D8667C">
        <w:t>Contenders</w:t>
      </w:r>
      <w:bookmarkEnd w:id="562"/>
      <w:bookmarkEnd w:id="563"/>
    </w:p>
    <w:p w14:paraId="1656E23C"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381345">
            <w:pPr>
              <w:widowControl/>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381345">
            <w:pPr>
              <w:widowControl/>
              <w:jc w:val="center"/>
            </w:pPr>
            <w:r>
              <w:t>Tough to Implement</w:t>
            </w:r>
          </w:p>
        </w:tc>
        <w:tc>
          <w:tcPr>
            <w:tcW w:w="4149" w:type="dxa"/>
            <w:shd w:val="clear" w:color="auto" w:fill="D9D9D9" w:themeFill="background1" w:themeFillShade="D9"/>
            <w:vAlign w:val="center"/>
          </w:tcPr>
          <w:p w14:paraId="23147A72" w14:textId="77777777" w:rsidR="00484672" w:rsidRDefault="00484672" w:rsidP="00381345">
            <w:pPr>
              <w:widowControl/>
              <w:jc w:val="center"/>
            </w:pPr>
            <w:r w:rsidRPr="00D8667C">
              <w:t>Easy to</w:t>
            </w:r>
            <w: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112790" w:rsidRDefault="00484672" w:rsidP="00381345">
            <w:pPr>
              <w:widowControl/>
              <w:jc w:val="center"/>
            </w:pPr>
            <w:r w:rsidRPr="00D8667C">
              <w:t xml:space="preserve">Big </w:t>
            </w:r>
            <w:r w:rsidRPr="00D8667C">
              <w:br/>
              <w:t>Payoff</w:t>
            </w:r>
          </w:p>
        </w:tc>
        <w:tc>
          <w:tcPr>
            <w:tcW w:w="4149" w:type="dxa"/>
          </w:tcPr>
          <w:p w14:paraId="3240E1F4" w14:textId="73ED857A" w:rsidR="00484672" w:rsidRPr="00484672" w:rsidRDefault="00484672" w:rsidP="00A3651E">
            <w:pPr>
              <w:pStyle w:val="ListParagraph"/>
              <w:widowControl/>
              <w:numPr>
                <w:ilvl w:val="0"/>
                <w:numId w:val="123"/>
              </w:numPr>
              <w:ind w:left="216" w:hanging="216"/>
            </w:pPr>
          </w:p>
        </w:tc>
        <w:tc>
          <w:tcPr>
            <w:tcW w:w="4149" w:type="dxa"/>
          </w:tcPr>
          <w:p w14:paraId="7E292959" w14:textId="007A6E7E" w:rsidR="00484672" w:rsidRPr="00112790" w:rsidRDefault="00484672" w:rsidP="00A3651E">
            <w:pPr>
              <w:pStyle w:val="ListParagraph"/>
              <w:widowControl/>
              <w:numPr>
                <w:ilvl w:val="0"/>
                <w:numId w:val="123"/>
              </w:numPr>
              <w:ind w:left="216" w:hanging="216"/>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112790" w:rsidRDefault="00484672" w:rsidP="00381345">
            <w:pPr>
              <w:widowControl/>
              <w:jc w:val="center"/>
            </w:pPr>
            <w:r>
              <w:t>Small</w:t>
            </w:r>
            <w:r w:rsidRPr="00D8667C">
              <w:br/>
              <w:t>Payoff</w:t>
            </w:r>
          </w:p>
        </w:tc>
        <w:tc>
          <w:tcPr>
            <w:tcW w:w="4149" w:type="dxa"/>
          </w:tcPr>
          <w:p w14:paraId="14AACDF2" w14:textId="34B75428" w:rsidR="00484672" w:rsidRPr="00484672" w:rsidRDefault="00484672" w:rsidP="00A3651E">
            <w:pPr>
              <w:pStyle w:val="ListParagraph"/>
              <w:widowControl/>
              <w:numPr>
                <w:ilvl w:val="0"/>
                <w:numId w:val="123"/>
              </w:numPr>
              <w:ind w:left="216" w:hanging="216"/>
            </w:pPr>
          </w:p>
        </w:tc>
        <w:tc>
          <w:tcPr>
            <w:tcW w:w="4149" w:type="dxa"/>
          </w:tcPr>
          <w:p w14:paraId="77AB793A" w14:textId="7A2691E1" w:rsidR="00484672" w:rsidRPr="00112790" w:rsidRDefault="00484672" w:rsidP="00A3651E">
            <w:pPr>
              <w:pStyle w:val="ListParagraph"/>
              <w:widowControl/>
              <w:numPr>
                <w:ilvl w:val="0"/>
                <w:numId w:val="123"/>
              </w:numPr>
              <w:ind w:left="216" w:hanging="216"/>
            </w:pPr>
          </w:p>
        </w:tc>
      </w:tr>
    </w:tbl>
    <w:p w14:paraId="67C86898" w14:textId="77777777" w:rsidR="00484672" w:rsidRPr="00112790" w:rsidRDefault="00484672" w:rsidP="00381345">
      <w:pPr>
        <w:widowControl/>
      </w:pPr>
    </w:p>
    <w:p w14:paraId="003B890E" w14:textId="55D90E12" w:rsidR="000140BE" w:rsidRPr="00D8667C" w:rsidRDefault="000140BE" w:rsidP="00381345">
      <w:pPr>
        <w:pStyle w:val="Heading3"/>
        <w:widowControl/>
      </w:pPr>
      <w:bookmarkStart w:id="564" w:name="_Toc396904085"/>
      <w:bookmarkStart w:id="565" w:name="_Toc444096965"/>
      <w:bookmarkStart w:id="566" w:name="_Toc470527457"/>
      <w:r w:rsidRPr="00D8667C">
        <w:t>Great Ideas</w:t>
      </w:r>
      <w:bookmarkEnd w:id="564"/>
      <w:bookmarkEnd w:id="565"/>
      <w:bookmarkEnd w:id="566"/>
    </w:p>
    <w:p w14:paraId="07059191" w14:textId="77777777" w:rsidR="000140BE" w:rsidRPr="00D8667C" w:rsidRDefault="000140BE"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381345">
            <w:pPr>
              <w:widowControl/>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381345">
            <w:pPr>
              <w:widowControl/>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381345">
            <w:pPr>
              <w:widowControl/>
            </w:pPr>
            <w:r w:rsidRPr="00D8667C">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381345">
            <w:pPr>
              <w:widowControl/>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381345">
            <w:pPr>
              <w:widowControl/>
            </w:pPr>
            <w:r w:rsidRPr="00D8667C">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8153D1" w:rsidRDefault="000140BE" w:rsidP="00381345">
            <w:pPr>
              <w:widowControl/>
              <w:jc w:val="center"/>
              <w:rPr>
                <w:sz w:val="20"/>
              </w:rPr>
            </w:pPr>
            <w:r w:rsidRPr="008153D1">
              <w:rPr>
                <w:sz w:val="20"/>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8153D1" w:rsidRDefault="000140BE" w:rsidP="00381345">
            <w:pPr>
              <w:widowControl/>
              <w:jc w:val="center"/>
              <w:rPr>
                <w:sz w:val="20"/>
              </w:rPr>
            </w:pPr>
            <w:r w:rsidRPr="008153D1">
              <w:rPr>
                <w:sz w:val="20"/>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8153D1" w:rsidRDefault="000140BE" w:rsidP="00381345">
            <w:pPr>
              <w:widowControl/>
              <w:jc w:val="center"/>
              <w:rPr>
                <w:sz w:val="20"/>
              </w:rPr>
            </w:pPr>
            <w:r w:rsidRPr="008153D1">
              <w:rPr>
                <w:sz w:val="20"/>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8153D1" w:rsidRDefault="000140BE" w:rsidP="00381345">
            <w:pPr>
              <w:widowControl/>
              <w:jc w:val="center"/>
              <w:rPr>
                <w:sz w:val="20"/>
              </w:rPr>
            </w:pPr>
            <w:r w:rsidRPr="008153D1">
              <w:rPr>
                <w:sz w:val="20"/>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8153D1" w:rsidRDefault="000140BE" w:rsidP="00381345">
            <w:pPr>
              <w:widowControl/>
              <w:jc w:val="center"/>
              <w:rPr>
                <w:sz w:val="20"/>
              </w:rPr>
            </w:pPr>
            <w:r w:rsidRPr="008153D1">
              <w:rPr>
                <w:sz w:val="20"/>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8153D1" w:rsidRDefault="000140BE" w:rsidP="00381345">
            <w:pPr>
              <w:widowControl/>
              <w:jc w:val="center"/>
              <w:rPr>
                <w:sz w:val="20"/>
              </w:rPr>
            </w:pPr>
            <w:r w:rsidRPr="008153D1">
              <w:rPr>
                <w:sz w:val="20"/>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381345">
            <w:pPr>
              <w:widowControl/>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381345">
            <w:pPr>
              <w:widowControl/>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381345">
            <w:pPr>
              <w:widowControl/>
            </w:pPr>
          </w:p>
        </w:tc>
      </w:tr>
      <w:tr w:rsidR="000140BE" w:rsidRPr="00D8667C" w14:paraId="02343B4A" w14:textId="77777777" w:rsidTr="00577F4A">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381345">
            <w:pPr>
              <w:widowControl/>
            </w:pPr>
          </w:p>
        </w:tc>
      </w:tr>
      <w:tr w:rsidR="000140BE" w:rsidRPr="00D8667C" w14:paraId="7F1D7620" w14:textId="77777777" w:rsidTr="00577F4A">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381345">
            <w:pPr>
              <w:widowControl/>
              <w:jc w:val="right"/>
            </w:pPr>
            <w:r w:rsidRPr="00D8667C">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381345">
            <w:pPr>
              <w:widowControl/>
            </w:pPr>
          </w:p>
        </w:tc>
      </w:tr>
    </w:tbl>
    <w:p w14:paraId="1656955C" w14:textId="77777777" w:rsidR="00577F4A" w:rsidRDefault="00577F4A" w:rsidP="00381345">
      <w:pPr>
        <w:pStyle w:val="Heading2"/>
        <w:widowControl/>
      </w:pPr>
      <w:bookmarkStart w:id="567" w:name="_Toc444096966"/>
    </w:p>
    <w:p w14:paraId="2B8F4C94" w14:textId="77777777" w:rsidR="000140BE" w:rsidRDefault="00795207" w:rsidP="00381345">
      <w:pPr>
        <w:pStyle w:val="Heading2"/>
        <w:widowControl/>
      </w:pPr>
      <w:bookmarkStart w:id="568" w:name="_Toc470527458"/>
      <w:r>
        <w:t xml:space="preserve">Great Ideas </w:t>
      </w:r>
      <w:r w:rsidR="000140BE">
        <w:t>Summary</w:t>
      </w:r>
      <w:bookmarkEnd w:id="567"/>
      <w:bookmarkEnd w:id="568"/>
    </w:p>
    <w:p w14:paraId="574AC511" w14:textId="77777777" w:rsidR="00BC3878" w:rsidRDefault="00BC3878" w:rsidP="00381345">
      <w:pPr>
        <w:widowControl/>
      </w:pPr>
    </w:p>
    <w:p w14:paraId="560886B3" w14:textId="77777777" w:rsidR="00BC3878" w:rsidRDefault="00BC3878">
      <w:pPr>
        <w:widowControl/>
        <w:rPr>
          <w:b/>
          <w:caps/>
        </w:rPr>
      </w:pPr>
      <w:bookmarkStart w:id="569" w:name="_Toc443832316"/>
      <w:bookmarkStart w:id="570" w:name="_Toc470527459"/>
      <w:r>
        <w:br w:type="page"/>
      </w:r>
    </w:p>
    <w:p w14:paraId="578CDC45" w14:textId="75479413" w:rsidR="000140BE" w:rsidRPr="001369AA" w:rsidRDefault="000140BE" w:rsidP="00381345">
      <w:pPr>
        <w:pStyle w:val="Heading1"/>
        <w:widowControl/>
      </w:pPr>
      <w:r>
        <w:lastRenderedPageBreak/>
        <w:t>Great Strategies Report</w:t>
      </w:r>
      <w:bookmarkEnd w:id="569"/>
      <w:bookmarkEnd w:id="570"/>
    </w:p>
    <w:p w14:paraId="51EB3302" w14:textId="77777777" w:rsidR="000140BE" w:rsidRPr="00B55C65" w:rsidRDefault="000140BE" w:rsidP="00381345">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381345">
      <w:pPr>
        <w:widowControl/>
      </w:pPr>
    </w:p>
    <w:p w14:paraId="68018CC6" w14:textId="77777777" w:rsidR="000140BE" w:rsidRPr="00D8667C" w:rsidRDefault="000140BE" w:rsidP="00381345">
      <w:pPr>
        <w:pStyle w:val="Heading2"/>
        <w:widowControl/>
      </w:pPr>
      <w:bookmarkStart w:id="571" w:name="_Toc414023304"/>
      <w:bookmarkStart w:id="572" w:name="_Toc443832317"/>
      <w:bookmarkStart w:id="573" w:name="_Toc470527460"/>
      <w:r w:rsidRPr="00D8667C">
        <w:t>Build</w:t>
      </w:r>
      <w:bookmarkEnd w:id="571"/>
      <w:bookmarkEnd w:id="572"/>
      <w:bookmarkEnd w:id="573"/>
    </w:p>
    <w:p w14:paraId="1E8277F3" w14:textId="77777777" w:rsidR="000140BE" w:rsidRPr="00D8667C" w:rsidRDefault="000140BE" w:rsidP="00381345">
      <w:pPr>
        <w:widowControl/>
      </w:pPr>
    </w:p>
    <w:p w14:paraId="0E406DF6" w14:textId="77777777" w:rsidR="000140BE" w:rsidRPr="00D8667C" w:rsidRDefault="000140BE" w:rsidP="00381345">
      <w:pPr>
        <w:pStyle w:val="Heading3"/>
        <w:widowControl/>
      </w:pPr>
      <w:bookmarkStart w:id="574" w:name="_Toc443832318"/>
      <w:bookmarkStart w:id="575" w:name="_Toc470527461"/>
      <w:r w:rsidRPr="00D8667C">
        <w:t>Current</w:t>
      </w:r>
      <w:bookmarkEnd w:id="574"/>
      <w:bookmarkEnd w:id="575"/>
    </w:p>
    <w:p w14:paraId="58C7312F" w14:textId="77777777" w:rsidR="000140BE"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EA464A" w:rsidRPr="00D8667C" w14:paraId="32E0807E" w14:textId="77777777" w:rsidTr="00EA464A">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158B5FEC" w14:textId="77777777" w:rsidR="00EA464A" w:rsidRPr="00D8667C" w:rsidRDefault="00EA464A" w:rsidP="00EA464A">
            <w:pPr>
              <w:widowControl/>
            </w:pPr>
            <w:r>
              <w:t>Strategy</w:t>
            </w:r>
          </w:p>
        </w:tc>
        <w:tc>
          <w:tcPr>
            <w:tcW w:w="2573" w:type="dxa"/>
            <w:shd w:val="clear" w:color="auto" w:fill="D9D9D9" w:themeFill="background1" w:themeFillShade="D9"/>
          </w:tcPr>
          <w:p w14:paraId="1EEB9FFA" w14:textId="77777777" w:rsidR="00EA464A" w:rsidRPr="00D8667C" w:rsidRDefault="00EA464A" w:rsidP="000F26FE">
            <w:pPr>
              <w:widowControl/>
            </w:pPr>
          </w:p>
        </w:tc>
        <w:tc>
          <w:tcPr>
            <w:tcW w:w="2649" w:type="dxa"/>
            <w:shd w:val="clear" w:color="auto" w:fill="D9D9D9" w:themeFill="background1" w:themeFillShade="D9"/>
          </w:tcPr>
          <w:p w14:paraId="5064F8FC" w14:textId="77777777" w:rsidR="00EA464A" w:rsidRPr="00D8667C" w:rsidRDefault="00EA464A" w:rsidP="000F26FE">
            <w:pPr>
              <w:widowControl/>
            </w:pPr>
          </w:p>
        </w:tc>
        <w:tc>
          <w:tcPr>
            <w:tcW w:w="2649" w:type="dxa"/>
            <w:shd w:val="clear" w:color="auto" w:fill="D9D9D9" w:themeFill="background1" w:themeFillShade="D9"/>
          </w:tcPr>
          <w:p w14:paraId="4CB0BA1B" w14:textId="77777777" w:rsidR="00EA464A" w:rsidRPr="00D8667C" w:rsidRDefault="00EA464A" w:rsidP="000F26FE">
            <w:pPr>
              <w:widowControl/>
            </w:pPr>
          </w:p>
        </w:tc>
      </w:tr>
      <w:tr w:rsidR="00EA464A" w:rsidRPr="00D8667C" w14:paraId="26FF78A5" w14:textId="77777777" w:rsidTr="00EA464A">
        <w:trPr>
          <w:cantSplit/>
          <w:tblHeader/>
          <w:jc w:val="center"/>
        </w:trPr>
        <w:tc>
          <w:tcPr>
            <w:tcW w:w="1656" w:type="dxa"/>
            <w:shd w:val="clear" w:color="auto" w:fill="D9D9D9" w:themeFill="background1" w:themeFillShade="D9"/>
          </w:tcPr>
          <w:p w14:paraId="69AE1DB7" w14:textId="77777777" w:rsidR="00EA464A" w:rsidRPr="00D8667C" w:rsidRDefault="00EA464A" w:rsidP="00EA464A">
            <w:pPr>
              <w:widowControl/>
            </w:pPr>
            <w:r w:rsidRPr="00D8667C">
              <w:t>People</w:t>
            </w:r>
          </w:p>
        </w:tc>
        <w:tc>
          <w:tcPr>
            <w:tcW w:w="2573" w:type="dxa"/>
            <w:shd w:val="clear" w:color="auto" w:fill="auto"/>
          </w:tcPr>
          <w:p w14:paraId="57B6DB4F" w14:textId="77777777" w:rsidR="00EA464A" w:rsidRPr="00D8667C" w:rsidRDefault="00EA464A" w:rsidP="000F26FE">
            <w:pPr>
              <w:widowControl/>
            </w:pPr>
          </w:p>
        </w:tc>
        <w:tc>
          <w:tcPr>
            <w:tcW w:w="2649" w:type="dxa"/>
            <w:shd w:val="clear" w:color="auto" w:fill="auto"/>
          </w:tcPr>
          <w:p w14:paraId="1D0839C5" w14:textId="77777777" w:rsidR="00EA464A" w:rsidRPr="00D8667C" w:rsidRDefault="00EA464A" w:rsidP="000F26FE">
            <w:pPr>
              <w:widowControl/>
            </w:pPr>
          </w:p>
        </w:tc>
        <w:tc>
          <w:tcPr>
            <w:tcW w:w="2649" w:type="dxa"/>
            <w:shd w:val="clear" w:color="auto" w:fill="auto"/>
          </w:tcPr>
          <w:p w14:paraId="5F9D0CC3" w14:textId="77777777" w:rsidR="00EA464A" w:rsidRPr="00D8667C" w:rsidRDefault="00EA464A" w:rsidP="000F26FE">
            <w:pPr>
              <w:widowControl/>
            </w:pPr>
          </w:p>
        </w:tc>
      </w:tr>
      <w:tr w:rsidR="00EA464A" w:rsidRPr="00D8667C" w14:paraId="1281F6A6" w14:textId="77777777" w:rsidTr="00EA464A">
        <w:trPr>
          <w:cantSplit/>
          <w:tblHeader/>
          <w:jc w:val="center"/>
        </w:trPr>
        <w:tc>
          <w:tcPr>
            <w:tcW w:w="1656" w:type="dxa"/>
            <w:shd w:val="clear" w:color="auto" w:fill="D9D9D9" w:themeFill="background1" w:themeFillShade="D9"/>
          </w:tcPr>
          <w:p w14:paraId="31C429AF" w14:textId="77777777" w:rsidR="00EA464A" w:rsidRPr="00D8667C" w:rsidRDefault="00EA464A" w:rsidP="00EA464A">
            <w:pPr>
              <w:widowControl/>
            </w:pPr>
            <w:r w:rsidRPr="00D8667C">
              <w:t>Place</w:t>
            </w:r>
          </w:p>
        </w:tc>
        <w:tc>
          <w:tcPr>
            <w:tcW w:w="2573" w:type="dxa"/>
            <w:shd w:val="clear" w:color="auto" w:fill="auto"/>
          </w:tcPr>
          <w:p w14:paraId="4D7FECF3" w14:textId="77777777" w:rsidR="00EA464A" w:rsidRPr="00D8667C" w:rsidRDefault="00EA464A" w:rsidP="000F26FE">
            <w:pPr>
              <w:widowControl/>
            </w:pPr>
          </w:p>
        </w:tc>
        <w:tc>
          <w:tcPr>
            <w:tcW w:w="2649" w:type="dxa"/>
            <w:shd w:val="clear" w:color="auto" w:fill="auto"/>
          </w:tcPr>
          <w:p w14:paraId="3FB1FFF8" w14:textId="77777777" w:rsidR="00EA464A" w:rsidRPr="00D8667C" w:rsidRDefault="00EA464A" w:rsidP="000F26FE">
            <w:pPr>
              <w:widowControl/>
            </w:pPr>
          </w:p>
        </w:tc>
        <w:tc>
          <w:tcPr>
            <w:tcW w:w="2649" w:type="dxa"/>
            <w:shd w:val="clear" w:color="auto" w:fill="auto"/>
          </w:tcPr>
          <w:p w14:paraId="2AB590D5" w14:textId="77777777" w:rsidR="00EA464A" w:rsidRPr="00D8667C" w:rsidRDefault="00EA464A" w:rsidP="000F26FE">
            <w:pPr>
              <w:widowControl/>
            </w:pPr>
          </w:p>
        </w:tc>
      </w:tr>
      <w:tr w:rsidR="00EA464A" w:rsidRPr="00D8667C" w14:paraId="28CA5BB3" w14:textId="77777777" w:rsidTr="00EA464A">
        <w:trPr>
          <w:cantSplit/>
          <w:tblHeader/>
          <w:jc w:val="center"/>
        </w:trPr>
        <w:tc>
          <w:tcPr>
            <w:tcW w:w="1656" w:type="dxa"/>
            <w:vMerge w:val="restart"/>
            <w:shd w:val="clear" w:color="auto" w:fill="D9D9D9" w:themeFill="background1" w:themeFillShade="D9"/>
          </w:tcPr>
          <w:p w14:paraId="1EE00BC8" w14:textId="77777777" w:rsidR="00EA464A" w:rsidRDefault="00EA464A" w:rsidP="00EA464A">
            <w:pPr>
              <w:widowControl/>
            </w:pPr>
            <w:r w:rsidRPr="00D8667C">
              <w:t>Price</w:t>
            </w:r>
            <w:r>
              <w:t xml:space="preserve"> (Client)</w:t>
            </w:r>
          </w:p>
          <w:p w14:paraId="1430CA74" w14:textId="77777777" w:rsidR="00EA464A" w:rsidRPr="00D8667C" w:rsidRDefault="00EA464A" w:rsidP="00EA464A">
            <w:pPr>
              <w:widowControl/>
            </w:pPr>
            <w:r>
              <w:t>Price (Startup)</w:t>
            </w:r>
          </w:p>
        </w:tc>
        <w:tc>
          <w:tcPr>
            <w:tcW w:w="2573" w:type="dxa"/>
            <w:shd w:val="clear" w:color="auto" w:fill="auto"/>
          </w:tcPr>
          <w:p w14:paraId="2ED392F7" w14:textId="77777777" w:rsidR="00EA464A" w:rsidRPr="00D8667C" w:rsidRDefault="00EA464A" w:rsidP="000F26FE">
            <w:pPr>
              <w:widowControl/>
            </w:pPr>
          </w:p>
        </w:tc>
        <w:tc>
          <w:tcPr>
            <w:tcW w:w="2649" w:type="dxa"/>
            <w:shd w:val="clear" w:color="auto" w:fill="auto"/>
          </w:tcPr>
          <w:p w14:paraId="05B9EADF" w14:textId="77777777" w:rsidR="00EA464A" w:rsidRPr="00D8667C" w:rsidRDefault="00EA464A" w:rsidP="000F26FE">
            <w:pPr>
              <w:widowControl/>
            </w:pPr>
          </w:p>
        </w:tc>
        <w:tc>
          <w:tcPr>
            <w:tcW w:w="2649" w:type="dxa"/>
            <w:shd w:val="clear" w:color="auto" w:fill="auto"/>
          </w:tcPr>
          <w:p w14:paraId="48741805" w14:textId="77777777" w:rsidR="00EA464A" w:rsidRPr="00D8667C" w:rsidRDefault="00EA464A" w:rsidP="000F26FE">
            <w:pPr>
              <w:widowControl/>
            </w:pPr>
          </w:p>
        </w:tc>
      </w:tr>
      <w:tr w:rsidR="00EA464A" w:rsidRPr="00D8667C" w14:paraId="309E5CE4" w14:textId="77777777" w:rsidTr="00EA464A">
        <w:trPr>
          <w:cantSplit/>
          <w:tblHeader/>
          <w:jc w:val="center"/>
        </w:trPr>
        <w:tc>
          <w:tcPr>
            <w:tcW w:w="1656" w:type="dxa"/>
            <w:vMerge/>
            <w:shd w:val="clear" w:color="auto" w:fill="D9D9D9" w:themeFill="background1" w:themeFillShade="D9"/>
          </w:tcPr>
          <w:p w14:paraId="762C9A5F" w14:textId="77777777" w:rsidR="00EA464A" w:rsidRPr="00D8667C" w:rsidRDefault="00EA464A" w:rsidP="00EA464A">
            <w:pPr>
              <w:widowControl/>
            </w:pPr>
          </w:p>
        </w:tc>
        <w:tc>
          <w:tcPr>
            <w:tcW w:w="2573" w:type="dxa"/>
            <w:shd w:val="clear" w:color="auto" w:fill="auto"/>
          </w:tcPr>
          <w:p w14:paraId="282B1F21" w14:textId="77777777" w:rsidR="00EA464A" w:rsidRPr="00D8667C" w:rsidRDefault="00EA464A" w:rsidP="000F26FE">
            <w:pPr>
              <w:widowControl/>
            </w:pPr>
          </w:p>
        </w:tc>
        <w:tc>
          <w:tcPr>
            <w:tcW w:w="2649" w:type="dxa"/>
            <w:shd w:val="clear" w:color="auto" w:fill="auto"/>
          </w:tcPr>
          <w:p w14:paraId="19560F21" w14:textId="77777777" w:rsidR="00EA464A" w:rsidRPr="00D8667C" w:rsidRDefault="00EA464A" w:rsidP="000F26FE">
            <w:pPr>
              <w:widowControl/>
            </w:pPr>
          </w:p>
        </w:tc>
        <w:tc>
          <w:tcPr>
            <w:tcW w:w="2649" w:type="dxa"/>
            <w:shd w:val="clear" w:color="auto" w:fill="auto"/>
          </w:tcPr>
          <w:p w14:paraId="158F2C2C" w14:textId="77777777" w:rsidR="00EA464A" w:rsidRPr="00D8667C" w:rsidRDefault="00EA464A" w:rsidP="000F26FE">
            <w:pPr>
              <w:widowControl/>
            </w:pPr>
          </w:p>
        </w:tc>
      </w:tr>
      <w:tr w:rsidR="00EA464A" w:rsidRPr="00D8667C" w14:paraId="06D1847E" w14:textId="77777777" w:rsidTr="00EA464A">
        <w:trPr>
          <w:cantSplit/>
          <w:tblHeader/>
          <w:jc w:val="center"/>
        </w:trPr>
        <w:tc>
          <w:tcPr>
            <w:tcW w:w="1656" w:type="dxa"/>
            <w:shd w:val="clear" w:color="auto" w:fill="D9D9D9" w:themeFill="background1" w:themeFillShade="D9"/>
          </w:tcPr>
          <w:p w14:paraId="465E668D" w14:textId="77777777" w:rsidR="00EA464A" w:rsidRPr="00D8667C" w:rsidRDefault="00EA464A" w:rsidP="00EA464A">
            <w:pPr>
              <w:widowControl/>
            </w:pPr>
            <w:r w:rsidRPr="00D8667C">
              <w:t>Proposition</w:t>
            </w:r>
          </w:p>
        </w:tc>
        <w:tc>
          <w:tcPr>
            <w:tcW w:w="2573" w:type="dxa"/>
            <w:shd w:val="clear" w:color="auto" w:fill="auto"/>
            <w:vAlign w:val="center"/>
          </w:tcPr>
          <w:p w14:paraId="2E911341" w14:textId="77777777" w:rsidR="00EA464A" w:rsidRPr="00D8667C" w:rsidRDefault="00EA464A" w:rsidP="000F26FE">
            <w:pPr>
              <w:widowControl/>
            </w:pPr>
          </w:p>
        </w:tc>
        <w:tc>
          <w:tcPr>
            <w:tcW w:w="2649" w:type="dxa"/>
            <w:shd w:val="clear" w:color="auto" w:fill="auto"/>
            <w:vAlign w:val="center"/>
          </w:tcPr>
          <w:p w14:paraId="0E9C6AE6" w14:textId="77777777" w:rsidR="00EA464A" w:rsidRPr="00D8667C" w:rsidRDefault="00EA464A" w:rsidP="000F26FE">
            <w:pPr>
              <w:widowControl/>
            </w:pPr>
          </w:p>
        </w:tc>
        <w:tc>
          <w:tcPr>
            <w:tcW w:w="2649" w:type="dxa"/>
            <w:shd w:val="clear" w:color="auto" w:fill="auto"/>
            <w:vAlign w:val="center"/>
          </w:tcPr>
          <w:p w14:paraId="21BDBB92" w14:textId="77777777" w:rsidR="00EA464A" w:rsidRPr="00D8667C" w:rsidRDefault="00EA464A" w:rsidP="000F26FE">
            <w:pPr>
              <w:widowControl/>
            </w:pPr>
          </w:p>
        </w:tc>
      </w:tr>
      <w:tr w:rsidR="00EA464A" w:rsidRPr="00D8667C" w14:paraId="1ED10BFE" w14:textId="77777777" w:rsidTr="00EA464A">
        <w:trPr>
          <w:cantSplit/>
          <w:tblHeader/>
          <w:jc w:val="center"/>
        </w:trPr>
        <w:tc>
          <w:tcPr>
            <w:tcW w:w="1656" w:type="dxa"/>
            <w:shd w:val="clear" w:color="auto" w:fill="D9D9D9" w:themeFill="background1" w:themeFillShade="D9"/>
          </w:tcPr>
          <w:p w14:paraId="2ED48EF2" w14:textId="77777777" w:rsidR="00EA464A" w:rsidRPr="00D8667C" w:rsidRDefault="00EA464A" w:rsidP="00EA464A">
            <w:pPr>
              <w:widowControl/>
            </w:pPr>
            <w:r>
              <w:t>Plan</w:t>
            </w:r>
          </w:p>
        </w:tc>
        <w:tc>
          <w:tcPr>
            <w:tcW w:w="2573" w:type="dxa"/>
            <w:shd w:val="clear" w:color="auto" w:fill="auto"/>
            <w:vAlign w:val="center"/>
          </w:tcPr>
          <w:p w14:paraId="2B7CA418" w14:textId="77777777" w:rsidR="00EA464A" w:rsidRDefault="00EA464A" w:rsidP="000F26FE">
            <w:pPr>
              <w:widowControl/>
            </w:pPr>
          </w:p>
        </w:tc>
        <w:tc>
          <w:tcPr>
            <w:tcW w:w="2649" w:type="dxa"/>
            <w:shd w:val="clear" w:color="auto" w:fill="auto"/>
            <w:vAlign w:val="center"/>
          </w:tcPr>
          <w:p w14:paraId="67AFFFD0" w14:textId="77777777" w:rsidR="00EA464A" w:rsidRDefault="00EA464A" w:rsidP="000F26FE">
            <w:pPr>
              <w:widowControl/>
            </w:pPr>
          </w:p>
        </w:tc>
        <w:tc>
          <w:tcPr>
            <w:tcW w:w="2649" w:type="dxa"/>
            <w:shd w:val="clear" w:color="auto" w:fill="auto"/>
            <w:vAlign w:val="center"/>
          </w:tcPr>
          <w:p w14:paraId="65F5B942" w14:textId="77777777" w:rsidR="00EA464A" w:rsidRDefault="00EA464A" w:rsidP="000F26FE">
            <w:pPr>
              <w:widowControl/>
            </w:pPr>
          </w:p>
        </w:tc>
      </w:tr>
    </w:tbl>
    <w:p w14:paraId="009D8D45" w14:textId="77777777" w:rsidR="00EA464A" w:rsidRDefault="00EA464A" w:rsidP="00381345">
      <w:pPr>
        <w:widowControl/>
      </w:pPr>
    </w:p>
    <w:p w14:paraId="7153C57B" w14:textId="77777777" w:rsidR="000140BE" w:rsidRPr="00D8667C" w:rsidRDefault="000140BE" w:rsidP="00381345">
      <w:pPr>
        <w:pStyle w:val="Heading3"/>
        <w:widowControl/>
      </w:pPr>
      <w:bookmarkStart w:id="576" w:name="_Toc443832319"/>
      <w:bookmarkStart w:id="577" w:name="_Toc470527462"/>
      <w:r w:rsidRPr="00D8667C">
        <w:t>New</w:t>
      </w:r>
      <w:bookmarkEnd w:id="576"/>
      <w:bookmarkEnd w:id="577"/>
    </w:p>
    <w:p w14:paraId="35CBFA44" w14:textId="77777777" w:rsidR="000140BE"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2586"/>
        <w:gridCol w:w="2663"/>
        <w:gridCol w:w="2663"/>
      </w:tblGrid>
      <w:tr w:rsidR="00EA464A" w:rsidRPr="00D8667C" w14:paraId="44BEF1A8" w14:textId="77777777" w:rsidTr="000F26FE">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0E970538" w14:textId="77777777" w:rsidR="00EA464A" w:rsidRPr="00D8667C" w:rsidRDefault="00EA464A" w:rsidP="000F26FE">
            <w:pPr>
              <w:widowControl/>
            </w:pPr>
            <w:r>
              <w:t>Strategy</w:t>
            </w:r>
          </w:p>
        </w:tc>
        <w:tc>
          <w:tcPr>
            <w:tcW w:w="2573" w:type="dxa"/>
            <w:shd w:val="clear" w:color="auto" w:fill="D9D9D9" w:themeFill="background1" w:themeFillShade="D9"/>
          </w:tcPr>
          <w:p w14:paraId="52AFF269" w14:textId="77777777" w:rsidR="00EA464A" w:rsidRPr="00D8667C" w:rsidRDefault="00EA464A" w:rsidP="000F26FE">
            <w:pPr>
              <w:widowControl/>
            </w:pPr>
          </w:p>
        </w:tc>
        <w:tc>
          <w:tcPr>
            <w:tcW w:w="2649" w:type="dxa"/>
            <w:shd w:val="clear" w:color="auto" w:fill="D9D9D9" w:themeFill="background1" w:themeFillShade="D9"/>
          </w:tcPr>
          <w:p w14:paraId="42F38168" w14:textId="77777777" w:rsidR="00EA464A" w:rsidRPr="00D8667C" w:rsidRDefault="00EA464A" w:rsidP="000F26FE">
            <w:pPr>
              <w:widowControl/>
            </w:pPr>
          </w:p>
        </w:tc>
        <w:tc>
          <w:tcPr>
            <w:tcW w:w="2649" w:type="dxa"/>
            <w:shd w:val="clear" w:color="auto" w:fill="D9D9D9" w:themeFill="background1" w:themeFillShade="D9"/>
          </w:tcPr>
          <w:p w14:paraId="12B855C4" w14:textId="77777777" w:rsidR="00EA464A" w:rsidRPr="00D8667C" w:rsidRDefault="00EA464A" w:rsidP="000F26FE">
            <w:pPr>
              <w:widowControl/>
            </w:pPr>
          </w:p>
        </w:tc>
      </w:tr>
      <w:tr w:rsidR="00EA464A" w:rsidRPr="00D8667C" w14:paraId="451F1A66" w14:textId="77777777" w:rsidTr="000F26FE">
        <w:trPr>
          <w:cantSplit/>
          <w:tblHeader/>
          <w:jc w:val="center"/>
        </w:trPr>
        <w:tc>
          <w:tcPr>
            <w:tcW w:w="1656" w:type="dxa"/>
            <w:shd w:val="clear" w:color="auto" w:fill="D9D9D9" w:themeFill="background1" w:themeFillShade="D9"/>
          </w:tcPr>
          <w:p w14:paraId="6C498F5F" w14:textId="77777777" w:rsidR="00EA464A" w:rsidRPr="00D8667C" w:rsidRDefault="00EA464A" w:rsidP="000F26FE">
            <w:pPr>
              <w:widowControl/>
            </w:pPr>
            <w:r w:rsidRPr="00D8667C">
              <w:t>People</w:t>
            </w:r>
          </w:p>
        </w:tc>
        <w:tc>
          <w:tcPr>
            <w:tcW w:w="2573" w:type="dxa"/>
            <w:shd w:val="clear" w:color="auto" w:fill="auto"/>
          </w:tcPr>
          <w:p w14:paraId="5D0E2B71" w14:textId="77777777" w:rsidR="00EA464A" w:rsidRPr="00D8667C" w:rsidRDefault="00EA464A" w:rsidP="000F26FE">
            <w:pPr>
              <w:widowControl/>
            </w:pPr>
          </w:p>
        </w:tc>
        <w:tc>
          <w:tcPr>
            <w:tcW w:w="2649" w:type="dxa"/>
            <w:shd w:val="clear" w:color="auto" w:fill="auto"/>
          </w:tcPr>
          <w:p w14:paraId="03A578AE" w14:textId="77777777" w:rsidR="00EA464A" w:rsidRPr="00D8667C" w:rsidRDefault="00EA464A" w:rsidP="000F26FE">
            <w:pPr>
              <w:widowControl/>
            </w:pPr>
          </w:p>
        </w:tc>
        <w:tc>
          <w:tcPr>
            <w:tcW w:w="2649" w:type="dxa"/>
            <w:shd w:val="clear" w:color="auto" w:fill="auto"/>
          </w:tcPr>
          <w:p w14:paraId="7E134A87" w14:textId="77777777" w:rsidR="00EA464A" w:rsidRPr="00D8667C" w:rsidRDefault="00EA464A" w:rsidP="000F26FE">
            <w:pPr>
              <w:widowControl/>
            </w:pPr>
          </w:p>
        </w:tc>
      </w:tr>
      <w:tr w:rsidR="00EA464A" w:rsidRPr="00D8667C" w14:paraId="5BE93567" w14:textId="77777777" w:rsidTr="000F26FE">
        <w:trPr>
          <w:cantSplit/>
          <w:tblHeader/>
          <w:jc w:val="center"/>
        </w:trPr>
        <w:tc>
          <w:tcPr>
            <w:tcW w:w="1656" w:type="dxa"/>
            <w:shd w:val="clear" w:color="auto" w:fill="D9D9D9" w:themeFill="background1" w:themeFillShade="D9"/>
          </w:tcPr>
          <w:p w14:paraId="5544908C" w14:textId="77777777" w:rsidR="00EA464A" w:rsidRPr="00D8667C" w:rsidRDefault="00EA464A" w:rsidP="000F26FE">
            <w:pPr>
              <w:widowControl/>
            </w:pPr>
            <w:r w:rsidRPr="00D8667C">
              <w:t>Place</w:t>
            </w:r>
          </w:p>
        </w:tc>
        <w:tc>
          <w:tcPr>
            <w:tcW w:w="2573" w:type="dxa"/>
            <w:shd w:val="clear" w:color="auto" w:fill="auto"/>
          </w:tcPr>
          <w:p w14:paraId="426A2E5D" w14:textId="77777777" w:rsidR="00EA464A" w:rsidRPr="00D8667C" w:rsidRDefault="00EA464A" w:rsidP="000F26FE">
            <w:pPr>
              <w:widowControl/>
            </w:pPr>
          </w:p>
        </w:tc>
        <w:tc>
          <w:tcPr>
            <w:tcW w:w="2649" w:type="dxa"/>
            <w:shd w:val="clear" w:color="auto" w:fill="auto"/>
          </w:tcPr>
          <w:p w14:paraId="7E818803" w14:textId="77777777" w:rsidR="00EA464A" w:rsidRPr="00D8667C" w:rsidRDefault="00EA464A" w:rsidP="000F26FE">
            <w:pPr>
              <w:widowControl/>
            </w:pPr>
          </w:p>
        </w:tc>
        <w:tc>
          <w:tcPr>
            <w:tcW w:w="2649" w:type="dxa"/>
            <w:shd w:val="clear" w:color="auto" w:fill="auto"/>
          </w:tcPr>
          <w:p w14:paraId="4A4BE050" w14:textId="77777777" w:rsidR="00EA464A" w:rsidRPr="00D8667C" w:rsidRDefault="00EA464A" w:rsidP="000F26FE">
            <w:pPr>
              <w:widowControl/>
            </w:pPr>
          </w:p>
        </w:tc>
      </w:tr>
      <w:tr w:rsidR="00EA464A" w:rsidRPr="00D8667C" w14:paraId="1E9911DE" w14:textId="77777777" w:rsidTr="000F26FE">
        <w:trPr>
          <w:cantSplit/>
          <w:tblHeader/>
          <w:jc w:val="center"/>
        </w:trPr>
        <w:tc>
          <w:tcPr>
            <w:tcW w:w="1656" w:type="dxa"/>
            <w:vMerge w:val="restart"/>
            <w:shd w:val="clear" w:color="auto" w:fill="D9D9D9" w:themeFill="background1" w:themeFillShade="D9"/>
          </w:tcPr>
          <w:p w14:paraId="1CB2902E" w14:textId="77777777" w:rsidR="00EA464A" w:rsidRDefault="00EA464A" w:rsidP="000F26FE">
            <w:pPr>
              <w:widowControl/>
            </w:pPr>
            <w:r w:rsidRPr="00D8667C">
              <w:t>Price</w:t>
            </w:r>
            <w:r>
              <w:t xml:space="preserve"> (Client)</w:t>
            </w:r>
          </w:p>
          <w:p w14:paraId="0951ED6F" w14:textId="77777777" w:rsidR="00EA464A" w:rsidRPr="00D8667C" w:rsidRDefault="00EA464A" w:rsidP="000F26FE">
            <w:pPr>
              <w:widowControl/>
            </w:pPr>
            <w:r>
              <w:t>Price (Startup)</w:t>
            </w:r>
          </w:p>
        </w:tc>
        <w:tc>
          <w:tcPr>
            <w:tcW w:w="2573" w:type="dxa"/>
            <w:shd w:val="clear" w:color="auto" w:fill="auto"/>
          </w:tcPr>
          <w:p w14:paraId="270E820F" w14:textId="77777777" w:rsidR="00EA464A" w:rsidRPr="00D8667C" w:rsidRDefault="00EA464A" w:rsidP="000F26FE">
            <w:pPr>
              <w:widowControl/>
            </w:pPr>
          </w:p>
        </w:tc>
        <w:tc>
          <w:tcPr>
            <w:tcW w:w="2649" w:type="dxa"/>
            <w:shd w:val="clear" w:color="auto" w:fill="auto"/>
          </w:tcPr>
          <w:p w14:paraId="72A03EE8" w14:textId="77777777" w:rsidR="00EA464A" w:rsidRPr="00D8667C" w:rsidRDefault="00EA464A" w:rsidP="000F26FE">
            <w:pPr>
              <w:widowControl/>
            </w:pPr>
          </w:p>
        </w:tc>
        <w:tc>
          <w:tcPr>
            <w:tcW w:w="2649" w:type="dxa"/>
            <w:shd w:val="clear" w:color="auto" w:fill="auto"/>
          </w:tcPr>
          <w:p w14:paraId="089A32BC" w14:textId="77777777" w:rsidR="00EA464A" w:rsidRPr="00D8667C" w:rsidRDefault="00EA464A" w:rsidP="000F26FE">
            <w:pPr>
              <w:widowControl/>
            </w:pPr>
          </w:p>
        </w:tc>
      </w:tr>
      <w:tr w:rsidR="00EA464A" w:rsidRPr="00D8667C" w14:paraId="78360D18" w14:textId="77777777" w:rsidTr="000F26FE">
        <w:trPr>
          <w:cantSplit/>
          <w:tblHeader/>
          <w:jc w:val="center"/>
        </w:trPr>
        <w:tc>
          <w:tcPr>
            <w:tcW w:w="1656" w:type="dxa"/>
            <w:vMerge/>
            <w:shd w:val="clear" w:color="auto" w:fill="D9D9D9" w:themeFill="background1" w:themeFillShade="D9"/>
          </w:tcPr>
          <w:p w14:paraId="714F34A2" w14:textId="77777777" w:rsidR="00EA464A" w:rsidRPr="00D8667C" w:rsidRDefault="00EA464A" w:rsidP="000F26FE">
            <w:pPr>
              <w:widowControl/>
            </w:pPr>
          </w:p>
        </w:tc>
        <w:tc>
          <w:tcPr>
            <w:tcW w:w="2573" w:type="dxa"/>
            <w:shd w:val="clear" w:color="auto" w:fill="auto"/>
          </w:tcPr>
          <w:p w14:paraId="06A31388" w14:textId="77777777" w:rsidR="00EA464A" w:rsidRPr="00D8667C" w:rsidRDefault="00EA464A" w:rsidP="000F26FE">
            <w:pPr>
              <w:widowControl/>
            </w:pPr>
          </w:p>
        </w:tc>
        <w:tc>
          <w:tcPr>
            <w:tcW w:w="2649" w:type="dxa"/>
            <w:shd w:val="clear" w:color="auto" w:fill="auto"/>
          </w:tcPr>
          <w:p w14:paraId="3930F271" w14:textId="77777777" w:rsidR="00EA464A" w:rsidRPr="00D8667C" w:rsidRDefault="00EA464A" w:rsidP="000F26FE">
            <w:pPr>
              <w:widowControl/>
            </w:pPr>
          </w:p>
        </w:tc>
        <w:tc>
          <w:tcPr>
            <w:tcW w:w="2649" w:type="dxa"/>
            <w:shd w:val="clear" w:color="auto" w:fill="auto"/>
          </w:tcPr>
          <w:p w14:paraId="25D1AF12" w14:textId="77777777" w:rsidR="00EA464A" w:rsidRPr="00D8667C" w:rsidRDefault="00EA464A" w:rsidP="000F26FE">
            <w:pPr>
              <w:widowControl/>
            </w:pPr>
          </w:p>
        </w:tc>
      </w:tr>
      <w:tr w:rsidR="00EA464A" w:rsidRPr="00D8667C" w14:paraId="6091190A" w14:textId="77777777" w:rsidTr="000F26FE">
        <w:trPr>
          <w:cantSplit/>
          <w:tblHeader/>
          <w:jc w:val="center"/>
        </w:trPr>
        <w:tc>
          <w:tcPr>
            <w:tcW w:w="1656" w:type="dxa"/>
            <w:shd w:val="clear" w:color="auto" w:fill="D9D9D9" w:themeFill="background1" w:themeFillShade="D9"/>
          </w:tcPr>
          <w:p w14:paraId="4CA13D77" w14:textId="77777777" w:rsidR="00EA464A" w:rsidRPr="00D8667C" w:rsidRDefault="00EA464A" w:rsidP="000F26FE">
            <w:pPr>
              <w:widowControl/>
            </w:pPr>
            <w:r w:rsidRPr="00D8667C">
              <w:t>Proposition</w:t>
            </w:r>
          </w:p>
        </w:tc>
        <w:tc>
          <w:tcPr>
            <w:tcW w:w="2573" w:type="dxa"/>
            <w:shd w:val="clear" w:color="auto" w:fill="auto"/>
            <w:vAlign w:val="center"/>
          </w:tcPr>
          <w:p w14:paraId="60BFDFDC" w14:textId="77777777" w:rsidR="00EA464A" w:rsidRPr="00D8667C" w:rsidRDefault="00EA464A" w:rsidP="000F26FE">
            <w:pPr>
              <w:widowControl/>
            </w:pPr>
          </w:p>
        </w:tc>
        <w:tc>
          <w:tcPr>
            <w:tcW w:w="2649" w:type="dxa"/>
            <w:shd w:val="clear" w:color="auto" w:fill="auto"/>
            <w:vAlign w:val="center"/>
          </w:tcPr>
          <w:p w14:paraId="3BFBEEC3" w14:textId="77777777" w:rsidR="00EA464A" w:rsidRPr="00D8667C" w:rsidRDefault="00EA464A" w:rsidP="000F26FE">
            <w:pPr>
              <w:widowControl/>
            </w:pPr>
          </w:p>
        </w:tc>
        <w:tc>
          <w:tcPr>
            <w:tcW w:w="2649" w:type="dxa"/>
            <w:shd w:val="clear" w:color="auto" w:fill="auto"/>
            <w:vAlign w:val="center"/>
          </w:tcPr>
          <w:p w14:paraId="4B0381A3" w14:textId="77777777" w:rsidR="00EA464A" w:rsidRPr="00D8667C" w:rsidRDefault="00EA464A" w:rsidP="000F26FE">
            <w:pPr>
              <w:widowControl/>
            </w:pPr>
          </w:p>
        </w:tc>
      </w:tr>
      <w:tr w:rsidR="00EA464A" w:rsidRPr="00D8667C" w14:paraId="570032B8" w14:textId="77777777" w:rsidTr="000F26FE">
        <w:trPr>
          <w:cantSplit/>
          <w:tblHeader/>
          <w:jc w:val="center"/>
        </w:trPr>
        <w:tc>
          <w:tcPr>
            <w:tcW w:w="1656" w:type="dxa"/>
            <w:shd w:val="clear" w:color="auto" w:fill="D9D9D9" w:themeFill="background1" w:themeFillShade="D9"/>
          </w:tcPr>
          <w:p w14:paraId="397A71C5" w14:textId="77777777" w:rsidR="00EA464A" w:rsidRPr="00D8667C" w:rsidRDefault="00EA464A" w:rsidP="000F26FE">
            <w:pPr>
              <w:widowControl/>
            </w:pPr>
            <w:r>
              <w:t>Plan</w:t>
            </w:r>
          </w:p>
        </w:tc>
        <w:tc>
          <w:tcPr>
            <w:tcW w:w="2573" w:type="dxa"/>
            <w:shd w:val="clear" w:color="auto" w:fill="auto"/>
            <w:vAlign w:val="center"/>
          </w:tcPr>
          <w:p w14:paraId="296B63F1" w14:textId="77777777" w:rsidR="00EA464A" w:rsidRDefault="00EA464A" w:rsidP="000F26FE">
            <w:pPr>
              <w:widowControl/>
            </w:pPr>
          </w:p>
        </w:tc>
        <w:tc>
          <w:tcPr>
            <w:tcW w:w="2649" w:type="dxa"/>
            <w:shd w:val="clear" w:color="auto" w:fill="auto"/>
            <w:vAlign w:val="center"/>
          </w:tcPr>
          <w:p w14:paraId="17E5D212" w14:textId="77777777" w:rsidR="00EA464A" w:rsidRDefault="00EA464A" w:rsidP="000F26FE">
            <w:pPr>
              <w:widowControl/>
            </w:pPr>
          </w:p>
        </w:tc>
        <w:tc>
          <w:tcPr>
            <w:tcW w:w="2649" w:type="dxa"/>
            <w:shd w:val="clear" w:color="auto" w:fill="auto"/>
            <w:vAlign w:val="center"/>
          </w:tcPr>
          <w:p w14:paraId="66B8B4E2" w14:textId="77777777" w:rsidR="00EA464A" w:rsidRDefault="00EA464A" w:rsidP="000F26FE">
            <w:pPr>
              <w:widowControl/>
            </w:pPr>
          </w:p>
        </w:tc>
      </w:tr>
    </w:tbl>
    <w:p w14:paraId="2524F9ED" w14:textId="4D1E449D" w:rsidR="000140BE" w:rsidRPr="00D8667C" w:rsidRDefault="000140BE" w:rsidP="00381345">
      <w:pPr>
        <w:widowControl/>
      </w:pPr>
    </w:p>
    <w:p w14:paraId="1694C41B" w14:textId="77777777" w:rsidR="000140BE" w:rsidRPr="00D8667C" w:rsidRDefault="000140BE" w:rsidP="00381345">
      <w:pPr>
        <w:pStyle w:val="Heading2"/>
        <w:widowControl/>
      </w:pPr>
      <w:bookmarkStart w:id="578" w:name="_Toc414023305"/>
      <w:bookmarkStart w:id="579" w:name="_Toc443832320"/>
      <w:bookmarkStart w:id="580" w:name="_Toc470527463"/>
      <w:r w:rsidRPr="00D8667C">
        <w:t>Test</w:t>
      </w:r>
      <w:bookmarkEnd w:id="578"/>
      <w:bookmarkEnd w:id="579"/>
      <w:bookmarkEnd w:id="580"/>
    </w:p>
    <w:p w14:paraId="6433EC77" w14:textId="77777777" w:rsidR="000140BE" w:rsidRPr="00D8667C" w:rsidRDefault="000140BE" w:rsidP="00381345">
      <w:pPr>
        <w:widowControl/>
      </w:pPr>
    </w:p>
    <w:p w14:paraId="370374F6" w14:textId="77777777" w:rsidR="000140BE" w:rsidRPr="00D8667C" w:rsidRDefault="000140BE" w:rsidP="00381345">
      <w:pPr>
        <w:pStyle w:val="Heading3"/>
        <w:widowControl/>
      </w:pPr>
      <w:bookmarkStart w:id="581" w:name="_Toc443832321"/>
      <w:bookmarkStart w:id="582" w:name="_Toc470527464"/>
      <w:r w:rsidRPr="00D8667C">
        <w:t>External Environment</w:t>
      </w:r>
      <w:bookmarkEnd w:id="581"/>
      <w:bookmarkEnd w:id="582"/>
    </w:p>
    <w:p w14:paraId="1AAAD224" w14:textId="77777777" w:rsidR="000140BE" w:rsidRPr="00D8667C" w:rsidRDefault="000140BE" w:rsidP="00381345">
      <w:pPr>
        <w:widowControl/>
      </w:pPr>
    </w:p>
    <w:p w14:paraId="264C8193" w14:textId="77777777" w:rsidR="000140BE" w:rsidRPr="00D8667C" w:rsidRDefault="000140BE" w:rsidP="00381345">
      <w:pPr>
        <w:pStyle w:val="Heading4"/>
        <w:widowControl/>
      </w:pPr>
      <w:bookmarkStart w:id="583" w:name="_Toc390502855"/>
      <w:bookmarkStart w:id="584" w:name="_Toc395001116"/>
      <w:bookmarkStart w:id="585" w:name="_Toc470527465"/>
      <w:r w:rsidRPr="00D8667C">
        <w:t>Industry Environment</w:t>
      </w:r>
      <w:bookmarkEnd w:id="583"/>
      <w:bookmarkEnd w:id="584"/>
      <w:bookmarkEnd w:id="585"/>
      <w:r w:rsidRPr="00D8667C">
        <w:tab/>
      </w:r>
    </w:p>
    <w:p w14:paraId="6013BDB7"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381345">
            <w:pPr>
              <w:widowControl/>
            </w:pPr>
            <w:r>
              <w:t>Strategy</w:t>
            </w:r>
          </w:p>
        </w:tc>
        <w:tc>
          <w:tcPr>
            <w:tcW w:w="2403" w:type="dxa"/>
            <w:shd w:val="clear" w:color="auto" w:fill="D9D9D9" w:themeFill="background1" w:themeFillShade="D9"/>
          </w:tcPr>
          <w:p w14:paraId="3D407BB6" w14:textId="77777777" w:rsidR="000140BE" w:rsidRPr="00D8667C" w:rsidRDefault="000140BE" w:rsidP="00381345">
            <w:pPr>
              <w:widowControl/>
            </w:pPr>
          </w:p>
        </w:tc>
        <w:tc>
          <w:tcPr>
            <w:tcW w:w="2214" w:type="dxa"/>
            <w:shd w:val="clear" w:color="auto" w:fill="D9D9D9" w:themeFill="background1" w:themeFillShade="D9"/>
          </w:tcPr>
          <w:p w14:paraId="6DD6C583" w14:textId="77777777" w:rsidR="000140BE" w:rsidRPr="00D8667C" w:rsidRDefault="000140BE" w:rsidP="00381345">
            <w:pPr>
              <w:widowControl/>
            </w:pPr>
          </w:p>
        </w:tc>
        <w:tc>
          <w:tcPr>
            <w:tcW w:w="2214" w:type="dxa"/>
            <w:shd w:val="clear" w:color="auto" w:fill="D9D9D9" w:themeFill="background1" w:themeFillShade="D9"/>
          </w:tcPr>
          <w:p w14:paraId="63642EF8" w14:textId="77777777" w:rsidR="000140BE" w:rsidRPr="00D8667C" w:rsidRDefault="000140BE" w:rsidP="00381345">
            <w:pPr>
              <w:widowControl/>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381345">
            <w:pPr>
              <w:widowControl/>
            </w:pPr>
            <w:r w:rsidRPr="00D8667C">
              <w:t>Industry Description</w:t>
            </w:r>
          </w:p>
        </w:tc>
        <w:tc>
          <w:tcPr>
            <w:tcW w:w="2403" w:type="dxa"/>
          </w:tcPr>
          <w:p w14:paraId="47EDD739" w14:textId="77777777" w:rsidR="000140BE" w:rsidRPr="00D8667C" w:rsidRDefault="000140BE" w:rsidP="00381345">
            <w:pPr>
              <w:widowControl/>
            </w:pPr>
          </w:p>
        </w:tc>
        <w:tc>
          <w:tcPr>
            <w:tcW w:w="2214" w:type="dxa"/>
          </w:tcPr>
          <w:p w14:paraId="0A668B9D" w14:textId="77777777" w:rsidR="000140BE" w:rsidRPr="00D8667C" w:rsidRDefault="000140BE" w:rsidP="00381345">
            <w:pPr>
              <w:widowControl/>
            </w:pPr>
          </w:p>
        </w:tc>
        <w:tc>
          <w:tcPr>
            <w:tcW w:w="2214" w:type="dxa"/>
          </w:tcPr>
          <w:p w14:paraId="1B06BAB6" w14:textId="77777777" w:rsidR="000140BE" w:rsidRPr="00D8667C" w:rsidRDefault="000140BE" w:rsidP="00381345">
            <w:pPr>
              <w:widowControl/>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381345">
            <w:pPr>
              <w:widowControl/>
            </w:pPr>
            <w:r>
              <w:t xml:space="preserve">Participant </w:t>
            </w:r>
            <w:r w:rsidRPr="00D8667C">
              <w:t xml:space="preserve">Relations </w:t>
            </w:r>
          </w:p>
        </w:tc>
        <w:tc>
          <w:tcPr>
            <w:tcW w:w="2403" w:type="dxa"/>
          </w:tcPr>
          <w:p w14:paraId="5DFB367A" w14:textId="77777777" w:rsidR="000140BE" w:rsidRPr="00D8667C" w:rsidRDefault="000140BE" w:rsidP="00381345">
            <w:pPr>
              <w:widowControl/>
            </w:pPr>
          </w:p>
        </w:tc>
        <w:tc>
          <w:tcPr>
            <w:tcW w:w="2214" w:type="dxa"/>
          </w:tcPr>
          <w:p w14:paraId="0965CD6D" w14:textId="77777777" w:rsidR="000140BE" w:rsidRPr="00D8667C" w:rsidRDefault="000140BE" w:rsidP="00381345">
            <w:pPr>
              <w:widowControl/>
            </w:pPr>
          </w:p>
        </w:tc>
        <w:tc>
          <w:tcPr>
            <w:tcW w:w="2214" w:type="dxa"/>
          </w:tcPr>
          <w:p w14:paraId="21867FAE" w14:textId="77777777" w:rsidR="000140BE" w:rsidRPr="00D8667C" w:rsidRDefault="000140BE" w:rsidP="00381345">
            <w:pPr>
              <w:widowControl/>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381345">
            <w:pPr>
              <w:widowControl/>
            </w:pPr>
            <w:r>
              <w:t>Funder Power</w:t>
            </w:r>
          </w:p>
        </w:tc>
        <w:tc>
          <w:tcPr>
            <w:tcW w:w="2403" w:type="dxa"/>
            <w:tcBorders>
              <w:bottom w:val="single" w:sz="4" w:space="0" w:color="auto"/>
            </w:tcBorders>
          </w:tcPr>
          <w:p w14:paraId="438B977C" w14:textId="77777777" w:rsidR="000140BE" w:rsidRPr="00D8667C" w:rsidRDefault="000140BE" w:rsidP="00381345">
            <w:pPr>
              <w:widowControl/>
            </w:pPr>
          </w:p>
        </w:tc>
        <w:tc>
          <w:tcPr>
            <w:tcW w:w="2214" w:type="dxa"/>
            <w:tcBorders>
              <w:bottom w:val="single" w:sz="4" w:space="0" w:color="auto"/>
            </w:tcBorders>
          </w:tcPr>
          <w:p w14:paraId="5D3F3966" w14:textId="77777777" w:rsidR="000140BE" w:rsidRPr="00D8667C" w:rsidRDefault="000140BE" w:rsidP="00381345">
            <w:pPr>
              <w:widowControl/>
            </w:pPr>
          </w:p>
        </w:tc>
        <w:tc>
          <w:tcPr>
            <w:tcW w:w="2214" w:type="dxa"/>
            <w:tcBorders>
              <w:bottom w:val="single" w:sz="4" w:space="0" w:color="auto"/>
            </w:tcBorders>
          </w:tcPr>
          <w:p w14:paraId="5D89F796" w14:textId="77777777" w:rsidR="000140BE" w:rsidRPr="00D8667C" w:rsidRDefault="000140BE" w:rsidP="00381345">
            <w:pPr>
              <w:widowControl/>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381345">
            <w:pPr>
              <w:widowControl/>
            </w:pPr>
            <w:r w:rsidRPr="00D8667C">
              <w:t>Fit to Strategy</w:t>
            </w:r>
          </w:p>
        </w:tc>
        <w:tc>
          <w:tcPr>
            <w:tcW w:w="2403" w:type="dxa"/>
            <w:tcBorders>
              <w:top w:val="single" w:sz="4" w:space="0" w:color="auto"/>
              <w:bottom w:val="single" w:sz="4" w:space="0" w:color="auto"/>
            </w:tcBorders>
          </w:tcPr>
          <w:p w14:paraId="7B60E0D7" w14:textId="77777777" w:rsidR="000140BE" w:rsidRPr="00D8667C" w:rsidRDefault="000140BE" w:rsidP="00381345">
            <w:pPr>
              <w:widowControl/>
            </w:pPr>
          </w:p>
        </w:tc>
        <w:tc>
          <w:tcPr>
            <w:tcW w:w="2214" w:type="dxa"/>
            <w:tcBorders>
              <w:top w:val="single" w:sz="4" w:space="0" w:color="auto"/>
              <w:bottom w:val="single" w:sz="4" w:space="0" w:color="auto"/>
            </w:tcBorders>
          </w:tcPr>
          <w:p w14:paraId="4E9E90BD" w14:textId="77777777" w:rsidR="000140BE" w:rsidRPr="00D8667C" w:rsidRDefault="000140BE" w:rsidP="00381345">
            <w:pPr>
              <w:widowControl/>
            </w:pPr>
          </w:p>
        </w:tc>
        <w:tc>
          <w:tcPr>
            <w:tcW w:w="2214" w:type="dxa"/>
            <w:tcBorders>
              <w:top w:val="single" w:sz="4" w:space="0" w:color="auto"/>
              <w:bottom w:val="single" w:sz="4" w:space="0" w:color="auto"/>
            </w:tcBorders>
          </w:tcPr>
          <w:p w14:paraId="34238D95" w14:textId="77777777" w:rsidR="000140BE" w:rsidRPr="00D8667C" w:rsidRDefault="000140BE" w:rsidP="00381345">
            <w:pPr>
              <w:widowControl/>
            </w:pPr>
          </w:p>
        </w:tc>
      </w:tr>
    </w:tbl>
    <w:p w14:paraId="12D21C73" w14:textId="77777777" w:rsidR="000140BE" w:rsidRPr="00D8667C" w:rsidRDefault="000140BE" w:rsidP="00381345">
      <w:pPr>
        <w:widowControl/>
      </w:pPr>
    </w:p>
    <w:p w14:paraId="219A1855" w14:textId="77777777" w:rsidR="000140BE" w:rsidRDefault="000140BE" w:rsidP="00381345">
      <w:pPr>
        <w:pStyle w:val="Heading4"/>
        <w:widowControl/>
      </w:pPr>
      <w:bookmarkStart w:id="586" w:name="_Toc470527466"/>
      <w:r w:rsidRPr="00D8667C">
        <w:t>Competitor Environment</w:t>
      </w:r>
      <w:bookmarkEnd w:id="586"/>
    </w:p>
    <w:p w14:paraId="2FA44355" w14:textId="77777777" w:rsidR="000140BE" w:rsidRPr="007C5A0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381345">
            <w:pPr>
              <w:widowControl/>
            </w:pPr>
            <w:r>
              <w:t>Strategy</w:t>
            </w:r>
          </w:p>
        </w:tc>
        <w:tc>
          <w:tcPr>
            <w:tcW w:w="2241" w:type="dxa"/>
            <w:shd w:val="clear" w:color="auto" w:fill="D9D9D9" w:themeFill="background1" w:themeFillShade="D9"/>
            <w:vAlign w:val="center"/>
          </w:tcPr>
          <w:p w14:paraId="5EA03B91" w14:textId="77777777" w:rsidR="000140BE" w:rsidRPr="00D8667C" w:rsidRDefault="000140BE" w:rsidP="00381345">
            <w:pPr>
              <w:widowControl/>
            </w:pPr>
          </w:p>
        </w:tc>
        <w:tc>
          <w:tcPr>
            <w:tcW w:w="2241" w:type="dxa"/>
            <w:shd w:val="clear" w:color="auto" w:fill="D9D9D9" w:themeFill="background1" w:themeFillShade="D9"/>
            <w:vAlign w:val="center"/>
          </w:tcPr>
          <w:p w14:paraId="441A20BD" w14:textId="77777777" w:rsidR="000140BE" w:rsidRPr="00D8667C" w:rsidRDefault="000140BE" w:rsidP="00381345">
            <w:pPr>
              <w:widowControl/>
            </w:pPr>
          </w:p>
        </w:tc>
        <w:tc>
          <w:tcPr>
            <w:tcW w:w="2241" w:type="dxa"/>
            <w:shd w:val="clear" w:color="auto" w:fill="D9D9D9" w:themeFill="background1" w:themeFillShade="D9"/>
            <w:vAlign w:val="center"/>
          </w:tcPr>
          <w:p w14:paraId="3966BE30" w14:textId="77777777" w:rsidR="000140BE" w:rsidRPr="00D8667C" w:rsidRDefault="000140BE" w:rsidP="00381345">
            <w:pPr>
              <w:widowControl/>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381345">
            <w:pPr>
              <w:widowControl/>
            </w:pPr>
            <w:r w:rsidRPr="00D8667C">
              <w:t>Competitor</w:t>
            </w:r>
          </w:p>
        </w:tc>
        <w:tc>
          <w:tcPr>
            <w:tcW w:w="2241" w:type="dxa"/>
            <w:shd w:val="clear" w:color="auto" w:fill="auto"/>
            <w:vAlign w:val="center"/>
          </w:tcPr>
          <w:p w14:paraId="5C83635F" w14:textId="77777777" w:rsidR="000140BE" w:rsidRPr="00D8667C" w:rsidRDefault="000140BE" w:rsidP="00381345">
            <w:pPr>
              <w:widowControl/>
            </w:pPr>
          </w:p>
        </w:tc>
        <w:tc>
          <w:tcPr>
            <w:tcW w:w="2241" w:type="dxa"/>
            <w:shd w:val="clear" w:color="auto" w:fill="auto"/>
            <w:vAlign w:val="center"/>
          </w:tcPr>
          <w:p w14:paraId="378813B8" w14:textId="77777777" w:rsidR="000140BE" w:rsidRPr="00D8667C" w:rsidRDefault="000140BE" w:rsidP="00381345">
            <w:pPr>
              <w:widowControl/>
            </w:pPr>
          </w:p>
        </w:tc>
        <w:tc>
          <w:tcPr>
            <w:tcW w:w="2241" w:type="dxa"/>
            <w:shd w:val="clear" w:color="auto" w:fill="auto"/>
            <w:vAlign w:val="center"/>
          </w:tcPr>
          <w:p w14:paraId="7A695C5F" w14:textId="77777777" w:rsidR="000140BE" w:rsidRPr="00D8667C" w:rsidRDefault="000140BE" w:rsidP="00381345">
            <w:pPr>
              <w:widowControl/>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381345">
            <w:pPr>
              <w:widowControl/>
              <w:rPr>
                <w:b/>
              </w:rPr>
            </w:pPr>
            <w:r w:rsidRPr="00D8667C">
              <w:t>Lines of Business</w:t>
            </w:r>
          </w:p>
        </w:tc>
        <w:tc>
          <w:tcPr>
            <w:tcW w:w="2241" w:type="dxa"/>
          </w:tcPr>
          <w:p w14:paraId="2F73AD48" w14:textId="77777777" w:rsidR="000140BE" w:rsidRPr="00410212" w:rsidRDefault="000140BE" w:rsidP="00381345">
            <w:pPr>
              <w:widowControl/>
            </w:pPr>
          </w:p>
        </w:tc>
        <w:tc>
          <w:tcPr>
            <w:tcW w:w="2241" w:type="dxa"/>
          </w:tcPr>
          <w:p w14:paraId="03CB7428" w14:textId="77777777" w:rsidR="000140BE" w:rsidRPr="00CE3871" w:rsidRDefault="000140BE" w:rsidP="00381345">
            <w:pPr>
              <w:widowControl/>
            </w:pPr>
          </w:p>
        </w:tc>
        <w:tc>
          <w:tcPr>
            <w:tcW w:w="2241" w:type="dxa"/>
          </w:tcPr>
          <w:p w14:paraId="2F33E392" w14:textId="77777777" w:rsidR="000140BE" w:rsidRPr="00D8667C" w:rsidRDefault="000140BE" w:rsidP="00381345">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381345">
            <w:pPr>
              <w:widowControl/>
              <w:rPr>
                <w:b/>
              </w:rPr>
            </w:pPr>
            <w:r w:rsidRPr="00D8667C">
              <w:t>Competitive Advantages</w:t>
            </w:r>
          </w:p>
        </w:tc>
        <w:tc>
          <w:tcPr>
            <w:tcW w:w="2241" w:type="dxa"/>
            <w:tcBorders>
              <w:bottom w:val="single" w:sz="4" w:space="0" w:color="auto"/>
            </w:tcBorders>
          </w:tcPr>
          <w:p w14:paraId="11FCAE7E" w14:textId="77777777" w:rsidR="000140BE" w:rsidRPr="00910723" w:rsidRDefault="000140BE" w:rsidP="00381345">
            <w:pPr>
              <w:widowControl/>
            </w:pPr>
          </w:p>
        </w:tc>
        <w:tc>
          <w:tcPr>
            <w:tcW w:w="2241" w:type="dxa"/>
            <w:tcBorders>
              <w:bottom w:val="single" w:sz="4" w:space="0" w:color="auto"/>
            </w:tcBorders>
          </w:tcPr>
          <w:p w14:paraId="25BED9DD" w14:textId="77777777" w:rsidR="000140BE" w:rsidRPr="00D64156" w:rsidRDefault="000140BE" w:rsidP="00381345">
            <w:pPr>
              <w:widowControl/>
            </w:pPr>
          </w:p>
        </w:tc>
        <w:tc>
          <w:tcPr>
            <w:tcW w:w="2241" w:type="dxa"/>
            <w:tcBorders>
              <w:bottom w:val="single" w:sz="4" w:space="0" w:color="auto"/>
            </w:tcBorders>
          </w:tcPr>
          <w:p w14:paraId="25B8AEB5" w14:textId="77777777" w:rsidR="000140BE" w:rsidRPr="00D8667C" w:rsidRDefault="000140BE" w:rsidP="00381345">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381345">
            <w:pPr>
              <w:widowControl/>
              <w:rPr>
                <w:b/>
              </w:rPr>
            </w:pPr>
            <w:r w:rsidRPr="00D8667C">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381345">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381345">
            <w:pPr>
              <w:widowControl/>
            </w:pPr>
            <w:r w:rsidRPr="00D8667C">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381345">
            <w:pPr>
              <w:widowControl/>
            </w:pPr>
          </w:p>
        </w:tc>
      </w:tr>
    </w:tbl>
    <w:p w14:paraId="0389C58B" w14:textId="77777777" w:rsidR="000140BE" w:rsidRDefault="000140BE" w:rsidP="00381345">
      <w:pPr>
        <w:widowControl/>
      </w:pPr>
    </w:p>
    <w:p w14:paraId="576C28A1" w14:textId="77777777" w:rsidR="000140BE" w:rsidRPr="00D8667C" w:rsidRDefault="000140BE" w:rsidP="00381345">
      <w:pPr>
        <w:pStyle w:val="Heading3"/>
        <w:widowControl/>
      </w:pPr>
      <w:bookmarkStart w:id="587" w:name="_Toc443832322"/>
      <w:bookmarkStart w:id="588" w:name="_Toc470527467"/>
      <w:r w:rsidRPr="00D8667C">
        <w:t>Internal Environment</w:t>
      </w:r>
      <w:bookmarkEnd w:id="587"/>
      <w:bookmarkEnd w:id="588"/>
    </w:p>
    <w:p w14:paraId="6B5F9F19" w14:textId="77777777" w:rsidR="000140BE" w:rsidRPr="00D8667C" w:rsidRDefault="000140BE" w:rsidP="00381345">
      <w:pPr>
        <w:pStyle w:val="Heading4"/>
        <w:widowControl/>
      </w:pPr>
    </w:p>
    <w:p w14:paraId="4E677087" w14:textId="77777777" w:rsidR="000140BE" w:rsidRPr="00D8667C" w:rsidRDefault="000140BE" w:rsidP="00381345">
      <w:pPr>
        <w:pStyle w:val="Heading4"/>
        <w:widowControl/>
      </w:pPr>
      <w:bookmarkStart w:id="589" w:name="_Toc395001119"/>
      <w:bookmarkStart w:id="590" w:name="_Toc470527468"/>
      <w:r w:rsidRPr="00D8667C">
        <w:t>Mission</w:t>
      </w:r>
      <w:bookmarkEnd w:id="590"/>
      <w:r w:rsidRPr="00D8667C">
        <w:t xml:space="preserve"> </w:t>
      </w:r>
      <w:bookmarkEnd w:id="589"/>
    </w:p>
    <w:p w14:paraId="7154BAFD" w14:textId="77777777" w:rsidR="000140BE" w:rsidRPr="00D8667C" w:rsidRDefault="000140BE" w:rsidP="00381345">
      <w:pPr>
        <w:widowControl/>
      </w:pPr>
    </w:p>
    <w:p w14:paraId="5A9674D8" w14:textId="77777777" w:rsidR="000140BE" w:rsidRPr="00D8667C" w:rsidRDefault="000140BE" w:rsidP="00381345">
      <w:pPr>
        <w:pStyle w:val="Heading4"/>
        <w:widowControl/>
      </w:pPr>
      <w:bookmarkStart w:id="591" w:name="_Toc390502859"/>
      <w:bookmarkStart w:id="592" w:name="_Toc395001120"/>
      <w:bookmarkStart w:id="593" w:name="_Toc470527469"/>
      <w:r w:rsidRPr="00D8667C">
        <w:t>Capacity</w:t>
      </w:r>
      <w:bookmarkEnd w:id="591"/>
      <w:bookmarkEnd w:id="592"/>
      <w:bookmarkEnd w:id="593"/>
    </w:p>
    <w:p w14:paraId="590D62E6" w14:textId="77777777" w:rsidR="000140BE" w:rsidRPr="00D8667C" w:rsidRDefault="000140BE" w:rsidP="00381345">
      <w:pPr>
        <w:widowControl/>
      </w:pPr>
    </w:p>
    <w:p w14:paraId="719808FD" w14:textId="77777777" w:rsidR="000140BE" w:rsidRPr="00D8667C" w:rsidRDefault="000140BE" w:rsidP="00381345">
      <w:pPr>
        <w:pStyle w:val="Heading4"/>
        <w:widowControl/>
      </w:pPr>
      <w:bookmarkStart w:id="594" w:name="_Toc390502860"/>
      <w:bookmarkStart w:id="595" w:name="_Toc395001121"/>
      <w:bookmarkStart w:id="596" w:name="_Toc470527470"/>
      <w:r w:rsidRPr="00D8667C">
        <w:t>Capital</w:t>
      </w:r>
      <w:bookmarkEnd w:id="594"/>
      <w:bookmarkEnd w:id="595"/>
      <w:bookmarkEnd w:id="596"/>
    </w:p>
    <w:p w14:paraId="709DC047" w14:textId="77777777" w:rsidR="000140BE" w:rsidRPr="00D8667C" w:rsidRDefault="000140BE" w:rsidP="00381345">
      <w:pPr>
        <w:widowControl/>
      </w:pPr>
    </w:p>
    <w:p w14:paraId="6EE6530F" w14:textId="77777777" w:rsidR="000140BE" w:rsidRDefault="000140BE" w:rsidP="00381345">
      <w:pPr>
        <w:pStyle w:val="Heading4"/>
        <w:widowControl/>
      </w:pPr>
      <w:bookmarkStart w:id="597" w:name="_Toc470527471"/>
      <w:r>
        <w:t>Risk</w:t>
      </w:r>
      <w:bookmarkEnd w:id="597"/>
    </w:p>
    <w:p w14:paraId="3394BF08" w14:textId="77777777" w:rsidR="00183E69" w:rsidRDefault="00183E69" w:rsidP="00381345">
      <w:pPr>
        <w:widowControl/>
      </w:pPr>
    </w:p>
    <w:p w14:paraId="6C717596" w14:textId="57B8F9F8" w:rsidR="00183E69" w:rsidRPr="00183E69" w:rsidRDefault="00183E69" w:rsidP="00381345">
      <w:pPr>
        <w:pStyle w:val="Heading5"/>
        <w:widowControl/>
      </w:pPr>
      <w:r>
        <w:t>Change or Die Checklist</w:t>
      </w:r>
    </w:p>
    <w:p w14:paraId="150D5C9D" w14:textId="77777777" w:rsidR="00780CB7" w:rsidRPr="00780CB7" w:rsidRDefault="00780CB7"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381345">
            <w:pPr>
              <w:widowControl/>
              <w:jc w:val="center"/>
            </w:pPr>
            <w:r>
              <w:t>Strategy</w:t>
            </w:r>
          </w:p>
        </w:tc>
        <w:tc>
          <w:tcPr>
            <w:tcW w:w="2234" w:type="dxa"/>
            <w:shd w:val="clear" w:color="auto" w:fill="D9D9D9" w:themeFill="background1" w:themeFillShade="D9"/>
          </w:tcPr>
          <w:p w14:paraId="7FC27383" w14:textId="77777777" w:rsidR="00780CB7" w:rsidRPr="00D8667C" w:rsidRDefault="00780CB7" w:rsidP="00381345">
            <w:pPr>
              <w:widowControl/>
            </w:pPr>
          </w:p>
        </w:tc>
        <w:tc>
          <w:tcPr>
            <w:tcW w:w="2234" w:type="dxa"/>
            <w:shd w:val="clear" w:color="auto" w:fill="D9D9D9" w:themeFill="background1" w:themeFillShade="D9"/>
          </w:tcPr>
          <w:p w14:paraId="61D66CC3" w14:textId="77777777" w:rsidR="00780CB7" w:rsidRPr="00D8667C" w:rsidRDefault="00780CB7" w:rsidP="00381345">
            <w:pPr>
              <w:widowControl/>
            </w:pPr>
          </w:p>
        </w:tc>
        <w:tc>
          <w:tcPr>
            <w:tcW w:w="2234" w:type="dxa"/>
            <w:shd w:val="clear" w:color="auto" w:fill="D9D9D9" w:themeFill="background1" w:themeFillShade="D9"/>
          </w:tcPr>
          <w:p w14:paraId="7A175E8F" w14:textId="77777777" w:rsidR="00780CB7" w:rsidRPr="00D8667C" w:rsidRDefault="00780CB7" w:rsidP="00381345">
            <w:pPr>
              <w:widowControl/>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EA464A">
            <w:pPr>
              <w:widowControl/>
              <w:jc w:val="center"/>
              <w:rPr>
                <w:b/>
              </w:rPr>
            </w:pPr>
            <w:r w:rsidRPr="00D8667C">
              <w:t>Is the practice better than what you are doing now?</w:t>
            </w:r>
          </w:p>
        </w:tc>
        <w:tc>
          <w:tcPr>
            <w:tcW w:w="2234" w:type="dxa"/>
          </w:tcPr>
          <w:p w14:paraId="2ABBDFCE" w14:textId="77777777" w:rsidR="00780CB7" w:rsidRPr="00D8667C" w:rsidRDefault="00780CB7" w:rsidP="00381345">
            <w:pPr>
              <w:widowControl/>
            </w:pPr>
          </w:p>
        </w:tc>
        <w:tc>
          <w:tcPr>
            <w:tcW w:w="2234" w:type="dxa"/>
          </w:tcPr>
          <w:p w14:paraId="04859AA3" w14:textId="77777777" w:rsidR="00780CB7" w:rsidRPr="00D8667C" w:rsidRDefault="00780CB7" w:rsidP="00381345">
            <w:pPr>
              <w:widowControl/>
            </w:pPr>
          </w:p>
        </w:tc>
        <w:tc>
          <w:tcPr>
            <w:tcW w:w="2234" w:type="dxa"/>
          </w:tcPr>
          <w:p w14:paraId="148A068E" w14:textId="77777777" w:rsidR="00780CB7" w:rsidRPr="00D8667C" w:rsidRDefault="00780CB7" w:rsidP="00381345">
            <w:pPr>
              <w:widowControl/>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EA464A">
            <w:pPr>
              <w:widowControl/>
              <w:jc w:val="center"/>
              <w:rPr>
                <w:b/>
              </w:rPr>
            </w:pPr>
            <w:r w:rsidRPr="00D8667C">
              <w:t>Is it really worth the time, disruption, and money?</w:t>
            </w:r>
          </w:p>
        </w:tc>
        <w:tc>
          <w:tcPr>
            <w:tcW w:w="2234" w:type="dxa"/>
          </w:tcPr>
          <w:p w14:paraId="39122036" w14:textId="77777777" w:rsidR="00780CB7" w:rsidRPr="00D8667C" w:rsidRDefault="00780CB7" w:rsidP="00381345">
            <w:pPr>
              <w:widowControl/>
            </w:pPr>
          </w:p>
        </w:tc>
        <w:tc>
          <w:tcPr>
            <w:tcW w:w="2234" w:type="dxa"/>
          </w:tcPr>
          <w:p w14:paraId="076A7E6E" w14:textId="77777777" w:rsidR="00780CB7" w:rsidRPr="00D8667C" w:rsidRDefault="00780CB7" w:rsidP="00381345">
            <w:pPr>
              <w:widowControl/>
            </w:pPr>
          </w:p>
        </w:tc>
        <w:tc>
          <w:tcPr>
            <w:tcW w:w="2234" w:type="dxa"/>
          </w:tcPr>
          <w:p w14:paraId="1B80E807" w14:textId="77777777" w:rsidR="00780CB7" w:rsidRPr="00D8667C" w:rsidRDefault="00780CB7" w:rsidP="00381345">
            <w:pPr>
              <w:widowControl/>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EA464A">
            <w:pPr>
              <w:widowControl/>
              <w:jc w:val="center"/>
              <w:rPr>
                <w:b/>
              </w:rPr>
            </w:pPr>
            <w:r w:rsidRPr="00D8667C">
              <w:t>Is it best to make only symbolic changes instead of core changes?</w:t>
            </w:r>
          </w:p>
        </w:tc>
        <w:tc>
          <w:tcPr>
            <w:tcW w:w="2234" w:type="dxa"/>
          </w:tcPr>
          <w:p w14:paraId="5C65727E" w14:textId="77777777" w:rsidR="00780CB7" w:rsidRPr="00D8667C" w:rsidRDefault="00780CB7" w:rsidP="00381345">
            <w:pPr>
              <w:widowControl/>
            </w:pPr>
          </w:p>
        </w:tc>
        <w:tc>
          <w:tcPr>
            <w:tcW w:w="2234" w:type="dxa"/>
          </w:tcPr>
          <w:p w14:paraId="3AE62816" w14:textId="77777777" w:rsidR="00780CB7" w:rsidRPr="00D8667C" w:rsidRDefault="00780CB7" w:rsidP="00381345">
            <w:pPr>
              <w:widowControl/>
            </w:pPr>
          </w:p>
        </w:tc>
        <w:tc>
          <w:tcPr>
            <w:tcW w:w="2234" w:type="dxa"/>
          </w:tcPr>
          <w:p w14:paraId="2A9CA571" w14:textId="77777777" w:rsidR="00780CB7" w:rsidRPr="00D8667C" w:rsidRDefault="00780CB7" w:rsidP="00381345">
            <w:pPr>
              <w:widowControl/>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F8B3C4F" w:rsidR="00780CB7" w:rsidRPr="00D8667C" w:rsidRDefault="00780CB7" w:rsidP="00EA464A">
            <w:pPr>
              <w:widowControl/>
              <w:jc w:val="center"/>
              <w:rPr>
                <w:b/>
              </w:rPr>
            </w:pPr>
            <w:r w:rsidRPr="00D8667C">
              <w:t>Is doing it good fo</w:t>
            </w:r>
            <w:r w:rsidR="00EA464A">
              <w:t>r you,</w:t>
            </w:r>
            <w:r w:rsidR="00EA464A">
              <w:br/>
            </w:r>
            <w:r w:rsidRPr="00D8667C">
              <w:t>but bad for the company?</w:t>
            </w:r>
          </w:p>
        </w:tc>
        <w:tc>
          <w:tcPr>
            <w:tcW w:w="2234" w:type="dxa"/>
          </w:tcPr>
          <w:p w14:paraId="6436F20C" w14:textId="77777777" w:rsidR="00780CB7" w:rsidRPr="00D8667C" w:rsidRDefault="00780CB7" w:rsidP="00381345">
            <w:pPr>
              <w:widowControl/>
            </w:pPr>
          </w:p>
        </w:tc>
        <w:tc>
          <w:tcPr>
            <w:tcW w:w="2234" w:type="dxa"/>
          </w:tcPr>
          <w:p w14:paraId="2AF0B344" w14:textId="77777777" w:rsidR="00780CB7" w:rsidRPr="00D8667C" w:rsidRDefault="00780CB7" w:rsidP="00381345">
            <w:pPr>
              <w:widowControl/>
            </w:pPr>
          </w:p>
        </w:tc>
        <w:tc>
          <w:tcPr>
            <w:tcW w:w="2234" w:type="dxa"/>
          </w:tcPr>
          <w:p w14:paraId="6F1A09AC" w14:textId="77777777" w:rsidR="00780CB7" w:rsidRPr="00D8667C" w:rsidRDefault="00780CB7" w:rsidP="00381345">
            <w:pPr>
              <w:widowControl/>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EA464A">
            <w:pPr>
              <w:widowControl/>
              <w:jc w:val="center"/>
              <w:rPr>
                <w:b/>
              </w:rPr>
            </w:pPr>
            <w:r w:rsidRPr="00D8667C">
              <w:t>Do you have enough power to make it happen?</w:t>
            </w:r>
          </w:p>
        </w:tc>
        <w:tc>
          <w:tcPr>
            <w:tcW w:w="2234" w:type="dxa"/>
          </w:tcPr>
          <w:p w14:paraId="7EAB25E4" w14:textId="77777777" w:rsidR="00780CB7" w:rsidRPr="00D8667C" w:rsidRDefault="00780CB7" w:rsidP="00381345">
            <w:pPr>
              <w:widowControl/>
            </w:pPr>
          </w:p>
        </w:tc>
        <w:tc>
          <w:tcPr>
            <w:tcW w:w="2234" w:type="dxa"/>
          </w:tcPr>
          <w:p w14:paraId="06D9A254" w14:textId="77777777" w:rsidR="00780CB7" w:rsidRPr="00D8667C" w:rsidRDefault="00780CB7" w:rsidP="00381345">
            <w:pPr>
              <w:widowControl/>
            </w:pPr>
          </w:p>
        </w:tc>
        <w:tc>
          <w:tcPr>
            <w:tcW w:w="2234" w:type="dxa"/>
          </w:tcPr>
          <w:p w14:paraId="663525CA" w14:textId="77777777" w:rsidR="00780CB7" w:rsidRPr="00D8667C" w:rsidRDefault="00780CB7" w:rsidP="00381345">
            <w:pPr>
              <w:widowControl/>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EA464A">
            <w:pPr>
              <w:widowControl/>
              <w:jc w:val="center"/>
            </w:pPr>
            <w:r w:rsidRPr="00D8667C">
              <w:t xml:space="preserve">Are people already overwhelmed by </w:t>
            </w:r>
            <w:r w:rsidRPr="00D8667C">
              <w:br/>
              <w:t>too many changes?</w:t>
            </w:r>
          </w:p>
        </w:tc>
        <w:tc>
          <w:tcPr>
            <w:tcW w:w="2234" w:type="dxa"/>
          </w:tcPr>
          <w:p w14:paraId="3AD6E46E" w14:textId="77777777" w:rsidR="00780CB7" w:rsidRPr="00D8667C" w:rsidRDefault="00780CB7" w:rsidP="00381345">
            <w:pPr>
              <w:widowControl/>
            </w:pPr>
          </w:p>
        </w:tc>
        <w:tc>
          <w:tcPr>
            <w:tcW w:w="2234" w:type="dxa"/>
          </w:tcPr>
          <w:p w14:paraId="610613EB" w14:textId="77777777" w:rsidR="00780CB7" w:rsidRPr="00D8667C" w:rsidRDefault="00780CB7" w:rsidP="00381345">
            <w:pPr>
              <w:widowControl/>
            </w:pPr>
          </w:p>
        </w:tc>
        <w:tc>
          <w:tcPr>
            <w:tcW w:w="2234" w:type="dxa"/>
          </w:tcPr>
          <w:p w14:paraId="413714E8" w14:textId="77777777" w:rsidR="00780CB7" w:rsidRPr="00D8667C" w:rsidRDefault="00780CB7" w:rsidP="00381345">
            <w:pPr>
              <w:widowControl/>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EA464A">
            <w:pPr>
              <w:widowControl/>
              <w:jc w:val="center"/>
              <w:rPr>
                <w:b/>
              </w:rPr>
            </w:pPr>
            <w:r w:rsidRPr="00D8667C">
              <w:t>Will people be able to learn and update as it unfolds?</w:t>
            </w:r>
          </w:p>
        </w:tc>
        <w:tc>
          <w:tcPr>
            <w:tcW w:w="2234" w:type="dxa"/>
            <w:tcBorders>
              <w:bottom w:val="single" w:sz="4" w:space="0" w:color="auto"/>
            </w:tcBorders>
          </w:tcPr>
          <w:p w14:paraId="19D84251" w14:textId="77777777" w:rsidR="00780CB7" w:rsidRPr="00D8667C" w:rsidRDefault="00780CB7" w:rsidP="00381345">
            <w:pPr>
              <w:widowControl/>
            </w:pPr>
          </w:p>
        </w:tc>
        <w:tc>
          <w:tcPr>
            <w:tcW w:w="2234" w:type="dxa"/>
            <w:tcBorders>
              <w:bottom w:val="single" w:sz="4" w:space="0" w:color="auto"/>
            </w:tcBorders>
          </w:tcPr>
          <w:p w14:paraId="1874E31D" w14:textId="77777777" w:rsidR="00780CB7" w:rsidRPr="00D8667C" w:rsidRDefault="00780CB7" w:rsidP="00381345">
            <w:pPr>
              <w:widowControl/>
            </w:pPr>
          </w:p>
        </w:tc>
        <w:tc>
          <w:tcPr>
            <w:tcW w:w="2234" w:type="dxa"/>
            <w:tcBorders>
              <w:bottom w:val="single" w:sz="4" w:space="0" w:color="auto"/>
            </w:tcBorders>
          </w:tcPr>
          <w:p w14:paraId="5739802A" w14:textId="77777777" w:rsidR="00780CB7" w:rsidRPr="00D8667C" w:rsidRDefault="00780CB7" w:rsidP="00381345">
            <w:pPr>
              <w:widowControl/>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EA464A">
            <w:pPr>
              <w:widowControl/>
              <w:jc w:val="center"/>
              <w:rPr>
                <w:b/>
              </w:rPr>
            </w:pPr>
            <w:r w:rsidRPr="00D8667C">
              <w:t xml:space="preserve">Will you be able to </w:t>
            </w:r>
            <w:r w:rsidRPr="00D8667C">
              <w:br/>
              <w:t>pull the plug?</w:t>
            </w:r>
          </w:p>
        </w:tc>
        <w:tc>
          <w:tcPr>
            <w:tcW w:w="2234" w:type="dxa"/>
            <w:tcBorders>
              <w:bottom w:val="single" w:sz="4" w:space="0" w:color="auto"/>
            </w:tcBorders>
          </w:tcPr>
          <w:p w14:paraId="1ACC3AF5" w14:textId="77777777" w:rsidR="00780CB7" w:rsidRPr="00D8667C" w:rsidRDefault="00780CB7" w:rsidP="00381345">
            <w:pPr>
              <w:widowControl/>
            </w:pPr>
          </w:p>
        </w:tc>
        <w:tc>
          <w:tcPr>
            <w:tcW w:w="2234" w:type="dxa"/>
            <w:tcBorders>
              <w:bottom w:val="single" w:sz="4" w:space="0" w:color="auto"/>
            </w:tcBorders>
          </w:tcPr>
          <w:p w14:paraId="27FE8121" w14:textId="77777777" w:rsidR="00780CB7" w:rsidRPr="00D8667C" w:rsidRDefault="00780CB7" w:rsidP="00381345">
            <w:pPr>
              <w:widowControl/>
            </w:pPr>
          </w:p>
        </w:tc>
        <w:tc>
          <w:tcPr>
            <w:tcW w:w="2234" w:type="dxa"/>
            <w:tcBorders>
              <w:bottom w:val="single" w:sz="4" w:space="0" w:color="auto"/>
            </w:tcBorders>
          </w:tcPr>
          <w:p w14:paraId="69AC8456" w14:textId="77777777" w:rsidR="00780CB7" w:rsidRPr="00D8667C" w:rsidRDefault="00780CB7" w:rsidP="00381345">
            <w:pPr>
              <w:widowControl/>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EA464A">
            <w:pPr>
              <w:widowControl/>
              <w:jc w:val="center"/>
            </w:pPr>
            <w:r w:rsidRPr="00D8667C">
              <w:t>Fit to Strategy</w:t>
            </w:r>
          </w:p>
        </w:tc>
        <w:tc>
          <w:tcPr>
            <w:tcW w:w="2234" w:type="dxa"/>
            <w:tcBorders>
              <w:top w:val="single" w:sz="4" w:space="0" w:color="auto"/>
            </w:tcBorders>
          </w:tcPr>
          <w:p w14:paraId="1B0194FF" w14:textId="77777777" w:rsidR="00780CB7" w:rsidRPr="00D8667C" w:rsidRDefault="00780CB7" w:rsidP="00381345">
            <w:pPr>
              <w:widowControl/>
            </w:pPr>
          </w:p>
        </w:tc>
        <w:tc>
          <w:tcPr>
            <w:tcW w:w="2234" w:type="dxa"/>
            <w:tcBorders>
              <w:top w:val="single" w:sz="4" w:space="0" w:color="auto"/>
            </w:tcBorders>
          </w:tcPr>
          <w:p w14:paraId="26BDBB14" w14:textId="77777777" w:rsidR="00780CB7" w:rsidRPr="00D8667C" w:rsidRDefault="00780CB7" w:rsidP="00381345">
            <w:pPr>
              <w:widowControl/>
            </w:pPr>
          </w:p>
        </w:tc>
        <w:tc>
          <w:tcPr>
            <w:tcW w:w="2234" w:type="dxa"/>
            <w:tcBorders>
              <w:top w:val="single" w:sz="4" w:space="0" w:color="auto"/>
            </w:tcBorders>
          </w:tcPr>
          <w:p w14:paraId="57BEA9D5" w14:textId="77777777" w:rsidR="00780CB7" w:rsidRPr="00D8667C" w:rsidRDefault="00780CB7" w:rsidP="00381345">
            <w:pPr>
              <w:widowControl/>
            </w:pPr>
          </w:p>
        </w:tc>
      </w:tr>
    </w:tbl>
    <w:p w14:paraId="60617D3E" w14:textId="77777777" w:rsidR="000140BE" w:rsidRPr="00D8667C" w:rsidRDefault="000140BE" w:rsidP="00381345">
      <w:pPr>
        <w:pStyle w:val="Heading3"/>
        <w:widowControl/>
      </w:pPr>
    </w:p>
    <w:p w14:paraId="170EAA36" w14:textId="77777777" w:rsidR="000140BE" w:rsidRPr="00D8667C" w:rsidRDefault="000140BE" w:rsidP="00381345">
      <w:pPr>
        <w:pStyle w:val="Heading3"/>
        <w:widowControl/>
      </w:pPr>
      <w:bookmarkStart w:id="598" w:name="_Toc443832324"/>
      <w:bookmarkStart w:id="599" w:name="_Toc470527472"/>
      <w:r w:rsidRPr="00D8667C">
        <w:t>Decide</w:t>
      </w:r>
      <w:bookmarkEnd w:id="598"/>
      <w:bookmarkEnd w:id="599"/>
    </w:p>
    <w:p w14:paraId="28A4A8AB"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4D6A04">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381345">
            <w:pPr>
              <w:widowControl/>
              <w:jc w:val="center"/>
            </w:pPr>
            <w:r>
              <w:t>Strategy</w:t>
            </w:r>
          </w:p>
        </w:tc>
        <w:tc>
          <w:tcPr>
            <w:tcW w:w="2243" w:type="dxa"/>
            <w:shd w:val="clear" w:color="auto" w:fill="D9D9D9" w:themeFill="background1" w:themeFillShade="D9"/>
          </w:tcPr>
          <w:p w14:paraId="66A061CB" w14:textId="77777777" w:rsidR="00183E69" w:rsidRPr="00D8667C" w:rsidRDefault="00183E69" w:rsidP="00381345">
            <w:pPr>
              <w:widowControl/>
            </w:pPr>
          </w:p>
        </w:tc>
        <w:tc>
          <w:tcPr>
            <w:tcW w:w="2243" w:type="dxa"/>
            <w:shd w:val="clear" w:color="auto" w:fill="D9D9D9" w:themeFill="background1" w:themeFillShade="D9"/>
          </w:tcPr>
          <w:p w14:paraId="31D48895" w14:textId="77777777" w:rsidR="00183E69" w:rsidRPr="00D8667C" w:rsidRDefault="00183E69" w:rsidP="00381345">
            <w:pPr>
              <w:widowControl/>
            </w:pPr>
          </w:p>
        </w:tc>
        <w:tc>
          <w:tcPr>
            <w:tcW w:w="2243" w:type="dxa"/>
            <w:shd w:val="clear" w:color="auto" w:fill="D9D9D9" w:themeFill="background1" w:themeFillShade="D9"/>
          </w:tcPr>
          <w:p w14:paraId="41887BD1" w14:textId="77777777" w:rsidR="00183E69" w:rsidRPr="00D8667C" w:rsidRDefault="00183E69" w:rsidP="00381345">
            <w:pPr>
              <w:widowControl/>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381345">
            <w:pPr>
              <w:widowControl/>
              <w:jc w:val="center"/>
            </w:pPr>
            <w:r w:rsidRPr="00D8667C">
              <w:t xml:space="preserve">Industry </w:t>
            </w:r>
            <w:r>
              <w:t>Environment</w:t>
            </w:r>
          </w:p>
        </w:tc>
        <w:tc>
          <w:tcPr>
            <w:tcW w:w="2270" w:type="dxa"/>
          </w:tcPr>
          <w:p w14:paraId="0F6092AF" w14:textId="77777777" w:rsidR="00183E69" w:rsidRPr="00D8667C" w:rsidRDefault="00183E69" w:rsidP="00381345">
            <w:pPr>
              <w:widowControl/>
            </w:pPr>
          </w:p>
        </w:tc>
        <w:tc>
          <w:tcPr>
            <w:tcW w:w="2270" w:type="dxa"/>
          </w:tcPr>
          <w:p w14:paraId="06E7EA64" w14:textId="77777777" w:rsidR="00183E69" w:rsidRPr="00D8667C" w:rsidRDefault="00183E69" w:rsidP="00381345">
            <w:pPr>
              <w:widowControl/>
            </w:pPr>
          </w:p>
        </w:tc>
        <w:tc>
          <w:tcPr>
            <w:tcW w:w="2270" w:type="dxa"/>
          </w:tcPr>
          <w:p w14:paraId="0A17B541" w14:textId="77777777" w:rsidR="00183E69" w:rsidRPr="00D8667C" w:rsidRDefault="00183E69" w:rsidP="00381345">
            <w:pPr>
              <w:widowControl/>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381345">
            <w:pPr>
              <w:widowControl/>
              <w:jc w:val="center"/>
            </w:pPr>
            <w:r>
              <w:t>Competitor Environment</w:t>
            </w:r>
          </w:p>
        </w:tc>
        <w:tc>
          <w:tcPr>
            <w:tcW w:w="2270" w:type="dxa"/>
          </w:tcPr>
          <w:p w14:paraId="580D0DF3" w14:textId="77777777" w:rsidR="00183E69" w:rsidRPr="00D8667C" w:rsidRDefault="00183E69" w:rsidP="00381345">
            <w:pPr>
              <w:widowControl/>
            </w:pPr>
          </w:p>
        </w:tc>
        <w:tc>
          <w:tcPr>
            <w:tcW w:w="2270" w:type="dxa"/>
          </w:tcPr>
          <w:p w14:paraId="07DD0CDB" w14:textId="77777777" w:rsidR="00183E69" w:rsidRPr="00D8667C" w:rsidRDefault="00183E69" w:rsidP="00381345">
            <w:pPr>
              <w:widowControl/>
            </w:pPr>
          </w:p>
        </w:tc>
        <w:tc>
          <w:tcPr>
            <w:tcW w:w="2270" w:type="dxa"/>
          </w:tcPr>
          <w:p w14:paraId="4642DE69" w14:textId="77777777" w:rsidR="00183E69" w:rsidRPr="00D8667C" w:rsidRDefault="00183E69" w:rsidP="00381345">
            <w:pPr>
              <w:widowControl/>
            </w:pPr>
          </w:p>
        </w:tc>
      </w:tr>
      <w:tr w:rsidR="00183E69" w:rsidRPr="00D8667C" w14:paraId="21090CCC" w14:textId="77777777" w:rsidTr="004D6A04">
        <w:trPr>
          <w:trHeight w:val="54"/>
          <w:jc w:val="center"/>
        </w:trPr>
        <w:tc>
          <w:tcPr>
            <w:tcW w:w="2880" w:type="dxa"/>
            <w:shd w:val="clear" w:color="auto" w:fill="D9D9D9" w:themeFill="background1" w:themeFillShade="D9"/>
          </w:tcPr>
          <w:p w14:paraId="5F9167C4" w14:textId="77777777" w:rsidR="00183E69" w:rsidRPr="00D8667C" w:rsidRDefault="00183E69" w:rsidP="00381345">
            <w:pPr>
              <w:widowControl/>
              <w:jc w:val="center"/>
            </w:pPr>
            <w:r w:rsidRPr="00D8667C">
              <w:t>Fund</w:t>
            </w:r>
            <w:r>
              <w:t>er</w:t>
            </w:r>
            <w:r w:rsidRPr="00D8667C">
              <w:t xml:space="preserve"> Power</w:t>
            </w:r>
          </w:p>
        </w:tc>
        <w:tc>
          <w:tcPr>
            <w:tcW w:w="2270" w:type="dxa"/>
          </w:tcPr>
          <w:p w14:paraId="6846B1AD" w14:textId="77777777" w:rsidR="00183E69" w:rsidRPr="00D8667C" w:rsidRDefault="00183E69" w:rsidP="00381345">
            <w:pPr>
              <w:widowControl/>
            </w:pPr>
          </w:p>
        </w:tc>
        <w:tc>
          <w:tcPr>
            <w:tcW w:w="2270" w:type="dxa"/>
          </w:tcPr>
          <w:p w14:paraId="7B1B3421" w14:textId="77777777" w:rsidR="00183E69" w:rsidRPr="00D8667C" w:rsidRDefault="00183E69" w:rsidP="00381345">
            <w:pPr>
              <w:widowControl/>
            </w:pPr>
          </w:p>
        </w:tc>
        <w:tc>
          <w:tcPr>
            <w:tcW w:w="2270" w:type="dxa"/>
          </w:tcPr>
          <w:p w14:paraId="5DABC09C" w14:textId="77777777" w:rsidR="00183E69" w:rsidRPr="00D8667C" w:rsidRDefault="00183E69" w:rsidP="00381345">
            <w:pPr>
              <w:widowControl/>
            </w:pPr>
          </w:p>
        </w:tc>
      </w:tr>
      <w:tr w:rsidR="004D6A04" w:rsidRPr="00D8667C" w14:paraId="60359BDF" w14:textId="77777777" w:rsidTr="004D6A04">
        <w:trPr>
          <w:trHeight w:val="54"/>
          <w:jc w:val="center"/>
        </w:trPr>
        <w:tc>
          <w:tcPr>
            <w:tcW w:w="2880" w:type="dxa"/>
            <w:tcBorders>
              <w:bottom w:val="single" w:sz="4" w:space="0" w:color="auto"/>
            </w:tcBorders>
            <w:shd w:val="clear" w:color="auto" w:fill="D9D9D9" w:themeFill="background1" w:themeFillShade="D9"/>
            <w:vAlign w:val="center"/>
          </w:tcPr>
          <w:p w14:paraId="36C81076" w14:textId="2EF689D3" w:rsidR="004D6A04" w:rsidRPr="00D8667C" w:rsidRDefault="004D6A04" w:rsidP="00381345">
            <w:pPr>
              <w:widowControl/>
              <w:jc w:val="center"/>
            </w:pPr>
            <w:r>
              <w:t>Mission</w:t>
            </w:r>
          </w:p>
        </w:tc>
        <w:tc>
          <w:tcPr>
            <w:tcW w:w="2270" w:type="dxa"/>
            <w:tcBorders>
              <w:bottom w:val="single" w:sz="4" w:space="0" w:color="auto"/>
            </w:tcBorders>
          </w:tcPr>
          <w:p w14:paraId="342C5197" w14:textId="77777777" w:rsidR="004D6A04" w:rsidRPr="00D8667C" w:rsidRDefault="004D6A04" w:rsidP="00381345">
            <w:pPr>
              <w:widowControl/>
            </w:pPr>
          </w:p>
        </w:tc>
        <w:tc>
          <w:tcPr>
            <w:tcW w:w="2270" w:type="dxa"/>
            <w:tcBorders>
              <w:bottom w:val="single" w:sz="4" w:space="0" w:color="auto"/>
            </w:tcBorders>
          </w:tcPr>
          <w:p w14:paraId="2342D5B7" w14:textId="77777777" w:rsidR="004D6A04" w:rsidRPr="00D8667C" w:rsidRDefault="004D6A04" w:rsidP="00381345">
            <w:pPr>
              <w:widowControl/>
            </w:pPr>
          </w:p>
        </w:tc>
        <w:tc>
          <w:tcPr>
            <w:tcW w:w="2270" w:type="dxa"/>
            <w:tcBorders>
              <w:bottom w:val="single" w:sz="4" w:space="0" w:color="auto"/>
            </w:tcBorders>
          </w:tcPr>
          <w:p w14:paraId="560D8860" w14:textId="77777777" w:rsidR="004D6A04" w:rsidRPr="00D8667C" w:rsidRDefault="004D6A04" w:rsidP="00381345">
            <w:pPr>
              <w:widowControl/>
            </w:pPr>
          </w:p>
        </w:tc>
      </w:tr>
      <w:tr w:rsidR="004D6A04" w:rsidRPr="00D8667C" w14:paraId="40223238"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5C77E4AF" w14:textId="7AED7511" w:rsidR="004D6A04" w:rsidRDefault="004D6A04" w:rsidP="00381345">
            <w:pPr>
              <w:widowControl/>
              <w:jc w:val="center"/>
            </w:pPr>
            <w:r w:rsidRPr="00D8667C">
              <w:t>Capacity</w:t>
            </w:r>
          </w:p>
        </w:tc>
        <w:tc>
          <w:tcPr>
            <w:tcW w:w="2243" w:type="dxa"/>
            <w:tcBorders>
              <w:bottom w:val="single" w:sz="4" w:space="0" w:color="auto"/>
            </w:tcBorders>
          </w:tcPr>
          <w:p w14:paraId="7E8CF9C4" w14:textId="77777777" w:rsidR="004D6A04" w:rsidRPr="00D8667C" w:rsidRDefault="004D6A04" w:rsidP="00381345">
            <w:pPr>
              <w:widowControl/>
            </w:pPr>
          </w:p>
        </w:tc>
        <w:tc>
          <w:tcPr>
            <w:tcW w:w="2243" w:type="dxa"/>
            <w:tcBorders>
              <w:bottom w:val="single" w:sz="4" w:space="0" w:color="auto"/>
            </w:tcBorders>
          </w:tcPr>
          <w:p w14:paraId="0156DF80" w14:textId="77777777" w:rsidR="004D6A04" w:rsidRPr="00D8667C" w:rsidRDefault="004D6A04" w:rsidP="00381345">
            <w:pPr>
              <w:widowControl/>
            </w:pPr>
          </w:p>
        </w:tc>
        <w:tc>
          <w:tcPr>
            <w:tcW w:w="2243" w:type="dxa"/>
            <w:tcBorders>
              <w:bottom w:val="single" w:sz="4" w:space="0" w:color="auto"/>
            </w:tcBorders>
          </w:tcPr>
          <w:p w14:paraId="7CC8D862" w14:textId="77777777" w:rsidR="004D6A04" w:rsidRPr="00D8667C" w:rsidRDefault="004D6A04" w:rsidP="00381345">
            <w:pPr>
              <w:widowControl/>
            </w:pPr>
          </w:p>
        </w:tc>
      </w:tr>
      <w:tr w:rsidR="004D6A04" w:rsidRPr="00D8667C" w14:paraId="14630E3C"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7159F920" w14:textId="3725D283" w:rsidR="004D6A04" w:rsidRPr="00D8667C" w:rsidRDefault="004D6A04" w:rsidP="00381345">
            <w:pPr>
              <w:widowControl/>
              <w:jc w:val="center"/>
            </w:pPr>
            <w:r w:rsidRPr="00D8667C">
              <w:t>Capital</w:t>
            </w:r>
          </w:p>
        </w:tc>
        <w:tc>
          <w:tcPr>
            <w:tcW w:w="2243" w:type="dxa"/>
            <w:tcBorders>
              <w:bottom w:val="single" w:sz="4" w:space="0" w:color="auto"/>
            </w:tcBorders>
          </w:tcPr>
          <w:p w14:paraId="23B738F6" w14:textId="77777777" w:rsidR="004D6A04" w:rsidRPr="00D8667C" w:rsidRDefault="004D6A04" w:rsidP="00381345">
            <w:pPr>
              <w:widowControl/>
            </w:pPr>
          </w:p>
        </w:tc>
        <w:tc>
          <w:tcPr>
            <w:tcW w:w="2243" w:type="dxa"/>
            <w:tcBorders>
              <w:bottom w:val="single" w:sz="4" w:space="0" w:color="auto"/>
            </w:tcBorders>
          </w:tcPr>
          <w:p w14:paraId="4711046B" w14:textId="77777777" w:rsidR="004D6A04" w:rsidRPr="00D8667C" w:rsidRDefault="004D6A04" w:rsidP="00381345">
            <w:pPr>
              <w:widowControl/>
            </w:pPr>
          </w:p>
        </w:tc>
        <w:tc>
          <w:tcPr>
            <w:tcW w:w="2243" w:type="dxa"/>
            <w:tcBorders>
              <w:bottom w:val="single" w:sz="4" w:space="0" w:color="auto"/>
            </w:tcBorders>
          </w:tcPr>
          <w:p w14:paraId="72E3488C" w14:textId="77777777" w:rsidR="004D6A04" w:rsidRPr="00D8667C" w:rsidRDefault="004D6A04" w:rsidP="00381345">
            <w:pPr>
              <w:widowControl/>
            </w:pPr>
          </w:p>
        </w:tc>
      </w:tr>
      <w:tr w:rsidR="004D6A04" w:rsidRPr="00D8667C" w14:paraId="272E012B"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4D2C0CC6" w14:textId="2AEF9F78" w:rsidR="004D6A04" w:rsidRPr="00D8667C" w:rsidRDefault="004D6A04" w:rsidP="00381345">
            <w:pPr>
              <w:widowControl/>
              <w:jc w:val="center"/>
            </w:pPr>
            <w:r w:rsidRPr="00D8667C">
              <w:t>Risk</w:t>
            </w:r>
          </w:p>
        </w:tc>
        <w:tc>
          <w:tcPr>
            <w:tcW w:w="2243" w:type="dxa"/>
            <w:tcBorders>
              <w:bottom w:val="single" w:sz="4" w:space="0" w:color="auto"/>
            </w:tcBorders>
          </w:tcPr>
          <w:p w14:paraId="2DF2F540" w14:textId="77777777" w:rsidR="004D6A04" w:rsidRPr="00D8667C" w:rsidRDefault="004D6A04" w:rsidP="00381345">
            <w:pPr>
              <w:widowControl/>
            </w:pPr>
          </w:p>
        </w:tc>
        <w:tc>
          <w:tcPr>
            <w:tcW w:w="2243" w:type="dxa"/>
            <w:tcBorders>
              <w:bottom w:val="single" w:sz="4" w:space="0" w:color="auto"/>
            </w:tcBorders>
          </w:tcPr>
          <w:p w14:paraId="5CB7729D" w14:textId="77777777" w:rsidR="004D6A04" w:rsidRPr="00D8667C" w:rsidRDefault="004D6A04" w:rsidP="00381345">
            <w:pPr>
              <w:widowControl/>
            </w:pPr>
          </w:p>
        </w:tc>
        <w:tc>
          <w:tcPr>
            <w:tcW w:w="2243" w:type="dxa"/>
            <w:tcBorders>
              <w:bottom w:val="single" w:sz="4" w:space="0" w:color="auto"/>
            </w:tcBorders>
          </w:tcPr>
          <w:p w14:paraId="04B4CD20" w14:textId="77777777" w:rsidR="004D6A04" w:rsidRPr="00D8667C" w:rsidRDefault="004D6A04" w:rsidP="00381345">
            <w:pPr>
              <w:widowControl/>
            </w:pPr>
          </w:p>
        </w:tc>
      </w:tr>
      <w:tr w:rsidR="004D6A04" w:rsidRPr="00D8667C" w14:paraId="7DB3CD3E"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2336357A" w14:textId="75D5AC7F" w:rsidR="004D6A04" w:rsidRPr="00D8667C" w:rsidRDefault="004D6A04" w:rsidP="00381345">
            <w:pPr>
              <w:widowControl/>
              <w:jc w:val="center"/>
            </w:pPr>
            <w:r w:rsidRPr="00D8667C">
              <w:t>Fit to Strategy</w:t>
            </w:r>
          </w:p>
        </w:tc>
        <w:tc>
          <w:tcPr>
            <w:tcW w:w="2243" w:type="dxa"/>
            <w:tcBorders>
              <w:bottom w:val="single" w:sz="4" w:space="0" w:color="auto"/>
            </w:tcBorders>
          </w:tcPr>
          <w:p w14:paraId="71AE493B" w14:textId="77777777" w:rsidR="004D6A04" w:rsidRPr="00D8667C" w:rsidRDefault="004D6A04" w:rsidP="00381345">
            <w:pPr>
              <w:widowControl/>
            </w:pPr>
          </w:p>
        </w:tc>
        <w:tc>
          <w:tcPr>
            <w:tcW w:w="2243" w:type="dxa"/>
            <w:tcBorders>
              <w:bottom w:val="single" w:sz="4" w:space="0" w:color="auto"/>
            </w:tcBorders>
          </w:tcPr>
          <w:p w14:paraId="463C5A50" w14:textId="77777777" w:rsidR="004D6A04" w:rsidRPr="00D8667C" w:rsidRDefault="004D6A04" w:rsidP="00381345">
            <w:pPr>
              <w:widowControl/>
            </w:pPr>
          </w:p>
        </w:tc>
        <w:tc>
          <w:tcPr>
            <w:tcW w:w="2243" w:type="dxa"/>
            <w:tcBorders>
              <w:bottom w:val="single" w:sz="4" w:space="0" w:color="auto"/>
            </w:tcBorders>
          </w:tcPr>
          <w:p w14:paraId="14618EE6" w14:textId="77777777" w:rsidR="004D6A04" w:rsidRPr="00D8667C" w:rsidRDefault="004D6A04" w:rsidP="00381345">
            <w:pPr>
              <w:widowControl/>
            </w:pPr>
          </w:p>
        </w:tc>
      </w:tr>
    </w:tbl>
    <w:p w14:paraId="7CA6CED1" w14:textId="77777777" w:rsidR="000140BE" w:rsidRDefault="000140BE" w:rsidP="00381345">
      <w:pPr>
        <w:widowControl/>
      </w:pPr>
    </w:p>
    <w:p w14:paraId="54C703E3" w14:textId="77777777" w:rsidR="000140BE" w:rsidRPr="00795207" w:rsidRDefault="000140BE" w:rsidP="00381345">
      <w:pPr>
        <w:pStyle w:val="Heading2"/>
        <w:widowControl/>
      </w:pPr>
      <w:bookmarkStart w:id="600" w:name="_Toc443832325"/>
      <w:bookmarkStart w:id="601" w:name="_Toc470527473"/>
      <w:r>
        <w:t>Great Strategies</w:t>
      </w:r>
      <w:bookmarkEnd w:id="600"/>
      <w:r w:rsidR="00795207">
        <w:t xml:space="preserve"> Summary</w:t>
      </w:r>
      <w:bookmarkEnd w:id="601"/>
    </w:p>
    <w:p w14:paraId="71ECF1A1" w14:textId="77777777" w:rsidR="000140BE" w:rsidRPr="00EB2E9C" w:rsidRDefault="000140BE" w:rsidP="00381345">
      <w:pPr>
        <w:widowControl/>
      </w:pPr>
      <w:r>
        <w:br w:type="page"/>
      </w:r>
    </w:p>
    <w:p w14:paraId="29FEA959" w14:textId="77777777" w:rsidR="00554F5A" w:rsidRDefault="00554F5A" w:rsidP="00381345">
      <w:pPr>
        <w:pStyle w:val="Header"/>
        <w:widowControl/>
      </w:pPr>
      <w:bookmarkStart w:id="602" w:name="_Toc470527474"/>
      <w:r w:rsidRPr="009F1976">
        <w:lastRenderedPageBreak/>
        <w:t>References</w:t>
      </w:r>
      <w:bookmarkEnd w:id="1"/>
      <w:bookmarkEnd w:id="602"/>
    </w:p>
    <w:p w14:paraId="29B3788D" w14:textId="77777777" w:rsidR="00554F5A" w:rsidRDefault="00554F5A" w:rsidP="00381345">
      <w:pPr>
        <w:widowControl/>
        <w:rPr>
          <w:noProof/>
        </w:rPr>
      </w:pPr>
    </w:p>
    <w:p w14:paraId="4169F790" w14:textId="60DB1258" w:rsidR="009926AE" w:rsidRPr="009926AE" w:rsidRDefault="009B2A09" w:rsidP="009926AE">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9926AE" w:rsidRPr="009926AE">
        <w:rPr>
          <w:i/>
        </w:rPr>
        <w:t>2005 MSO Benchmarking Survey Results</w:t>
      </w:r>
      <w:r w:rsidR="009926AE" w:rsidRPr="009926AE">
        <w:t xml:space="preserve">. (2005). Retrieved from Washington: </w:t>
      </w:r>
      <w:hyperlink r:id="rId26" w:history="1">
        <w:r w:rsidR="009926AE" w:rsidRPr="009926AE">
          <w:rPr>
            <w:rStyle w:val="Hyperlink"/>
          </w:rPr>
          <w:t>http://www.allianceonline.org/assets/library/5_2005msobenchmarking.pdf</w:t>
        </w:r>
      </w:hyperlink>
    </w:p>
    <w:p w14:paraId="712F0917" w14:textId="5D961959" w:rsidR="009926AE" w:rsidRPr="009926AE" w:rsidRDefault="009926AE" w:rsidP="009926AE">
      <w:pPr>
        <w:pStyle w:val="EndNoteBibliography"/>
      </w:pPr>
      <w:r w:rsidRPr="009926AE">
        <w:t xml:space="preserve">About distinctions. (2016).   Retrieved from </w:t>
      </w:r>
      <w:hyperlink r:id="rId27" w:history="1">
        <w:r w:rsidRPr="009926AE">
          <w:rPr>
            <w:rStyle w:val="Hyperlink"/>
          </w:rPr>
          <w:t>http://resources.depaul.edu/distinctions/about/Pages/default.aspx</w:t>
        </w:r>
      </w:hyperlink>
    </w:p>
    <w:p w14:paraId="2E6CE85A" w14:textId="77777777" w:rsidR="009926AE" w:rsidRPr="009926AE" w:rsidRDefault="009926AE" w:rsidP="009926AE">
      <w:pPr>
        <w:pStyle w:val="EndNoteBibliography"/>
      </w:pPr>
      <w:r w:rsidRPr="009926AE">
        <w:t xml:space="preserve">All in a day's work. (2001). </w:t>
      </w:r>
      <w:r w:rsidRPr="009926AE">
        <w:rPr>
          <w:i/>
        </w:rPr>
        <w:t>Harvard Business Review, 79</w:t>
      </w:r>
      <w:r w:rsidRPr="009926AE">
        <w:t xml:space="preserve">(11), 54-66. </w:t>
      </w:r>
    </w:p>
    <w:p w14:paraId="4D2177E2" w14:textId="77777777" w:rsidR="009926AE" w:rsidRPr="009926AE" w:rsidRDefault="009926AE" w:rsidP="009926AE">
      <w:pPr>
        <w:pStyle w:val="EndNoteBibliography"/>
      </w:pPr>
      <w:r w:rsidRPr="009926AE">
        <w:t xml:space="preserve">Allison, M., &amp; Kaye, J. (1997). </w:t>
      </w:r>
      <w:r w:rsidRPr="009926AE">
        <w:rPr>
          <w:i/>
        </w:rPr>
        <w:t>Strategic planning for nonprofit organizations: A practical guide and workbook</w:t>
      </w:r>
      <w:r w:rsidRPr="009926AE">
        <w:t>. New York: Wiley.</w:t>
      </w:r>
    </w:p>
    <w:p w14:paraId="07B9DACF" w14:textId="77777777" w:rsidR="009926AE" w:rsidRPr="009926AE" w:rsidRDefault="009926AE" w:rsidP="009926AE">
      <w:pPr>
        <w:pStyle w:val="EndNoteBibliography"/>
      </w:pPr>
      <w:r w:rsidRPr="009926AE">
        <w:t xml:space="preserve">Allison, M., &amp; Kaye, J. (2005). </w:t>
      </w:r>
      <w:r w:rsidRPr="009926AE">
        <w:rPr>
          <w:i/>
        </w:rPr>
        <w:t>Strategic planning for nonprofit organizations : a practical guide and workbook</w:t>
      </w:r>
      <w:r w:rsidRPr="009926AE">
        <w:t xml:space="preserve"> (2nd ed.). Hoboken, N.J.: Wiley.</w:t>
      </w:r>
    </w:p>
    <w:p w14:paraId="651CB62C" w14:textId="77777777" w:rsidR="009926AE" w:rsidRPr="009926AE" w:rsidRDefault="009926AE" w:rsidP="009926AE">
      <w:pPr>
        <w:pStyle w:val="EndNoteBibliography"/>
      </w:pPr>
      <w:r w:rsidRPr="009926AE">
        <w:t xml:space="preserve">Allison, M., &amp; Kaye, J. (2015). </w:t>
      </w:r>
      <w:r w:rsidRPr="009926AE">
        <w:rPr>
          <w:i/>
        </w:rPr>
        <w:t>Strategic planning for nonprofit organizations: A practical guide for dynamic times</w:t>
      </w:r>
      <w:r w:rsidRPr="009926AE">
        <w:t>. Hoboken, NJ: John Wiley &amp; Sons, Inc.</w:t>
      </w:r>
    </w:p>
    <w:p w14:paraId="6DE8F6EA" w14:textId="77777777" w:rsidR="009926AE" w:rsidRPr="009926AE" w:rsidRDefault="009926AE" w:rsidP="009926AE">
      <w:pPr>
        <w:pStyle w:val="EndNoteBibliography"/>
      </w:pPr>
      <w:r w:rsidRPr="009926AE">
        <w:t xml:space="preserve">Ansoff, H. I. (1957). Strategies for diversification. </w:t>
      </w:r>
      <w:r w:rsidRPr="009926AE">
        <w:rPr>
          <w:i/>
        </w:rPr>
        <w:t>Harvard Business Review, 35</w:t>
      </w:r>
      <w:r w:rsidRPr="009926AE">
        <w:t xml:space="preserve">(5), 113-124. </w:t>
      </w:r>
    </w:p>
    <w:p w14:paraId="3F14F79A" w14:textId="2FB2B9E2" w:rsidR="009926AE" w:rsidRPr="009926AE" w:rsidRDefault="009926AE" w:rsidP="009926AE">
      <w:pPr>
        <w:pStyle w:val="EndNoteBibliography"/>
      </w:pPr>
      <w:r w:rsidRPr="009926AE">
        <w:t xml:space="preserve">Anthony, S. (2010). How to kill innovation: Keep asking questions </w:t>
      </w:r>
      <w:r w:rsidRPr="009926AE">
        <w:rPr>
          <w:i/>
        </w:rPr>
        <w:t>2010</w:t>
      </w:r>
      <w:r w:rsidRPr="009926AE">
        <w:t xml:space="preserve">(March 1). Retrieved from </w:t>
      </w:r>
      <w:hyperlink r:id="rId28" w:history="1">
        <w:r w:rsidRPr="009926AE">
          <w:rPr>
            <w:rStyle w:val="Hyperlink"/>
          </w:rPr>
          <w:t>http://www.bloomberg.com/apps/harvardbusiness?sid=Hdce46ee0bd8fdb46e5b60dd41038aacf</w:t>
        </w:r>
      </w:hyperlink>
    </w:p>
    <w:p w14:paraId="18EBE509" w14:textId="77777777" w:rsidR="009926AE" w:rsidRPr="009926AE" w:rsidRDefault="009926AE" w:rsidP="009926AE">
      <w:pPr>
        <w:pStyle w:val="EndNoteBibliography"/>
      </w:pPr>
      <w:r w:rsidRPr="009926AE">
        <w:t xml:space="preserve">Arden, H., Wall, S., &amp; White Deer of Autumn. (1990). </w:t>
      </w:r>
      <w:r w:rsidRPr="009926AE">
        <w:rPr>
          <w:i/>
        </w:rPr>
        <w:t>Wisdomkeepers: Meetings with Native American spiritual elders</w:t>
      </w:r>
      <w:r w:rsidRPr="009926AE">
        <w:t>. Hillsboro, OR: Beyond Words.</w:t>
      </w:r>
    </w:p>
    <w:p w14:paraId="5041D9E2" w14:textId="77777777" w:rsidR="009926AE" w:rsidRPr="009926AE" w:rsidRDefault="009926AE" w:rsidP="009926AE">
      <w:pPr>
        <w:pStyle w:val="EndNoteBibliography"/>
      </w:pPr>
      <w:r w:rsidRPr="009926AE">
        <w:t xml:space="preserve">Avolio, B. J., Gardner, W. L., Walumbwa, F. O., Luthans, F., &amp; May, D. R. (2004). Unlocking the mask: A look at the process by which authentic leaders impact follower attitudes and behaviors. </w:t>
      </w:r>
      <w:r w:rsidRPr="009926AE">
        <w:rPr>
          <w:i/>
        </w:rPr>
        <w:t>Leadership Quarterly, 15</w:t>
      </w:r>
      <w:r w:rsidRPr="009926AE">
        <w:t xml:space="preserve">(6), 801-823. </w:t>
      </w:r>
    </w:p>
    <w:p w14:paraId="7238EB59" w14:textId="77777777" w:rsidR="009926AE" w:rsidRPr="009926AE" w:rsidRDefault="009926AE" w:rsidP="009926AE">
      <w:pPr>
        <w:pStyle w:val="EndNoteBibliography"/>
      </w:pPr>
      <w:r w:rsidRPr="009926AE">
        <w:t xml:space="preserve">Baetz, M. C., &amp; Bart, C. K. (1996). Developing mission statements which work. </w:t>
      </w:r>
      <w:r w:rsidRPr="009926AE">
        <w:rPr>
          <w:i/>
        </w:rPr>
        <w:t>Long Range Planning, 29</w:t>
      </w:r>
      <w:r w:rsidRPr="009926AE">
        <w:t xml:space="preserve">(4), 526-533. </w:t>
      </w:r>
    </w:p>
    <w:p w14:paraId="4BCB7F15" w14:textId="77777777" w:rsidR="009926AE" w:rsidRPr="009926AE" w:rsidRDefault="009926AE" w:rsidP="009926AE">
      <w:pPr>
        <w:pStyle w:val="EndNoteBibliography"/>
      </w:pPr>
      <w:r w:rsidRPr="009926AE">
        <w:t xml:space="preserve">Barker, K. L., &amp; Burdick, D. W. (1985). </w:t>
      </w:r>
      <w:r w:rsidRPr="009926AE">
        <w:rPr>
          <w:i/>
        </w:rPr>
        <w:t>The NIV study bible: New international version</w:t>
      </w:r>
      <w:r w:rsidRPr="009926AE">
        <w:t xml:space="preserve">. Grand Rapids, MI: Zondervan Bible </w:t>
      </w:r>
    </w:p>
    <w:p w14:paraId="5154DBA0" w14:textId="77777777" w:rsidR="009926AE" w:rsidRPr="009926AE" w:rsidRDefault="009926AE" w:rsidP="009926AE">
      <w:pPr>
        <w:pStyle w:val="EndNoteBibliography"/>
      </w:pPr>
      <w:r w:rsidRPr="009926AE">
        <w:t xml:space="preserve">Barry, B. W. (1997). </w:t>
      </w:r>
      <w:r w:rsidRPr="009926AE">
        <w:rPr>
          <w:i/>
        </w:rPr>
        <w:t>Strategic planning workbook for nonprofit organizations</w:t>
      </w:r>
      <w:r w:rsidRPr="009926AE">
        <w:t>. St. Paul, MN: Amherst H. Wilder Foundation.</w:t>
      </w:r>
    </w:p>
    <w:p w14:paraId="566171E0" w14:textId="77777777" w:rsidR="009926AE" w:rsidRPr="009926AE" w:rsidRDefault="009926AE" w:rsidP="009926AE">
      <w:pPr>
        <w:pStyle w:val="EndNoteBibliography"/>
      </w:pPr>
      <w:r w:rsidRPr="009926AE">
        <w:t xml:space="preserve">Bart, C. K. (1997). Sex, lies, and mission statements. </w:t>
      </w:r>
      <w:r w:rsidRPr="009926AE">
        <w:rPr>
          <w:i/>
        </w:rPr>
        <w:t>Business Horizons, 40</w:t>
      </w:r>
      <w:r w:rsidRPr="009926AE">
        <w:t xml:space="preserve">(6), 18. </w:t>
      </w:r>
    </w:p>
    <w:p w14:paraId="727A73DD" w14:textId="77777777" w:rsidR="009926AE" w:rsidRPr="009926AE" w:rsidRDefault="009926AE" w:rsidP="009926AE">
      <w:pPr>
        <w:pStyle w:val="EndNoteBibliography"/>
      </w:pPr>
      <w:r w:rsidRPr="009926AE">
        <w:t xml:space="preserve">Bart, C. K., &amp; Baetz, M. C. (1998). The relationship between mission statements and firm performance: An exploratory study. </w:t>
      </w:r>
      <w:r w:rsidRPr="009926AE">
        <w:rPr>
          <w:i/>
        </w:rPr>
        <w:t>Journal of Management Studies, 35</w:t>
      </w:r>
      <w:r w:rsidRPr="009926AE">
        <w:t xml:space="preserve">(6), 823-853. </w:t>
      </w:r>
    </w:p>
    <w:p w14:paraId="625895D1" w14:textId="77777777" w:rsidR="009926AE" w:rsidRPr="009926AE" w:rsidRDefault="009926AE" w:rsidP="009926AE">
      <w:pPr>
        <w:pStyle w:val="EndNoteBibliography"/>
      </w:pPr>
      <w:r w:rsidRPr="009926AE">
        <w:t xml:space="preserve">Bartkus, B., Glassman, M., &amp; McAfee, B. (2006). Mission statement quality and financial performance. </w:t>
      </w:r>
      <w:r w:rsidRPr="009926AE">
        <w:rPr>
          <w:i/>
        </w:rPr>
        <w:t>European Management Journal, 24</w:t>
      </w:r>
      <w:r w:rsidRPr="009926AE">
        <w:t xml:space="preserve">(1), 86-94. </w:t>
      </w:r>
    </w:p>
    <w:p w14:paraId="515A766D" w14:textId="77777777" w:rsidR="009926AE" w:rsidRPr="009926AE" w:rsidRDefault="009926AE" w:rsidP="009926AE">
      <w:pPr>
        <w:pStyle w:val="EndNoteBibliography"/>
      </w:pPr>
      <w:r w:rsidRPr="009926AE">
        <w:t xml:space="preserve">Baruch, Y., &amp; Ramalho, N. (2006). Communalities and distinctions in the measurement of organizational performance and effectiveness across for-profit and nonprofit sectors. </w:t>
      </w:r>
      <w:r w:rsidRPr="009926AE">
        <w:rPr>
          <w:i/>
        </w:rPr>
        <w:t>Nonprofit and Voluntary Sector Quarterly, 35</w:t>
      </w:r>
      <w:r w:rsidRPr="009926AE">
        <w:t xml:space="preserve">(1), 39-65. </w:t>
      </w:r>
    </w:p>
    <w:p w14:paraId="0F9F930F" w14:textId="77777777" w:rsidR="009926AE" w:rsidRPr="009926AE" w:rsidRDefault="009926AE" w:rsidP="009926AE">
      <w:pPr>
        <w:pStyle w:val="EndNoteBibliography"/>
      </w:pPr>
      <w:r w:rsidRPr="009926AE">
        <w:t xml:space="preserve">Bass, B. M., &amp; Stogdill, R. M. (1990). </w:t>
      </w:r>
      <w:r w:rsidRPr="009926AE">
        <w:rPr>
          <w:i/>
        </w:rPr>
        <w:t>Bass &amp; Stogdill's handbook of leadership: Theory, research, and managerial applications</w:t>
      </w:r>
      <w:r w:rsidRPr="009926AE">
        <w:t xml:space="preserve"> (3rd ed.). New York: Free Press.</w:t>
      </w:r>
    </w:p>
    <w:p w14:paraId="69E2992E" w14:textId="77777777" w:rsidR="009926AE" w:rsidRPr="009926AE" w:rsidRDefault="009926AE" w:rsidP="009926AE">
      <w:pPr>
        <w:pStyle w:val="EndNoteBibliography"/>
      </w:pPr>
      <w:r w:rsidRPr="009926AE">
        <w:t xml:space="preserve">Baumgardner, P., &amp; Perls, F. S. (1975). </w:t>
      </w:r>
      <w:r w:rsidRPr="009926AE">
        <w:rPr>
          <w:i/>
        </w:rPr>
        <w:t>Gifts from Lake Cowichan</w:t>
      </w:r>
      <w:r w:rsidRPr="009926AE">
        <w:t>. Palo Alto, Calif.: Science and Behavior Books.</w:t>
      </w:r>
    </w:p>
    <w:p w14:paraId="3A145227" w14:textId="4806AC5F" w:rsidR="009926AE" w:rsidRPr="009926AE" w:rsidRDefault="009926AE" w:rsidP="009926AE">
      <w:pPr>
        <w:pStyle w:val="EndNoteBibliography"/>
      </w:pPr>
      <w:r w:rsidRPr="009926AE">
        <w:t xml:space="preserve">Beinhocker, E. D., &amp; Kaplan, S. (2002). Tired of strategic planning. </w:t>
      </w:r>
      <w:r w:rsidRPr="009926AE">
        <w:rPr>
          <w:i/>
        </w:rPr>
        <w:t>The McKinsey Quarterly, 2002 Special Edition: Risk and Resilience</w:t>
      </w:r>
      <w:r w:rsidRPr="009926AE">
        <w:t xml:space="preserve">, 49-59. Retrieved from </w:t>
      </w:r>
      <w:hyperlink r:id="rId29" w:history="1">
        <w:r w:rsidRPr="009926AE">
          <w:rPr>
            <w:rStyle w:val="Hyperlink"/>
          </w:rPr>
          <w:t>http://www.mckinseyquarterly.com/Strategy/Strategic_Thinking/Tired_of_strategi</w:t>
        </w:r>
        <w:r w:rsidRPr="009926AE">
          <w:rPr>
            <w:rStyle w:val="Hyperlink"/>
          </w:rPr>
          <w:lastRenderedPageBreak/>
          <w:t>c_planning_1191#top</w:t>
        </w:r>
      </w:hyperlink>
    </w:p>
    <w:p w14:paraId="7D890400" w14:textId="77777777" w:rsidR="009926AE" w:rsidRPr="009926AE" w:rsidRDefault="009926AE" w:rsidP="009926AE">
      <w:pPr>
        <w:pStyle w:val="EndNoteBibliography"/>
      </w:pPr>
      <w:r w:rsidRPr="009926AE">
        <w:t xml:space="preserve">Bennis, W. G. (1989). </w:t>
      </w:r>
      <w:r w:rsidRPr="009926AE">
        <w:rPr>
          <w:i/>
        </w:rPr>
        <w:t>On becoming a leader</w:t>
      </w:r>
      <w:r w:rsidRPr="009926AE">
        <w:t>. Reading, PA: Addison-Wesley.</w:t>
      </w:r>
    </w:p>
    <w:p w14:paraId="7E1AA723" w14:textId="77777777" w:rsidR="009926AE" w:rsidRPr="009926AE" w:rsidRDefault="009926AE" w:rsidP="009926AE">
      <w:pPr>
        <w:pStyle w:val="EndNoteBibliography"/>
      </w:pPr>
      <w:r w:rsidRPr="009926AE">
        <w:t xml:space="preserve">Bennis, W. G., &amp; Nanus, B. (1997). </w:t>
      </w:r>
      <w:r w:rsidRPr="009926AE">
        <w:rPr>
          <w:i/>
        </w:rPr>
        <w:t>Leaders: Strategies for taking charge</w:t>
      </w:r>
      <w:r w:rsidRPr="009926AE">
        <w:t xml:space="preserve"> (2nd ed.). New York: Harper Business.</w:t>
      </w:r>
    </w:p>
    <w:p w14:paraId="6E8A7622" w14:textId="77777777" w:rsidR="009926AE" w:rsidRPr="009926AE" w:rsidRDefault="009926AE" w:rsidP="009926AE">
      <w:pPr>
        <w:pStyle w:val="EndNoteBibliography"/>
      </w:pPr>
      <w:r w:rsidRPr="009926AE">
        <w:t xml:space="preserve">Bennis, W. G., &amp; Thomas, R. J. (2002, December). The alchemy of leadership. </w:t>
      </w:r>
      <w:r w:rsidRPr="009926AE">
        <w:rPr>
          <w:i/>
        </w:rPr>
        <w:t>CIO, 16</w:t>
      </w:r>
      <w:r w:rsidRPr="009926AE">
        <w:t>.</w:t>
      </w:r>
    </w:p>
    <w:p w14:paraId="2812FBE1" w14:textId="77777777" w:rsidR="009926AE" w:rsidRPr="009926AE" w:rsidRDefault="009926AE" w:rsidP="009926AE">
      <w:pPr>
        <w:pStyle w:val="EndNoteBibliography"/>
      </w:pPr>
      <w:r w:rsidRPr="009926AE">
        <w:t xml:space="preserve">Berson, Y., Shamir, B., Avolio, B. J., &amp; Popper, M. (2001). The relationship between vision strength, leadership style, and context. </w:t>
      </w:r>
      <w:r w:rsidRPr="009926AE">
        <w:rPr>
          <w:i/>
        </w:rPr>
        <w:t>Leadership Quarterly, 12</w:t>
      </w:r>
      <w:r w:rsidRPr="009926AE">
        <w:t xml:space="preserve">(1), 53-73. </w:t>
      </w:r>
    </w:p>
    <w:p w14:paraId="22E98987" w14:textId="77777777" w:rsidR="009926AE" w:rsidRPr="009926AE" w:rsidRDefault="009926AE" w:rsidP="009926AE">
      <w:pPr>
        <w:pStyle w:val="EndNoteBibliography"/>
      </w:pPr>
      <w:r w:rsidRPr="009926AE">
        <w:t xml:space="preserve">Bhide, A. (1994). How entrepreneurs craft strategies that work. </w:t>
      </w:r>
      <w:r w:rsidRPr="009926AE">
        <w:rPr>
          <w:i/>
        </w:rPr>
        <w:t>Harvard Business Review, 72</w:t>
      </w:r>
      <w:r w:rsidRPr="009926AE">
        <w:t xml:space="preserve">(2), 150-161. </w:t>
      </w:r>
    </w:p>
    <w:p w14:paraId="095074E6" w14:textId="5BAFA047" w:rsidR="009926AE" w:rsidRPr="009926AE" w:rsidRDefault="009926AE" w:rsidP="009926AE">
      <w:pPr>
        <w:pStyle w:val="EndNoteBibliography"/>
      </w:pPr>
      <w:r w:rsidRPr="009926AE">
        <w:t xml:space="preserve">Blackwood, A., &amp; Pollak, T. (2009). </w:t>
      </w:r>
      <w:r w:rsidRPr="009926AE">
        <w:rPr>
          <w:i/>
        </w:rPr>
        <w:t>Washington-area nonprofit operating reserves</w:t>
      </w:r>
      <w:r w:rsidRPr="009926AE">
        <w:t xml:space="preserve"> (20). Retrieved from Washington: </w:t>
      </w:r>
      <w:hyperlink r:id="rId30" w:history="1">
        <w:r w:rsidRPr="009926AE">
          <w:rPr>
            <w:rStyle w:val="Hyperlink"/>
          </w:rPr>
          <w:t>http://www.urban.org/research/publication/washington-area-nonprofit-operating-reserves</w:t>
        </w:r>
      </w:hyperlink>
    </w:p>
    <w:p w14:paraId="3CC95E6F" w14:textId="77777777" w:rsidR="009926AE" w:rsidRPr="009926AE" w:rsidRDefault="009926AE" w:rsidP="009926AE">
      <w:pPr>
        <w:pStyle w:val="EndNoteBibliography"/>
      </w:pPr>
      <w:r w:rsidRPr="009926AE">
        <w:t xml:space="preserve">Blanchard, K., &amp; Bowles, S. (1993). </w:t>
      </w:r>
      <w:r w:rsidRPr="009926AE">
        <w:rPr>
          <w:i/>
        </w:rPr>
        <w:t>Raving fans: A revolutionary approach to customer service</w:t>
      </w:r>
      <w:r w:rsidRPr="009926AE">
        <w:t xml:space="preserve"> (1st ed.). New York: Morrow.</w:t>
      </w:r>
    </w:p>
    <w:p w14:paraId="0CCBDF91" w14:textId="77777777" w:rsidR="009926AE" w:rsidRPr="009926AE" w:rsidRDefault="009926AE" w:rsidP="009926AE">
      <w:pPr>
        <w:pStyle w:val="EndNoteBibliography"/>
      </w:pPr>
      <w:r w:rsidRPr="009926AE">
        <w:t xml:space="preserve">Bolman, L. G., &amp; Deal, T. E. (2013). </w:t>
      </w:r>
      <w:r w:rsidRPr="009926AE">
        <w:rPr>
          <w:i/>
        </w:rPr>
        <w:t>Reframing organizations: Artistry, choice, and leadership</w:t>
      </w:r>
      <w:r w:rsidRPr="009926AE">
        <w:t xml:space="preserve"> (5th edition. ed.). San Francisco, CA: Jossey-Bass, a Wiley brand.</w:t>
      </w:r>
    </w:p>
    <w:p w14:paraId="04474F37" w14:textId="77777777" w:rsidR="009926AE" w:rsidRPr="009926AE" w:rsidRDefault="009926AE" w:rsidP="009926AE">
      <w:pPr>
        <w:pStyle w:val="EndNoteBibliography"/>
      </w:pPr>
      <w:r w:rsidRPr="009926AE">
        <w:t xml:space="preserve">Borden, N. H. (1964). The concept of the marketing mix. </w:t>
      </w:r>
      <w:r w:rsidRPr="009926AE">
        <w:rPr>
          <w:i/>
        </w:rPr>
        <w:t>Journal of Advertising Research, 4</w:t>
      </w:r>
      <w:r w:rsidRPr="009926AE">
        <w:t xml:space="preserve">(June), 7-12. </w:t>
      </w:r>
    </w:p>
    <w:p w14:paraId="4BB5034F" w14:textId="77777777" w:rsidR="009926AE" w:rsidRPr="009926AE" w:rsidRDefault="009926AE" w:rsidP="009926AE">
      <w:pPr>
        <w:pStyle w:val="EndNoteBibliography"/>
      </w:pPr>
      <w:r w:rsidRPr="009926AE">
        <w:t xml:space="preserve">Bossidy, L., Charan, R., &amp; Burck, C. (2002). </w:t>
      </w:r>
      <w:r w:rsidRPr="009926AE">
        <w:rPr>
          <w:i/>
        </w:rPr>
        <w:t>Execution: The discipline of getting things done</w:t>
      </w:r>
      <w:r w:rsidRPr="009926AE">
        <w:t xml:space="preserve"> (1st ed.). New York: Crown Business.</w:t>
      </w:r>
    </w:p>
    <w:p w14:paraId="6E4ACDE8" w14:textId="77777777" w:rsidR="009926AE" w:rsidRPr="009926AE" w:rsidRDefault="009926AE" w:rsidP="009926AE">
      <w:pPr>
        <w:pStyle w:val="EndNoteBibliography"/>
      </w:pPr>
      <w:r w:rsidRPr="009926AE">
        <w:t xml:space="preserve">Bowen, W. G. (1994). </w:t>
      </w:r>
      <w:r w:rsidRPr="009926AE">
        <w:rPr>
          <w:i/>
        </w:rPr>
        <w:t>Inside the boardroom: Governance by directors and trustees</w:t>
      </w:r>
      <w:r w:rsidRPr="009926AE">
        <w:t>. New York: John Wiley.</w:t>
      </w:r>
    </w:p>
    <w:p w14:paraId="41073F29" w14:textId="77777777" w:rsidR="009926AE" w:rsidRPr="009926AE" w:rsidRDefault="009926AE" w:rsidP="009926AE">
      <w:pPr>
        <w:pStyle w:val="EndNoteBibliography"/>
      </w:pPr>
      <w:r w:rsidRPr="009926AE">
        <w:t xml:space="preserve">Boyd, B. K. (1991). Strategic planning and financial performance: A meta-analytic review. </w:t>
      </w:r>
      <w:r w:rsidRPr="009926AE">
        <w:rPr>
          <w:i/>
        </w:rPr>
        <w:t>Journal of Management Studies, 28</w:t>
      </w:r>
      <w:r w:rsidRPr="009926AE">
        <w:t xml:space="preserve">(4), 353-374. </w:t>
      </w:r>
    </w:p>
    <w:p w14:paraId="00C548C2" w14:textId="77777777" w:rsidR="009926AE" w:rsidRPr="009926AE" w:rsidRDefault="009926AE" w:rsidP="009926AE">
      <w:pPr>
        <w:pStyle w:val="EndNoteBibliography"/>
      </w:pPr>
      <w:r w:rsidRPr="009926AE">
        <w:t xml:space="preserve">Bradford, R., Duncan, J. P., &amp; Tarcy, B. (2000). </w:t>
      </w:r>
      <w:r w:rsidRPr="009926AE">
        <w:rPr>
          <w:i/>
        </w:rPr>
        <w:t>Simplified strategic planning: A no-nonsense guide for busy people who want results fast!</w:t>
      </w:r>
      <w:r w:rsidRPr="009926AE">
        <w:t xml:space="preserve"> (1st ed.). Worcester, MA: Chandler House Press.</w:t>
      </w:r>
    </w:p>
    <w:p w14:paraId="251CA1A7" w14:textId="52BE3605" w:rsidR="009926AE" w:rsidRPr="009926AE" w:rsidRDefault="009926AE" w:rsidP="009926AE">
      <w:pPr>
        <w:pStyle w:val="EndNoteBibliography"/>
      </w:pPr>
      <w:r w:rsidRPr="009926AE">
        <w:t xml:space="preserve">BrainyQuote. (2001-2014).   Retrieved from </w:t>
      </w:r>
      <w:hyperlink r:id="rId31" w:history="1">
        <w:r w:rsidRPr="009926AE">
          <w:rPr>
            <w:rStyle w:val="Hyperlink"/>
          </w:rPr>
          <w:t>www.brainyquote.com</w:t>
        </w:r>
      </w:hyperlink>
    </w:p>
    <w:p w14:paraId="79E66393" w14:textId="77777777" w:rsidR="009926AE" w:rsidRPr="009926AE" w:rsidRDefault="009926AE" w:rsidP="009926AE">
      <w:pPr>
        <w:pStyle w:val="EndNoteBibliography"/>
      </w:pPr>
      <w:r w:rsidRPr="009926AE">
        <w:t xml:space="preserve">Brassard, M., &amp; Ritter, D. (1994). </w:t>
      </w:r>
      <w:r w:rsidRPr="009926AE">
        <w:rPr>
          <w:i/>
        </w:rPr>
        <w:t>The memory jogger II</w:t>
      </w:r>
      <w:r w:rsidRPr="009926AE">
        <w:t>. Methuen, MA: GOAL/QPC.</w:t>
      </w:r>
    </w:p>
    <w:p w14:paraId="54B4288A" w14:textId="77777777" w:rsidR="009926AE" w:rsidRPr="009926AE" w:rsidRDefault="009926AE" w:rsidP="009926AE">
      <w:pPr>
        <w:pStyle w:val="EndNoteBibliography"/>
      </w:pPr>
      <w:r w:rsidRPr="009926AE">
        <w:t xml:space="preserve">Brenner, L. (2008). How does your salary stack up. </w:t>
      </w:r>
      <w:r w:rsidRPr="009926AE">
        <w:rPr>
          <w:i/>
        </w:rPr>
        <w:t>Parade,</w:t>
      </w:r>
      <w:r w:rsidRPr="009926AE">
        <w:t xml:space="preserve"> 6-17.</w:t>
      </w:r>
    </w:p>
    <w:p w14:paraId="61B7F22D" w14:textId="77777777" w:rsidR="009926AE" w:rsidRPr="009926AE" w:rsidRDefault="009926AE" w:rsidP="009926AE">
      <w:pPr>
        <w:pStyle w:val="EndNoteBibliography"/>
      </w:pPr>
      <w:r w:rsidRPr="009926AE">
        <w:t xml:space="preserve">Brewster, R. (2008). Business planning: What's in your toolbox? </w:t>
      </w:r>
      <w:r w:rsidRPr="009926AE">
        <w:rPr>
          <w:i/>
        </w:rPr>
        <w:t>The Nonprofit Quarterly, 15</w:t>
      </w:r>
      <w:r w:rsidRPr="009926AE">
        <w:t xml:space="preserve">(3), 61-65. </w:t>
      </w:r>
    </w:p>
    <w:p w14:paraId="7151A0A8" w14:textId="77777777" w:rsidR="009926AE" w:rsidRPr="009926AE" w:rsidRDefault="009926AE" w:rsidP="009926AE">
      <w:pPr>
        <w:pStyle w:val="EndNoteBibliography"/>
      </w:pPr>
      <w:r w:rsidRPr="009926AE">
        <w:t xml:space="preserve">Brinckerhoff, P. (2000). </w:t>
      </w:r>
      <w:r w:rsidRPr="009926AE">
        <w:rPr>
          <w:i/>
        </w:rPr>
        <w:t>Social entrepreneurship: The art of mission-based venture development</w:t>
      </w:r>
      <w:r w:rsidRPr="009926AE">
        <w:t>. New York: Wiley.</w:t>
      </w:r>
    </w:p>
    <w:p w14:paraId="76CDDCEF" w14:textId="77777777" w:rsidR="009926AE" w:rsidRPr="009926AE" w:rsidRDefault="009926AE" w:rsidP="009926AE">
      <w:pPr>
        <w:pStyle w:val="EndNoteBibliography"/>
      </w:pPr>
      <w:r w:rsidRPr="009926AE">
        <w:t xml:space="preserve">Brinckerhoff, P. (2001). Why you need to be more entrepreneurial -- and how to get started. </w:t>
      </w:r>
      <w:r w:rsidRPr="009926AE">
        <w:rPr>
          <w:i/>
        </w:rPr>
        <w:t>Nonprofit World, 19</w:t>
      </w:r>
      <w:r w:rsidRPr="009926AE">
        <w:t xml:space="preserve">(6), 12-15. </w:t>
      </w:r>
    </w:p>
    <w:p w14:paraId="1E3A3132" w14:textId="77777777" w:rsidR="009926AE" w:rsidRPr="009926AE" w:rsidRDefault="009926AE" w:rsidP="009926AE">
      <w:pPr>
        <w:pStyle w:val="EndNoteBibliography"/>
      </w:pPr>
      <w:r w:rsidRPr="009926AE">
        <w:t xml:space="preserve">Bronson, P. (2003, January). What should I do with my life? </w:t>
      </w:r>
      <w:r w:rsidRPr="009926AE">
        <w:rPr>
          <w:i/>
        </w:rPr>
        <w:t>Fast Company,</w:t>
      </w:r>
      <w:r w:rsidRPr="009926AE">
        <w:t xml:space="preserve"> 68-79.</w:t>
      </w:r>
    </w:p>
    <w:p w14:paraId="15892F10" w14:textId="77777777" w:rsidR="009926AE" w:rsidRPr="009926AE" w:rsidRDefault="009926AE" w:rsidP="009926AE">
      <w:pPr>
        <w:pStyle w:val="EndNoteBibliography"/>
      </w:pPr>
      <w:r w:rsidRPr="009926AE">
        <w:t xml:space="preserve">Bryson, J. M. (1981). A perspective on planning and crises in the public sector. </w:t>
      </w:r>
      <w:r w:rsidRPr="009926AE">
        <w:rPr>
          <w:i/>
        </w:rPr>
        <w:t>Strategic Management Journal, 2</w:t>
      </w:r>
      <w:r w:rsidRPr="009926AE">
        <w:t xml:space="preserve">(2), 181-196. </w:t>
      </w:r>
    </w:p>
    <w:p w14:paraId="71FA3ECA" w14:textId="77777777" w:rsidR="009926AE" w:rsidRPr="009926AE" w:rsidRDefault="009926AE" w:rsidP="009926AE">
      <w:pPr>
        <w:pStyle w:val="EndNoteBibliography"/>
      </w:pPr>
      <w:r w:rsidRPr="009926AE">
        <w:t xml:space="preserve">Bryson, J. M. (1995). </w:t>
      </w:r>
      <w:r w:rsidRPr="009926AE">
        <w:rPr>
          <w:i/>
        </w:rPr>
        <w:t>Strategic planning for public and nonprofit organizations: A guide to strengthening and sustaining organizational achievement</w:t>
      </w:r>
      <w:r w:rsidRPr="009926AE">
        <w:t xml:space="preserve"> (Rev. ed.). San Francisco: Jossey-Bass.</w:t>
      </w:r>
    </w:p>
    <w:p w14:paraId="3911C4BB" w14:textId="77777777" w:rsidR="009926AE" w:rsidRPr="009926AE" w:rsidRDefault="009926AE" w:rsidP="009926AE">
      <w:pPr>
        <w:pStyle w:val="EndNoteBibliography"/>
      </w:pPr>
      <w:r w:rsidRPr="009926AE">
        <w:t xml:space="preserve">Bryson, J. M. (2011). </w:t>
      </w:r>
      <w:r w:rsidRPr="009926AE">
        <w:rPr>
          <w:i/>
        </w:rPr>
        <w:t>Strategic planning for public and nonprofit organizations : a guide to strengthening and sustaining organizational achievement</w:t>
      </w:r>
      <w:r w:rsidRPr="009926AE">
        <w:t xml:space="preserve"> (4th ed.). San Francisco: Jossey-Bass.</w:t>
      </w:r>
    </w:p>
    <w:p w14:paraId="006BBA8C" w14:textId="77777777" w:rsidR="009926AE" w:rsidRPr="009926AE" w:rsidRDefault="009926AE" w:rsidP="009926AE">
      <w:pPr>
        <w:pStyle w:val="EndNoteBibliography"/>
      </w:pPr>
      <w:r w:rsidRPr="009926AE">
        <w:lastRenderedPageBreak/>
        <w:t xml:space="preserve">Bryson, J. M., &amp; Alston, F. K. (1996). </w:t>
      </w:r>
      <w:r w:rsidRPr="009926AE">
        <w:rPr>
          <w:i/>
        </w:rPr>
        <w:t>Creating and implementing your strategic plan: A workbook for public and nonprofit organizations</w:t>
      </w:r>
      <w:r w:rsidRPr="009926AE">
        <w:t xml:space="preserve"> (1st ed.). San Francisco: Jossey-Bass </w:t>
      </w:r>
    </w:p>
    <w:p w14:paraId="1667B391" w14:textId="77777777" w:rsidR="009926AE" w:rsidRPr="009926AE" w:rsidRDefault="009926AE" w:rsidP="009926AE">
      <w:pPr>
        <w:pStyle w:val="EndNoteBibliography"/>
      </w:pPr>
      <w:r w:rsidRPr="009926AE">
        <w:t xml:space="preserve">Buckingham, M. (2007). </w:t>
      </w:r>
      <w:r w:rsidRPr="009926AE">
        <w:rPr>
          <w:i/>
        </w:rPr>
        <w:t>Go put your strengths to work: 6 powerful steps to achieve outstanding performance</w:t>
      </w:r>
      <w:r w:rsidRPr="009926AE">
        <w:t>. New York: Free Press.</w:t>
      </w:r>
    </w:p>
    <w:p w14:paraId="0B3955BB" w14:textId="77777777" w:rsidR="009926AE" w:rsidRPr="009926AE" w:rsidRDefault="009926AE" w:rsidP="009926AE">
      <w:pPr>
        <w:pStyle w:val="EndNoteBibliography"/>
      </w:pPr>
      <w:r w:rsidRPr="009926AE">
        <w:t xml:space="preserve">Burns, J. M. (1978). </w:t>
      </w:r>
      <w:r w:rsidRPr="009926AE">
        <w:rPr>
          <w:i/>
        </w:rPr>
        <w:t>Leadership</w:t>
      </w:r>
      <w:r w:rsidRPr="009926AE">
        <w:t xml:space="preserve"> (1st ed.). New York: Harper &amp; Row.</w:t>
      </w:r>
    </w:p>
    <w:p w14:paraId="03CAE460" w14:textId="77777777" w:rsidR="009926AE" w:rsidRPr="009926AE" w:rsidRDefault="009926AE" w:rsidP="009926AE">
      <w:pPr>
        <w:pStyle w:val="EndNoteBibliography"/>
      </w:pPr>
      <w:r w:rsidRPr="009926AE">
        <w:t xml:space="preserve">Caesar, P., &amp; Baker, T. (2004). Fundamentals of implementation. In S. M. Oster, C. W. Massarsky, &amp; S. L. Beinhacker (Eds.), </w:t>
      </w:r>
      <w:r w:rsidRPr="009926AE">
        <w:rPr>
          <w:i/>
        </w:rPr>
        <w:t>Generating and sustaining nonprofit earned income: A guide to successful enterprise strategies</w:t>
      </w:r>
      <w:r w:rsidRPr="009926AE">
        <w:t xml:space="preserve"> (pp. 207-223). San Francisco: Jossey-Bass.</w:t>
      </w:r>
    </w:p>
    <w:p w14:paraId="58E4DB3B" w14:textId="0362EC11" w:rsidR="009926AE" w:rsidRPr="009926AE" w:rsidRDefault="009926AE" w:rsidP="009926AE">
      <w:pPr>
        <w:pStyle w:val="EndNoteBibliography"/>
      </w:pPr>
      <w:r w:rsidRPr="009926AE">
        <w:t xml:space="preserve">Capital Structure. (2010).   Retrieved from </w:t>
      </w:r>
      <w:hyperlink r:id="rId32" w:history="1">
        <w:r w:rsidRPr="009926AE">
          <w:rPr>
            <w:rStyle w:val="Hyperlink"/>
          </w:rPr>
          <w:t>http://www.investopedia.com/terms/c/capitalstructure.asp</w:t>
        </w:r>
      </w:hyperlink>
    </w:p>
    <w:p w14:paraId="5D2E2D2D" w14:textId="77777777" w:rsidR="009926AE" w:rsidRPr="009926AE" w:rsidRDefault="009926AE" w:rsidP="009926AE">
      <w:pPr>
        <w:pStyle w:val="EndNoteBibliography"/>
      </w:pPr>
      <w:r w:rsidRPr="009926AE">
        <w:t xml:space="preserve">Capon, N., Farley, J. U., &amp; Hulbert, J. M. (1994). Strategic planning and financial performance : More evidence. </w:t>
      </w:r>
      <w:r w:rsidRPr="009926AE">
        <w:rPr>
          <w:i/>
        </w:rPr>
        <w:t>The Journal of Management Studies, 31</w:t>
      </w:r>
      <w:r w:rsidRPr="009926AE">
        <w:t xml:space="preserve">(1), 105-110. </w:t>
      </w:r>
    </w:p>
    <w:p w14:paraId="3194FE10" w14:textId="77777777" w:rsidR="009926AE" w:rsidRPr="009926AE" w:rsidRDefault="009926AE" w:rsidP="009926AE">
      <w:pPr>
        <w:pStyle w:val="EndNoteBibliography"/>
      </w:pPr>
      <w:r w:rsidRPr="009926AE">
        <w:t xml:space="preserve">Carroll, P. B., &amp; Mui, C. (2008). 7 ways to fail big. </w:t>
      </w:r>
      <w:r w:rsidRPr="009926AE">
        <w:rPr>
          <w:i/>
        </w:rPr>
        <w:t>Harvard Business Review, 86</w:t>
      </w:r>
      <w:r w:rsidRPr="009926AE">
        <w:t xml:space="preserve">(9), 82-91. </w:t>
      </w:r>
    </w:p>
    <w:p w14:paraId="03801AB1" w14:textId="1931940D" w:rsidR="009926AE" w:rsidRPr="009926AE" w:rsidRDefault="009926AE" w:rsidP="009926AE">
      <w:pPr>
        <w:pStyle w:val="EndNoteBibliography"/>
      </w:pPr>
      <w:r w:rsidRPr="009926AE">
        <w:t xml:space="preserve">Carucci, V. (2009). Sudden impact: Linebackers pay immediate dividends in the NFL. Retrieved from </w:t>
      </w:r>
      <w:hyperlink r:id="rId33" w:history="1">
        <w:r w:rsidRPr="009926AE">
          <w:rPr>
            <w:rStyle w:val="Hyperlink"/>
          </w:rPr>
          <w:t>http://www.nfl.com/draft/story?id=09000d5d807d12f0&amp;template=with-video&amp;confirm=true</w:t>
        </w:r>
      </w:hyperlink>
    </w:p>
    <w:p w14:paraId="025F11B6" w14:textId="77777777" w:rsidR="009926AE" w:rsidRPr="009926AE" w:rsidRDefault="009926AE" w:rsidP="009926AE">
      <w:pPr>
        <w:pStyle w:val="EndNoteBibliography"/>
      </w:pPr>
      <w:r w:rsidRPr="009926AE">
        <w:t xml:space="preserve">Carver, J. (1997). </w:t>
      </w:r>
      <w:r w:rsidRPr="009926AE">
        <w:rPr>
          <w:i/>
        </w:rPr>
        <w:t>Boards that make a difference</w:t>
      </w:r>
      <w:r w:rsidRPr="009926AE">
        <w:t>. San Francisco: Jossey-Bass.</w:t>
      </w:r>
    </w:p>
    <w:p w14:paraId="6109CC19" w14:textId="77777777" w:rsidR="009926AE" w:rsidRPr="009926AE" w:rsidRDefault="009926AE" w:rsidP="009926AE">
      <w:pPr>
        <w:pStyle w:val="EndNoteBibliography"/>
      </w:pPr>
      <w:r w:rsidRPr="009926AE">
        <w:t xml:space="preserve">Carver, J., &amp; Carver, M. M. (1997). </w:t>
      </w:r>
      <w:r w:rsidRPr="009926AE">
        <w:rPr>
          <w:i/>
        </w:rPr>
        <w:t>Reinventing your board: A step-by-step guide to implementing policy governance</w:t>
      </w:r>
      <w:r w:rsidRPr="009926AE">
        <w:t>. San Francisco: Jossey-Bass.</w:t>
      </w:r>
    </w:p>
    <w:p w14:paraId="0AB7E982" w14:textId="77777777" w:rsidR="009926AE" w:rsidRPr="009926AE" w:rsidRDefault="009926AE" w:rsidP="009926AE">
      <w:pPr>
        <w:pStyle w:val="EndNoteBibliography"/>
      </w:pPr>
      <w:r w:rsidRPr="009926AE">
        <w:t xml:space="preserve">Chait, R., Holland, T., &amp; Taylor, B. (1996). </w:t>
      </w:r>
      <w:r w:rsidRPr="009926AE">
        <w:rPr>
          <w:i/>
        </w:rPr>
        <w:t>Improving the performance of governing boards</w:t>
      </w:r>
      <w:r w:rsidRPr="009926AE">
        <w:t>. Phoenix, AZ: Oryx Press.</w:t>
      </w:r>
    </w:p>
    <w:p w14:paraId="2D5A8AED" w14:textId="77777777" w:rsidR="009926AE" w:rsidRPr="009926AE" w:rsidRDefault="009926AE" w:rsidP="009926AE">
      <w:pPr>
        <w:pStyle w:val="EndNoteBibliography"/>
      </w:pPr>
      <w:r w:rsidRPr="009926AE">
        <w:t xml:space="preserve">Chang, C. F., &amp; Tuckman, H. P. (1991). Financial vulnerability and attrition as measures of nonprofit performance. </w:t>
      </w:r>
      <w:r w:rsidRPr="009926AE">
        <w:rPr>
          <w:i/>
        </w:rPr>
        <w:t>Annals of Public &amp; Cooperative Economics, 62</w:t>
      </w:r>
      <w:r w:rsidRPr="009926AE">
        <w:t xml:space="preserve">(4), 655. </w:t>
      </w:r>
    </w:p>
    <w:p w14:paraId="2A9DB3DA" w14:textId="77777777" w:rsidR="009926AE" w:rsidRPr="009926AE" w:rsidRDefault="009926AE" w:rsidP="009926AE">
      <w:pPr>
        <w:pStyle w:val="EndNoteBibliography"/>
      </w:pPr>
      <w:r w:rsidRPr="009926AE">
        <w:t xml:space="preserve">Chen, X.-P., Yao, X., &amp; Kotha, S. (2009). Entrepreneur passion and preparedness in business plan presentations: A persuasion analysis of venutre capitalists' funding decisions. </w:t>
      </w:r>
      <w:r w:rsidRPr="009926AE">
        <w:rPr>
          <w:i/>
        </w:rPr>
        <w:t>Academy of Management Journal, 52</w:t>
      </w:r>
      <w:r w:rsidRPr="009926AE">
        <w:t xml:space="preserve">(1), 199-214. </w:t>
      </w:r>
    </w:p>
    <w:p w14:paraId="2B0095F2" w14:textId="77777777" w:rsidR="009926AE" w:rsidRPr="009926AE" w:rsidRDefault="009926AE" w:rsidP="009926AE">
      <w:pPr>
        <w:pStyle w:val="EndNoteBibliography"/>
      </w:pPr>
      <w:r w:rsidRPr="009926AE">
        <w:t xml:space="preserve">Christensen, C. M., &amp; Overdorf, M. (2000). Meeting the challenge of disruptive change. </w:t>
      </w:r>
      <w:r w:rsidRPr="009926AE">
        <w:rPr>
          <w:i/>
        </w:rPr>
        <w:t>Harvard Business Review, 78</w:t>
      </w:r>
      <w:r w:rsidRPr="009926AE">
        <w:t xml:space="preserve">(2), 66-76. </w:t>
      </w:r>
    </w:p>
    <w:p w14:paraId="67C27E05" w14:textId="77777777" w:rsidR="009926AE" w:rsidRPr="009926AE" w:rsidRDefault="009926AE" w:rsidP="009926AE">
      <w:pPr>
        <w:pStyle w:val="EndNoteBibliography"/>
      </w:pPr>
      <w:r w:rsidRPr="009926AE">
        <w:t xml:space="preserve">Collins, J., &amp; Porras, J. (1991). Organizational vision and visionary organizations. </w:t>
      </w:r>
      <w:r w:rsidRPr="009926AE">
        <w:rPr>
          <w:i/>
        </w:rPr>
        <w:t>California Management Review, 34</w:t>
      </w:r>
      <w:r w:rsidRPr="009926AE">
        <w:t xml:space="preserve">(1), 30-52. </w:t>
      </w:r>
    </w:p>
    <w:p w14:paraId="0A10A1F3" w14:textId="77777777" w:rsidR="009926AE" w:rsidRPr="009926AE" w:rsidRDefault="009926AE" w:rsidP="009926AE">
      <w:pPr>
        <w:pStyle w:val="EndNoteBibliography"/>
      </w:pPr>
      <w:r w:rsidRPr="009926AE">
        <w:t xml:space="preserve">Collins, J. C. (2001). </w:t>
      </w:r>
      <w:r w:rsidRPr="009926AE">
        <w:rPr>
          <w:i/>
        </w:rPr>
        <w:t>Good to great: Why some companies make the leap--and others don't</w:t>
      </w:r>
      <w:r w:rsidRPr="009926AE">
        <w:t xml:space="preserve"> (1st ed.). New York: Harper Business.</w:t>
      </w:r>
    </w:p>
    <w:p w14:paraId="4396BFC5" w14:textId="77777777" w:rsidR="009926AE" w:rsidRPr="009926AE" w:rsidRDefault="009926AE" w:rsidP="009926AE">
      <w:pPr>
        <w:pStyle w:val="EndNoteBibliography"/>
      </w:pPr>
      <w:r w:rsidRPr="009926AE">
        <w:t xml:space="preserve">Collins, J. C. (2005). </w:t>
      </w:r>
      <w:r w:rsidRPr="009926AE">
        <w:rPr>
          <w:i/>
        </w:rPr>
        <w:t>Good to great and the social sectors: A monograph to accompany Good to Great</w:t>
      </w:r>
      <w:r w:rsidRPr="009926AE">
        <w:t>. Boulder, CO: Jim Collins.</w:t>
      </w:r>
    </w:p>
    <w:p w14:paraId="2013EBCD" w14:textId="77777777" w:rsidR="009926AE" w:rsidRPr="009926AE" w:rsidRDefault="009926AE" w:rsidP="009926AE">
      <w:pPr>
        <w:pStyle w:val="EndNoteBibliography"/>
      </w:pPr>
      <w:r w:rsidRPr="009926AE">
        <w:t xml:space="preserve">Collins, J. C., &amp; Porras, J. I. (1994). </w:t>
      </w:r>
      <w:r w:rsidRPr="009926AE">
        <w:rPr>
          <w:i/>
        </w:rPr>
        <w:t>Built to last: Successful habits of visionary companies</w:t>
      </w:r>
      <w:r w:rsidRPr="009926AE">
        <w:t xml:space="preserve"> (1st ed.). New York: Harper Business.</w:t>
      </w:r>
    </w:p>
    <w:p w14:paraId="41DE9016" w14:textId="77777777" w:rsidR="009926AE" w:rsidRPr="009926AE" w:rsidRDefault="009926AE" w:rsidP="009926AE">
      <w:pPr>
        <w:pStyle w:val="EndNoteBibliography"/>
      </w:pPr>
      <w:r w:rsidRPr="009926AE">
        <w:t xml:space="preserve">Collins, J. C., &amp; Porras, J. I. (1996). Building your company's vision. </w:t>
      </w:r>
      <w:r w:rsidRPr="009926AE">
        <w:rPr>
          <w:i/>
        </w:rPr>
        <w:t>Harvard Business Review, 74</w:t>
      </w:r>
      <w:r w:rsidRPr="009926AE">
        <w:t xml:space="preserve">(5), 65-77. </w:t>
      </w:r>
    </w:p>
    <w:p w14:paraId="4B55780B" w14:textId="77777777" w:rsidR="009926AE" w:rsidRPr="009926AE" w:rsidRDefault="009926AE" w:rsidP="009926AE">
      <w:pPr>
        <w:pStyle w:val="EndNoteBibliography"/>
      </w:pPr>
      <w:r w:rsidRPr="009926AE">
        <w:t xml:space="preserve">Conger, J. A. (1989). </w:t>
      </w:r>
      <w:r w:rsidRPr="009926AE">
        <w:rPr>
          <w:i/>
        </w:rPr>
        <w:t>The charismatic leader: Behind the mystique of exceptional leadership</w:t>
      </w:r>
      <w:r w:rsidRPr="009926AE">
        <w:t xml:space="preserve"> (1st ed.). San Francisco: Jossey-Bass.</w:t>
      </w:r>
    </w:p>
    <w:p w14:paraId="6153F801" w14:textId="77777777" w:rsidR="009926AE" w:rsidRPr="009926AE" w:rsidRDefault="009926AE" w:rsidP="009926AE">
      <w:pPr>
        <w:pStyle w:val="EndNoteBibliography"/>
      </w:pPr>
      <w:r w:rsidRPr="009926AE">
        <w:t xml:space="preserve">Conger, J. A. (1991). Inspiring others: The language of leadership. </w:t>
      </w:r>
      <w:r w:rsidRPr="009926AE">
        <w:rPr>
          <w:i/>
        </w:rPr>
        <w:t xml:space="preserve">Academy of </w:t>
      </w:r>
      <w:r w:rsidRPr="009926AE">
        <w:rPr>
          <w:i/>
        </w:rPr>
        <w:lastRenderedPageBreak/>
        <w:t>Management Executive, 5</w:t>
      </w:r>
      <w:r w:rsidRPr="009926AE">
        <w:t xml:space="preserve">(1), 31-45. </w:t>
      </w:r>
    </w:p>
    <w:p w14:paraId="4533BB13" w14:textId="77777777" w:rsidR="009926AE" w:rsidRPr="009926AE" w:rsidRDefault="009926AE" w:rsidP="009926AE">
      <w:pPr>
        <w:pStyle w:val="EndNoteBibliography"/>
      </w:pPr>
      <w:r w:rsidRPr="009926AE">
        <w:t xml:space="preserve">Covey, S. R. (1989). </w:t>
      </w:r>
      <w:r w:rsidRPr="009926AE">
        <w:rPr>
          <w:i/>
        </w:rPr>
        <w:t>The seven habits of highly effective people: Restoring the character ethic</w:t>
      </w:r>
      <w:r w:rsidRPr="009926AE">
        <w:t>. New York: Simon and Schuster.</w:t>
      </w:r>
    </w:p>
    <w:p w14:paraId="0B101A67" w14:textId="77777777" w:rsidR="009926AE" w:rsidRPr="00BC3878" w:rsidRDefault="009926AE" w:rsidP="009926AE">
      <w:pPr>
        <w:pStyle w:val="EndNoteBibliography"/>
        <w:rPr>
          <w:sz w:val="20"/>
          <w:szCs w:val="20"/>
        </w:rPr>
      </w:pPr>
      <w:r w:rsidRPr="009926AE">
        <w:t xml:space="preserve">Crittenden, W. E., Crittenden, V. L., &amp; Hunt, T. G. (1988). Planning and stakeholder satisfaction in religious organizations. </w:t>
      </w:r>
      <w:r w:rsidRPr="009926AE">
        <w:rPr>
          <w:i/>
        </w:rPr>
        <w:t>Journal of Voluntary Action Research, 17</w:t>
      </w:r>
      <w:r w:rsidRPr="009926AE">
        <w:t xml:space="preserve">, 60-73. </w:t>
      </w:r>
    </w:p>
    <w:p w14:paraId="66B386CA" w14:textId="77777777" w:rsidR="009926AE" w:rsidRPr="009926AE" w:rsidRDefault="009926AE" w:rsidP="009926AE">
      <w:pPr>
        <w:pStyle w:val="EndNoteBibliography"/>
      </w:pPr>
      <w:r w:rsidRPr="009926AE">
        <w:t xml:space="preserve">Crittenden, W. F., Crittenden, V. L., Stone, M. M., &amp; Robertson, C. J. (2004). An uneasy alliance: Planning and performance in nonprofit organizations. </w:t>
      </w:r>
      <w:r w:rsidRPr="009926AE">
        <w:rPr>
          <w:i/>
        </w:rPr>
        <w:t>International Journal of Organizational Theory and Behavior, 6</w:t>
      </w:r>
      <w:r w:rsidRPr="009926AE">
        <w:t xml:space="preserve">(4), 81-106. </w:t>
      </w:r>
    </w:p>
    <w:p w14:paraId="0A77B023" w14:textId="77777777" w:rsidR="009926AE" w:rsidRPr="009926AE" w:rsidRDefault="009926AE" w:rsidP="009926AE">
      <w:pPr>
        <w:pStyle w:val="EndNoteBibliography"/>
      </w:pPr>
      <w:r w:rsidRPr="009926AE">
        <w:t xml:space="preserve">Crosby, P. B. (1979). </w:t>
      </w:r>
      <w:r w:rsidRPr="009926AE">
        <w:rPr>
          <w:i/>
        </w:rPr>
        <w:t>Quality is free: The art of making quality certain</w:t>
      </w:r>
      <w:r w:rsidRPr="009926AE">
        <w:t>. New York: McGraw-Hill.</w:t>
      </w:r>
    </w:p>
    <w:p w14:paraId="77461380" w14:textId="77777777" w:rsidR="009926AE" w:rsidRPr="009926AE" w:rsidRDefault="009926AE" w:rsidP="009926AE">
      <w:pPr>
        <w:pStyle w:val="EndNoteBibliography"/>
      </w:pPr>
      <w:r w:rsidRPr="009926AE">
        <w:t xml:space="preserve">Crutchfield, L. R., &amp; Grant, H. M. (2008). </w:t>
      </w:r>
      <w:r w:rsidRPr="009926AE">
        <w:rPr>
          <w:i/>
        </w:rPr>
        <w:t>Forces for good: The six practices of high-impact nonprofits</w:t>
      </w:r>
      <w:r w:rsidRPr="009926AE">
        <w:t xml:space="preserve"> (1st ed.). San Francisco: Jossey-Bass.</w:t>
      </w:r>
    </w:p>
    <w:p w14:paraId="4B736F3E" w14:textId="77777777" w:rsidR="009926AE" w:rsidRPr="009926AE" w:rsidRDefault="009926AE" w:rsidP="009926AE">
      <w:pPr>
        <w:pStyle w:val="EndNoteBibliography"/>
      </w:pPr>
      <w:r w:rsidRPr="009926AE">
        <w:t xml:space="preserve">David, F., &amp; David, F. (2003). It's time to redraft your mission statement. </w:t>
      </w:r>
      <w:r w:rsidRPr="009926AE">
        <w:rPr>
          <w:i/>
        </w:rPr>
        <w:t>Journal of Business Strategy, 24</w:t>
      </w:r>
      <w:r w:rsidRPr="009926AE">
        <w:t xml:space="preserve">(1), 11-14. </w:t>
      </w:r>
    </w:p>
    <w:p w14:paraId="78F091FF" w14:textId="77777777" w:rsidR="009926AE" w:rsidRPr="009926AE" w:rsidRDefault="009926AE" w:rsidP="009926AE">
      <w:pPr>
        <w:pStyle w:val="EndNoteBibliography"/>
      </w:pPr>
      <w:r w:rsidRPr="009926AE">
        <w:t xml:space="preserve">Davis, J. H., Schoorman, F. D., Mayer, R. C., &amp; Tan, H. H. (2000). The trusted general manager and business unit performance: Empirical evidence of a competitive advantage. </w:t>
      </w:r>
      <w:r w:rsidRPr="009926AE">
        <w:rPr>
          <w:i/>
        </w:rPr>
        <w:t>Strategic Management Journal, 21</w:t>
      </w:r>
      <w:r w:rsidRPr="009926AE">
        <w:t xml:space="preserve">(5), 563-576. </w:t>
      </w:r>
    </w:p>
    <w:p w14:paraId="527EB1A3" w14:textId="77777777" w:rsidR="009926AE" w:rsidRPr="009926AE" w:rsidRDefault="009926AE" w:rsidP="009926AE">
      <w:pPr>
        <w:pStyle w:val="EndNoteBibliography"/>
      </w:pPr>
      <w:r w:rsidRPr="009926AE">
        <w:t xml:space="preserve">Dawkins, R. (1989). </w:t>
      </w:r>
      <w:r w:rsidRPr="009926AE">
        <w:rPr>
          <w:i/>
        </w:rPr>
        <w:t>The selfish gene</w:t>
      </w:r>
      <w:r w:rsidRPr="009926AE">
        <w:t xml:space="preserve"> (New ed.). New York: Oxford University Press.</w:t>
      </w:r>
    </w:p>
    <w:p w14:paraId="5DBF8974" w14:textId="77777777" w:rsidR="009926AE" w:rsidRPr="009926AE" w:rsidRDefault="009926AE" w:rsidP="009926AE">
      <w:pPr>
        <w:pStyle w:val="EndNoteBibliography"/>
      </w:pPr>
      <w:r w:rsidRPr="009926AE">
        <w:t xml:space="preserve">De Pree, M. (1989). </w:t>
      </w:r>
      <w:r w:rsidRPr="009926AE">
        <w:rPr>
          <w:i/>
        </w:rPr>
        <w:t>Leadership is an art</w:t>
      </w:r>
      <w:r w:rsidRPr="009926AE">
        <w:t>. New York: Doubleday.</w:t>
      </w:r>
    </w:p>
    <w:p w14:paraId="49224E42" w14:textId="77777777" w:rsidR="009926AE" w:rsidRPr="009926AE" w:rsidRDefault="009926AE" w:rsidP="009926AE">
      <w:pPr>
        <w:pStyle w:val="EndNoteBibliography"/>
      </w:pPr>
      <w:r w:rsidRPr="009926AE">
        <w:t xml:space="preserve">Dees, J. G. (2001). Mastering the art of innovation. In J. G. Dees, P. Economy, &amp; J. Emerson (Eds.), </w:t>
      </w:r>
      <w:r w:rsidRPr="009926AE">
        <w:rPr>
          <w:i/>
        </w:rPr>
        <w:t>Enterprising nonprofits: A toolkit for social entrepreneurs</w:t>
      </w:r>
      <w:r w:rsidRPr="009926AE">
        <w:t xml:space="preserve"> (pp. 161-197). New York: Wiley.</w:t>
      </w:r>
    </w:p>
    <w:p w14:paraId="2F745667" w14:textId="77777777" w:rsidR="009926AE" w:rsidRPr="009926AE" w:rsidRDefault="009926AE" w:rsidP="009926AE">
      <w:pPr>
        <w:pStyle w:val="EndNoteBibliography"/>
      </w:pPr>
      <w:r w:rsidRPr="009926AE">
        <w:t xml:space="preserve">Dees, J. G., Economy, P., &amp; Emerson, J. (2001). </w:t>
      </w:r>
      <w:r w:rsidRPr="009926AE">
        <w:rPr>
          <w:i/>
        </w:rPr>
        <w:t>Enterprising nonprofits: A toolkit for social entrepreneurs</w:t>
      </w:r>
      <w:r w:rsidRPr="009926AE">
        <w:t>. New York: Wiley.</w:t>
      </w:r>
    </w:p>
    <w:p w14:paraId="75C9AF00" w14:textId="77777777" w:rsidR="009926AE" w:rsidRPr="009926AE" w:rsidRDefault="009926AE" w:rsidP="009926AE">
      <w:pPr>
        <w:pStyle w:val="EndNoteBibliography"/>
      </w:pPr>
      <w:r w:rsidRPr="009926AE">
        <w:t xml:space="preserve">Dijksterhuis, A. (2007). The HBR LIST: Breakthrough ideas for 2007: When to sleep on it. </w:t>
      </w:r>
      <w:r w:rsidRPr="009926AE">
        <w:rPr>
          <w:i/>
        </w:rPr>
        <w:t>Harvard Business Review, 85</w:t>
      </w:r>
      <w:r w:rsidRPr="009926AE">
        <w:t xml:space="preserve">(2), 30-32. </w:t>
      </w:r>
    </w:p>
    <w:p w14:paraId="0F49A75E" w14:textId="77777777" w:rsidR="009926AE" w:rsidRPr="009926AE" w:rsidRDefault="009926AE" w:rsidP="009926AE">
      <w:pPr>
        <w:pStyle w:val="EndNoteBibliography"/>
      </w:pPr>
      <w:r w:rsidRPr="009926AE">
        <w:t xml:space="preserve">Dijksterhuis, A., Bos, M. W., Nordgren, L. F., &amp; van Baaren, R. B. (2006). On making the right choice: The deliberation-without-attention effect. </w:t>
      </w:r>
      <w:r w:rsidRPr="009926AE">
        <w:rPr>
          <w:i/>
        </w:rPr>
        <w:t>Science, 311</w:t>
      </w:r>
      <w:r w:rsidRPr="009926AE">
        <w:t xml:space="preserve">(February 17), 1004-1007. </w:t>
      </w:r>
    </w:p>
    <w:p w14:paraId="68142CF3" w14:textId="77777777" w:rsidR="009926AE" w:rsidRPr="009926AE" w:rsidRDefault="009926AE" w:rsidP="009926AE">
      <w:pPr>
        <w:pStyle w:val="EndNoteBibliography"/>
      </w:pPr>
      <w:r w:rsidRPr="009926AE">
        <w:t xml:space="preserve">Doran, G. T. (1981). There's a S.M.A.R.T. way to write management's goals and objectives. </w:t>
      </w:r>
      <w:r w:rsidRPr="009926AE">
        <w:rPr>
          <w:i/>
        </w:rPr>
        <w:t>Management Review, 70</w:t>
      </w:r>
      <w:r w:rsidRPr="009926AE">
        <w:t xml:space="preserve">(11), 35. </w:t>
      </w:r>
    </w:p>
    <w:p w14:paraId="5DF86770" w14:textId="77777777" w:rsidR="009926AE" w:rsidRPr="009926AE" w:rsidRDefault="009926AE" w:rsidP="009926AE">
      <w:pPr>
        <w:pStyle w:val="EndNoteBibliography"/>
      </w:pPr>
      <w:r w:rsidRPr="009926AE">
        <w:t xml:space="preserve">Drath, W. H. (1996). Changing our minds about leadership. </w:t>
      </w:r>
      <w:r w:rsidRPr="009926AE">
        <w:rPr>
          <w:i/>
        </w:rPr>
        <w:t>Issues &amp; Observations, 16,</w:t>
      </w:r>
      <w:r w:rsidRPr="009926AE">
        <w:t xml:space="preserve"> 88-93.</w:t>
      </w:r>
    </w:p>
    <w:p w14:paraId="64BEEF44" w14:textId="77777777" w:rsidR="009926AE" w:rsidRPr="009926AE" w:rsidRDefault="009926AE" w:rsidP="009926AE">
      <w:pPr>
        <w:pStyle w:val="EndNoteBibliography"/>
      </w:pPr>
      <w:r w:rsidRPr="009926AE">
        <w:t xml:space="preserve">Drucker, P. F. (1985). The discipline of innovation. </w:t>
      </w:r>
      <w:r w:rsidRPr="009926AE">
        <w:rPr>
          <w:i/>
        </w:rPr>
        <w:t>Harvard Business Review, 63</w:t>
      </w:r>
      <w:r w:rsidRPr="009926AE">
        <w:t xml:space="preserve">(3), 67-72. </w:t>
      </w:r>
    </w:p>
    <w:p w14:paraId="3F67D943" w14:textId="77777777" w:rsidR="009926AE" w:rsidRPr="009926AE" w:rsidRDefault="009926AE" w:rsidP="009926AE">
      <w:pPr>
        <w:pStyle w:val="EndNoteBibliography"/>
      </w:pPr>
      <w:r w:rsidRPr="009926AE">
        <w:t xml:space="preserve">Drucker, P. F. (1989). What Business Can Learn from Nonprofits. </w:t>
      </w:r>
      <w:r w:rsidRPr="009926AE">
        <w:rPr>
          <w:i/>
        </w:rPr>
        <w:t>Harvard Business Review, 67</w:t>
      </w:r>
      <w:r w:rsidRPr="009926AE">
        <w:t xml:space="preserve">(4), 88-93. </w:t>
      </w:r>
    </w:p>
    <w:p w14:paraId="30320B75" w14:textId="77777777" w:rsidR="009926AE" w:rsidRPr="009926AE" w:rsidRDefault="009926AE" w:rsidP="009926AE">
      <w:pPr>
        <w:pStyle w:val="EndNoteBibliography"/>
      </w:pPr>
      <w:r w:rsidRPr="009926AE">
        <w:t xml:space="preserve">Drucker, P. F. (1990). </w:t>
      </w:r>
      <w:r w:rsidRPr="009926AE">
        <w:rPr>
          <w:i/>
        </w:rPr>
        <w:t>Managing the non-profit organization</w:t>
      </w:r>
      <w:r w:rsidRPr="009926AE">
        <w:t>. New York: HarperCollins.</w:t>
      </w:r>
    </w:p>
    <w:p w14:paraId="73F71736" w14:textId="77777777" w:rsidR="009926AE" w:rsidRPr="009926AE" w:rsidRDefault="009926AE" w:rsidP="009926AE">
      <w:pPr>
        <w:pStyle w:val="EndNoteBibliography"/>
      </w:pPr>
      <w:r w:rsidRPr="009926AE">
        <w:t xml:space="preserve">Drucker, P. F. (1999). </w:t>
      </w:r>
      <w:r w:rsidRPr="009926AE">
        <w:rPr>
          <w:i/>
        </w:rPr>
        <w:t>The Drucker Foundation self-assessment tool: Participant workbook</w:t>
      </w:r>
      <w:r w:rsidRPr="009926AE">
        <w:t>. San Francisco: The Drucker Foundation; Jossey-Bass Publishers.</w:t>
      </w:r>
    </w:p>
    <w:p w14:paraId="21BF374E" w14:textId="77777777" w:rsidR="009926AE" w:rsidRPr="009926AE" w:rsidRDefault="009926AE" w:rsidP="009926AE">
      <w:pPr>
        <w:pStyle w:val="EndNoteBibliography"/>
      </w:pPr>
      <w:r w:rsidRPr="009926AE">
        <w:t xml:space="preserve">Drucker, P. F., &amp; Collins, J. C. (2008). </w:t>
      </w:r>
      <w:r w:rsidRPr="009926AE">
        <w:rPr>
          <w:i/>
        </w:rPr>
        <w:t>The five most important questions you will ever ask about your organization</w:t>
      </w:r>
      <w:r w:rsidRPr="009926AE">
        <w:t xml:space="preserve"> (New ed.). San Francisco: Leader to Leader Institute; Jossey-Bass.</w:t>
      </w:r>
    </w:p>
    <w:p w14:paraId="6486D19A" w14:textId="77777777" w:rsidR="009926AE" w:rsidRPr="009926AE" w:rsidRDefault="009926AE" w:rsidP="009926AE">
      <w:pPr>
        <w:pStyle w:val="EndNoteBibliography"/>
      </w:pPr>
      <w:r w:rsidRPr="009926AE">
        <w:t xml:space="preserve">Finney, C. (2008). Mission Haiku: The poetry of mission statements. </w:t>
      </w:r>
      <w:r w:rsidRPr="009926AE">
        <w:rPr>
          <w:i/>
        </w:rPr>
        <w:t>Nonprofit Quarterly, 15</w:t>
      </w:r>
      <w:r w:rsidRPr="009926AE">
        <w:t xml:space="preserve">(2). </w:t>
      </w:r>
    </w:p>
    <w:p w14:paraId="350B1A79" w14:textId="77777777" w:rsidR="009926AE" w:rsidRPr="009926AE" w:rsidRDefault="009926AE" w:rsidP="009926AE">
      <w:pPr>
        <w:pStyle w:val="EndNoteBibliography"/>
      </w:pPr>
      <w:r w:rsidRPr="009926AE">
        <w:lastRenderedPageBreak/>
        <w:t xml:space="preserve">Frank, L. R. (2001). </w:t>
      </w:r>
      <w:r w:rsidRPr="009926AE">
        <w:rPr>
          <w:i/>
        </w:rPr>
        <w:t>Random House Webster's Quotationary</w:t>
      </w:r>
      <w:r w:rsidRPr="009926AE">
        <w:t>. New York: Random House.</w:t>
      </w:r>
    </w:p>
    <w:p w14:paraId="60A66F8D" w14:textId="77777777" w:rsidR="009926AE" w:rsidRPr="009926AE" w:rsidRDefault="009926AE" w:rsidP="009926AE">
      <w:pPr>
        <w:pStyle w:val="EndNoteBibliography"/>
      </w:pPr>
      <w:r w:rsidRPr="009926AE">
        <w:t xml:space="preserve">Froelich, K. A., Knoepfle, T. W., &amp; Pollak, T. H. (2000). Financial measures in nonprofit organization research: Comparing IRS 990 return and audited financial statement data. </w:t>
      </w:r>
      <w:r w:rsidRPr="009926AE">
        <w:rPr>
          <w:i/>
        </w:rPr>
        <w:t>Nonprofit and Voluntary Sector Quarterly, 29</w:t>
      </w:r>
      <w:r w:rsidRPr="009926AE">
        <w:t xml:space="preserve">(2), 232-254. </w:t>
      </w:r>
    </w:p>
    <w:p w14:paraId="18B925EA" w14:textId="77777777" w:rsidR="009926AE" w:rsidRPr="009926AE" w:rsidRDefault="009926AE" w:rsidP="009926AE">
      <w:pPr>
        <w:pStyle w:val="EndNoteBibliography"/>
      </w:pPr>
      <w:r w:rsidRPr="009926AE">
        <w:t xml:space="preserve">Gardner, H., &amp; Laskin, E. (1995). </w:t>
      </w:r>
      <w:r w:rsidRPr="009926AE">
        <w:rPr>
          <w:i/>
        </w:rPr>
        <w:t>Leading minds: An anatomy of leadership</w:t>
      </w:r>
      <w:r w:rsidRPr="009926AE">
        <w:t>. New York: BasicBooks.</w:t>
      </w:r>
    </w:p>
    <w:p w14:paraId="47ED1FF6" w14:textId="77777777" w:rsidR="009926AE" w:rsidRPr="009926AE" w:rsidRDefault="009926AE" w:rsidP="009926AE">
      <w:pPr>
        <w:pStyle w:val="EndNoteBibliography"/>
      </w:pPr>
      <w:r w:rsidRPr="009926AE">
        <w:t xml:space="preserve">Gardner, J. W. (1990). </w:t>
      </w:r>
      <w:r w:rsidRPr="009926AE">
        <w:rPr>
          <w:i/>
        </w:rPr>
        <w:t>On leadership</w:t>
      </w:r>
      <w:r w:rsidRPr="009926AE">
        <w:t>. New York: Free Press.</w:t>
      </w:r>
    </w:p>
    <w:p w14:paraId="06275713" w14:textId="0270583E" w:rsidR="009926AE" w:rsidRPr="009926AE" w:rsidRDefault="009926AE" w:rsidP="009926AE">
      <w:pPr>
        <w:pStyle w:val="EndNoteBibliography"/>
      </w:pPr>
      <w:r w:rsidRPr="009926AE">
        <w:t xml:space="preserve">Gateway Project 30-Day Program for single men and women. (2016).   Retrieved from </w:t>
      </w:r>
      <w:hyperlink r:id="rId34" w:history="1">
        <w:r w:rsidRPr="009926AE">
          <w:rPr>
            <w:rStyle w:val="Hyperlink"/>
          </w:rPr>
          <w:t>http://urm.org/services/gateway-project/</w:t>
        </w:r>
      </w:hyperlink>
    </w:p>
    <w:p w14:paraId="0A060AA0" w14:textId="77777777" w:rsidR="009926AE" w:rsidRPr="009926AE" w:rsidRDefault="009926AE" w:rsidP="009926AE">
      <w:pPr>
        <w:pStyle w:val="EndNoteBibliography"/>
      </w:pPr>
      <w:r w:rsidRPr="009926AE">
        <w:t xml:space="preserve">Gilovich, T. (1991). </w:t>
      </w:r>
      <w:r w:rsidRPr="009926AE">
        <w:rPr>
          <w:i/>
        </w:rPr>
        <w:t>How we know what isn't so: The fallibility of human reason in everyday life</w:t>
      </w:r>
      <w:r w:rsidRPr="009926AE">
        <w:t>. New York N.Y.: Free Press.</w:t>
      </w:r>
    </w:p>
    <w:p w14:paraId="7D01FEBE" w14:textId="77777777" w:rsidR="009926AE" w:rsidRPr="009926AE" w:rsidRDefault="009926AE" w:rsidP="009926AE">
      <w:pPr>
        <w:pStyle w:val="EndNoteBibliography"/>
      </w:pPr>
      <w:r w:rsidRPr="009926AE">
        <w:t xml:space="preserve">Gladwell, M. (2000). </w:t>
      </w:r>
      <w:r w:rsidRPr="009926AE">
        <w:rPr>
          <w:i/>
        </w:rPr>
        <w:t>The tipping point: How little things can make a big difference</w:t>
      </w:r>
      <w:r w:rsidRPr="009926AE">
        <w:t xml:space="preserve"> (1st ed.). New York: Little Brown.</w:t>
      </w:r>
    </w:p>
    <w:p w14:paraId="43F91162" w14:textId="77777777" w:rsidR="009926AE" w:rsidRPr="009926AE" w:rsidRDefault="009926AE" w:rsidP="009926AE">
      <w:pPr>
        <w:pStyle w:val="EndNoteBibliography"/>
      </w:pPr>
      <w:r w:rsidRPr="009926AE">
        <w:t xml:space="preserve">Gladwell, M. (2005). </w:t>
      </w:r>
      <w:r w:rsidRPr="009926AE">
        <w:rPr>
          <w:i/>
        </w:rPr>
        <w:t>Blink: The power of thinking without thinking</w:t>
      </w:r>
      <w:r w:rsidRPr="009926AE">
        <w:t xml:space="preserve"> (1st ed.). New York: Little Brown </w:t>
      </w:r>
    </w:p>
    <w:p w14:paraId="2127FF8E" w14:textId="1D6ABF37" w:rsidR="009926AE" w:rsidRPr="009926AE" w:rsidRDefault="009926AE" w:rsidP="009926AE">
      <w:pPr>
        <w:pStyle w:val="EndNoteBibliography"/>
      </w:pPr>
      <w:r w:rsidRPr="009926AE">
        <w:t xml:space="preserve">Glossary. (2010).   Retrieved from </w:t>
      </w:r>
      <w:hyperlink r:id="rId35" w:history="1">
        <w:r w:rsidRPr="009926AE">
          <w:rPr>
            <w:rStyle w:val="Hyperlink"/>
          </w:rPr>
          <w:t>http://www.charitynavigator.org/index.cfm?bay=glossary.list#W</w:t>
        </w:r>
      </w:hyperlink>
    </w:p>
    <w:p w14:paraId="56476FF6" w14:textId="77777777" w:rsidR="009926AE" w:rsidRPr="009926AE" w:rsidRDefault="009926AE" w:rsidP="009926AE">
      <w:pPr>
        <w:pStyle w:val="EndNoteBibliography"/>
      </w:pPr>
      <w:r w:rsidRPr="009926AE">
        <w:t xml:space="preserve">Goodstein, L. D., Nolan, T. M., &amp; Pfeiffer, J. W. (1993). </w:t>
      </w:r>
      <w:r w:rsidRPr="009926AE">
        <w:rPr>
          <w:i/>
        </w:rPr>
        <w:t>Applied strategic planning: A comprehensive guide</w:t>
      </w:r>
      <w:r w:rsidRPr="009926AE">
        <w:t>. New York: McGraw-Hill.</w:t>
      </w:r>
    </w:p>
    <w:p w14:paraId="5D88EBA5" w14:textId="77777777" w:rsidR="009926AE" w:rsidRPr="009926AE" w:rsidRDefault="009926AE" w:rsidP="009926AE">
      <w:pPr>
        <w:pStyle w:val="EndNoteBibliography"/>
      </w:pPr>
      <w:r w:rsidRPr="009926AE">
        <w:t xml:space="preserve">Greiner, L. E. (1972). Evolution and revolution as organizations grow. </w:t>
      </w:r>
      <w:r w:rsidRPr="009926AE">
        <w:rPr>
          <w:i/>
        </w:rPr>
        <w:t>Harvard Business Review, 50</w:t>
      </w:r>
      <w:r w:rsidRPr="009926AE">
        <w:t xml:space="preserve">(4), 37-46. </w:t>
      </w:r>
    </w:p>
    <w:p w14:paraId="69F2AE2D" w14:textId="77777777" w:rsidR="009926AE" w:rsidRPr="009926AE" w:rsidRDefault="009926AE" w:rsidP="009926AE">
      <w:pPr>
        <w:pStyle w:val="EndNoteBibliography"/>
      </w:pPr>
      <w:r w:rsidRPr="009926AE">
        <w:t xml:space="preserve">Greiner, L. E. (1998). Evolution and revolution as organizations grow. </w:t>
      </w:r>
      <w:r w:rsidRPr="009926AE">
        <w:rPr>
          <w:i/>
        </w:rPr>
        <w:t>Harvard Business Review, 76</w:t>
      </w:r>
      <w:r w:rsidRPr="009926AE">
        <w:t xml:space="preserve">(3), 55-64. </w:t>
      </w:r>
    </w:p>
    <w:p w14:paraId="072529D6" w14:textId="77777777" w:rsidR="009926AE" w:rsidRPr="009926AE" w:rsidRDefault="009926AE" w:rsidP="009926AE">
      <w:pPr>
        <w:pStyle w:val="EndNoteBibliography"/>
      </w:pPr>
      <w:r w:rsidRPr="009926AE">
        <w:t xml:space="preserve">Grove, A. S. (1996). </w:t>
      </w:r>
      <w:r w:rsidRPr="009926AE">
        <w:rPr>
          <w:i/>
        </w:rPr>
        <w:t>Only the paranoid survive: How to exploit the crisis points that challenge every company and career</w:t>
      </w:r>
      <w:r w:rsidRPr="009926AE">
        <w:t xml:space="preserve"> (1st ed.). New York: Currency Doubleday.</w:t>
      </w:r>
    </w:p>
    <w:p w14:paraId="4322AB57" w14:textId="77777777" w:rsidR="009926AE" w:rsidRPr="009926AE" w:rsidRDefault="009926AE" w:rsidP="009926AE">
      <w:pPr>
        <w:pStyle w:val="EndNoteBibliography"/>
      </w:pPr>
      <w:r w:rsidRPr="009926AE">
        <w:t xml:space="preserve">Gruber, R. E., &amp; Mohr, M. (1982). Strategic management for multiprogram nonprofit organizations. </w:t>
      </w:r>
      <w:r w:rsidRPr="009926AE">
        <w:rPr>
          <w:i/>
        </w:rPr>
        <w:t>California Management Review, 24</w:t>
      </w:r>
      <w:r w:rsidRPr="009926AE">
        <w:t xml:space="preserve">(3), 15-22. </w:t>
      </w:r>
    </w:p>
    <w:p w14:paraId="25504095" w14:textId="77777777" w:rsidR="009926AE" w:rsidRPr="009926AE" w:rsidRDefault="009926AE" w:rsidP="009926AE">
      <w:pPr>
        <w:pStyle w:val="EndNoteBibliography"/>
      </w:pPr>
      <w:r w:rsidRPr="009926AE">
        <w:t xml:space="preserve">Guskin, A. E. (1997). </w:t>
      </w:r>
      <w:r w:rsidRPr="009926AE">
        <w:rPr>
          <w:i/>
        </w:rPr>
        <w:t>Notes from a pragmatic idealist: Selected papers 1985-1997</w:t>
      </w:r>
      <w:r w:rsidRPr="009926AE">
        <w:t>. Yellow Springs, OH: Antioch University.</w:t>
      </w:r>
    </w:p>
    <w:p w14:paraId="752CB6D9" w14:textId="77777777" w:rsidR="009926AE" w:rsidRPr="009926AE" w:rsidRDefault="009926AE" w:rsidP="009926AE">
      <w:pPr>
        <w:pStyle w:val="EndNoteBibliography"/>
      </w:pPr>
      <w:r w:rsidRPr="009926AE">
        <w:t xml:space="preserve">Hammond, J. S., Keeney, R. L., &amp; Raiffa, H. (1998). The hidden traps in decision making. </w:t>
      </w:r>
      <w:r w:rsidRPr="009926AE">
        <w:rPr>
          <w:i/>
        </w:rPr>
        <w:t>Harvard Business Review, 76</w:t>
      </w:r>
      <w:r w:rsidRPr="009926AE">
        <w:t xml:space="preserve">(5), 47-58. </w:t>
      </w:r>
    </w:p>
    <w:p w14:paraId="29CEB85A" w14:textId="77777777" w:rsidR="009926AE" w:rsidRPr="009926AE" w:rsidRDefault="009926AE" w:rsidP="009926AE">
      <w:pPr>
        <w:pStyle w:val="EndNoteBibliography"/>
      </w:pPr>
      <w:r w:rsidRPr="009926AE">
        <w:t xml:space="preserve">Handy, C. B. (1998). </w:t>
      </w:r>
      <w:r w:rsidRPr="009926AE">
        <w:rPr>
          <w:i/>
        </w:rPr>
        <w:t>The hungry spirit: Beyond capitalism: A quest for purpose in the modern world</w:t>
      </w:r>
      <w:r w:rsidRPr="009926AE">
        <w:t xml:space="preserve"> (1st ed.). New York: Broadway Books.</w:t>
      </w:r>
    </w:p>
    <w:p w14:paraId="14F656F2" w14:textId="77777777" w:rsidR="009926AE" w:rsidRPr="009926AE" w:rsidRDefault="009926AE" w:rsidP="009926AE">
      <w:pPr>
        <w:pStyle w:val="EndNoteBibliography"/>
      </w:pPr>
      <w:r w:rsidRPr="009926AE">
        <w:t xml:space="preserve">Harter, S. (2002). Authenticity. In C. R. Snyder &amp; S. J. Lopez (Eds.), </w:t>
      </w:r>
      <w:r w:rsidRPr="009926AE">
        <w:rPr>
          <w:i/>
        </w:rPr>
        <w:t>Handbook of positive psychology</w:t>
      </w:r>
      <w:r w:rsidRPr="009926AE">
        <w:t xml:space="preserve"> (pp. 382-394). Oxford: Oxford University Press.</w:t>
      </w:r>
    </w:p>
    <w:p w14:paraId="5A55A024" w14:textId="77777777" w:rsidR="009926AE" w:rsidRPr="009926AE" w:rsidRDefault="009926AE" w:rsidP="009926AE">
      <w:pPr>
        <w:pStyle w:val="EndNoteBibliography"/>
      </w:pPr>
      <w:r w:rsidRPr="009926AE">
        <w:t xml:space="preserve">Hatry, H., Houten, T. v., Plantz, M., &amp; Taylor, M. (1996). </w:t>
      </w:r>
      <w:r w:rsidRPr="009926AE">
        <w:rPr>
          <w:i/>
        </w:rPr>
        <w:t>Measuring program outcomes: A practical approach</w:t>
      </w:r>
      <w:r w:rsidRPr="009926AE">
        <w:t>. Washington: United Way of America.</w:t>
      </w:r>
    </w:p>
    <w:p w14:paraId="1602181B" w14:textId="77777777" w:rsidR="009926AE" w:rsidRPr="009926AE" w:rsidRDefault="009926AE" w:rsidP="009926AE">
      <w:pPr>
        <w:pStyle w:val="EndNoteBibliography"/>
      </w:pPr>
      <w:r w:rsidRPr="009926AE">
        <w:t xml:space="preserve">Heath, C., Bell, C., &amp; Sternberg, E. (2001). Emotional selection in memes: The case of urban legends. </w:t>
      </w:r>
      <w:r w:rsidRPr="009926AE">
        <w:rPr>
          <w:i/>
        </w:rPr>
        <w:t>Journal of Personality and Social Psychology, 81</w:t>
      </w:r>
      <w:r w:rsidRPr="009926AE">
        <w:t xml:space="preserve">(6), 1028-1041. </w:t>
      </w:r>
    </w:p>
    <w:p w14:paraId="2BA41200" w14:textId="77777777" w:rsidR="009926AE" w:rsidRPr="009926AE" w:rsidRDefault="009926AE" w:rsidP="009926AE">
      <w:pPr>
        <w:pStyle w:val="EndNoteBibliography"/>
      </w:pPr>
      <w:r w:rsidRPr="009926AE">
        <w:t xml:space="preserve">Hedley, B. (1977). Strategy and the "Business Portfolio". </w:t>
      </w:r>
      <w:r w:rsidRPr="009926AE">
        <w:rPr>
          <w:i/>
        </w:rPr>
        <w:t>Long Range Planning, 10</w:t>
      </w:r>
      <w:r w:rsidRPr="009926AE">
        <w:t xml:space="preserve">(1), 10-16. </w:t>
      </w:r>
    </w:p>
    <w:p w14:paraId="250B3BC0" w14:textId="77777777" w:rsidR="009926AE" w:rsidRPr="009926AE" w:rsidRDefault="009926AE" w:rsidP="009926AE">
      <w:pPr>
        <w:pStyle w:val="EndNoteBibliography"/>
      </w:pPr>
      <w:r w:rsidRPr="009926AE">
        <w:t xml:space="preserve">Heifetz, R. A. (1994). </w:t>
      </w:r>
      <w:r w:rsidRPr="009926AE">
        <w:rPr>
          <w:i/>
        </w:rPr>
        <w:t>Leadership without easy answers</w:t>
      </w:r>
      <w:r w:rsidRPr="009926AE">
        <w:t>. Boston: Belknap Press of Harvard University Press.</w:t>
      </w:r>
    </w:p>
    <w:p w14:paraId="0174B1F8" w14:textId="77777777" w:rsidR="009926AE" w:rsidRPr="009926AE" w:rsidRDefault="009926AE" w:rsidP="009926AE">
      <w:pPr>
        <w:pStyle w:val="EndNoteBibliography"/>
      </w:pPr>
      <w:r w:rsidRPr="009926AE">
        <w:t xml:space="preserve">Hellriegel, D., Slocum, J. W., &amp; Woodman, R. W. (1989). </w:t>
      </w:r>
      <w:r w:rsidRPr="009926AE">
        <w:rPr>
          <w:i/>
        </w:rPr>
        <w:t>Organizational behavior</w:t>
      </w:r>
      <w:r w:rsidRPr="009926AE">
        <w:t xml:space="preserve"> (5th ed.). St. Paul: West  </w:t>
      </w:r>
    </w:p>
    <w:p w14:paraId="3AD331D0" w14:textId="77777777" w:rsidR="009926AE" w:rsidRPr="009926AE" w:rsidRDefault="009926AE" w:rsidP="009926AE">
      <w:pPr>
        <w:pStyle w:val="EndNoteBibliography"/>
      </w:pPr>
      <w:r w:rsidRPr="009926AE">
        <w:lastRenderedPageBreak/>
        <w:t xml:space="preserve">Hellriegel, D., &amp; Solcum, J., Jr. (2009). </w:t>
      </w:r>
      <w:r w:rsidRPr="009926AE">
        <w:rPr>
          <w:i/>
        </w:rPr>
        <w:t>Organizational behavior</w:t>
      </w:r>
      <w:r w:rsidRPr="009926AE">
        <w:t xml:space="preserve"> (Thirteenth ed.). Eagan, MN: South-Western Cengage Learning.</w:t>
      </w:r>
    </w:p>
    <w:p w14:paraId="59B8A0EC" w14:textId="77777777" w:rsidR="009926AE" w:rsidRPr="009926AE" w:rsidRDefault="009926AE" w:rsidP="009926AE">
      <w:pPr>
        <w:pStyle w:val="EndNoteBibliography"/>
      </w:pPr>
      <w:r w:rsidRPr="009926AE">
        <w:t xml:space="preserve">Herman, R., &amp; Renz, D. (1999). Theses on nonprofit organizational effectiveness. </w:t>
      </w:r>
      <w:r w:rsidRPr="009926AE">
        <w:rPr>
          <w:i/>
        </w:rPr>
        <w:t>Nonprofit and Voluntary Sector Quarterly, 28</w:t>
      </w:r>
      <w:r w:rsidRPr="009926AE">
        <w:t xml:space="preserve">(2), 107-126. </w:t>
      </w:r>
    </w:p>
    <w:p w14:paraId="43E953F2" w14:textId="77777777" w:rsidR="009926AE" w:rsidRPr="009926AE" w:rsidRDefault="009926AE" w:rsidP="009926AE">
      <w:pPr>
        <w:pStyle w:val="EndNoteBibliography"/>
      </w:pPr>
      <w:r w:rsidRPr="009926AE">
        <w:t xml:space="preserve">Herzlinger, R. E. (1996). Can public trust in nonprofits and governments be restored? </w:t>
      </w:r>
      <w:r w:rsidRPr="009926AE">
        <w:rPr>
          <w:i/>
        </w:rPr>
        <w:t>Harvard Business Review, 74</w:t>
      </w:r>
      <w:r w:rsidRPr="009926AE">
        <w:t xml:space="preserve">(2), 97-107. </w:t>
      </w:r>
    </w:p>
    <w:p w14:paraId="28FACA15" w14:textId="77777777" w:rsidR="009926AE" w:rsidRPr="009926AE" w:rsidRDefault="009926AE" w:rsidP="009926AE">
      <w:pPr>
        <w:pStyle w:val="EndNoteBibliography"/>
      </w:pPr>
      <w:r w:rsidRPr="009926AE">
        <w:t xml:space="preserve">Hill, A., &amp; Wooden, J. (2001). </w:t>
      </w:r>
      <w:r w:rsidRPr="009926AE">
        <w:rPr>
          <w:i/>
        </w:rPr>
        <w:t>Be quick--but don't hurry: Learning success from the teachings of a lifetime</w:t>
      </w:r>
      <w:r w:rsidRPr="009926AE">
        <w:t>. New York: Simon &amp; Schuster.</w:t>
      </w:r>
    </w:p>
    <w:p w14:paraId="54A8C5C1" w14:textId="77777777" w:rsidR="009926AE" w:rsidRPr="009926AE" w:rsidRDefault="009926AE" w:rsidP="009926AE">
      <w:pPr>
        <w:pStyle w:val="EndNoteBibliography"/>
      </w:pPr>
      <w:r w:rsidRPr="009926AE">
        <w:t xml:space="preserve">Hitt, M. A., Ireland, R. D., &amp; Hoskisson, R. E. (2009). </w:t>
      </w:r>
      <w:r w:rsidRPr="009926AE">
        <w:rPr>
          <w:i/>
        </w:rPr>
        <w:t>Strategic management: Competitiveness and globalization: Concepts &amp; cases</w:t>
      </w:r>
      <w:r w:rsidRPr="009926AE">
        <w:t xml:space="preserve"> (8th ed.). Mason, OH: South-Western.</w:t>
      </w:r>
    </w:p>
    <w:p w14:paraId="12AF2BEF" w14:textId="77777777" w:rsidR="009926AE" w:rsidRPr="009926AE" w:rsidRDefault="009926AE" w:rsidP="009926AE">
      <w:pPr>
        <w:pStyle w:val="EndNoteBibliography"/>
      </w:pPr>
      <w:r w:rsidRPr="009926AE">
        <w:t xml:space="preserve">Hitt, M. A., Ireland, R. D., &amp; Hoskisson, R. E. (2013). </w:t>
      </w:r>
      <w:r w:rsidRPr="009926AE">
        <w:rPr>
          <w:i/>
        </w:rPr>
        <w:t>Strategic management: Competitiveness &amp; globalization: concepts and cases</w:t>
      </w:r>
      <w:r w:rsidRPr="009926AE">
        <w:t xml:space="preserve"> (11th Ed. ed.). Eagan, MN: Cengage Learning.</w:t>
      </w:r>
    </w:p>
    <w:p w14:paraId="30147BA0" w14:textId="77777777" w:rsidR="009926AE" w:rsidRPr="009926AE" w:rsidRDefault="009926AE" w:rsidP="009926AE">
      <w:pPr>
        <w:pStyle w:val="EndNoteBibliography"/>
      </w:pPr>
      <w:r w:rsidRPr="009926AE">
        <w:t xml:space="preserve">Hitt, M. A., Ireland, R. D., &amp; Hoskisson, R. E. (2015). </w:t>
      </w:r>
      <w:r w:rsidRPr="009926AE">
        <w:rPr>
          <w:i/>
        </w:rPr>
        <w:t>Strategic management: Competitiveness &amp; globalization. Concepts</w:t>
      </w:r>
      <w:r w:rsidRPr="009926AE">
        <w:t xml:space="preserve"> (11e. ed.). Australia: Cengage Learning.</w:t>
      </w:r>
    </w:p>
    <w:p w14:paraId="0E6CC196" w14:textId="77777777" w:rsidR="009926AE" w:rsidRPr="009926AE" w:rsidRDefault="009926AE" w:rsidP="009926AE">
      <w:pPr>
        <w:pStyle w:val="EndNoteBibliography"/>
      </w:pPr>
      <w:r w:rsidRPr="009926AE">
        <w:t xml:space="preserve">Holland, T., &amp; Blackmon, M. (2000). </w:t>
      </w:r>
      <w:r w:rsidRPr="009926AE">
        <w:rPr>
          <w:i/>
        </w:rPr>
        <w:t>Measuring board effectiveness: A tool for strengthening your board</w:t>
      </w:r>
      <w:r w:rsidRPr="009926AE">
        <w:t>. Washington: BoardSource.</w:t>
      </w:r>
    </w:p>
    <w:p w14:paraId="5891302E" w14:textId="77777777" w:rsidR="009926AE" w:rsidRPr="009926AE" w:rsidRDefault="009926AE" w:rsidP="009926AE">
      <w:pPr>
        <w:pStyle w:val="EndNoteBibliography"/>
      </w:pPr>
      <w:r w:rsidRPr="009926AE">
        <w:t xml:space="preserve">Hopkins, K. M., &amp; Hyde, C. (2002). The human service managerial dilemma: New expectations, chronic challenges and old solutions. </w:t>
      </w:r>
      <w:r w:rsidRPr="009926AE">
        <w:rPr>
          <w:i/>
        </w:rPr>
        <w:t>Administration in Social Work, 26</w:t>
      </w:r>
      <w:r w:rsidRPr="009926AE">
        <w:t xml:space="preserve">(3), 1-15. </w:t>
      </w:r>
    </w:p>
    <w:p w14:paraId="7FC60E80" w14:textId="77777777" w:rsidR="009926AE" w:rsidRPr="009926AE" w:rsidRDefault="009926AE" w:rsidP="009926AE">
      <w:pPr>
        <w:pStyle w:val="EndNoteBibliography"/>
      </w:pPr>
      <w:r w:rsidRPr="009926AE">
        <w:t xml:space="preserve">House, R. J., &amp; Shamir, B. (1993). Toward the integration of transformational, charismatic, and visionary theories. In M. Chemers &amp; R. Ayman (Eds.), </w:t>
      </w:r>
      <w:r w:rsidRPr="009926AE">
        <w:rPr>
          <w:i/>
        </w:rPr>
        <w:t>Leadership theory and research: Perspectives and directions</w:t>
      </w:r>
      <w:r w:rsidRPr="009926AE">
        <w:t xml:space="preserve"> (pp. 81-107). San Diego: Academic Press.</w:t>
      </w:r>
    </w:p>
    <w:p w14:paraId="38D706E6" w14:textId="77777777" w:rsidR="009926AE" w:rsidRPr="009926AE" w:rsidRDefault="009926AE" w:rsidP="009926AE">
      <w:pPr>
        <w:pStyle w:val="EndNoteBibliography"/>
      </w:pPr>
      <w:r w:rsidRPr="009926AE">
        <w:t xml:space="preserve">How the economy looks to you. (2008).  </w:t>
      </w:r>
      <w:r w:rsidRPr="009926AE">
        <w:rPr>
          <w:i/>
        </w:rPr>
        <w:t>Parade</w:t>
      </w:r>
      <w:r w:rsidRPr="009926AE">
        <w:t xml:space="preserve"> (April 13 ed., pp. 12). New York: Parade.</w:t>
      </w:r>
    </w:p>
    <w:p w14:paraId="6D68119A" w14:textId="77777777" w:rsidR="009926AE" w:rsidRPr="009926AE" w:rsidRDefault="009926AE" w:rsidP="009926AE">
      <w:pPr>
        <w:pStyle w:val="EndNoteBibliography"/>
      </w:pPr>
      <w:r w:rsidRPr="009926AE">
        <w:t xml:space="preserve">Huff, L., &amp; Kelley, L. (2003). Levels of organizational trust in individualist versus collectivist societies: A seven-nation study. </w:t>
      </w:r>
      <w:r w:rsidRPr="009926AE">
        <w:rPr>
          <w:i/>
        </w:rPr>
        <w:t>Organization Science, 14</w:t>
      </w:r>
      <w:r w:rsidRPr="009926AE">
        <w:t xml:space="preserve">(1), 81-90. </w:t>
      </w:r>
    </w:p>
    <w:p w14:paraId="3B290ED5" w14:textId="77777777" w:rsidR="009926AE" w:rsidRPr="009926AE" w:rsidRDefault="009926AE" w:rsidP="009926AE">
      <w:pPr>
        <w:pStyle w:val="EndNoteBibliography"/>
      </w:pPr>
      <w:r w:rsidRPr="009926AE">
        <w:t xml:space="preserve">Hurst, D. K. (1995). </w:t>
      </w:r>
      <w:r w:rsidRPr="009926AE">
        <w:rPr>
          <w:i/>
        </w:rPr>
        <w:t>Crisis &amp; renewal: Meeting the challenge of organizational change</w:t>
      </w:r>
      <w:r w:rsidRPr="009926AE">
        <w:t>. Boston: Harvard Business School Press.</w:t>
      </w:r>
    </w:p>
    <w:p w14:paraId="58BA66C3" w14:textId="77777777" w:rsidR="009926AE" w:rsidRPr="009926AE" w:rsidRDefault="009926AE" w:rsidP="009926AE">
      <w:pPr>
        <w:pStyle w:val="EndNoteBibliography"/>
      </w:pPr>
      <w:r w:rsidRPr="009926AE">
        <w:t xml:space="preserve">Kanter, R. M. (2006). Innovation: The classic traps. </w:t>
      </w:r>
      <w:r w:rsidRPr="009926AE">
        <w:rPr>
          <w:i/>
        </w:rPr>
        <w:t>Harvard Business Review, 84</w:t>
      </w:r>
      <w:r w:rsidRPr="009926AE">
        <w:t xml:space="preserve">(11), 72-83. </w:t>
      </w:r>
    </w:p>
    <w:p w14:paraId="591C450F" w14:textId="77777777" w:rsidR="009926AE" w:rsidRPr="009926AE" w:rsidRDefault="009926AE" w:rsidP="009926AE">
      <w:pPr>
        <w:pStyle w:val="EndNoteBibliography"/>
      </w:pPr>
      <w:r w:rsidRPr="009926AE">
        <w:t xml:space="preserve">Kanter, R. M., &amp; Summers, D. V. (1987). Doing well while doing good: Dilemmas of performance measurement in nonprofit organizations and the need for a multiple-constituency approach. In W. W. Powell (Ed.), </w:t>
      </w:r>
      <w:r w:rsidRPr="009926AE">
        <w:rPr>
          <w:i/>
        </w:rPr>
        <w:t>The nonprofit sector: A research handbook</w:t>
      </w:r>
      <w:r w:rsidRPr="009926AE">
        <w:t xml:space="preserve"> (pp. 154-156). New Haven: Yale University Press.</w:t>
      </w:r>
    </w:p>
    <w:p w14:paraId="778A7A2C" w14:textId="77777777" w:rsidR="009926AE" w:rsidRPr="009926AE" w:rsidRDefault="009926AE" w:rsidP="009926AE">
      <w:pPr>
        <w:pStyle w:val="EndNoteBibliography"/>
      </w:pPr>
      <w:r w:rsidRPr="009926AE">
        <w:t xml:space="preserve">Kaplan, R. S., &amp; Norton, D. P. (1992). The balanced scorecard: Measures that drive performance. </w:t>
      </w:r>
      <w:r w:rsidRPr="009926AE">
        <w:rPr>
          <w:i/>
        </w:rPr>
        <w:t>Harvard Business Review, 70</w:t>
      </w:r>
      <w:r w:rsidRPr="009926AE">
        <w:t xml:space="preserve">(1), 71. </w:t>
      </w:r>
    </w:p>
    <w:p w14:paraId="756914E3" w14:textId="77777777" w:rsidR="009926AE" w:rsidRPr="009926AE" w:rsidRDefault="009926AE" w:rsidP="009926AE">
      <w:pPr>
        <w:pStyle w:val="EndNoteBibliography"/>
      </w:pPr>
      <w:r w:rsidRPr="009926AE">
        <w:t xml:space="preserve">Kaplan, R. S., &amp; Norton, D. P. (1996). Using the balanced scorecard as a strategic management system. </w:t>
      </w:r>
      <w:r w:rsidRPr="009926AE">
        <w:rPr>
          <w:i/>
        </w:rPr>
        <w:t>Harvard Business Review, 74</w:t>
      </w:r>
      <w:r w:rsidRPr="009926AE">
        <w:t xml:space="preserve">(1), 75. </w:t>
      </w:r>
    </w:p>
    <w:p w14:paraId="21EFDE49" w14:textId="77777777" w:rsidR="009926AE" w:rsidRPr="009926AE" w:rsidRDefault="009926AE" w:rsidP="009926AE">
      <w:pPr>
        <w:pStyle w:val="EndNoteBibliography"/>
      </w:pPr>
      <w:r w:rsidRPr="009926AE">
        <w:t xml:space="preserve">Kay, J. A. (1995). </w:t>
      </w:r>
      <w:r w:rsidRPr="009926AE">
        <w:rPr>
          <w:i/>
        </w:rPr>
        <w:t>Why firms succeed</w:t>
      </w:r>
      <w:r w:rsidRPr="009926AE">
        <w:t>. New York: Oxford University Press.</w:t>
      </w:r>
    </w:p>
    <w:p w14:paraId="647BA905" w14:textId="77777777" w:rsidR="009926AE" w:rsidRPr="009926AE" w:rsidRDefault="009926AE" w:rsidP="009926AE">
      <w:pPr>
        <w:pStyle w:val="EndNoteBibliography"/>
      </w:pPr>
      <w:r w:rsidRPr="009926AE">
        <w:t xml:space="preserve">Kelly, K. (1994). </w:t>
      </w:r>
      <w:r w:rsidRPr="009926AE">
        <w:rPr>
          <w:i/>
        </w:rPr>
        <w:t>Out of control : the rise of neo-biological civilization</w:t>
      </w:r>
      <w:r w:rsidRPr="009926AE">
        <w:t>. Reading, PA Addison-Wesley.</w:t>
      </w:r>
    </w:p>
    <w:p w14:paraId="3DDCAB5B" w14:textId="77777777" w:rsidR="009926AE" w:rsidRPr="009926AE" w:rsidRDefault="009926AE" w:rsidP="009926AE">
      <w:pPr>
        <w:pStyle w:val="EndNoteBibliography"/>
      </w:pPr>
      <w:r w:rsidRPr="009926AE">
        <w:t xml:space="preserve">Kim, W. C., &amp; Mauborgne, R. (2004). Blue ocean strategy. </w:t>
      </w:r>
      <w:r w:rsidRPr="009926AE">
        <w:rPr>
          <w:i/>
        </w:rPr>
        <w:t xml:space="preserve">Harvard Business Review, </w:t>
      </w:r>
      <w:r w:rsidRPr="009926AE">
        <w:rPr>
          <w:i/>
        </w:rPr>
        <w:lastRenderedPageBreak/>
        <w:t>82</w:t>
      </w:r>
      <w:r w:rsidRPr="009926AE">
        <w:t xml:space="preserve">(10), 76. </w:t>
      </w:r>
    </w:p>
    <w:p w14:paraId="735B9C5D" w14:textId="77777777" w:rsidR="009926AE" w:rsidRPr="009926AE" w:rsidRDefault="009926AE" w:rsidP="009926AE">
      <w:pPr>
        <w:pStyle w:val="EndNoteBibliography"/>
      </w:pPr>
      <w:r w:rsidRPr="009926AE">
        <w:t xml:space="preserve">Korn, L. (1989, May 22). How the next CEO will be different. </w:t>
      </w:r>
      <w:r w:rsidRPr="009926AE">
        <w:rPr>
          <w:i/>
        </w:rPr>
        <w:t>Fortune, 119</w:t>
      </w:r>
      <w:r w:rsidRPr="009926AE">
        <w:t>.</w:t>
      </w:r>
    </w:p>
    <w:p w14:paraId="41BB1389" w14:textId="77777777" w:rsidR="009926AE" w:rsidRPr="009926AE" w:rsidRDefault="009926AE" w:rsidP="009926AE">
      <w:pPr>
        <w:pStyle w:val="EndNoteBibliography"/>
      </w:pPr>
      <w:r w:rsidRPr="009926AE">
        <w:t xml:space="preserve">Kotter, J. (1990). </w:t>
      </w:r>
      <w:r w:rsidRPr="009926AE">
        <w:rPr>
          <w:i/>
        </w:rPr>
        <w:t>A force for change: How leadership differs from management</w:t>
      </w:r>
      <w:r w:rsidRPr="009926AE">
        <w:t>. New York: Free Press.</w:t>
      </w:r>
    </w:p>
    <w:p w14:paraId="4EF56CF7" w14:textId="77777777" w:rsidR="009926AE" w:rsidRPr="009926AE" w:rsidRDefault="009926AE" w:rsidP="009926AE">
      <w:pPr>
        <w:pStyle w:val="EndNoteBibliography"/>
      </w:pPr>
      <w:r w:rsidRPr="009926AE">
        <w:t xml:space="preserve">Kotter, J. (1996). </w:t>
      </w:r>
      <w:r w:rsidRPr="009926AE">
        <w:rPr>
          <w:i/>
        </w:rPr>
        <w:t>Leading change</w:t>
      </w:r>
      <w:r w:rsidRPr="009926AE">
        <w:t>. Boston: Harvard Business School Press.</w:t>
      </w:r>
    </w:p>
    <w:p w14:paraId="420634EC" w14:textId="77777777" w:rsidR="009926AE" w:rsidRPr="009926AE" w:rsidRDefault="009926AE" w:rsidP="009926AE">
      <w:pPr>
        <w:pStyle w:val="EndNoteBibliography"/>
      </w:pPr>
      <w:r w:rsidRPr="009926AE">
        <w:t xml:space="preserve">Kotter, J. (1999). What leaders really do. In J. P. Kotter (Ed.), </w:t>
      </w:r>
      <w:r w:rsidRPr="009926AE">
        <w:rPr>
          <w:i/>
        </w:rPr>
        <w:t>John P. Kotter on what leaders really do</w:t>
      </w:r>
      <w:r w:rsidRPr="009926AE">
        <w:t xml:space="preserve"> (pp. 51-73). Boston: Harvard Business School Press.</w:t>
      </w:r>
    </w:p>
    <w:p w14:paraId="5AF9C93D" w14:textId="77777777" w:rsidR="009926AE" w:rsidRPr="009926AE" w:rsidRDefault="009926AE" w:rsidP="009926AE">
      <w:pPr>
        <w:pStyle w:val="EndNoteBibliography"/>
      </w:pPr>
      <w:r w:rsidRPr="009926AE">
        <w:t xml:space="preserve">Kotter, J. (2000, April). Leadership engine. </w:t>
      </w:r>
      <w:r w:rsidRPr="009926AE">
        <w:rPr>
          <w:i/>
        </w:rPr>
        <w:t>Executive Excellence, 17</w:t>
      </w:r>
      <w:r w:rsidRPr="009926AE">
        <w:t>.</w:t>
      </w:r>
    </w:p>
    <w:p w14:paraId="03FFE2A7" w14:textId="77777777" w:rsidR="009926AE" w:rsidRPr="009926AE" w:rsidRDefault="009926AE" w:rsidP="009926AE">
      <w:pPr>
        <w:pStyle w:val="EndNoteBibliography"/>
      </w:pPr>
      <w:r w:rsidRPr="009926AE">
        <w:t xml:space="preserve">Kotter, J. (2008). </w:t>
      </w:r>
      <w:r w:rsidRPr="009926AE">
        <w:rPr>
          <w:i/>
        </w:rPr>
        <w:t>A sense of urgency</w:t>
      </w:r>
      <w:r w:rsidRPr="009926AE">
        <w:t>. Boston, Mass.: Harvard Business Press.</w:t>
      </w:r>
    </w:p>
    <w:p w14:paraId="79669675" w14:textId="77777777" w:rsidR="009926AE" w:rsidRPr="009926AE" w:rsidRDefault="009926AE" w:rsidP="009926AE">
      <w:pPr>
        <w:pStyle w:val="EndNoteBibliography"/>
      </w:pPr>
      <w:r w:rsidRPr="009926AE">
        <w:t xml:space="preserve">Kouzes, J. M., &amp; Posner, B. Z. (1995). </w:t>
      </w:r>
      <w:r w:rsidRPr="009926AE">
        <w:rPr>
          <w:i/>
        </w:rPr>
        <w:t>The leadership challenge: How to keep getting extraordinary things done in organizations</w:t>
      </w:r>
      <w:r w:rsidRPr="009926AE">
        <w:t xml:space="preserve"> (2nd ed.). San Francisco: Jossey-Bass.</w:t>
      </w:r>
    </w:p>
    <w:p w14:paraId="74A24C1E" w14:textId="77777777" w:rsidR="009926AE" w:rsidRPr="009926AE" w:rsidRDefault="009926AE" w:rsidP="009926AE">
      <w:pPr>
        <w:pStyle w:val="EndNoteBibliography"/>
      </w:pPr>
      <w:r w:rsidRPr="009926AE">
        <w:t xml:space="preserve">Kouzes, J. M., &amp; Posner, B. Z. (2002). </w:t>
      </w:r>
      <w:r w:rsidRPr="009926AE">
        <w:rPr>
          <w:i/>
        </w:rPr>
        <w:t>The leadership challenge</w:t>
      </w:r>
      <w:r w:rsidRPr="009926AE">
        <w:t xml:space="preserve"> (3rd ed.). San Francisco: Jossey-Bass.</w:t>
      </w:r>
    </w:p>
    <w:p w14:paraId="1673EAD8" w14:textId="77777777" w:rsidR="009926AE" w:rsidRPr="009926AE" w:rsidRDefault="009926AE" w:rsidP="009926AE">
      <w:pPr>
        <w:pStyle w:val="EndNoteBibliography"/>
      </w:pPr>
      <w:r w:rsidRPr="009926AE">
        <w:t xml:space="preserve">La Piana, D. (2008). </w:t>
      </w:r>
      <w:r w:rsidRPr="009926AE">
        <w:rPr>
          <w:i/>
        </w:rPr>
        <w:t>The nonprofit strategy revolution</w:t>
      </w:r>
      <w:r w:rsidRPr="009926AE">
        <w:t>. St. Paul, Minn.: Fieldstone Alliance.</w:t>
      </w:r>
    </w:p>
    <w:p w14:paraId="787B9E52" w14:textId="77777777" w:rsidR="009926AE" w:rsidRPr="009926AE" w:rsidRDefault="009926AE" w:rsidP="009926AE">
      <w:pPr>
        <w:pStyle w:val="EndNoteBibliography"/>
      </w:pPr>
      <w:r w:rsidRPr="009926AE">
        <w:t xml:space="preserve">La Piana, D., &amp; Hayes, M. (2005). </w:t>
      </w:r>
      <w:r w:rsidRPr="009926AE">
        <w:rPr>
          <w:i/>
        </w:rPr>
        <w:t>Play to win: The nonprofit guide to competitive strategy</w:t>
      </w:r>
      <w:r w:rsidRPr="009926AE">
        <w:t xml:space="preserve"> (1st ed.). San Francisco: Jossey-Bass.</w:t>
      </w:r>
    </w:p>
    <w:p w14:paraId="5DC7B17B" w14:textId="77777777" w:rsidR="009926AE" w:rsidRPr="009926AE" w:rsidRDefault="009926AE" w:rsidP="009926AE">
      <w:pPr>
        <w:pStyle w:val="EndNoteBibliography"/>
      </w:pPr>
      <w:r w:rsidRPr="009926AE">
        <w:t xml:space="preserve">Larson, C. E., &amp; LaFasto, F. M. J. (1989). </w:t>
      </w:r>
      <w:r w:rsidRPr="009926AE">
        <w:rPr>
          <w:i/>
        </w:rPr>
        <w:t>Teamwork: What must go right, what can go wrong</w:t>
      </w:r>
      <w:r w:rsidRPr="009926AE">
        <w:t>. Newbury Park, CA: Sage.</w:t>
      </w:r>
    </w:p>
    <w:p w14:paraId="3D8A4EF7" w14:textId="77777777" w:rsidR="009926AE" w:rsidRPr="009926AE" w:rsidRDefault="009926AE" w:rsidP="009926AE">
      <w:pPr>
        <w:pStyle w:val="EndNoteBibliography"/>
      </w:pPr>
      <w:r w:rsidRPr="009926AE">
        <w:t xml:space="preserve">Larwood, L., Falbe, C. M., Miesing, P., &amp; Kriger, M. P. (1995). Structure and meaning of organizational vision. </w:t>
      </w:r>
      <w:r w:rsidRPr="009926AE">
        <w:rPr>
          <w:i/>
        </w:rPr>
        <w:t>Academy of Management Journal, 38</w:t>
      </w:r>
      <w:r w:rsidRPr="009926AE">
        <w:t xml:space="preserve">(3), 740-769. </w:t>
      </w:r>
    </w:p>
    <w:p w14:paraId="4E9617FA" w14:textId="45EAAA2B" w:rsidR="009926AE" w:rsidRPr="009926AE" w:rsidRDefault="009926AE" w:rsidP="009926AE">
      <w:pPr>
        <w:pStyle w:val="EndNoteBibliography"/>
      </w:pPr>
      <w:r w:rsidRPr="009926AE">
        <w:t xml:space="preserve">Leonard, C. (2010). Panera to open more nonprofit eateries. </w:t>
      </w:r>
      <w:r w:rsidRPr="009926AE">
        <w:rPr>
          <w:i/>
        </w:rPr>
        <w:t>USA Today</w:t>
      </w:r>
      <w:r w:rsidRPr="009926AE">
        <w:t xml:space="preserve">. Retrieved from </w:t>
      </w:r>
      <w:hyperlink r:id="rId36" w:history="1">
        <w:r w:rsidRPr="009926AE">
          <w:rPr>
            <w:rStyle w:val="Hyperlink"/>
          </w:rPr>
          <w:t>http://www.usatoday.com/money/industries/food/2010-06-27-panera-pay-what-you-wish_N.htm</w:t>
        </w:r>
      </w:hyperlink>
    </w:p>
    <w:p w14:paraId="4EF5C62B" w14:textId="77777777" w:rsidR="009926AE" w:rsidRPr="009926AE" w:rsidRDefault="009926AE" w:rsidP="009926AE">
      <w:pPr>
        <w:pStyle w:val="EndNoteBibliography"/>
      </w:pPr>
      <w:r w:rsidRPr="009926AE">
        <w:t xml:space="preserve">Leonard, D., &amp; Straus, S. (1997). Putting your company's whole brain to work. </w:t>
      </w:r>
      <w:r w:rsidRPr="009926AE">
        <w:rPr>
          <w:i/>
        </w:rPr>
        <w:t>Harvard Business Review, 75</w:t>
      </w:r>
      <w:r w:rsidRPr="009926AE">
        <w:t xml:space="preserve">(4), 110-121. </w:t>
      </w:r>
    </w:p>
    <w:p w14:paraId="7A7D54A1" w14:textId="77777777" w:rsidR="009926AE" w:rsidRPr="009926AE" w:rsidRDefault="009926AE" w:rsidP="009926AE">
      <w:pPr>
        <w:pStyle w:val="EndNoteBibliography"/>
      </w:pPr>
      <w:r w:rsidRPr="009926AE">
        <w:t xml:space="preserve">Lester, D. (1995). </w:t>
      </w:r>
      <w:r w:rsidRPr="009926AE">
        <w:rPr>
          <w:i/>
        </w:rPr>
        <w:t>Theories of personality: A systems approach</w:t>
      </w:r>
      <w:r w:rsidRPr="009926AE">
        <w:t>. Washington, DC: Taylor &amp; Francis.</w:t>
      </w:r>
    </w:p>
    <w:p w14:paraId="1187959F" w14:textId="52D10D50" w:rsidR="009926AE" w:rsidRPr="009926AE" w:rsidRDefault="009926AE" w:rsidP="009926AE">
      <w:pPr>
        <w:pStyle w:val="EndNoteBibliography"/>
      </w:pPr>
      <w:r w:rsidRPr="009926AE">
        <w:t xml:space="preserve">Light, M. (2007). </w:t>
      </w:r>
      <w:r w:rsidRPr="009926AE">
        <w:rPr>
          <w:i/>
        </w:rPr>
        <w:t>Finding George Bailey: Wonderful leaders, wonderful lives.</w:t>
      </w:r>
      <w:r w:rsidRPr="009926AE">
        <w:t xml:space="preserve"> (Ph.D.), Antioch University, Yellow Springs. Retrieved from </w:t>
      </w:r>
      <w:hyperlink r:id="rId37" w:history="1">
        <w:r w:rsidRPr="009926AE">
          <w:rPr>
            <w:rStyle w:val="Hyperlink"/>
          </w:rPr>
          <w:t>http://proquest.umi.com/pqdweb?did=1445041221&amp;Fmt=7&amp;clientId=14884&amp;RQT=309&amp;VName=PQD</w:t>
        </w:r>
      </w:hyperlink>
      <w:r w:rsidRPr="009926AE">
        <w:t xml:space="preserve">  </w:t>
      </w:r>
    </w:p>
    <w:p w14:paraId="6A27C5D9" w14:textId="77777777" w:rsidR="009926AE" w:rsidRPr="009926AE" w:rsidRDefault="009926AE" w:rsidP="009926AE">
      <w:pPr>
        <w:pStyle w:val="EndNoteBibliography"/>
      </w:pPr>
      <w:r w:rsidRPr="009926AE">
        <w:t xml:space="preserve">Light, M. (2011). </w:t>
      </w:r>
      <w:r w:rsidRPr="009926AE">
        <w:rPr>
          <w:i/>
        </w:rPr>
        <w:t>Results now for nonprofits: Purpose, strategy, operations, and governance</w:t>
      </w:r>
      <w:r w:rsidRPr="009926AE">
        <w:t>. Hoboken, N.J.: John Wiley &amp; Sons.</w:t>
      </w:r>
    </w:p>
    <w:p w14:paraId="30AD0A9F" w14:textId="77777777" w:rsidR="009926AE" w:rsidRPr="009926AE" w:rsidRDefault="009926AE" w:rsidP="009926AE">
      <w:pPr>
        <w:pStyle w:val="EndNoteBibliography"/>
      </w:pPr>
      <w:r w:rsidRPr="009926AE">
        <w:t xml:space="preserve">Light, P. (1998). </w:t>
      </w:r>
      <w:r w:rsidRPr="009926AE">
        <w:rPr>
          <w:i/>
        </w:rPr>
        <w:t>Sustaining innovation: Creating nonprofit and government organizations that innovate naturally</w:t>
      </w:r>
      <w:r w:rsidRPr="009926AE">
        <w:t xml:space="preserve"> (1st ed.). San Francisco: Jossey-Bass.</w:t>
      </w:r>
    </w:p>
    <w:p w14:paraId="570D5C7F" w14:textId="77777777" w:rsidR="009926AE" w:rsidRPr="009926AE" w:rsidRDefault="009926AE" w:rsidP="009926AE">
      <w:pPr>
        <w:pStyle w:val="EndNoteBibliography"/>
      </w:pPr>
      <w:r w:rsidRPr="009926AE">
        <w:t xml:space="preserve">Light, P. (2002a). The content of their character: The state of the nonprofit workforce. </w:t>
      </w:r>
      <w:r w:rsidRPr="009926AE">
        <w:rPr>
          <w:i/>
        </w:rPr>
        <w:t>The Nonprofit Quarterly, 9</w:t>
      </w:r>
      <w:r w:rsidRPr="009926AE">
        <w:t xml:space="preserve">(3), 6-16. </w:t>
      </w:r>
    </w:p>
    <w:p w14:paraId="2410045B" w14:textId="77777777" w:rsidR="009926AE" w:rsidRPr="009926AE" w:rsidRDefault="009926AE" w:rsidP="009926AE">
      <w:pPr>
        <w:pStyle w:val="EndNoteBibliography"/>
      </w:pPr>
      <w:r w:rsidRPr="009926AE">
        <w:t xml:space="preserve">Light, P. (2002b). </w:t>
      </w:r>
      <w:r w:rsidRPr="009926AE">
        <w:rPr>
          <w:i/>
        </w:rPr>
        <w:t>Pathways to nonprofit excellence</w:t>
      </w:r>
      <w:r w:rsidRPr="009926AE">
        <w:t>. Washington: Brookings Institution Press.</w:t>
      </w:r>
    </w:p>
    <w:p w14:paraId="005069A8" w14:textId="77777777" w:rsidR="009926AE" w:rsidRPr="009926AE" w:rsidRDefault="009926AE" w:rsidP="009926AE">
      <w:pPr>
        <w:pStyle w:val="EndNoteBibliography"/>
      </w:pPr>
      <w:r w:rsidRPr="009926AE">
        <w:t xml:space="preserve">Livingston, J. S. (1969). Pygmalion in management. </w:t>
      </w:r>
      <w:r w:rsidRPr="009926AE">
        <w:rPr>
          <w:i/>
        </w:rPr>
        <w:t>Harvard Business Review, 47</w:t>
      </w:r>
      <w:r w:rsidRPr="009926AE">
        <w:t xml:space="preserve">(4), 81-89. </w:t>
      </w:r>
    </w:p>
    <w:p w14:paraId="1CEDBAFF" w14:textId="77777777" w:rsidR="009926AE" w:rsidRPr="009926AE" w:rsidRDefault="009926AE" w:rsidP="009926AE">
      <w:pPr>
        <w:pStyle w:val="EndNoteBibliography"/>
      </w:pPr>
      <w:r w:rsidRPr="009926AE">
        <w:t xml:space="preserve">Lovallo, D., &amp; Kahneman, D. (2003). Delusions of success: How optimism undermines executives' decisions. </w:t>
      </w:r>
      <w:r w:rsidRPr="009926AE">
        <w:rPr>
          <w:i/>
        </w:rPr>
        <w:t>Harvard Business Review, 81</w:t>
      </w:r>
      <w:r w:rsidRPr="009926AE">
        <w:t xml:space="preserve">(7), 56. </w:t>
      </w:r>
    </w:p>
    <w:p w14:paraId="5A8F47F8" w14:textId="77777777" w:rsidR="009926AE" w:rsidRPr="009926AE" w:rsidRDefault="009926AE" w:rsidP="009926AE">
      <w:pPr>
        <w:pStyle w:val="EndNoteBibliography"/>
      </w:pPr>
      <w:r w:rsidRPr="009926AE">
        <w:t xml:space="preserve">Lovelock, C. (2004). Targeting the market and developing a marketing plan. In S. M. </w:t>
      </w:r>
      <w:r w:rsidRPr="009926AE">
        <w:lastRenderedPageBreak/>
        <w:t xml:space="preserve">Oster, C. W. Massarsky, &amp; S. L. Beinhacker (Eds.), </w:t>
      </w:r>
      <w:r w:rsidRPr="009926AE">
        <w:rPr>
          <w:i/>
        </w:rPr>
        <w:t>Generating and sustaining nonprofit earned income: A guide to successful enterprise strategies</w:t>
      </w:r>
      <w:r w:rsidRPr="009926AE">
        <w:t xml:space="preserve"> (pp. 130-146). San Francisco: Jossey-Bass.</w:t>
      </w:r>
    </w:p>
    <w:p w14:paraId="3D12610C" w14:textId="77777777" w:rsidR="009926AE" w:rsidRPr="009926AE" w:rsidRDefault="009926AE" w:rsidP="009926AE">
      <w:pPr>
        <w:pStyle w:val="EndNoteBibliography"/>
      </w:pPr>
      <w:r w:rsidRPr="009926AE">
        <w:t xml:space="preserve">Luthans, F., &amp; Avolio, B. J. (2003). Authentic leadership: A positive developmental approach. In K. S. Cameron, J. E. Dutton, &amp; R. E. Quinn (Eds.), </w:t>
      </w:r>
      <w:r w:rsidRPr="009926AE">
        <w:rPr>
          <w:i/>
        </w:rPr>
        <w:t>Positive organizational scholarship</w:t>
      </w:r>
      <w:r w:rsidRPr="009926AE">
        <w:t xml:space="preserve"> (pp. 241-258). San Francisco: Berrett-Koehler.</w:t>
      </w:r>
    </w:p>
    <w:p w14:paraId="0215962F" w14:textId="77777777" w:rsidR="009926AE" w:rsidRPr="009926AE" w:rsidRDefault="009926AE" w:rsidP="009926AE">
      <w:pPr>
        <w:pStyle w:val="EndNoteBibliography"/>
      </w:pPr>
      <w:r w:rsidRPr="009926AE">
        <w:t xml:space="preserve">MacMillan, I. C. (1983). Competitive strategies for not-for-profit organizations. </w:t>
      </w:r>
      <w:r w:rsidRPr="009926AE">
        <w:rPr>
          <w:i/>
        </w:rPr>
        <w:t>Advances in Strategic Management, 1</w:t>
      </w:r>
      <w:r w:rsidRPr="009926AE">
        <w:t xml:space="preserve">, 61-82. </w:t>
      </w:r>
    </w:p>
    <w:p w14:paraId="571E2705" w14:textId="77777777" w:rsidR="009926AE" w:rsidRPr="009926AE" w:rsidRDefault="009926AE" w:rsidP="009926AE">
      <w:pPr>
        <w:pStyle w:val="EndNoteBibliography"/>
      </w:pPr>
      <w:r w:rsidRPr="009926AE">
        <w:t xml:space="preserve">Majeska, K. (2001). Understanding and attracting your "customers". In J. G. Dees, P. Economy, &amp; J. Emerson (Eds.), </w:t>
      </w:r>
      <w:r w:rsidRPr="009926AE">
        <w:rPr>
          <w:i/>
        </w:rPr>
        <w:t>Enterprising nonprofits: A toolkit for social entrepreneurs</w:t>
      </w:r>
      <w:r w:rsidRPr="009926AE">
        <w:t xml:space="preserve"> (pp. 199-250). New York: Wiley.</w:t>
      </w:r>
    </w:p>
    <w:p w14:paraId="35194027" w14:textId="32F60B11" w:rsidR="009926AE" w:rsidRPr="009926AE" w:rsidRDefault="009926AE" w:rsidP="009926AE">
      <w:pPr>
        <w:pStyle w:val="EndNoteBibliography"/>
      </w:pPr>
      <w:r w:rsidRPr="009926AE">
        <w:t xml:space="preserve">Management Tools - Top 10 Management Tools. (2013).   Retrieved from </w:t>
      </w:r>
      <w:hyperlink r:id="rId38" w:history="1">
        <w:r w:rsidRPr="009926AE">
          <w:rPr>
            <w:rStyle w:val="Hyperlink"/>
          </w:rPr>
          <w:t>http://www.bain.com/management_tools/BainTopTenTools/default.asp</w:t>
        </w:r>
      </w:hyperlink>
    </w:p>
    <w:p w14:paraId="1477F57B" w14:textId="77777777" w:rsidR="009926AE" w:rsidRPr="009926AE" w:rsidRDefault="009926AE" w:rsidP="009926AE">
      <w:pPr>
        <w:pStyle w:val="EndNoteBibliography"/>
      </w:pPr>
      <w:r w:rsidRPr="009926AE">
        <w:t xml:space="preserve">Mandler, G. (1967). Organization and memory. In K. W. Spence &amp; J. T. Spence (Eds.), </w:t>
      </w:r>
      <w:r w:rsidRPr="009926AE">
        <w:rPr>
          <w:i/>
        </w:rPr>
        <w:t>Psychology of learning and motivation</w:t>
      </w:r>
      <w:r w:rsidRPr="009926AE">
        <w:t xml:space="preserve"> (Vol. 1, pp. 327-372). New York: Academic Press.</w:t>
      </w:r>
    </w:p>
    <w:p w14:paraId="4BF8E72F" w14:textId="77777777" w:rsidR="009926AE" w:rsidRPr="009926AE" w:rsidRDefault="009926AE" w:rsidP="009926AE">
      <w:pPr>
        <w:pStyle w:val="EndNoteBibliography"/>
      </w:pPr>
      <w:r w:rsidRPr="009926AE">
        <w:t xml:space="preserve">Masaoka, J. (2005, July). Alligators in the sewer: Myths and urban legends about nonprofits. </w:t>
      </w:r>
      <w:r w:rsidRPr="009926AE">
        <w:rPr>
          <w:i/>
        </w:rPr>
        <w:t>CompassPoint Board Cafe,</w:t>
      </w:r>
      <w:r w:rsidRPr="009926AE">
        <w:t xml:space="preserve"> 1-2.</w:t>
      </w:r>
    </w:p>
    <w:p w14:paraId="284E0944" w14:textId="77777777" w:rsidR="009926AE" w:rsidRPr="009926AE" w:rsidRDefault="009926AE" w:rsidP="009926AE">
      <w:pPr>
        <w:pStyle w:val="EndNoteBibliography"/>
      </w:pPr>
      <w:r w:rsidRPr="009926AE">
        <w:t xml:space="preserve">Massarsky, C., &amp; Beinhacker, S. L. (2002). </w:t>
      </w:r>
      <w:r w:rsidRPr="009926AE">
        <w:rPr>
          <w:i/>
        </w:rPr>
        <w:t>Enterprising nonprofits: Revenue generation in the nonprofit sector</w:t>
      </w:r>
      <w:r w:rsidRPr="009926AE">
        <w:t xml:space="preserve">. Retrieved from New Haven: </w:t>
      </w:r>
    </w:p>
    <w:p w14:paraId="5C4EF629" w14:textId="77777777" w:rsidR="009926AE" w:rsidRPr="009926AE" w:rsidRDefault="009926AE" w:rsidP="009926AE">
      <w:pPr>
        <w:pStyle w:val="EndNoteBibliography"/>
      </w:pPr>
      <w:r w:rsidRPr="009926AE">
        <w:t xml:space="preserve">McCarthy, E. J. (1971). </w:t>
      </w:r>
      <w:r w:rsidRPr="009926AE">
        <w:rPr>
          <w:i/>
        </w:rPr>
        <w:t>Basic marketing; a managerial approach</w:t>
      </w:r>
      <w:r w:rsidRPr="009926AE">
        <w:t xml:space="preserve"> (4th ed.). Homewood, Ill.,: R. D. Irwin.</w:t>
      </w:r>
    </w:p>
    <w:p w14:paraId="64884A38" w14:textId="5EECE7A4" w:rsidR="009926AE" w:rsidRPr="009926AE" w:rsidRDefault="009926AE" w:rsidP="009926AE">
      <w:pPr>
        <w:pStyle w:val="EndNoteBibliography"/>
      </w:pPr>
      <w:r w:rsidRPr="009926AE">
        <w:t xml:space="preserve">McKeever, B. S. (2015). </w:t>
      </w:r>
      <w:r w:rsidRPr="009926AE">
        <w:rPr>
          <w:i/>
        </w:rPr>
        <w:t>The nonprofit sector in brief 2015: Public charities, giving, and volunteering</w:t>
      </w:r>
      <w:r w:rsidRPr="009926AE">
        <w:t xml:space="preserve">. Retrieved from Washington: </w:t>
      </w:r>
      <w:hyperlink r:id="rId39" w:history="1">
        <w:r w:rsidRPr="009926AE">
          <w:rPr>
            <w:rStyle w:val="Hyperlink"/>
          </w:rPr>
          <w:t>http://www.urban.org/sites/default/files/alfresco/publication-pdfs/2000497-The-Nonprofit-Sector-in-Brief-2015-Public-Charities-Giving-and-Volunteering.pdf</w:t>
        </w:r>
      </w:hyperlink>
    </w:p>
    <w:p w14:paraId="5D167792" w14:textId="6FD0616F" w:rsidR="009926AE" w:rsidRPr="009926AE" w:rsidRDefault="009926AE" w:rsidP="009926AE">
      <w:pPr>
        <w:pStyle w:val="EndNoteBibliography"/>
      </w:pPr>
      <w:r w:rsidRPr="009926AE">
        <w:t xml:space="preserve">McKinsey&amp;Company. (2015). Organizational capacity assessment tool.   Retrieved from </w:t>
      </w:r>
      <w:hyperlink r:id="rId40" w:history="1">
        <w:r w:rsidRPr="009926AE">
          <w:rPr>
            <w:rStyle w:val="Hyperlink"/>
          </w:rPr>
          <w:t>http://mckinseyonsociety.com/ocat/</w:t>
        </w:r>
      </w:hyperlink>
    </w:p>
    <w:p w14:paraId="0BB724D5" w14:textId="77777777" w:rsidR="009926AE" w:rsidRPr="009926AE" w:rsidRDefault="009926AE" w:rsidP="009926AE">
      <w:pPr>
        <w:pStyle w:val="EndNoteBibliography"/>
      </w:pPr>
      <w:r w:rsidRPr="009926AE">
        <w:t xml:space="preserve">McLaughlin, T. (2001). Financial management. In J. G. Dees, P. Economy, &amp; J. Emerson (Eds.), </w:t>
      </w:r>
      <w:r w:rsidRPr="009926AE">
        <w:rPr>
          <w:i/>
        </w:rPr>
        <w:t>Enterprising nonprofits: A toolkit for social entrepreneurs</w:t>
      </w:r>
      <w:r w:rsidRPr="009926AE">
        <w:t xml:space="preserve"> (pp. 251-271). New York: Wiley.</w:t>
      </w:r>
    </w:p>
    <w:p w14:paraId="5F196303" w14:textId="6F103648" w:rsidR="009926AE" w:rsidRPr="009926AE" w:rsidRDefault="009926AE" w:rsidP="009926AE">
      <w:pPr>
        <w:pStyle w:val="EndNoteBibliography"/>
      </w:pPr>
      <w:r w:rsidRPr="009926AE">
        <w:t xml:space="preserve">McLaughlin, T. (2002). Swat the SWOT. </w:t>
      </w:r>
      <w:r w:rsidRPr="009926AE">
        <w:rPr>
          <w:i/>
        </w:rPr>
        <w:t>The Nonprofit Times</w:t>
      </w:r>
      <w:r w:rsidRPr="009926AE">
        <w:t xml:space="preserve">. Retrieved from </w:t>
      </w:r>
      <w:hyperlink r:id="rId41" w:history="1">
        <w:r w:rsidRPr="009926AE">
          <w:rPr>
            <w:rStyle w:val="Hyperlink"/>
          </w:rPr>
          <w:t>http://www.nptimes.com/Jun02/npt3.html</w:t>
        </w:r>
      </w:hyperlink>
    </w:p>
    <w:p w14:paraId="6F2AE6B7" w14:textId="77777777" w:rsidR="009926AE" w:rsidRPr="009926AE" w:rsidRDefault="009926AE" w:rsidP="009926AE">
      <w:pPr>
        <w:pStyle w:val="EndNoteBibliography"/>
      </w:pPr>
      <w:r w:rsidRPr="009926AE">
        <w:t xml:space="preserve">McLaughlin, T. A. (2009). </w:t>
      </w:r>
      <w:r w:rsidRPr="009926AE">
        <w:rPr>
          <w:i/>
        </w:rPr>
        <w:t>Streetsmart financial basics for nonprofit managers</w:t>
      </w:r>
      <w:r w:rsidRPr="009926AE">
        <w:t xml:space="preserve"> (3rd ed.). Hoboken, N.J.: Wiley.</w:t>
      </w:r>
    </w:p>
    <w:p w14:paraId="03D725E1" w14:textId="77777777" w:rsidR="009926AE" w:rsidRPr="009926AE" w:rsidRDefault="009926AE" w:rsidP="009926AE">
      <w:pPr>
        <w:pStyle w:val="EndNoteBibliography"/>
      </w:pPr>
      <w:r w:rsidRPr="009926AE">
        <w:t xml:space="preserve">Meehan, D., &amp; Arrick, E. (2004). </w:t>
      </w:r>
      <w:r w:rsidRPr="009926AE">
        <w:rPr>
          <w:i/>
        </w:rPr>
        <w:t>Leadership development programs: Investing in individuals</w:t>
      </w:r>
      <w:r w:rsidRPr="009926AE">
        <w:t xml:space="preserve">. Retrieved from New York: </w:t>
      </w:r>
    </w:p>
    <w:p w14:paraId="10FFAE8F" w14:textId="20F8DFA2" w:rsidR="009926AE" w:rsidRPr="009926AE" w:rsidRDefault="009926AE" w:rsidP="009926AE">
      <w:pPr>
        <w:pStyle w:val="EndNoteBibliography"/>
      </w:pPr>
      <w:r w:rsidRPr="009926AE">
        <w:t xml:space="preserve">Miller, C. (2001). Linking mission and money: An introduction to nonprofit capitalization. Retrieved from </w:t>
      </w:r>
      <w:hyperlink r:id="rId42" w:history="1">
        <w:r w:rsidRPr="009926AE">
          <w:rPr>
            <w:rStyle w:val="Hyperlink"/>
          </w:rPr>
          <w:t>http://www.nonprofitfinancefund.org/docs/Linking_MissionWebVersion.pdf</w:t>
        </w:r>
      </w:hyperlink>
    </w:p>
    <w:p w14:paraId="7431B2B1" w14:textId="77777777" w:rsidR="009926AE" w:rsidRPr="009926AE" w:rsidRDefault="009926AE" w:rsidP="009926AE">
      <w:pPr>
        <w:pStyle w:val="EndNoteBibliography"/>
      </w:pPr>
      <w:r w:rsidRPr="009926AE">
        <w:t xml:space="preserve">Miller, C. (2003). Hidden in plain sight: Understanding nonprofit capital structure. </w:t>
      </w:r>
      <w:r w:rsidRPr="009926AE">
        <w:rPr>
          <w:i/>
        </w:rPr>
        <w:t>The Nonprofit Quarterly</w:t>
      </w:r>
      <w:r w:rsidRPr="009926AE">
        <w:t xml:space="preserve">, 1-8. </w:t>
      </w:r>
    </w:p>
    <w:p w14:paraId="197B7191" w14:textId="77777777" w:rsidR="009926AE" w:rsidRPr="009926AE" w:rsidRDefault="009926AE" w:rsidP="009926AE">
      <w:pPr>
        <w:pStyle w:val="EndNoteBibliography"/>
      </w:pPr>
      <w:r w:rsidRPr="009926AE">
        <w:t xml:space="preserve">Miller, C. (2008). Truth or consequences: The implications of financial decisions. </w:t>
      </w:r>
      <w:r w:rsidRPr="009926AE">
        <w:rPr>
          <w:i/>
        </w:rPr>
        <w:t>The Nonprofit Quarterly, 15</w:t>
      </w:r>
      <w:r w:rsidRPr="009926AE">
        <w:t xml:space="preserve">(3), 10-17. </w:t>
      </w:r>
    </w:p>
    <w:p w14:paraId="09EA6EAF" w14:textId="77777777" w:rsidR="009926AE" w:rsidRPr="009926AE" w:rsidRDefault="009926AE" w:rsidP="009926AE">
      <w:pPr>
        <w:pStyle w:val="EndNoteBibliography"/>
      </w:pPr>
      <w:r w:rsidRPr="009926AE">
        <w:t xml:space="preserve">Miller, C., &amp; Cardinal, L. (1994). Strategic planning and firm performance: A synthesis of more. </w:t>
      </w:r>
      <w:r w:rsidRPr="009926AE">
        <w:rPr>
          <w:i/>
        </w:rPr>
        <w:t>Academy of Management Journal, 37</w:t>
      </w:r>
      <w:r w:rsidRPr="009926AE">
        <w:t xml:space="preserve">(6), 1649. </w:t>
      </w:r>
    </w:p>
    <w:p w14:paraId="1F37CCD5" w14:textId="77777777" w:rsidR="009926AE" w:rsidRPr="009926AE" w:rsidRDefault="009926AE" w:rsidP="009926AE">
      <w:pPr>
        <w:pStyle w:val="EndNoteBibliography"/>
      </w:pPr>
      <w:r w:rsidRPr="009926AE">
        <w:lastRenderedPageBreak/>
        <w:t xml:space="preserve">Miller, D. (1982). Evolution and revolution: A quantum view of structural change in organizations. </w:t>
      </w:r>
      <w:r w:rsidRPr="009926AE">
        <w:rPr>
          <w:i/>
        </w:rPr>
        <w:t>The Journal of Management Studies, 19</w:t>
      </w:r>
      <w:r w:rsidRPr="009926AE">
        <w:t xml:space="preserve">(2), 131-151. </w:t>
      </w:r>
    </w:p>
    <w:p w14:paraId="326A03CB" w14:textId="77777777" w:rsidR="009926AE" w:rsidRPr="009926AE" w:rsidRDefault="009926AE" w:rsidP="009926AE">
      <w:pPr>
        <w:pStyle w:val="EndNoteBibliography"/>
      </w:pPr>
      <w:r w:rsidRPr="009926AE">
        <w:t xml:space="preserve">Miller, D., &amp; Friesen, P. H. (1980). Momentum and revolution in organizational adaptation. </w:t>
      </w:r>
      <w:r w:rsidRPr="009926AE">
        <w:rPr>
          <w:i/>
        </w:rPr>
        <w:t>Academy of Management Journal, 23</w:t>
      </w:r>
      <w:r w:rsidRPr="009926AE">
        <w:t xml:space="preserve">(4), 591-614. </w:t>
      </w:r>
    </w:p>
    <w:p w14:paraId="79A159C9" w14:textId="77777777" w:rsidR="009926AE" w:rsidRPr="009926AE" w:rsidRDefault="009926AE" w:rsidP="009926AE">
      <w:pPr>
        <w:pStyle w:val="EndNoteBibliography"/>
      </w:pPr>
      <w:r w:rsidRPr="009926AE">
        <w:t xml:space="preserve">Miller, G. A. (1956). The magical number seven, plus or minus two: Some limits on our capacity for processing information. </w:t>
      </w:r>
      <w:r w:rsidRPr="009926AE">
        <w:rPr>
          <w:i/>
        </w:rPr>
        <w:t>The Psychological Review, 63</w:t>
      </w:r>
      <w:r w:rsidRPr="009926AE">
        <w:t xml:space="preserve">, 81-97. </w:t>
      </w:r>
    </w:p>
    <w:p w14:paraId="1A686318" w14:textId="77777777" w:rsidR="009926AE" w:rsidRPr="009926AE" w:rsidRDefault="009926AE" w:rsidP="009926AE">
      <w:pPr>
        <w:pStyle w:val="EndNoteBibliography"/>
      </w:pPr>
      <w:r w:rsidRPr="009926AE">
        <w:t xml:space="preserve">Miller, G. A., Galanter, E., &amp; Pribram, K. H. (1960). </w:t>
      </w:r>
      <w:r w:rsidRPr="009926AE">
        <w:rPr>
          <w:i/>
        </w:rPr>
        <w:t>Plans and the structure of behavior</w:t>
      </w:r>
      <w:r w:rsidRPr="009926AE">
        <w:t>. New York: Holt, Reinhart, and Winston.</w:t>
      </w:r>
    </w:p>
    <w:p w14:paraId="065D1AF1" w14:textId="77777777" w:rsidR="009926AE" w:rsidRPr="009926AE" w:rsidRDefault="009926AE" w:rsidP="009926AE">
      <w:pPr>
        <w:pStyle w:val="EndNoteBibliography"/>
      </w:pPr>
      <w:r w:rsidRPr="009926AE">
        <w:t xml:space="preserve">Mintzberg, H. (1978). Patterns in strategy formation. </w:t>
      </w:r>
      <w:r w:rsidRPr="009926AE">
        <w:rPr>
          <w:i/>
        </w:rPr>
        <w:t>Management Science, 24</w:t>
      </w:r>
      <w:r w:rsidRPr="009926AE">
        <w:t xml:space="preserve">(9), 934-948. </w:t>
      </w:r>
    </w:p>
    <w:p w14:paraId="5CB66E3B" w14:textId="77777777" w:rsidR="009926AE" w:rsidRPr="009926AE" w:rsidRDefault="009926AE" w:rsidP="009926AE">
      <w:pPr>
        <w:pStyle w:val="EndNoteBibliography"/>
      </w:pPr>
      <w:r w:rsidRPr="009926AE">
        <w:t xml:space="preserve">Mintzberg, H. (1983). </w:t>
      </w:r>
      <w:r w:rsidRPr="009926AE">
        <w:rPr>
          <w:i/>
        </w:rPr>
        <w:t>Structure in fives: Designing effective organizations</w:t>
      </w:r>
      <w:r w:rsidRPr="009926AE">
        <w:t>. Englewood Cliffs, N.J.: Prentice-Hall.</w:t>
      </w:r>
    </w:p>
    <w:p w14:paraId="37C4EDB0" w14:textId="77777777" w:rsidR="009926AE" w:rsidRPr="009926AE" w:rsidRDefault="009926AE" w:rsidP="009926AE">
      <w:pPr>
        <w:pStyle w:val="EndNoteBibliography"/>
      </w:pPr>
      <w:r w:rsidRPr="009926AE">
        <w:t xml:space="preserve">Mintzberg, H. (1994a). The fall and rise of strategic planning. </w:t>
      </w:r>
      <w:r w:rsidRPr="009926AE">
        <w:rPr>
          <w:i/>
        </w:rPr>
        <w:t>Harvard Business Review, 72</w:t>
      </w:r>
      <w:r w:rsidRPr="009926AE">
        <w:t xml:space="preserve">(1), 107. </w:t>
      </w:r>
    </w:p>
    <w:p w14:paraId="489A436F" w14:textId="77777777" w:rsidR="009926AE" w:rsidRPr="009926AE" w:rsidRDefault="009926AE" w:rsidP="009926AE">
      <w:pPr>
        <w:pStyle w:val="EndNoteBibliography"/>
      </w:pPr>
      <w:r w:rsidRPr="009926AE">
        <w:t xml:space="preserve">Mintzberg, H. (1994b). </w:t>
      </w:r>
      <w:r w:rsidRPr="009926AE">
        <w:rPr>
          <w:i/>
        </w:rPr>
        <w:t>The rise and fall of strategic planning: Reconceiving roles for planning, plans, planners</w:t>
      </w:r>
      <w:r w:rsidRPr="009926AE">
        <w:t>. New York: Free Press.</w:t>
      </w:r>
    </w:p>
    <w:p w14:paraId="61094CE8" w14:textId="77777777" w:rsidR="009926AE" w:rsidRPr="009926AE" w:rsidRDefault="009926AE" w:rsidP="009926AE">
      <w:pPr>
        <w:pStyle w:val="EndNoteBibliography"/>
      </w:pPr>
      <w:r w:rsidRPr="009926AE">
        <w:t xml:space="preserve">Mintzberg, H., Ahlstrand, B. W., &amp; Lampel, J. (1998). </w:t>
      </w:r>
      <w:r w:rsidRPr="009926AE">
        <w:rPr>
          <w:i/>
        </w:rPr>
        <w:t>Strategy safari: A guided tour through the wilds of strategic management</w:t>
      </w:r>
      <w:r w:rsidRPr="009926AE">
        <w:t>. New York: Free Press.</w:t>
      </w:r>
    </w:p>
    <w:p w14:paraId="65233F7E" w14:textId="77777777" w:rsidR="009926AE" w:rsidRPr="009926AE" w:rsidRDefault="009926AE" w:rsidP="009926AE">
      <w:pPr>
        <w:pStyle w:val="EndNoteBibliography"/>
      </w:pPr>
      <w:r w:rsidRPr="009926AE">
        <w:t xml:space="preserve">Moyers, R., &amp; Enright, K. (1997). </w:t>
      </w:r>
      <w:r w:rsidRPr="009926AE">
        <w:rPr>
          <w:i/>
        </w:rPr>
        <w:t>A Snapshot of America's nonprofit boards</w:t>
      </w:r>
      <w:r w:rsidRPr="009926AE">
        <w:t>. Washington: National Center for Nonprofit Boards.</w:t>
      </w:r>
    </w:p>
    <w:p w14:paraId="1E9650EE" w14:textId="77777777" w:rsidR="009926AE" w:rsidRPr="009926AE" w:rsidRDefault="009926AE" w:rsidP="009926AE">
      <w:pPr>
        <w:pStyle w:val="EndNoteBibliography"/>
      </w:pPr>
      <w:r w:rsidRPr="009926AE">
        <w:t xml:space="preserve">Myers, D., &amp; Kitsuse, A. (2000). Constructing the future in planning: A survey of theories and tools. </w:t>
      </w:r>
      <w:r w:rsidRPr="009926AE">
        <w:rPr>
          <w:i/>
        </w:rPr>
        <w:t>Journal of Planning Education and Research, 19</w:t>
      </w:r>
      <w:r w:rsidRPr="009926AE">
        <w:t xml:space="preserve">, 221-231. </w:t>
      </w:r>
    </w:p>
    <w:p w14:paraId="0427C881" w14:textId="77777777" w:rsidR="009926AE" w:rsidRPr="009926AE" w:rsidRDefault="009926AE" w:rsidP="009926AE">
      <w:pPr>
        <w:pStyle w:val="EndNoteBibliography"/>
      </w:pPr>
      <w:r w:rsidRPr="009926AE">
        <w:t xml:space="preserve">Nadler, D. A., &amp; III, E. E. L. (2006). Motivation: A diagnostic approach. In J. Osland &amp; M. E. Turner (Eds.), </w:t>
      </w:r>
      <w:r w:rsidRPr="009926AE">
        <w:rPr>
          <w:i/>
        </w:rPr>
        <w:t>The organizational behavior reader</w:t>
      </w:r>
      <w:r w:rsidRPr="009926AE">
        <w:t xml:space="preserve"> (8th ed., pp. 171-180). Upper Saddle River, NJ: Pearson Prentice Hall.</w:t>
      </w:r>
    </w:p>
    <w:p w14:paraId="5CEFC210" w14:textId="77777777" w:rsidR="009926AE" w:rsidRPr="009926AE" w:rsidRDefault="009926AE" w:rsidP="009926AE">
      <w:pPr>
        <w:pStyle w:val="EndNoteBibliography"/>
      </w:pPr>
      <w:r w:rsidRPr="009926AE">
        <w:t xml:space="preserve">Nag, R., Hambrick, D. C., &amp; Chen, M.-J. (2007). What is strategic management, really? Inductive derivation of a consensus definition of the field. </w:t>
      </w:r>
      <w:r w:rsidRPr="009926AE">
        <w:rPr>
          <w:i/>
        </w:rPr>
        <w:t>Strategic Management Journal, 28</w:t>
      </w:r>
      <w:r w:rsidRPr="009926AE">
        <w:t xml:space="preserve">(9), 935-955. </w:t>
      </w:r>
    </w:p>
    <w:p w14:paraId="6CB3BFA1" w14:textId="77777777" w:rsidR="009926AE" w:rsidRPr="009926AE" w:rsidRDefault="009926AE" w:rsidP="009926AE">
      <w:pPr>
        <w:pStyle w:val="EndNoteBibliography"/>
      </w:pPr>
      <w:r w:rsidRPr="009926AE">
        <w:t xml:space="preserve">Nanus, B. (1992). </w:t>
      </w:r>
      <w:r w:rsidRPr="009926AE">
        <w:rPr>
          <w:i/>
        </w:rPr>
        <w:t>Visionary leadership: Creating a compelling sense of direction for your organization</w:t>
      </w:r>
      <w:r w:rsidRPr="009926AE">
        <w:t xml:space="preserve"> (1st ed.). San Francisco: Jossey-Bass.</w:t>
      </w:r>
    </w:p>
    <w:p w14:paraId="01CE1E07" w14:textId="77777777" w:rsidR="009926AE" w:rsidRPr="009926AE" w:rsidRDefault="009926AE" w:rsidP="009926AE">
      <w:pPr>
        <w:pStyle w:val="EndNoteBibliography"/>
      </w:pPr>
      <w:r w:rsidRPr="009926AE">
        <w:t xml:space="preserve">Nolan, T. M., Goodstein, L. D., &amp; Goodstein, J. (2008). </w:t>
      </w:r>
      <w:r w:rsidRPr="009926AE">
        <w:rPr>
          <w:i/>
        </w:rPr>
        <w:t>Applied strategic planning: An introduction</w:t>
      </w:r>
      <w:r w:rsidRPr="009926AE">
        <w:t xml:space="preserve"> (2nd ed.). San Francisco, CA: Pfeiffer.</w:t>
      </w:r>
    </w:p>
    <w:p w14:paraId="7037BA21" w14:textId="77777777" w:rsidR="009926AE" w:rsidRPr="009926AE" w:rsidRDefault="009926AE" w:rsidP="009926AE">
      <w:pPr>
        <w:pStyle w:val="EndNoteBibliography"/>
      </w:pPr>
      <w:r w:rsidRPr="009926AE">
        <w:t xml:space="preserve">Nolop, B. (2007). Rules to acquire by. </w:t>
      </w:r>
      <w:r w:rsidRPr="009926AE">
        <w:rPr>
          <w:i/>
        </w:rPr>
        <w:t>Harvard Business Review, 85</w:t>
      </w:r>
      <w:r w:rsidRPr="009926AE">
        <w:t xml:space="preserve">(9), 129-139. </w:t>
      </w:r>
    </w:p>
    <w:p w14:paraId="10D349F2" w14:textId="77777777" w:rsidR="009926AE" w:rsidRPr="009926AE" w:rsidRDefault="009926AE" w:rsidP="009926AE">
      <w:pPr>
        <w:pStyle w:val="EndNoteBibliography"/>
      </w:pPr>
      <w:r w:rsidRPr="009926AE">
        <w:t xml:space="preserve">Northouse, P. G. (2001). </w:t>
      </w:r>
      <w:r w:rsidRPr="009926AE">
        <w:rPr>
          <w:i/>
        </w:rPr>
        <w:t>Leadership: Theory and practice</w:t>
      </w:r>
      <w:r w:rsidRPr="009926AE">
        <w:t xml:space="preserve"> (2nd ed.). Thousand Oaks, CA: Sage.</w:t>
      </w:r>
    </w:p>
    <w:p w14:paraId="6ABA959A" w14:textId="77777777" w:rsidR="009926AE" w:rsidRPr="009926AE" w:rsidRDefault="009926AE" w:rsidP="009926AE">
      <w:pPr>
        <w:pStyle w:val="EndNoteBibliography"/>
      </w:pPr>
      <w:r w:rsidRPr="009926AE">
        <w:t xml:space="preserve">Nutt, P. C. (1999). Surprising but true: Half the decisions in organizations fail. </w:t>
      </w:r>
      <w:r w:rsidRPr="009926AE">
        <w:rPr>
          <w:i/>
        </w:rPr>
        <w:t>Academy of Management Executive, 12</w:t>
      </w:r>
      <w:r w:rsidRPr="009926AE">
        <w:t xml:space="preserve">(4), 75-90. </w:t>
      </w:r>
    </w:p>
    <w:p w14:paraId="41EAB2E2" w14:textId="77777777" w:rsidR="009926AE" w:rsidRPr="009926AE" w:rsidRDefault="009926AE" w:rsidP="009926AE">
      <w:pPr>
        <w:pStyle w:val="EndNoteBibliography"/>
      </w:pPr>
      <w:r w:rsidRPr="009926AE">
        <w:t xml:space="preserve">O'Toole, J. (1995). </w:t>
      </w:r>
      <w:r w:rsidRPr="009926AE">
        <w:rPr>
          <w:i/>
        </w:rPr>
        <w:t>Leading change: Overcoming the ideology of comfort and the tyranny of custom</w:t>
      </w:r>
      <w:r w:rsidRPr="009926AE">
        <w:t xml:space="preserve"> (1st ed.). San Francisco: Jossey-Bass </w:t>
      </w:r>
    </w:p>
    <w:p w14:paraId="412DF343" w14:textId="77777777" w:rsidR="009926AE" w:rsidRPr="009926AE" w:rsidRDefault="009926AE" w:rsidP="009926AE">
      <w:pPr>
        <w:pStyle w:val="EndNoteBibliography"/>
      </w:pPr>
      <w:r w:rsidRPr="009926AE">
        <w:t xml:space="preserve">Oster, S. M. (1995a). </w:t>
      </w:r>
      <w:r w:rsidRPr="009926AE">
        <w:rPr>
          <w:i/>
        </w:rPr>
        <w:t>Strategic management for nonprofit organizations: Theory and cases</w:t>
      </w:r>
      <w:r w:rsidRPr="009926AE">
        <w:t>. New York: Oxford University Press.</w:t>
      </w:r>
    </w:p>
    <w:p w14:paraId="085B99AC" w14:textId="77777777" w:rsidR="009926AE" w:rsidRPr="009926AE" w:rsidRDefault="009926AE" w:rsidP="009926AE">
      <w:pPr>
        <w:pStyle w:val="EndNoteBibliography"/>
      </w:pPr>
      <w:r w:rsidRPr="009926AE">
        <w:t xml:space="preserve">Oster, S. M. (1995b). Structural analysis of a nonprofit industry </w:t>
      </w:r>
      <w:r w:rsidRPr="009926AE">
        <w:rPr>
          <w:i/>
        </w:rPr>
        <w:t>Strategic management for nonprofit organizations: Theory and cases</w:t>
      </w:r>
      <w:r w:rsidRPr="009926AE">
        <w:t xml:space="preserve"> (pp. ix, 350 p.). New York: Oxford University Press.</w:t>
      </w:r>
    </w:p>
    <w:p w14:paraId="04DF4698" w14:textId="77777777" w:rsidR="009926AE" w:rsidRPr="009926AE" w:rsidRDefault="009926AE" w:rsidP="009926AE">
      <w:pPr>
        <w:pStyle w:val="EndNoteBibliography"/>
      </w:pPr>
      <w:r w:rsidRPr="009926AE">
        <w:t xml:space="preserve">Packard, D., Kirby, D., &amp; Lewis, K. R. (1995). </w:t>
      </w:r>
      <w:r w:rsidRPr="009926AE">
        <w:rPr>
          <w:i/>
        </w:rPr>
        <w:t>The HP way: How Bill Hewlett and I built our company</w:t>
      </w:r>
      <w:r w:rsidRPr="009926AE">
        <w:t xml:space="preserve"> (1st ed.). New York: HarperBusiness.</w:t>
      </w:r>
    </w:p>
    <w:p w14:paraId="3F2E671B" w14:textId="7EB180E5" w:rsidR="009926AE" w:rsidRPr="009926AE" w:rsidRDefault="009926AE" w:rsidP="009926AE">
      <w:pPr>
        <w:pStyle w:val="EndNoteBibliography"/>
      </w:pPr>
      <w:r w:rsidRPr="009926AE">
        <w:lastRenderedPageBreak/>
        <w:t xml:space="preserve">Panera cares: Our mission. (2014).   Retrieved from </w:t>
      </w:r>
      <w:hyperlink r:id="rId43" w:history="1">
        <w:r w:rsidRPr="009926AE">
          <w:rPr>
            <w:rStyle w:val="Hyperlink"/>
          </w:rPr>
          <w:t>http://paneracares.org/our-mission/</w:t>
        </w:r>
      </w:hyperlink>
    </w:p>
    <w:p w14:paraId="293C5C6B" w14:textId="77777777" w:rsidR="009926AE" w:rsidRPr="009926AE" w:rsidRDefault="009926AE" w:rsidP="009926AE">
      <w:pPr>
        <w:pStyle w:val="EndNoteBibliography"/>
      </w:pPr>
      <w:r w:rsidRPr="009926AE">
        <w:t xml:space="preserve">Pearce II, J. A. (1982). The company mission as a strategic tool. </w:t>
      </w:r>
      <w:r w:rsidRPr="009926AE">
        <w:rPr>
          <w:i/>
        </w:rPr>
        <w:t>Sloan Management Review, 23</w:t>
      </w:r>
      <w:r w:rsidRPr="009926AE">
        <w:t xml:space="preserve">(3), 15-24. </w:t>
      </w:r>
    </w:p>
    <w:p w14:paraId="3C2986FB" w14:textId="77777777" w:rsidR="009926AE" w:rsidRPr="009926AE" w:rsidRDefault="009926AE" w:rsidP="009926AE">
      <w:pPr>
        <w:pStyle w:val="EndNoteBibliography"/>
      </w:pPr>
      <w:r w:rsidRPr="009926AE">
        <w:t xml:space="preserve">Pearce II, J. A., &amp; David, F. (1987). Corporate mission statements: The bottom line. </w:t>
      </w:r>
      <w:r w:rsidRPr="009926AE">
        <w:rPr>
          <w:i/>
        </w:rPr>
        <w:t>Academy of Management Executive, 1</w:t>
      </w:r>
      <w:r w:rsidRPr="009926AE">
        <w:t xml:space="preserve">(2), 109-115. </w:t>
      </w:r>
    </w:p>
    <w:p w14:paraId="5602E677" w14:textId="77777777" w:rsidR="009926AE" w:rsidRPr="009926AE" w:rsidRDefault="009926AE" w:rsidP="009926AE">
      <w:pPr>
        <w:pStyle w:val="EndNoteBibliography"/>
      </w:pPr>
      <w:r w:rsidRPr="009926AE">
        <w:t xml:space="preserve">Peters, J., Hammond, K., &amp; Summers, D. (1974). A note on intuitive vs analytic thinking. </w:t>
      </w:r>
      <w:r w:rsidRPr="009926AE">
        <w:rPr>
          <w:i/>
        </w:rPr>
        <w:t>Organizational Behavior and Human Decision Processes, 12</w:t>
      </w:r>
      <w:r w:rsidRPr="009926AE">
        <w:t xml:space="preserve">(1), 125-131. </w:t>
      </w:r>
    </w:p>
    <w:p w14:paraId="6D234B18" w14:textId="77777777" w:rsidR="009926AE" w:rsidRPr="009926AE" w:rsidRDefault="009926AE" w:rsidP="009926AE">
      <w:pPr>
        <w:pStyle w:val="EndNoteBibliography"/>
      </w:pPr>
      <w:r w:rsidRPr="009926AE">
        <w:t xml:space="preserve">Peters, J., &amp; Wolfred, T. (2001). </w:t>
      </w:r>
      <w:r w:rsidRPr="009926AE">
        <w:rPr>
          <w:i/>
        </w:rPr>
        <w:t>Daring to lead: Nonprofit executive directors and their work experience</w:t>
      </w:r>
      <w:r w:rsidRPr="009926AE">
        <w:t xml:space="preserve">. Retrieved from San Francisco: </w:t>
      </w:r>
    </w:p>
    <w:p w14:paraId="18C5A28A" w14:textId="77777777" w:rsidR="009926AE" w:rsidRPr="009926AE" w:rsidRDefault="009926AE" w:rsidP="009926AE">
      <w:pPr>
        <w:pStyle w:val="EndNoteBibliography"/>
      </w:pPr>
      <w:r w:rsidRPr="009926AE">
        <w:t xml:space="preserve">Peters, T. J., &amp; Waterman, R. H. (1982). </w:t>
      </w:r>
      <w:r w:rsidRPr="009926AE">
        <w:rPr>
          <w:i/>
        </w:rPr>
        <w:t>In Search of excellence: Lessons from America's best-run companies</w:t>
      </w:r>
      <w:r w:rsidRPr="009926AE">
        <w:t xml:space="preserve"> (1st ed.). New York: Harper &amp; Row.</w:t>
      </w:r>
    </w:p>
    <w:p w14:paraId="295EC9D5" w14:textId="77777777" w:rsidR="009926AE" w:rsidRPr="009926AE" w:rsidRDefault="009926AE" w:rsidP="009926AE">
      <w:pPr>
        <w:pStyle w:val="EndNoteBibliography"/>
      </w:pPr>
      <w:r w:rsidRPr="009926AE">
        <w:t xml:space="preserve">Pfeffer, J., &amp; Sutton, R. I. (2006). </w:t>
      </w:r>
      <w:r w:rsidRPr="009926AE">
        <w:rPr>
          <w:i/>
        </w:rPr>
        <w:t>Hard facts, dangerous half-truths, and total nonsense: Profiting from evidence-based management</w:t>
      </w:r>
      <w:r w:rsidRPr="009926AE">
        <w:t>. Boston: Harvard Business School Press.</w:t>
      </w:r>
    </w:p>
    <w:p w14:paraId="094B5BD8" w14:textId="77777777" w:rsidR="009926AE" w:rsidRPr="009926AE" w:rsidRDefault="009926AE" w:rsidP="009926AE">
      <w:pPr>
        <w:pStyle w:val="EndNoteBibliography"/>
      </w:pPr>
      <w:r w:rsidRPr="009926AE">
        <w:t xml:space="preserve">Phills, J. A. (2004). The sound of music. </w:t>
      </w:r>
      <w:r w:rsidRPr="009926AE">
        <w:rPr>
          <w:i/>
        </w:rPr>
        <w:t xml:space="preserve">Stanford Social Innovation Review, 2 </w:t>
      </w:r>
      <w:r w:rsidRPr="009926AE">
        <w:t xml:space="preserve">(2), 44-53. </w:t>
      </w:r>
    </w:p>
    <w:p w14:paraId="308DE535" w14:textId="77777777" w:rsidR="009926AE" w:rsidRPr="009926AE" w:rsidRDefault="009926AE" w:rsidP="009926AE">
      <w:pPr>
        <w:pStyle w:val="EndNoteBibliography"/>
      </w:pPr>
      <w:r w:rsidRPr="009926AE">
        <w:t xml:space="preserve">Pink, D. H. (2009). </w:t>
      </w:r>
      <w:r w:rsidRPr="009926AE">
        <w:rPr>
          <w:i/>
        </w:rPr>
        <w:t>Drive: The surprising truth about what motivates us</w:t>
      </w:r>
      <w:r w:rsidRPr="009926AE">
        <w:t>. New York, NY: Riverhead Books.</w:t>
      </w:r>
    </w:p>
    <w:p w14:paraId="40E71CAC" w14:textId="77777777" w:rsidR="009926AE" w:rsidRPr="009926AE" w:rsidRDefault="009926AE" w:rsidP="009926AE">
      <w:pPr>
        <w:pStyle w:val="EndNoteBibliography"/>
      </w:pPr>
      <w:r w:rsidRPr="009926AE">
        <w:t xml:space="preserve">Porter, M. E. (1979). How competitive forces shape strategy. </w:t>
      </w:r>
      <w:r w:rsidRPr="009926AE">
        <w:rPr>
          <w:i/>
        </w:rPr>
        <w:t>Harvard Business Review, 57</w:t>
      </w:r>
      <w:r w:rsidRPr="009926AE">
        <w:t xml:space="preserve">(2), 137-145. </w:t>
      </w:r>
    </w:p>
    <w:p w14:paraId="6C94C111" w14:textId="77777777" w:rsidR="009926AE" w:rsidRPr="009926AE" w:rsidRDefault="009926AE" w:rsidP="009926AE">
      <w:pPr>
        <w:pStyle w:val="EndNoteBibliography"/>
      </w:pPr>
      <w:r w:rsidRPr="009926AE">
        <w:t xml:space="preserve">Porter, M. E. (1987, May 23, 1987). Corporate strategy: The state of strategic thinking. </w:t>
      </w:r>
      <w:r w:rsidRPr="009926AE">
        <w:rPr>
          <w:i/>
        </w:rPr>
        <w:t>The Economist, 303,</w:t>
      </w:r>
      <w:r w:rsidRPr="009926AE">
        <w:t xml:space="preserve"> 17.</w:t>
      </w:r>
    </w:p>
    <w:p w14:paraId="4EA6F905" w14:textId="77777777" w:rsidR="009926AE" w:rsidRPr="009926AE" w:rsidRDefault="009926AE" w:rsidP="009926AE">
      <w:pPr>
        <w:pStyle w:val="EndNoteBibliography"/>
      </w:pPr>
      <w:r w:rsidRPr="009926AE">
        <w:t xml:space="preserve">Porter, M. E. (1996). What is strategy? </w:t>
      </w:r>
      <w:r w:rsidRPr="009926AE">
        <w:rPr>
          <w:i/>
        </w:rPr>
        <w:t>Harvard Business Review, 74</w:t>
      </w:r>
      <w:r w:rsidRPr="009926AE">
        <w:t xml:space="preserve">(6), 61-78. </w:t>
      </w:r>
    </w:p>
    <w:p w14:paraId="46E9E027" w14:textId="77777777" w:rsidR="009926AE" w:rsidRPr="009926AE" w:rsidRDefault="009926AE" w:rsidP="009926AE">
      <w:pPr>
        <w:pStyle w:val="EndNoteBibliography"/>
      </w:pPr>
      <w:r w:rsidRPr="009926AE">
        <w:t xml:space="preserve">Porter, M. E. (1998a). </w:t>
      </w:r>
      <w:r w:rsidRPr="009926AE">
        <w:rPr>
          <w:i/>
        </w:rPr>
        <w:t>Competitive advantage: Creating and sustaining superior performance: With a new introduction</w:t>
      </w:r>
      <w:r w:rsidRPr="009926AE">
        <w:t xml:space="preserve"> (1st Free Press ed.). New York: Free Press.</w:t>
      </w:r>
    </w:p>
    <w:p w14:paraId="30FC749D" w14:textId="77777777" w:rsidR="009926AE" w:rsidRPr="009926AE" w:rsidRDefault="009926AE" w:rsidP="009926AE">
      <w:pPr>
        <w:pStyle w:val="EndNoteBibliography"/>
      </w:pPr>
      <w:r w:rsidRPr="009926AE">
        <w:t xml:space="preserve">Porter, M. E. (1998b). </w:t>
      </w:r>
      <w:r w:rsidRPr="009926AE">
        <w:rPr>
          <w:i/>
        </w:rPr>
        <w:t>Competitive strategy: Techniques for analyzing industries and competitors: With a new introduction</w:t>
      </w:r>
      <w:r w:rsidRPr="009926AE">
        <w:t xml:space="preserve"> (1st Free Press ed.). New York: Free Press.</w:t>
      </w:r>
    </w:p>
    <w:p w14:paraId="4E9B87C9" w14:textId="05AD3978" w:rsidR="009926AE" w:rsidRPr="009926AE" w:rsidRDefault="009926AE" w:rsidP="009926AE">
      <w:pPr>
        <w:pStyle w:val="EndNoteBibliography"/>
      </w:pPr>
      <w:r w:rsidRPr="009926AE">
        <w:t xml:space="preserve">Porter, M. E. (2012). What is strategy?   Retrieved from </w:t>
      </w:r>
      <w:hyperlink r:id="rId44" w:history="1">
        <w:r w:rsidRPr="009926AE">
          <w:rPr>
            <w:rStyle w:val="Hyperlink"/>
          </w:rPr>
          <w:t>https://www.youtube.com/watch?v=KvYwKM5bY0s</w:t>
        </w:r>
      </w:hyperlink>
    </w:p>
    <w:p w14:paraId="21084213" w14:textId="77777777" w:rsidR="009926AE" w:rsidRPr="009926AE" w:rsidRDefault="009926AE" w:rsidP="009926AE">
      <w:pPr>
        <w:pStyle w:val="EndNoteBibliography"/>
      </w:pPr>
      <w:r w:rsidRPr="009926AE">
        <w:t xml:space="preserve">Porter, M. E., &amp; Kramer, M. R. (1999). Philanthropy's new agenda: Creating value. </w:t>
      </w:r>
      <w:r w:rsidRPr="009926AE">
        <w:rPr>
          <w:i/>
        </w:rPr>
        <w:t>Harvard Business Review, 77</w:t>
      </w:r>
      <w:r w:rsidRPr="009926AE">
        <w:t xml:space="preserve">(6), 121-130. </w:t>
      </w:r>
    </w:p>
    <w:p w14:paraId="1D708465" w14:textId="77777777" w:rsidR="009926AE" w:rsidRPr="009926AE" w:rsidRDefault="009926AE" w:rsidP="009926AE">
      <w:pPr>
        <w:pStyle w:val="EndNoteBibliography"/>
      </w:pPr>
      <w:r w:rsidRPr="009926AE">
        <w:t xml:space="preserve">Rafferty, A. E., &amp; Griffin, M. A. (2004). Dimensions of transformational leadership: Conceptual and empirical extensions. </w:t>
      </w:r>
      <w:r w:rsidRPr="009926AE">
        <w:rPr>
          <w:i/>
        </w:rPr>
        <w:t>Leadership Quarterly, 15</w:t>
      </w:r>
      <w:r w:rsidRPr="009926AE">
        <w:t xml:space="preserve">(3), 355-380. </w:t>
      </w:r>
    </w:p>
    <w:p w14:paraId="40104D2F" w14:textId="77777777" w:rsidR="009926AE" w:rsidRPr="009926AE" w:rsidRDefault="009926AE" w:rsidP="009926AE">
      <w:pPr>
        <w:pStyle w:val="EndNoteBibliography"/>
      </w:pPr>
      <w:r w:rsidRPr="009926AE">
        <w:t xml:space="preserve">Raising money: Tips for start-up organizations. (2000). </w:t>
      </w:r>
      <w:r w:rsidRPr="009926AE">
        <w:rPr>
          <w:i/>
        </w:rPr>
        <w:t>Board Member</w:t>
      </w:r>
      <w:r w:rsidRPr="009926AE">
        <w:t xml:space="preserve">. </w:t>
      </w:r>
    </w:p>
    <w:p w14:paraId="2B43B589" w14:textId="77777777" w:rsidR="009926AE" w:rsidRPr="009926AE" w:rsidRDefault="009926AE" w:rsidP="009926AE">
      <w:pPr>
        <w:pStyle w:val="EndNoteBibliography"/>
      </w:pPr>
      <w:r w:rsidRPr="009926AE">
        <w:t xml:space="preserve">Rangan, V. K. (2004). Lofty missions, down-to-earth plans. </w:t>
      </w:r>
      <w:r w:rsidRPr="009926AE">
        <w:rPr>
          <w:i/>
        </w:rPr>
        <w:t>Harvard Business Review, 82</w:t>
      </w:r>
      <w:r w:rsidRPr="009926AE">
        <w:t xml:space="preserve">(3), 112-119. </w:t>
      </w:r>
    </w:p>
    <w:p w14:paraId="3F85DC0C" w14:textId="77777777" w:rsidR="009926AE" w:rsidRPr="009926AE" w:rsidRDefault="009926AE" w:rsidP="009926AE">
      <w:pPr>
        <w:pStyle w:val="EndNoteBibliography"/>
      </w:pPr>
      <w:r w:rsidRPr="009926AE">
        <w:t xml:space="preserve">Reinelt, C., Foster, P., &amp; Sullivan, S. (2002). </w:t>
      </w:r>
      <w:r w:rsidRPr="009926AE">
        <w:rPr>
          <w:i/>
        </w:rPr>
        <w:t>Evaluating outcomes and impacts: A scan of 55 leadership development programs</w:t>
      </w:r>
      <w:r w:rsidRPr="009926AE">
        <w:t xml:space="preserve">. Retrieved from Battle Creek, MI: </w:t>
      </w:r>
    </w:p>
    <w:p w14:paraId="1D71B24E" w14:textId="77777777" w:rsidR="009926AE" w:rsidRPr="009926AE" w:rsidRDefault="009926AE" w:rsidP="009926AE">
      <w:pPr>
        <w:pStyle w:val="EndNoteBibliography"/>
      </w:pPr>
      <w:r w:rsidRPr="009926AE">
        <w:t xml:space="preserve">Renz, D., &amp; Herman, R. (2004, Fall). More theses on nonprofit organizational effectiveness. </w:t>
      </w:r>
      <w:r w:rsidRPr="009926AE">
        <w:rPr>
          <w:i/>
        </w:rPr>
        <w:t>ARNOVA News, 33,</w:t>
      </w:r>
      <w:r w:rsidRPr="009926AE">
        <w:t xml:space="preserve"> 10-11.</w:t>
      </w:r>
    </w:p>
    <w:p w14:paraId="72DB0305" w14:textId="77777777" w:rsidR="009926AE" w:rsidRPr="009926AE" w:rsidRDefault="009926AE" w:rsidP="009926AE">
      <w:pPr>
        <w:pStyle w:val="EndNoteBibliography"/>
      </w:pPr>
      <w:r w:rsidRPr="009926AE">
        <w:t xml:space="preserve">Rigby, D., &amp; Bilodeau, B. (2011). </w:t>
      </w:r>
      <w:r w:rsidRPr="009926AE">
        <w:rPr>
          <w:i/>
        </w:rPr>
        <w:t>Management tools and trends 2011</w:t>
      </w:r>
      <w:r w:rsidRPr="009926AE">
        <w:t xml:space="preserve">. Retrieved from Boston: </w:t>
      </w:r>
    </w:p>
    <w:p w14:paraId="128E1109" w14:textId="77777777" w:rsidR="009926AE" w:rsidRPr="009926AE" w:rsidRDefault="009926AE" w:rsidP="009926AE">
      <w:pPr>
        <w:pStyle w:val="EndNoteBibliography"/>
      </w:pPr>
      <w:r w:rsidRPr="009926AE">
        <w:t xml:space="preserve">Rigby, D., &amp; Bilodeau, B. (2013). </w:t>
      </w:r>
      <w:r w:rsidRPr="009926AE">
        <w:rPr>
          <w:i/>
        </w:rPr>
        <w:t>Management tools and trends 2013</w:t>
      </w:r>
      <w:r w:rsidRPr="009926AE">
        <w:t xml:space="preserve">. Retrieved from Boston: </w:t>
      </w:r>
    </w:p>
    <w:p w14:paraId="2504EF01" w14:textId="77777777" w:rsidR="009926AE" w:rsidRPr="009926AE" w:rsidRDefault="009926AE" w:rsidP="009926AE">
      <w:pPr>
        <w:pStyle w:val="EndNoteBibliography"/>
      </w:pPr>
      <w:r w:rsidRPr="009926AE">
        <w:t xml:space="preserve">Rigby, D., &amp; Bilodeau, B. (2015). </w:t>
      </w:r>
      <w:r w:rsidRPr="009926AE">
        <w:rPr>
          <w:i/>
        </w:rPr>
        <w:t>Management tools and trends 2015</w:t>
      </w:r>
      <w:r w:rsidRPr="009926AE">
        <w:t xml:space="preserve">. Retrieved from </w:t>
      </w:r>
      <w:r w:rsidRPr="009926AE">
        <w:lastRenderedPageBreak/>
        <w:t xml:space="preserve">Boston: </w:t>
      </w:r>
    </w:p>
    <w:p w14:paraId="5E7D18F9" w14:textId="77777777" w:rsidR="009926AE" w:rsidRPr="009926AE" w:rsidRDefault="009926AE" w:rsidP="009926AE">
      <w:pPr>
        <w:pStyle w:val="EndNoteBibliography"/>
      </w:pPr>
      <w:r w:rsidRPr="009926AE">
        <w:t xml:space="preserve">Rooney, J. (2001). Planning for the social enterprise. In J. G. Dees, P. Economy, &amp; J. Emerson (Eds.), </w:t>
      </w:r>
      <w:r w:rsidRPr="009926AE">
        <w:rPr>
          <w:i/>
        </w:rPr>
        <w:t>Enterprising nonprofits: A toolkit for social entrepreneurs</w:t>
      </w:r>
      <w:r w:rsidRPr="009926AE">
        <w:t xml:space="preserve"> (pp. 273-312). New York: Wiley.</w:t>
      </w:r>
    </w:p>
    <w:p w14:paraId="172034C3" w14:textId="77777777" w:rsidR="009926AE" w:rsidRPr="009926AE" w:rsidRDefault="009926AE" w:rsidP="009926AE">
      <w:pPr>
        <w:pStyle w:val="EndNoteBibliography"/>
      </w:pPr>
      <w:r w:rsidRPr="009926AE">
        <w:t xml:space="preserve">Ross, B., &amp; Segal, C. (2009). </w:t>
      </w:r>
      <w:r w:rsidRPr="009926AE">
        <w:rPr>
          <w:i/>
        </w:rPr>
        <w:t>The influential fundraiser: Using the psychology of persuasion to achieve outstanding results</w:t>
      </w:r>
      <w:r w:rsidRPr="009926AE">
        <w:t xml:space="preserve"> (1st ed.). San Francisco, CA: Jossey-Bass.</w:t>
      </w:r>
    </w:p>
    <w:p w14:paraId="2858FE70" w14:textId="77777777" w:rsidR="009926AE" w:rsidRPr="009926AE" w:rsidRDefault="009926AE" w:rsidP="009926AE">
      <w:pPr>
        <w:pStyle w:val="EndNoteBibliography"/>
      </w:pPr>
      <w:r w:rsidRPr="009926AE">
        <w:t xml:space="preserve">Rowe, W. G. (2001). Creating wealth in organizations: The role of strategic leadership. </w:t>
      </w:r>
      <w:r w:rsidRPr="009926AE">
        <w:rPr>
          <w:i/>
        </w:rPr>
        <w:t>Academy of Management Executive, 15</w:t>
      </w:r>
      <w:r w:rsidRPr="009926AE">
        <w:t xml:space="preserve">(1), 81-94. </w:t>
      </w:r>
    </w:p>
    <w:p w14:paraId="3DC0DB71" w14:textId="77777777" w:rsidR="009926AE" w:rsidRPr="009926AE" w:rsidRDefault="009926AE" w:rsidP="009926AE">
      <w:pPr>
        <w:pStyle w:val="EndNoteBibliography"/>
      </w:pPr>
      <w:r w:rsidRPr="009926AE">
        <w:t xml:space="preserve">Sahlman, W. A. (1997). How to write a great business plan. </w:t>
      </w:r>
      <w:r w:rsidRPr="009926AE">
        <w:rPr>
          <w:i/>
        </w:rPr>
        <w:t>Harvard Business Review, 75</w:t>
      </w:r>
      <w:r w:rsidRPr="009926AE">
        <w:t xml:space="preserve">(4), 98-108. </w:t>
      </w:r>
    </w:p>
    <w:p w14:paraId="49168A82" w14:textId="5EFA16AE" w:rsidR="009926AE" w:rsidRPr="009926AE" w:rsidRDefault="009926AE" w:rsidP="009926AE">
      <w:pPr>
        <w:pStyle w:val="EndNoteBibliography"/>
      </w:pPr>
      <w:r w:rsidRPr="009926AE">
        <w:t xml:space="preserve">Salamon, L. M., Geller, S. L., &amp; Mengel, K. L. (2010). </w:t>
      </w:r>
      <w:r w:rsidRPr="009926AE">
        <w:rPr>
          <w:i/>
        </w:rPr>
        <w:t>Nonprofits, innovation, and performance measurement: Separating fact from fiction</w:t>
      </w:r>
      <w:r w:rsidRPr="009926AE">
        <w:t xml:space="preserve">. Retrieved from Baltimore: </w:t>
      </w:r>
      <w:hyperlink r:id="rId45" w:history="1">
        <w:r w:rsidRPr="009926AE">
          <w:rPr>
            <w:rStyle w:val="Hyperlink"/>
          </w:rPr>
          <w:t>http://ccss.jhu.edu/?page_id=61&amp;did=249</w:t>
        </w:r>
      </w:hyperlink>
    </w:p>
    <w:p w14:paraId="3CA21423" w14:textId="77777777" w:rsidR="009926AE" w:rsidRPr="009926AE" w:rsidRDefault="009926AE" w:rsidP="009926AE">
      <w:pPr>
        <w:pStyle w:val="EndNoteBibliography"/>
      </w:pPr>
      <w:r w:rsidRPr="009926AE">
        <w:t xml:space="preserve">Sashkin, M. (1995). Visionary Leadership. In J. T. Wren (Ed.), </w:t>
      </w:r>
      <w:r w:rsidRPr="009926AE">
        <w:rPr>
          <w:i/>
        </w:rPr>
        <w:t>The leader's companion: Insights on leadership through the ages</w:t>
      </w:r>
      <w:r w:rsidRPr="009926AE">
        <w:t xml:space="preserve"> (pp. 402-407). New York: Free Press.</w:t>
      </w:r>
    </w:p>
    <w:p w14:paraId="18EFA3EF" w14:textId="77777777" w:rsidR="009926AE" w:rsidRPr="009926AE" w:rsidRDefault="009926AE" w:rsidP="009926AE">
      <w:pPr>
        <w:pStyle w:val="EndNoteBibliography"/>
      </w:pPr>
      <w:r w:rsidRPr="009926AE">
        <w:t xml:space="preserve">Saul, J. (2004). </w:t>
      </w:r>
      <w:r w:rsidRPr="009926AE">
        <w:rPr>
          <w:i/>
        </w:rPr>
        <w:t>Benchmarking for nonprofits: How to measure, manage, and improve performance</w:t>
      </w:r>
      <w:r w:rsidRPr="009926AE">
        <w:t>. Saint Paul, Minn.: Amherst H. Wilder Foundation.</w:t>
      </w:r>
    </w:p>
    <w:p w14:paraId="5D29617B" w14:textId="77777777" w:rsidR="009926AE" w:rsidRPr="009926AE" w:rsidRDefault="009926AE" w:rsidP="009926AE">
      <w:pPr>
        <w:pStyle w:val="EndNoteBibliography"/>
      </w:pPr>
      <w:r w:rsidRPr="009926AE">
        <w:t xml:space="preserve">Schumpeter, J. A. (1983). </w:t>
      </w:r>
      <w:r w:rsidRPr="009926AE">
        <w:rPr>
          <w:i/>
        </w:rPr>
        <w:t>The theory of economic development: An inquiry into profits, capital, credit, interest, and the business cycle</w:t>
      </w:r>
      <w:r w:rsidRPr="009926AE">
        <w:t>. New Brunswick, N.J.: Transaction Books.</w:t>
      </w:r>
    </w:p>
    <w:p w14:paraId="2D5EDF4C" w14:textId="77777777" w:rsidR="009926AE" w:rsidRPr="009926AE" w:rsidRDefault="009926AE" w:rsidP="009926AE">
      <w:pPr>
        <w:pStyle w:val="EndNoteBibliography"/>
      </w:pPr>
      <w:r w:rsidRPr="009926AE">
        <w:t xml:space="preserve">Schwenk, C. R., &amp; Shrader, C. B. (1993). Effects of formal strategic planning on financial performance in small firms: A meta-analysis. </w:t>
      </w:r>
      <w:r w:rsidRPr="009926AE">
        <w:rPr>
          <w:i/>
        </w:rPr>
        <w:t>Entrepreneurship Theory and Practice, 17</w:t>
      </w:r>
      <w:r w:rsidRPr="009926AE">
        <w:t xml:space="preserve">(3), 53. </w:t>
      </w:r>
    </w:p>
    <w:p w14:paraId="2033B5BB" w14:textId="77777777" w:rsidR="009926AE" w:rsidRPr="009926AE" w:rsidRDefault="009926AE" w:rsidP="009926AE">
      <w:pPr>
        <w:pStyle w:val="EndNoteBibliography"/>
      </w:pPr>
      <w:r w:rsidRPr="009926AE">
        <w:t xml:space="preserve">Senge, P. M. (1990). </w:t>
      </w:r>
      <w:r w:rsidRPr="009926AE">
        <w:rPr>
          <w:i/>
        </w:rPr>
        <w:t>The fifth discipline: The art and practice of the learning organization</w:t>
      </w:r>
      <w:r w:rsidRPr="009926AE">
        <w:t xml:space="preserve"> (1st ed.). New York: Doubleday/Currency.</w:t>
      </w:r>
    </w:p>
    <w:p w14:paraId="08D38F10" w14:textId="77777777" w:rsidR="009926AE" w:rsidRPr="009926AE" w:rsidRDefault="009926AE" w:rsidP="009926AE">
      <w:pPr>
        <w:pStyle w:val="EndNoteBibliography"/>
      </w:pPr>
      <w:r w:rsidRPr="009926AE">
        <w:t xml:space="preserve">Senge, P. M. (1999). </w:t>
      </w:r>
      <w:r w:rsidRPr="009926AE">
        <w:rPr>
          <w:i/>
        </w:rPr>
        <w:t>The dance of change: The challenges of sustaining momentum in learning organizations</w:t>
      </w:r>
      <w:r w:rsidRPr="009926AE">
        <w:t xml:space="preserve"> (1st ed.). New York: Currency/Doubleday.</w:t>
      </w:r>
    </w:p>
    <w:p w14:paraId="68BB116C" w14:textId="77777777" w:rsidR="009926AE" w:rsidRPr="009926AE" w:rsidRDefault="009926AE" w:rsidP="009926AE">
      <w:pPr>
        <w:pStyle w:val="EndNoteBibliography"/>
      </w:pPr>
      <w:r w:rsidRPr="009926AE">
        <w:t xml:space="preserve">Senge, P. M. (2006). </w:t>
      </w:r>
      <w:r w:rsidRPr="009926AE">
        <w:rPr>
          <w:i/>
        </w:rPr>
        <w:t>The fifth discipline: The art and practice of the learning organization</w:t>
      </w:r>
      <w:r w:rsidRPr="009926AE">
        <w:t xml:space="preserve"> (Rev. and updated. ed.). New York: Doubleday/Currency.</w:t>
      </w:r>
    </w:p>
    <w:p w14:paraId="39FDF3D4" w14:textId="77777777" w:rsidR="009926AE" w:rsidRPr="009926AE" w:rsidRDefault="009926AE" w:rsidP="009926AE">
      <w:pPr>
        <w:pStyle w:val="EndNoteBibliography"/>
      </w:pPr>
      <w:r w:rsidRPr="009926AE">
        <w:t xml:space="preserve">Shamir, B., Zakay, E., Breinin, E., &amp; Popper, M. (1998). Correlates of charismatic leader behavior in military units: Subordinates' attitudes, unit characteristics, and superiors' appraisals of leader performance. </w:t>
      </w:r>
      <w:r w:rsidRPr="009926AE">
        <w:rPr>
          <w:i/>
        </w:rPr>
        <w:t>Academy of Management Review, 41</w:t>
      </w:r>
      <w:r w:rsidRPr="009926AE">
        <w:t xml:space="preserve">(4), 387-406. </w:t>
      </w:r>
    </w:p>
    <w:p w14:paraId="05A766ED" w14:textId="23CEED95" w:rsidR="009926AE" w:rsidRPr="009926AE" w:rsidRDefault="009926AE" w:rsidP="009926AE">
      <w:pPr>
        <w:pStyle w:val="EndNoteBibliography"/>
      </w:pPr>
      <w:r w:rsidRPr="009926AE">
        <w:t xml:space="preserve">Shriner, R. D. (2001, January 5, 2004). How alike are nonprofits and for-profit businesses?   Retrieved from </w:t>
      </w:r>
      <w:hyperlink r:id="rId46" w:history="1">
        <w:r w:rsidRPr="009926AE">
          <w:rPr>
            <w:rStyle w:val="Hyperlink"/>
          </w:rPr>
          <w:t>http://www.nonprofits.org/npofaq/18/82.html</w:t>
        </w:r>
      </w:hyperlink>
    </w:p>
    <w:p w14:paraId="45A1DDA9" w14:textId="77777777" w:rsidR="009926AE" w:rsidRPr="009926AE" w:rsidRDefault="009926AE" w:rsidP="009926AE">
      <w:pPr>
        <w:pStyle w:val="EndNoteBibliography"/>
      </w:pPr>
      <w:r w:rsidRPr="009926AE">
        <w:t xml:space="preserve">Siciliano, J. I. (1997). The relationship between formal planning and performance in nonprofit organizations. </w:t>
      </w:r>
      <w:r w:rsidRPr="009926AE">
        <w:rPr>
          <w:i/>
        </w:rPr>
        <w:t>Nonprofit Management and Leadership, 7</w:t>
      </w:r>
      <w:r w:rsidRPr="009926AE">
        <w:t xml:space="preserve">(4), 387-403. </w:t>
      </w:r>
    </w:p>
    <w:p w14:paraId="3B927C81" w14:textId="77777777" w:rsidR="009926AE" w:rsidRPr="009926AE" w:rsidRDefault="009926AE" w:rsidP="009926AE">
      <w:pPr>
        <w:pStyle w:val="EndNoteBibliography"/>
      </w:pPr>
      <w:r w:rsidRPr="009926AE">
        <w:t xml:space="preserve">Silverman, L., &amp; Taliento, L. (2006). What business execs don't know - but should - about nonprofits. </w:t>
      </w:r>
      <w:r w:rsidRPr="009926AE">
        <w:rPr>
          <w:i/>
        </w:rPr>
        <w:t>Stanford Social Innovation Review</w:t>
      </w:r>
      <w:r w:rsidRPr="009926AE">
        <w:t xml:space="preserve">, 37-43. </w:t>
      </w:r>
    </w:p>
    <w:p w14:paraId="2DD6EA92" w14:textId="77777777" w:rsidR="009926AE" w:rsidRPr="009926AE" w:rsidRDefault="009926AE" w:rsidP="009926AE">
      <w:pPr>
        <w:pStyle w:val="EndNoteBibliography"/>
      </w:pPr>
      <w:r w:rsidRPr="009926AE">
        <w:t xml:space="preserve">Simon, H. A. (1987). Making management decisions: The role of intuition and emotion. </w:t>
      </w:r>
      <w:r w:rsidRPr="009926AE">
        <w:rPr>
          <w:i/>
        </w:rPr>
        <w:t>Academy of Management Executive, I</w:t>
      </w:r>
      <w:r w:rsidRPr="009926AE">
        <w:t xml:space="preserve">, 57-64. </w:t>
      </w:r>
    </w:p>
    <w:p w14:paraId="6CB05F4E" w14:textId="7547718D" w:rsidR="009926AE" w:rsidRPr="009926AE" w:rsidRDefault="009926AE" w:rsidP="009926AE">
      <w:pPr>
        <w:pStyle w:val="EndNoteBibliography"/>
      </w:pPr>
      <w:r w:rsidRPr="009926AE">
        <w:t xml:space="preserve">Small business planner: Write a business plan. (2010).   Retrieved from </w:t>
      </w:r>
      <w:hyperlink r:id="rId47" w:history="1">
        <w:r w:rsidRPr="009926AE">
          <w:rPr>
            <w:rStyle w:val="Hyperlink"/>
          </w:rPr>
          <w:t>http://www.sba.gov/smallbusinessplanner/plan/writeabusinessplan/SERV_WRRITINGBUSPLAN.html</w:t>
        </w:r>
      </w:hyperlink>
    </w:p>
    <w:p w14:paraId="11EB24D3" w14:textId="77777777" w:rsidR="009926AE" w:rsidRPr="009926AE" w:rsidRDefault="009926AE" w:rsidP="009926AE">
      <w:pPr>
        <w:pStyle w:val="EndNoteBibliography"/>
      </w:pPr>
      <w:r w:rsidRPr="009926AE">
        <w:t xml:space="preserve">Smith, R. (1997). </w:t>
      </w:r>
      <w:r w:rsidRPr="009926AE">
        <w:rPr>
          <w:i/>
        </w:rPr>
        <w:t xml:space="preserve">The 7 levels of change: The guide to innovation in the world's largest </w:t>
      </w:r>
      <w:r w:rsidRPr="009926AE">
        <w:rPr>
          <w:i/>
        </w:rPr>
        <w:lastRenderedPageBreak/>
        <w:t>corporations</w:t>
      </w:r>
      <w:r w:rsidRPr="009926AE">
        <w:t>. Arlington, Tex.: The Summit  Group.</w:t>
      </w:r>
    </w:p>
    <w:p w14:paraId="06F88715" w14:textId="77777777" w:rsidR="009926AE" w:rsidRPr="009926AE" w:rsidRDefault="009926AE" w:rsidP="009926AE">
      <w:pPr>
        <w:pStyle w:val="EndNoteBibliography"/>
      </w:pPr>
      <w:r w:rsidRPr="009926AE">
        <w:t xml:space="preserve">Solas, A., &amp; Blumenthal, A. M. (2004). Pitching your venture. In S. M. Oster, C. W. Massarsky, &amp; S. L. Beinhacker (Eds.), </w:t>
      </w:r>
      <w:r w:rsidRPr="009926AE">
        <w:rPr>
          <w:i/>
        </w:rPr>
        <w:t>Generating and sustaining nonprofit earned income: A guide to successful enterprise strategies</w:t>
      </w:r>
      <w:r w:rsidRPr="009926AE">
        <w:t xml:space="preserve"> (pp. 130-146). San Francisco: Jossey-Bass.</w:t>
      </w:r>
    </w:p>
    <w:p w14:paraId="78B8C743" w14:textId="77777777" w:rsidR="009926AE" w:rsidRPr="009926AE" w:rsidRDefault="009926AE" w:rsidP="009926AE">
      <w:pPr>
        <w:pStyle w:val="EndNoteBibliography"/>
      </w:pPr>
      <w:r w:rsidRPr="009926AE">
        <w:t xml:space="preserve">Staw, B. M. (1976). Knee-deep in the Big Muddy: A study of escalating commitment to a chosen course of action. </w:t>
      </w:r>
      <w:r w:rsidRPr="009926AE">
        <w:rPr>
          <w:i/>
        </w:rPr>
        <w:t>Organizational Behavior &amp; Human Performance, 16</w:t>
      </w:r>
      <w:r w:rsidRPr="009926AE">
        <w:t xml:space="preserve">(1), 27-44. </w:t>
      </w:r>
    </w:p>
    <w:p w14:paraId="1659DBE5" w14:textId="77777777" w:rsidR="009926AE" w:rsidRPr="009926AE" w:rsidRDefault="009926AE" w:rsidP="009926AE">
      <w:pPr>
        <w:pStyle w:val="EndNoteBibliography"/>
      </w:pPr>
      <w:r w:rsidRPr="009926AE">
        <w:t xml:space="preserve">Steiner, G. A. (1979). </w:t>
      </w:r>
      <w:r w:rsidRPr="009926AE">
        <w:rPr>
          <w:i/>
        </w:rPr>
        <w:t>Strategic planning: What every manager must know</w:t>
      </w:r>
      <w:r w:rsidRPr="009926AE">
        <w:t>. New York: Free Press.</w:t>
      </w:r>
    </w:p>
    <w:p w14:paraId="3F3F8B16" w14:textId="77777777" w:rsidR="009926AE" w:rsidRPr="009926AE" w:rsidRDefault="009926AE" w:rsidP="009926AE">
      <w:pPr>
        <w:pStyle w:val="EndNoteBibliography"/>
      </w:pPr>
      <w:r w:rsidRPr="009926AE">
        <w:t xml:space="preserve">Stigler, G. J. (1958). The economies of scale. </w:t>
      </w:r>
      <w:r w:rsidRPr="009926AE">
        <w:rPr>
          <w:i/>
        </w:rPr>
        <w:t>Journal of Law and Economics, 1</w:t>
      </w:r>
      <w:r w:rsidRPr="009926AE">
        <w:t xml:space="preserve">, 54-71. </w:t>
      </w:r>
    </w:p>
    <w:p w14:paraId="7614D76A" w14:textId="77777777" w:rsidR="009926AE" w:rsidRPr="009926AE" w:rsidRDefault="009926AE" w:rsidP="009926AE">
      <w:pPr>
        <w:pStyle w:val="EndNoteBibliography"/>
      </w:pPr>
      <w:r w:rsidRPr="009926AE">
        <w:t xml:space="preserve">Stone, M. M., Bigelow, B., &amp; Crittenden, W. (1999). Research on strategic management in nonprofit organizations. </w:t>
      </w:r>
      <w:r w:rsidRPr="009926AE">
        <w:rPr>
          <w:i/>
        </w:rPr>
        <w:t>Administration &amp; Society, 31</w:t>
      </w:r>
      <w:r w:rsidRPr="009926AE">
        <w:t xml:space="preserve">(3), 378-423. </w:t>
      </w:r>
    </w:p>
    <w:p w14:paraId="3E97F451" w14:textId="77777777" w:rsidR="009926AE" w:rsidRPr="009926AE" w:rsidRDefault="009926AE" w:rsidP="009926AE">
      <w:pPr>
        <w:pStyle w:val="EndNoteBibliography"/>
      </w:pPr>
      <w:r w:rsidRPr="009926AE">
        <w:t xml:space="preserve">Strange, J. M., &amp; Mumford, M. D. (2002). The origins of vision: Charismatic versus ideological leadership. </w:t>
      </w:r>
      <w:r w:rsidRPr="009926AE">
        <w:rPr>
          <w:i/>
        </w:rPr>
        <w:t>Leadership Quarterly, 13</w:t>
      </w:r>
      <w:r w:rsidRPr="009926AE">
        <w:t xml:space="preserve">(4), 343. </w:t>
      </w:r>
    </w:p>
    <w:p w14:paraId="7C30A190" w14:textId="77777777" w:rsidR="009926AE" w:rsidRPr="009926AE" w:rsidRDefault="009926AE" w:rsidP="009926AE">
      <w:pPr>
        <w:pStyle w:val="EndNoteBibliography"/>
      </w:pPr>
      <w:r w:rsidRPr="009926AE">
        <w:t xml:space="preserve">Strebel, P. (1998). Why do employees resist change </w:t>
      </w:r>
      <w:r w:rsidRPr="009926AE">
        <w:rPr>
          <w:i/>
        </w:rPr>
        <w:t>Harvard Business Review on change</w:t>
      </w:r>
      <w:r w:rsidRPr="009926AE">
        <w:t xml:space="preserve"> (pp. 139-157). Boston: Harvard Business School Press.</w:t>
      </w:r>
    </w:p>
    <w:p w14:paraId="4F8C07E4" w14:textId="77777777" w:rsidR="009926AE" w:rsidRPr="009926AE" w:rsidRDefault="009926AE" w:rsidP="009926AE">
      <w:pPr>
        <w:pStyle w:val="EndNoteBibliography"/>
      </w:pPr>
      <w:r w:rsidRPr="009926AE">
        <w:t xml:space="preserve">Taylor, M. A., Dees, J. G., &amp; Emerson, J. (2002). The question of scale: Finding an appropriate strategy for building on your success. In J. G. Dees, J. Emerson, &amp; P. Economy (Eds.), </w:t>
      </w:r>
      <w:r w:rsidRPr="009926AE">
        <w:rPr>
          <w:i/>
        </w:rPr>
        <w:t>Strategic tools for social entrepreneurs: Enhancing the performance of your enterprising nonprofit</w:t>
      </w:r>
      <w:r w:rsidRPr="009926AE">
        <w:t xml:space="preserve"> (pp. 235-266). New York: Wiley.</w:t>
      </w:r>
    </w:p>
    <w:p w14:paraId="54EAC421" w14:textId="77777777" w:rsidR="009926AE" w:rsidRPr="009926AE" w:rsidRDefault="009926AE" w:rsidP="009926AE">
      <w:pPr>
        <w:pStyle w:val="EndNoteBibliography"/>
      </w:pPr>
      <w:r w:rsidRPr="009926AE">
        <w:t xml:space="preserve">Teece, D. (1990). Contributions and impediments of economic analysis to the study of strategic management. In J. Frederickson (Ed.), </w:t>
      </w:r>
      <w:r w:rsidRPr="009926AE">
        <w:rPr>
          <w:i/>
        </w:rPr>
        <w:t>Perspectives on strategic Management</w:t>
      </w:r>
      <w:r w:rsidRPr="009926AE">
        <w:t xml:space="preserve"> (pp. 39-80). New York: Harper Business.</w:t>
      </w:r>
    </w:p>
    <w:p w14:paraId="506E3272" w14:textId="77777777" w:rsidR="009926AE" w:rsidRPr="009926AE" w:rsidRDefault="009926AE" w:rsidP="009926AE">
      <w:pPr>
        <w:pStyle w:val="EndNoteBibliography"/>
      </w:pPr>
      <w:r w:rsidRPr="009926AE">
        <w:t xml:space="preserve">Tichy, N. M., &amp; Cohen, E. B. (1997). </w:t>
      </w:r>
      <w:r w:rsidRPr="009926AE">
        <w:rPr>
          <w:i/>
        </w:rPr>
        <w:t>The leadership engine: How winning companies build leaders at every level</w:t>
      </w:r>
      <w:r w:rsidRPr="009926AE">
        <w:t xml:space="preserve"> (1st ed.). New York: Harper Business.</w:t>
      </w:r>
    </w:p>
    <w:p w14:paraId="57D49370" w14:textId="77777777" w:rsidR="009926AE" w:rsidRPr="009926AE" w:rsidRDefault="009926AE" w:rsidP="009926AE">
      <w:pPr>
        <w:pStyle w:val="EndNoteBibliography"/>
      </w:pPr>
      <w:r w:rsidRPr="009926AE">
        <w:t xml:space="preserve">Tichy, N. M., &amp; Devanna, M. A. (1986). The transformational leader. </w:t>
      </w:r>
      <w:r w:rsidRPr="009926AE">
        <w:rPr>
          <w:i/>
        </w:rPr>
        <w:t>Training and Development Journal, 40</w:t>
      </w:r>
      <w:r w:rsidRPr="009926AE">
        <w:t xml:space="preserve">(7), 26-33. </w:t>
      </w:r>
    </w:p>
    <w:p w14:paraId="71984C98" w14:textId="77777777" w:rsidR="009926AE" w:rsidRPr="009926AE" w:rsidRDefault="009926AE" w:rsidP="009926AE">
      <w:pPr>
        <w:pStyle w:val="EndNoteBibliography"/>
      </w:pPr>
      <w:r w:rsidRPr="009926AE">
        <w:t xml:space="preserve">Tomasko, R. M. (1992). Restructuring: Getting It Right. </w:t>
      </w:r>
      <w:r w:rsidRPr="009926AE">
        <w:rPr>
          <w:i/>
        </w:rPr>
        <w:t>Management Review, 81</w:t>
      </w:r>
      <w:r w:rsidRPr="009926AE">
        <w:t xml:space="preserve">(4), 10. </w:t>
      </w:r>
    </w:p>
    <w:p w14:paraId="305BD9E4" w14:textId="77777777" w:rsidR="009926AE" w:rsidRPr="009926AE" w:rsidRDefault="009926AE" w:rsidP="009926AE">
      <w:pPr>
        <w:pStyle w:val="EndNoteBibliography"/>
      </w:pPr>
      <w:r w:rsidRPr="009926AE">
        <w:t xml:space="preserve">Trussel, J. M. (2002). Revisiting the prediction of financial vulnerability. </w:t>
      </w:r>
      <w:r w:rsidRPr="009926AE">
        <w:rPr>
          <w:i/>
        </w:rPr>
        <w:t>Nonprofit Management and Leadership, 13</w:t>
      </w:r>
      <w:r w:rsidRPr="009926AE">
        <w:t xml:space="preserve">(1), 17-31. </w:t>
      </w:r>
    </w:p>
    <w:p w14:paraId="789DCB9C" w14:textId="77777777" w:rsidR="009926AE" w:rsidRPr="009926AE" w:rsidRDefault="009926AE" w:rsidP="009926AE">
      <w:pPr>
        <w:pStyle w:val="EndNoteBibliography"/>
      </w:pPr>
      <w:r w:rsidRPr="009926AE">
        <w:t xml:space="preserve">Tushman, M., Newman, W., &amp; Nadler, D. (1988). Executive leadership and organizational evolution:  Managing incremental and discontinuous change. In R. H. Kilmann &amp; T. J. Covin (Eds.), </w:t>
      </w:r>
      <w:r w:rsidRPr="009926AE">
        <w:rPr>
          <w:i/>
        </w:rPr>
        <w:t>Corporate transformation:  Revitalizing organizations for a competitive world</w:t>
      </w:r>
      <w:r w:rsidRPr="009926AE">
        <w:t xml:space="preserve"> (pp. 102-130). San Francisco: Jossey-Bass/Pfeiffer.</w:t>
      </w:r>
    </w:p>
    <w:p w14:paraId="7153C0FE" w14:textId="77777777" w:rsidR="009926AE" w:rsidRPr="009926AE" w:rsidRDefault="009926AE" w:rsidP="009926AE">
      <w:pPr>
        <w:pStyle w:val="EndNoteBibliography"/>
      </w:pPr>
      <w:r w:rsidRPr="009926AE">
        <w:t xml:space="preserve">Tushman, M., Newman, W., &amp; Romanelli, E. (1986). Convergence and upheaval: Managing the unsteady pace of organizational evolution. </w:t>
      </w:r>
      <w:r w:rsidRPr="009926AE">
        <w:rPr>
          <w:i/>
        </w:rPr>
        <w:t>California Management Review, 29</w:t>
      </w:r>
      <w:r w:rsidRPr="009926AE">
        <w:t xml:space="preserve">(1), 29-44. </w:t>
      </w:r>
    </w:p>
    <w:p w14:paraId="1F8AF5B5" w14:textId="77777777" w:rsidR="009926AE" w:rsidRPr="009926AE" w:rsidRDefault="009926AE" w:rsidP="009926AE">
      <w:pPr>
        <w:pStyle w:val="EndNoteBibliography"/>
      </w:pPr>
      <w:r w:rsidRPr="009926AE">
        <w:t xml:space="preserve">Tushman, M., &amp; Romanelli, E. (1985). Organizational evolution: A metamorphosis model of convergence and reorientation. </w:t>
      </w:r>
      <w:r w:rsidRPr="009926AE">
        <w:rPr>
          <w:i/>
        </w:rPr>
        <w:t>Research in Organizational Behavior, 7</w:t>
      </w:r>
      <w:r w:rsidRPr="009926AE">
        <w:t xml:space="preserve">, 171-222. </w:t>
      </w:r>
    </w:p>
    <w:p w14:paraId="372F314B" w14:textId="77777777" w:rsidR="009926AE" w:rsidRPr="009926AE" w:rsidRDefault="009926AE" w:rsidP="009926AE">
      <w:pPr>
        <w:pStyle w:val="EndNoteBibliography"/>
      </w:pPr>
      <w:r w:rsidRPr="009926AE">
        <w:t xml:space="preserve">Ulrich, D., Kerr, S., &amp; Ashkenas, R. N. (2002). </w:t>
      </w:r>
      <w:r w:rsidRPr="009926AE">
        <w:rPr>
          <w:i/>
        </w:rPr>
        <w:t>The GE work-out: How to implement GE's revolutionary method for busting bureaucracy and attacking organizational problems--fast!</w:t>
      </w:r>
      <w:r w:rsidRPr="009926AE">
        <w:t xml:space="preserve"> New York: McGraw-Hill.</w:t>
      </w:r>
    </w:p>
    <w:p w14:paraId="6573E27D" w14:textId="77777777" w:rsidR="009926AE" w:rsidRPr="009926AE" w:rsidRDefault="009926AE" w:rsidP="009926AE">
      <w:pPr>
        <w:pStyle w:val="EndNoteBibliography"/>
      </w:pPr>
      <w:r w:rsidRPr="009926AE">
        <w:t xml:space="preserve">Vaill, P. B. (2002). Visionary leadership. In A. R. Cohen (Ed.), </w:t>
      </w:r>
      <w:r w:rsidRPr="009926AE">
        <w:rPr>
          <w:i/>
        </w:rPr>
        <w:t xml:space="preserve">The portable MBA in </w:t>
      </w:r>
      <w:r w:rsidRPr="009926AE">
        <w:rPr>
          <w:i/>
        </w:rPr>
        <w:lastRenderedPageBreak/>
        <w:t>management</w:t>
      </w:r>
      <w:r w:rsidRPr="009926AE">
        <w:t xml:space="preserve"> (2nd ed., pp. 17-47). New York: John Wiley.</w:t>
      </w:r>
    </w:p>
    <w:p w14:paraId="7A449341" w14:textId="77777777" w:rsidR="009926AE" w:rsidRPr="009926AE" w:rsidRDefault="009926AE" w:rsidP="009926AE">
      <w:pPr>
        <w:pStyle w:val="EndNoteBibliography"/>
      </w:pPr>
      <w:r w:rsidRPr="009926AE">
        <w:t xml:space="preserve">Vroom, V. H., &amp; Yetton, P. W. (1973). </w:t>
      </w:r>
      <w:r w:rsidRPr="009926AE">
        <w:rPr>
          <w:i/>
        </w:rPr>
        <w:t>Leadership and decision-making</w:t>
      </w:r>
      <w:r w:rsidRPr="009926AE">
        <w:t>. [Pittsburgh]: University of Pittsburgh Press.</w:t>
      </w:r>
    </w:p>
    <w:p w14:paraId="20827FAC" w14:textId="77777777" w:rsidR="009926AE" w:rsidRPr="009926AE" w:rsidRDefault="009926AE" w:rsidP="009926AE">
      <w:pPr>
        <w:pStyle w:val="EndNoteBibliography"/>
      </w:pPr>
      <w:r w:rsidRPr="009926AE">
        <w:t xml:space="preserve">Wagner, L., &amp; Hager, M. (1998). Board members beware! Warning signs of a dysfunctional organization. </w:t>
      </w:r>
      <w:r w:rsidRPr="009926AE">
        <w:rPr>
          <w:i/>
        </w:rPr>
        <w:t>Nonprofit World, 16</w:t>
      </w:r>
      <w:r w:rsidRPr="009926AE">
        <w:t xml:space="preserve">(2), 18-21. </w:t>
      </w:r>
    </w:p>
    <w:p w14:paraId="511A6FD8" w14:textId="77777777" w:rsidR="009926AE" w:rsidRPr="009926AE" w:rsidRDefault="009926AE" w:rsidP="009926AE">
      <w:pPr>
        <w:pStyle w:val="EndNoteBibliography"/>
      </w:pPr>
      <w:r w:rsidRPr="009926AE">
        <w:t xml:space="preserve">Walton, M. (1986). </w:t>
      </w:r>
      <w:r w:rsidRPr="009926AE">
        <w:rPr>
          <w:i/>
        </w:rPr>
        <w:t>The Deming management method</w:t>
      </w:r>
      <w:r w:rsidRPr="009926AE">
        <w:t xml:space="preserve"> (1st ed.). New York: Dodd, Mead.</w:t>
      </w:r>
    </w:p>
    <w:p w14:paraId="757C6AED" w14:textId="77777777" w:rsidR="009926AE" w:rsidRPr="009926AE" w:rsidRDefault="009926AE" w:rsidP="009926AE">
      <w:pPr>
        <w:pStyle w:val="EndNoteBibliography"/>
      </w:pPr>
      <w:r w:rsidRPr="009926AE">
        <w:t xml:space="preserve">Wedig, G. J. (1994). Risk, leverage, donations and dividends-in-kind: A theory of nonprofit financial behavior. </w:t>
      </w:r>
      <w:r w:rsidRPr="009926AE">
        <w:rPr>
          <w:i/>
        </w:rPr>
        <w:t>International Review of Economics and Finance, 3</w:t>
      </w:r>
      <w:r w:rsidRPr="009926AE">
        <w:t xml:space="preserve">(3), 257-278. </w:t>
      </w:r>
    </w:p>
    <w:p w14:paraId="5BFFC3CA" w14:textId="77777777" w:rsidR="009926AE" w:rsidRPr="009926AE" w:rsidRDefault="009926AE" w:rsidP="009926AE">
      <w:pPr>
        <w:pStyle w:val="EndNoteBibliography"/>
      </w:pPr>
      <w:r w:rsidRPr="009926AE">
        <w:t xml:space="preserve">Weisbrod, B. A. (2002). An agenda for quantitative evaluation of the nonprofit sector. In P. Flynn &amp; V. A. Hodgkinson (Eds.), </w:t>
      </w:r>
      <w:r w:rsidRPr="009926AE">
        <w:rPr>
          <w:i/>
        </w:rPr>
        <w:t>Measuring the impact of the nonprofit sector</w:t>
      </w:r>
      <w:r w:rsidRPr="009926AE">
        <w:t xml:space="preserve"> (pp. 273-290). New York: Kluwer Academic/Plenum </w:t>
      </w:r>
    </w:p>
    <w:p w14:paraId="40A0F5E0" w14:textId="77777777" w:rsidR="009926AE" w:rsidRPr="009926AE" w:rsidRDefault="009926AE" w:rsidP="009926AE">
      <w:pPr>
        <w:pStyle w:val="EndNoteBibliography"/>
      </w:pPr>
      <w:r w:rsidRPr="009926AE">
        <w:t xml:space="preserve">Wheatley, M. (1999). </w:t>
      </w:r>
      <w:r w:rsidRPr="009926AE">
        <w:rPr>
          <w:i/>
        </w:rPr>
        <w:t>Leadership and the new science: Discovering order in a chaotic world</w:t>
      </w:r>
      <w:r w:rsidRPr="009926AE">
        <w:t xml:space="preserve"> (2nd ed.). San Francisco: Berrett-Koehler </w:t>
      </w:r>
    </w:p>
    <w:p w14:paraId="385AE995" w14:textId="77777777" w:rsidR="009926AE" w:rsidRPr="009926AE" w:rsidRDefault="009926AE" w:rsidP="009926AE">
      <w:pPr>
        <w:pStyle w:val="EndNoteBibliography"/>
      </w:pPr>
      <w:r w:rsidRPr="009926AE">
        <w:t xml:space="preserve">Wiener, S. J., Kirsch, A. D., &amp; McCormack, M. T. (2002). </w:t>
      </w:r>
      <w:r w:rsidRPr="009926AE">
        <w:rPr>
          <w:i/>
        </w:rPr>
        <w:t>Balancing the scales: Measuring the roles and contributions of nonprofit organizations and religious congregations</w:t>
      </w:r>
      <w:r w:rsidRPr="009926AE">
        <w:t>. Washington: Independent Sector.</w:t>
      </w:r>
    </w:p>
    <w:p w14:paraId="623E7A96" w14:textId="111FE23A" w:rsidR="009926AE" w:rsidRPr="009926AE" w:rsidRDefault="009926AE" w:rsidP="009926AE">
      <w:pPr>
        <w:pStyle w:val="EndNoteBibliography"/>
      </w:pPr>
      <w:r w:rsidRPr="009926AE">
        <w:t xml:space="preserve">Wolfred, T., Allison, M., &amp; Masaoka, J. (1999). </w:t>
      </w:r>
      <w:r w:rsidRPr="009926AE">
        <w:rPr>
          <w:i/>
        </w:rPr>
        <w:t>Leadership lost: A study on executive director tenure and experience</w:t>
      </w:r>
      <w:r w:rsidRPr="009926AE">
        <w:t xml:space="preserve">. Retrieved from San Francisco: </w:t>
      </w:r>
      <w:hyperlink r:id="rId48" w:history="1">
        <w:r w:rsidRPr="009926AE">
          <w:rPr>
            <w:rStyle w:val="Hyperlink"/>
          </w:rPr>
          <w:t>www.compansspoint.org</w:t>
        </w:r>
      </w:hyperlink>
    </w:p>
    <w:p w14:paraId="0CA9E0C3" w14:textId="77777777" w:rsidR="009926AE" w:rsidRPr="009926AE" w:rsidRDefault="009926AE" w:rsidP="009926AE">
      <w:pPr>
        <w:pStyle w:val="EndNoteBibliography"/>
      </w:pPr>
      <w:r w:rsidRPr="009926AE">
        <w:t xml:space="preserve">Worth, M. J. (2009). </w:t>
      </w:r>
      <w:r w:rsidRPr="009926AE">
        <w:rPr>
          <w:i/>
        </w:rPr>
        <w:t>Nonprofit management: Principles and practice</w:t>
      </w:r>
      <w:r w:rsidRPr="009926AE">
        <w:t>. Los Angeles: SAGE Publications.</w:t>
      </w:r>
    </w:p>
    <w:p w14:paraId="2EC357FA" w14:textId="40DCC6E2" w:rsidR="009926AE" w:rsidRPr="009926AE" w:rsidRDefault="009926AE" w:rsidP="009926AE">
      <w:pPr>
        <w:pStyle w:val="EndNoteBibliography"/>
      </w:pPr>
      <w:r w:rsidRPr="009926AE">
        <w:t xml:space="preserve">Yelp. (2004-2014).   Retrieved from </w:t>
      </w:r>
      <w:hyperlink r:id="rId49" w:history="1">
        <w:r w:rsidRPr="009926AE">
          <w:rPr>
            <w:rStyle w:val="Hyperlink"/>
          </w:rPr>
          <w:t>www.yelp.com</w:t>
        </w:r>
      </w:hyperlink>
    </w:p>
    <w:p w14:paraId="47867681" w14:textId="77777777" w:rsidR="009926AE" w:rsidRPr="009926AE" w:rsidRDefault="009926AE" w:rsidP="009926AE">
      <w:pPr>
        <w:pStyle w:val="EndNoteBibliography"/>
      </w:pPr>
      <w:r w:rsidRPr="009926AE">
        <w:t xml:space="preserve">Yoshioka, C., &amp; Ashcraft, R. (2008). </w:t>
      </w:r>
      <w:r w:rsidRPr="009926AE">
        <w:rPr>
          <w:i/>
        </w:rPr>
        <w:t>Arizona giving and volunteering</w:t>
      </w:r>
      <w:r w:rsidRPr="009926AE">
        <w:t xml:space="preserve">. Retrieved from Phoenix: </w:t>
      </w:r>
    </w:p>
    <w:p w14:paraId="1C2F98C4" w14:textId="77777777" w:rsidR="009926AE" w:rsidRPr="009926AE" w:rsidRDefault="009926AE" w:rsidP="009926AE">
      <w:pPr>
        <w:pStyle w:val="EndNoteBibliography"/>
      </w:pPr>
      <w:r w:rsidRPr="009926AE">
        <w:t xml:space="preserve">Yukl, G. (2002). </w:t>
      </w:r>
      <w:r w:rsidRPr="009926AE">
        <w:rPr>
          <w:i/>
        </w:rPr>
        <w:t>Leadership in organizations</w:t>
      </w:r>
      <w:r w:rsidRPr="009926AE">
        <w:t xml:space="preserve"> (5th ed.). Upper Saddle River, NJ: Prentice Hall.</w:t>
      </w:r>
    </w:p>
    <w:p w14:paraId="65559F82" w14:textId="77777777" w:rsidR="009926AE" w:rsidRPr="009926AE" w:rsidRDefault="009926AE" w:rsidP="009926AE">
      <w:pPr>
        <w:pStyle w:val="EndNoteBibliography"/>
      </w:pPr>
      <w:r w:rsidRPr="009926AE">
        <w:t xml:space="preserve">Yukl, G. (2010). </w:t>
      </w:r>
      <w:r w:rsidRPr="009926AE">
        <w:rPr>
          <w:i/>
        </w:rPr>
        <w:t>Leadership in organizations</w:t>
      </w:r>
      <w:r w:rsidRPr="009926AE">
        <w:t xml:space="preserve"> (7th ed.). Upper Saddle River, N.J.: Prentice Hall.</w:t>
      </w:r>
    </w:p>
    <w:p w14:paraId="3DAA41F1" w14:textId="69044EF3" w:rsidR="002B233A" w:rsidRDefault="009B2A09" w:rsidP="00381345">
      <w:pPr>
        <w:pStyle w:val="Header"/>
        <w:widowControl/>
      </w:pPr>
      <w:r w:rsidRPr="003B5EED">
        <w:fldChar w:fldCharType="end"/>
      </w:r>
      <w:bookmarkStart w:id="603" w:name="_Toc444854761"/>
    </w:p>
    <w:p w14:paraId="5E251BE2" w14:textId="6A77B138" w:rsidR="00554F5A" w:rsidRPr="00A70228" w:rsidRDefault="00554F5A" w:rsidP="00381345">
      <w:pPr>
        <w:pStyle w:val="Header"/>
        <w:widowControl/>
      </w:pPr>
      <w:bookmarkStart w:id="604" w:name="_Toc470527475"/>
      <w:r>
        <w:t>Endnotes</w:t>
      </w:r>
      <w:bookmarkEnd w:id="603"/>
      <w:bookmarkEnd w:id="604"/>
    </w:p>
    <w:sectPr w:rsidR="00554F5A" w:rsidRPr="00A70228" w:rsidSect="00BF7214">
      <w:headerReference w:type="even" r:id="rId50"/>
      <w:headerReference w:type="default" r:id="rId51"/>
      <w:footerReference w:type="even" r:id="rId52"/>
      <w:headerReference w:type="first" r:id="rId53"/>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F0FA8F" w14:textId="77777777" w:rsidR="005775F2" w:rsidRDefault="005775F2" w:rsidP="001448E0"/>
  </w:endnote>
  <w:endnote w:type="continuationSeparator" w:id="0">
    <w:p w14:paraId="758199F2" w14:textId="77777777" w:rsidR="005775F2" w:rsidRPr="00C11DF8" w:rsidRDefault="005775F2" w:rsidP="001448E0">
      <w:pPr>
        <w:pStyle w:val="Footer"/>
      </w:pPr>
    </w:p>
  </w:endnote>
  <w:endnote w:id="1">
    <w:p w14:paraId="2E399DB7" w14:textId="77777777" w:rsidR="007F3CB3" w:rsidRPr="0056343A" w:rsidRDefault="007F3CB3"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4)</w:t>
      </w:r>
      <w:r w:rsidRPr="0056343A">
        <w:rPr>
          <w:sz w:val="20"/>
          <w:szCs w:val="20"/>
        </w:rPr>
        <w:fldChar w:fldCharType="end"/>
      </w:r>
    </w:p>
  </w:endnote>
  <w:endnote w:id="2">
    <w:p w14:paraId="7364426E"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1)</w:t>
      </w:r>
      <w:r w:rsidRPr="0056343A">
        <w:rPr>
          <w:sz w:val="20"/>
          <w:szCs w:val="20"/>
        </w:rPr>
        <w:fldChar w:fldCharType="end"/>
      </w:r>
    </w:p>
  </w:endnote>
  <w:endnote w:id="3">
    <w:p w14:paraId="685564B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2F053937"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14)</w:t>
      </w:r>
      <w:r w:rsidRPr="0056343A">
        <w:rPr>
          <w:sz w:val="20"/>
          <w:szCs w:val="20"/>
        </w:rPr>
        <w:fldChar w:fldCharType="end"/>
      </w:r>
    </w:p>
  </w:endnote>
  <w:endnote w:id="5">
    <w:p w14:paraId="7670B51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0)</w:t>
      </w:r>
      <w:r w:rsidRPr="0056343A">
        <w:rPr>
          <w:sz w:val="20"/>
          <w:szCs w:val="20"/>
        </w:rPr>
        <w:fldChar w:fldCharType="end"/>
      </w:r>
    </w:p>
  </w:endnote>
  <w:endnote w:id="6">
    <w:p w14:paraId="5CDF2EF5"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7919487D"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9FEDB4B"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212FBE1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w:t>
      </w:r>
      <w:r w:rsidRPr="0056343A">
        <w:rPr>
          <w:sz w:val="20"/>
          <w:szCs w:val="20"/>
        </w:rPr>
        <w:fldChar w:fldCharType="end"/>
      </w:r>
    </w:p>
  </w:endnote>
  <w:endnote w:id="10">
    <w:p w14:paraId="3F9B424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424A8F29"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4162EAEA"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0ADAF6BE"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0D38817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4BCA51D2"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BB1BE9B"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5CEA0790"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1931158D"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0B148DD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2E91BC0F"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7E84E36"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160D4164"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5924FA7"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2906879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7A8CA875" w14:textId="77777777" w:rsidR="007F3CB3" w:rsidRPr="0056343A" w:rsidRDefault="007F3CB3" w:rsidP="009241D9">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01279355"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664BDD0C"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076C05E8" w14:textId="77777777" w:rsidR="007F3CB3" w:rsidRPr="0056343A" w:rsidRDefault="007F3CB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34C0B1A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5F6B4BE5"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324B8B4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172BCD29"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066A5C9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396FA7C9"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0B849F1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79D708DE"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497C279B"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3B0841FF"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46D8A190"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7FBAE78D"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40520F0C"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27181EE5"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6366015E"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0">
    <w:p w14:paraId="5B4F6C9B"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1">
    <w:p w14:paraId="11066102"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2">
    <w:p w14:paraId="3CC45661" w14:textId="77777777" w:rsidR="007F3CB3" w:rsidRPr="0056343A" w:rsidRDefault="007F3CB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3">
    <w:p w14:paraId="5FD775E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4">
    <w:p w14:paraId="67D425E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5">
    <w:p w14:paraId="50BE946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6">
    <w:p w14:paraId="3A4F7D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7">
    <w:p w14:paraId="1698C6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8">
    <w:p w14:paraId="7DFC931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9">
    <w:p w14:paraId="5DA319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20">
    <w:p w14:paraId="5519A00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21">
    <w:p w14:paraId="531D152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2">
    <w:p w14:paraId="1DC0F5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3">
    <w:p w14:paraId="0EA2664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4">
    <w:p w14:paraId="073AA37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5">
    <w:p w14:paraId="6F9DAE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6">
    <w:p w14:paraId="0F3852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7">
    <w:p w14:paraId="7EBA265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8">
    <w:p w14:paraId="465CE32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9">
    <w:p w14:paraId="7483B84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30">
    <w:p w14:paraId="7C410C2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31">
    <w:p w14:paraId="667B18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2">
    <w:p w14:paraId="1B695C2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3">
    <w:p w14:paraId="3400D48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4">
    <w:p w14:paraId="1EE5234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5">
    <w:p w14:paraId="5786CFB4" w14:textId="77777777" w:rsidR="007F3CB3" w:rsidRPr="0056343A" w:rsidRDefault="007F3CB3"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6">
    <w:p w14:paraId="13374F5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7">
    <w:p w14:paraId="4BEBD1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8">
    <w:p w14:paraId="30D63E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9">
    <w:p w14:paraId="26389C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40">
    <w:p w14:paraId="64C5BC0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41">
    <w:p w14:paraId="10CA9D4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2">
    <w:p w14:paraId="48006C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3">
    <w:p w14:paraId="535453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4">
    <w:p w14:paraId="651054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5">
    <w:p w14:paraId="3E73B66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6">
    <w:p w14:paraId="782979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7">
    <w:p w14:paraId="7CA50E5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8">
    <w:p w14:paraId="6324691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49">
    <w:p w14:paraId="06E05B7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50">
    <w:p w14:paraId="6821C25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51">
    <w:p w14:paraId="722962D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2">
    <w:p w14:paraId="38C1A6C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3">
    <w:p w14:paraId="7827DDA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4">
    <w:p w14:paraId="2C6F6D2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5">
    <w:p w14:paraId="49BBDD4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6">
    <w:p w14:paraId="472460F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7">
    <w:p w14:paraId="59A85604" w14:textId="7DF03E5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8">
    <w:p w14:paraId="29F8CE71" w14:textId="3F72BA5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59">
    <w:p w14:paraId="491489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60">
    <w:p w14:paraId="33F0073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61">
    <w:p w14:paraId="1A5228F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2">
    <w:p w14:paraId="5CF97C77" w14:textId="1C41C4DC"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3">
    <w:p w14:paraId="6A28D6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4">
    <w:p w14:paraId="3BA844A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5">
    <w:p w14:paraId="415EA0A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6">
    <w:p w14:paraId="6645BBF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7">
    <w:p w14:paraId="1C4823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8">
    <w:p w14:paraId="167C72F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69">
    <w:p w14:paraId="3F5424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70">
    <w:p w14:paraId="1A0D40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71">
    <w:p w14:paraId="0964C1F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2">
    <w:p w14:paraId="7971E7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3">
    <w:p w14:paraId="21CF456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4">
    <w:p w14:paraId="27A76D3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5">
    <w:p w14:paraId="5D16CD0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6">
    <w:p w14:paraId="4EC42F6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7">
    <w:p w14:paraId="575C57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8">
    <w:p w14:paraId="0C8410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79">
    <w:p w14:paraId="418526B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80">
    <w:p w14:paraId="2C2C2F8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81">
    <w:p w14:paraId="3628F69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2">
    <w:p w14:paraId="5C8995F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3">
    <w:p w14:paraId="254AEFA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4">
    <w:p w14:paraId="46D8F27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5">
    <w:p w14:paraId="0BD9E74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6">
    <w:p w14:paraId="4189EC1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7">
    <w:p w14:paraId="6333777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8">
    <w:p w14:paraId="487AD7C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89">
    <w:p w14:paraId="2BB525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90">
    <w:p w14:paraId="5F76B1A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91">
    <w:p w14:paraId="678B6C7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2">
    <w:p w14:paraId="6ACD5F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3">
    <w:p w14:paraId="63D01A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4">
    <w:p w14:paraId="41955E7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5">
    <w:p w14:paraId="1A55DD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6">
    <w:p w14:paraId="6B1AF6D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7">
    <w:p w14:paraId="047D0BE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8">
    <w:p w14:paraId="4C3D3B7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199">
    <w:p w14:paraId="641EE25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00">
    <w:p w14:paraId="0FDE71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01">
    <w:p w14:paraId="63ACC8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2">
    <w:p w14:paraId="7687305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3">
    <w:p w14:paraId="3B5698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4">
    <w:p w14:paraId="041DB7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5">
    <w:p w14:paraId="03111CA5" w14:textId="6DB031D2"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6">
    <w:p w14:paraId="4284AAF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7">
    <w:p w14:paraId="769F1148" w14:textId="7A73F41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8">
    <w:p w14:paraId="4F66E2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09">
    <w:p w14:paraId="39049A9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10">
    <w:p w14:paraId="00AB349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11">
    <w:p w14:paraId="430CBB3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2">
    <w:p w14:paraId="5A767E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3">
    <w:p w14:paraId="0EE0CE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4">
    <w:p w14:paraId="616556D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5">
    <w:p w14:paraId="07C1D6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6">
    <w:p w14:paraId="324100F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7">
    <w:p w14:paraId="02CECE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8">
    <w:p w14:paraId="52C3F6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19">
    <w:p w14:paraId="42D3AF2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20">
    <w:p w14:paraId="4DF2DC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21">
    <w:p w14:paraId="790143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2">
    <w:p w14:paraId="40932FF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3">
    <w:p w14:paraId="69A419E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4">
    <w:p w14:paraId="57839B5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5">
    <w:p w14:paraId="6EEA8D2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6">
    <w:p w14:paraId="3735EE6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7">
    <w:p w14:paraId="2B06D79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8">
    <w:p w14:paraId="4089288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29">
    <w:p w14:paraId="68E47BC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30">
    <w:p w14:paraId="206CD4F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31">
    <w:p w14:paraId="0A31C0A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2">
    <w:p w14:paraId="31B862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3">
    <w:p w14:paraId="0720F0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34">
    <w:p w14:paraId="15C63EC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35">
    <w:p w14:paraId="7163645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36">
    <w:p w14:paraId="0D0CFD6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37">
    <w:p w14:paraId="4661265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38">
    <w:p w14:paraId="1807AE1F" w14:textId="10C0586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39">
    <w:p w14:paraId="79AF93A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40">
    <w:p w14:paraId="5FC171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41">
    <w:p w14:paraId="1B37750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2">
    <w:p w14:paraId="39925AA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43">
    <w:p w14:paraId="3EAD685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44">
    <w:p w14:paraId="1D8925C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45">
    <w:p w14:paraId="317C12E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46">
    <w:p w14:paraId="7C03069A" w14:textId="77777777" w:rsidR="007F3CB3" w:rsidRPr="0056343A" w:rsidRDefault="007F3CB3" w:rsidP="001448E0">
      <w:pPr>
        <w:rPr>
          <w:sz w:val="20"/>
          <w:szCs w:val="20"/>
        </w:rPr>
      </w:pPr>
      <w:r w:rsidRPr="0056343A">
        <w:rPr>
          <w:rStyle w:val="EndnoteReference"/>
          <w:szCs w:val="20"/>
        </w:rPr>
        <w:endnoteRef/>
      </w:r>
      <w:r w:rsidRPr="0056343A">
        <w:rPr>
          <w:sz w:val="20"/>
          <w:szCs w:val="20"/>
        </w:rPr>
        <w:t xml:space="preserve"> (Light, 2015a, pp.57-59)</w:t>
      </w:r>
    </w:p>
  </w:endnote>
  <w:endnote w:id="247">
    <w:p w14:paraId="2A74151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48">
    <w:p w14:paraId="425A18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49">
    <w:p w14:paraId="155F6C3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50">
    <w:p w14:paraId="08C848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51">
    <w:p w14:paraId="069F0A1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52">
    <w:p w14:paraId="1E51FD3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3">
    <w:p w14:paraId="78F861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4">
    <w:p w14:paraId="4A6C65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55">
    <w:p w14:paraId="3B883BC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56">
    <w:p w14:paraId="25CCC5DE"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7">
    <w:p w14:paraId="3BCFA885"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8">
    <w:p w14:paraId="3A01D349" w14:textId="77777777" w:rsidR="007F3CB3" w:rsidRPr="0056343A" w:rsidRDefault="007F3CB3" w:rsidP="00641A0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59">
    <w:p w14:paraId="7A14CC07" w14:textId="77777777" w:rsidR="007F3CB3" w:rsidRPr="0056343A" w:rsidRDefault="007F3CB3" w:rsidP="00B334A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60">
    <w:p w14:paraId="2880CC1C"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1">
    <w:p w14:paraId="7023272F"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2">
    <w:p w14:paraId="0FA32E30"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3">
    <w:p w14:paraId="022FA183"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4">
    <w:p w14:paraId="7853C94C"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5">
    <w:p w14:paraId="415E56FB"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6">
    <w:p w14:paraId="5B3BBB04"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7">
    <w:p w14:paraId="1D826E82" w14:textId="77777777" w:rsidR="007F3CB3" w:rsidRPr="0056343A" w:rsidRDefault="007F3CB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8">
    <w:p w14:paraId="0549BC93"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69">
    <w:p w14:paraId="78D3FE7C"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70">
    <w:p w14:paraId="3338383F" w14:textId="70F681B1" w:rsidR="007F3CB3" w:rsidRDefault="007F3CB3">
      <w:pPr>
        <w:pStyle w:val="EndnoteText"/>
      </w:pPr>
      <w:r>
        <w:rPr>
          <w:rStyle w:val="EndnoteReference"/>
        </w:rPr>
        <w:endnoteRef/>
      </w:r>
      <w:r>
        <w:t xml:space="preserve"> </w:t>
      </w:r>
      <w:r>
        <w:fldChar w:fldCharType="begin"/>
      </w:r>
      <w:r>
        <w:instrText xml:space="preserve"> ADDIN EN.CITE &lt;EndNote&gt;&lt;Cite&gt;&lt;Author&gt;Baumgardner&lt;/Author&gt;&lt;Year&gt;1975&lt;/Year&gt;&lt;RecNum&gt;1543&lt;/RecNum&gt;&lt;DisplayText&gt;(Baumgardner &amp;amp; Perls, 1975)&lt;/DisplayText&gt;&lt;record&gt;&lt;rec-number&gt;1543&lt;/rec-number&gt;&lt;foreign-keys&gt;&lt;key app="EN" db-id="rz005wvafw0ssdef95cptvvivz2trde5ztts" timestamp="1478336507"&gt;1543&lt;/key&gt;&lt;/foreign-keys&gt;&lt;ref-type name="Book"&gt;6&lt;/ref-type&gt;&lt;contributors&gt;&lt;authors&gt;&lt;author&gt;Baumgardner, Patricia&lt;/author&gt;&lt;author&gt;Perls, Frederick S.&lt;/author&gt;&lt;/authors&gt;&lt;/contributors&gt;&lt;titles&gt;&lt;title&gt;Gifts from Lake Cowichan&lt;/title&gt;&lt;/titles&gt;&lt;pages&gt;218 p.&lt;/pages&gt;&lt;keywords&gt;&lt;keyword&gt;Gestalt therapy.&lt;/keyword&gt;&lt;keyword&gt;Gestalt therapy Case studies.&lt;/keyword&gt;&lt;keyword&gt;Perls, Frederick S.&lt;/keyword&gt;&lt;/keywords&gt;&lt;dates&gt;&lt;year&gt;1975&lt;/year&gt;&lt;/dates&gt;&lt;pub-location&gt;Palo Alto, Calif.&lt;/pub-location&gt;&lt;publisher&gt;Science and Behavior Books&lt;/publisher&gt;&lt;isbn&gt;0831400463&lt;/isbn&gt;&lt;accession-num&gt;1272287&lt;/accession-num&gt;&lt;call-num&gt;RC489.G4 B38&lt;/call-num&gt;&lt;urls&gt;&lt;/urls&gt;&lt;/record&gt;&lt;/Cite&gt;&lt;/EndNote&gt;</w:instrText>
      </w:r>
      <w:r>
        <w:fldChar w:fldCharType="separate"/>
      </w:r>
      <w:r>
        <w:rPr>
          <w:noProof/>
        </w:rPr>
        <w:t>(Baumgardner &amp; Perls, 1975)</w:t>
      </w:r>
      <w:r>
        <w:fldChar w:fldCharType="end"/>
      </w:r>
    </w:p>
  </w:endnote>
  <w:endnote w:id="271">
    <w:p w14:paraId="77D6C5E4"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272">
    <w:p w14:paraId="0572BCEF"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3">
    <w:p w14:paraId="1DC6CF1B"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74">
    <w:p w14:paraId="6F03EDB6"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75">
    <w:p w14:paraId="04C35416" w14:textId="77777777" w:rsidR="007F3CB3" w:rsidRPr="0056343A" w:rsidRDefault="007F3CB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6">
    <w:p w14:paraId="7469667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7">
    <w:p w14:paraId="0A8D50D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8">
    <w:p w14:paraId="6A62AE4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79">
    <w:p w14:paraId="66C3DA4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80">
    <w:p w14:paraId="029936B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81">
    <w:p w14:paraId="4AD43C4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2">
    <w:p w14:paraId="4B18718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3">
    <w:p w14:paraId="03C8A98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4">
    <w:p w14:paraId="441B82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5">
    <w:p w14:paraId="6E71AF6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6">
    <w:p w14:paraId="1A63840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7">
    <w:p w14:paraId="76CCA0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8">
    <w:p w14:paraId="232C17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89">
    <w:p w14:paraId="6D9362D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90">
    <w:p w14:paraId="4A42B1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91">
    <w:p w14:paraId="7BB0044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2">
    <w:p w14:paraId="2AA1AA7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3">
    <w:p w14:paraId="171606A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4">
    <w:p w14:paraId="43090F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5">
    <w:p w14:paraId="4D943BC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6">
    <w:p w14:paraId="4AC5D5A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7">
    <w:p w14:paraId="22A310E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8">
    <w:p w14:paraId="64CC83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299">
    <w:p w14:paraId="14EDE7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0">
    <w:p w14:paraId="05CF446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301">
    <w:p w14:paraId="7B7FC53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2">
    <w:p w14:paraId="6FBD7F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3">
    <w:p w14:paraId="53CCB9A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4">
    <w:p w14:paraId="6FFA260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5">
    <w:p w14:paraId="6A920B3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6">
    <w:p w14:paraId="7FC56F8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7">
    <w:p w14:paraId="5454AED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8">
    <w:p w14:paraId="4FC440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9">
    <w:p w14:paraId="36E96D8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10">
    <w:p w14:paraId="341B56D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11">
    <w:p w14:paraId="17DE5F0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2">
    <w:p w14:paraId="48F1485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3">
    <w:p w14:paraId="6B7225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4">
    <w:p w14:paraId="15119F7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5">
    <w:p w14:paraId="358C91A0" w14:textId="7FF0DCA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6">
    <w:p w14:paraId="601E3605" w14:textId="77018165"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7">
    <w:p w14:paraId="020B4FB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8">
    <w:p w14:paraId="06FDB03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9">
    <w:p w14:paraId="4D5D0EA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20">
    <w:p w14:paraId="060939F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21">
    <w:p w14:paraId="2B0180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22">
    <w:p w14:paraId="73AEDB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3">
    <w:p w14:paraId="163125C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4">
    <w:p w14:paraId="7681F7D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5">
    <w:p w14:paraId="730EAD3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6">
    <w:p w14:paraId="15178E8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7">
    <w:p w14:paraId="43C323B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8">
    <w:p w14:paraId="303DDB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9">
    <w:p w14:paraId="500A5F9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30">
    <w:p w14:paraId="3900F43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31">
    <w:p w14:paraId="74A6118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32">
    <w:p w14:paraId="21FBA5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3">
    <w:p w14:paraId="4DF641D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4">
    <w:p w14:paraId="7B481E6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5">
    <w:p w14:paraId="18C365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6">
    <w:p w14:paraId="1B08ABDF" w14:textId="21D8C450"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7">
    <w:p w14:paraId="36B63F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8">
    <w:p w14:paraId="089E135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39">
    <w:p w14:paraId="3359CCB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40">
    <w:p w14:paraId="170FAB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41">
    <w:p w14:paraId="4F2B77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42">
    <w:p w14:paraId="51942AC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3">
    <w:p w14:paraId="3C395C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4">
    <w:p w14:paraId="7FA5FB0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5">
    <w:p w14:paraId="1D9CC1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6">
    <w:p w14:paraId="21C358B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7">
    <w:p w14:paraId="5E2E77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8">
    <w:p w14:paraId="37A1191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49">
    <w:p w14:paraId="3A4BFDC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50">
    <w:p w14:paraId="1053187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51">
    <w:p w14:paraId="5EDDE23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52">
    <w:p w14:paraId="013C748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3">
    <w:p w14:paraId="074E63D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4">
    <w:p w14:paraId="42AB24A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5">
    <w:p w14:paraId="3AAA73A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6">
    <w:p w14:paraId="3823F56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7">
    <w:p w14:paraId="568B716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8">
    <w:p w14:paraId="3E8A3A3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9">
    <w:p w14:paraId="57E8E4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60">
    <w:p w14:paraId="1C804D9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61">
    <w:p w14:paraId="012D4F0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62">
    <w:p w14:paraId="423EA49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3">
    <w:p w14:paraId="783C891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4">
    <w:p w14:paraId="45646663" w14:textId="658DB06F"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5">
    <w:p w14:paraId="37B8C9C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6">
    <w:p w14:paraId="472244D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7">
    <w:p w14:paraId="08B6D82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68">
    <w:p w14:paraId="698E011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69">
    <w:p w14:paraId="07CBC0E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70">
    <w:p w14:paraId="2EB4C5B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71">
    <w:p w14:paraId="68130A1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72">
    <w:p w14:paraId="3D76650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3">
    <w:p w14:paraId="020D92A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4">
    <w:p w14:paraId="5DBF1E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5">
    <w:p w14:paraId="07FB4F5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6">
    <w:p w14:paraId="63691F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7">
    <w:p w14:paraId="52F98CC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78">
    <w:p w14:paraId="4A99858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79">
    <w:p w14:paraId="7EA5705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80">
    <w:p w14:paraId="2BD314E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81">
    <w:p w14:paraId="5BD548A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82">
    <w:p w14:paraId="205199C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3">
    <w:p w14:paraId="7585DA2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4">
    <w:p w14:paraId="2B0E3E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5">
    <w:p w14:paraId="5C916F4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6">
    <w:p w14:paraId="5267CF5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7">
    <w:p w14:paraId="738910F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88">
    <w:p w14:paraId="6C5BE86E" w14:textId="6FC61D54"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89">
    <w:p w14:paraId="1CF0BFF8" w14:textId="79F8CAAC"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90">
    <w:p w14:paraId="5B01583F" w14:textId="7BCCFC7E"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91">
    <w:p w14:paraId="5DA349D8" w14:textId="099BBD35"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92">
    <w:p w14:paraId="5C54BEF4" w14:textId="7D1845F9"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3">
    <w:p w14:paraId="3A2E8E8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4">
    <w:p w14:paraId="271E9C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5">
    <w:p w14:paraId="5C668A9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6">
    <w:p w14:paraId="64E0274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7">
    <w:p w14:paraId="0650FB1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398">
    <w:p w14:paraId="6BBD38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399">
    <w:p w14:paraId="5527F23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400">
    <w:p w14:paraId="78833AC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401">
    <w:p w14:paraId="5D73FE7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402">
    <w:p w14:paraId="45F5674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3">
    <w:p w14:paraId="7288F9E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4">
    <w:p w14:paraId="0BE7A8E0"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5">
    <w:p w14:paraId="5146556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6">
    <w:p w14:paraId="1246CA2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7">
    <w:p w14:paraId="40C4FD93"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08">
    <w:p w14:paraId="6040C2F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09">
    <w:p w14:paraId="2F84AAB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10">
    <w:p w14:paraId="0F96FE2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11">
    <w:p w14:paraId="2EA13B2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12">
    <w:p w14:paraId="7A66C285" w14:textId="4750C728"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3">
    <w:p w14:paraId="53415E7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4">
    <w:p w14:paraId="0DD2596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5">
    <w:p w14:paraId="59BC40D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6">
    <w:p w14:paraId="260F9CE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7">
    <w:p w14:paraId="4003BB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18">
    <w:p w14:paraId="6A2B360A"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19">
    <w:p w14:paraId="16C4FB7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20">
    <w:p w14:paraId="1DEF07C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21">
    <w:p w14:paraId="760A1C1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22">
    <w:p w14:paraId="7CE433B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3">
    <w:p w14:paraId="59A09E1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4">
    <w:p w14:paraId="01DEA604"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5">
    <w:p w14:paraId="5593950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6">
    <w:p w14:paraId="19C8585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7">
    <w:p w14:paraId="35F251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28">
    <w:p w14:paraId="2C28EA8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29">
    <w:p w14:paraId="38BA13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30">
    <w:p w14:paraId="5582B3F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31">
    <w:p w14:paraId="123F839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32">
    <w:p w14:paraId="29A7344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3">
    <w:p w14:paraId="0E8D897F"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4">
    <w:p w14:paraId="66E090B8"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5">
    <w:p w14:paraId="501CDCE7"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6">
    <w:p w14:paraId="7E535FA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7">
    <w:p w14:paraId="5F88C24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38">
    <w:p w14:paraId="1C915A4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39">
    <w:p w14:paraId="0F41631C"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40">
    <w:p w14:paraId="5A83F2A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41">
    <w:p w14:paraId="1301B7F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42">
    <w:p w14:paraId="43FAF511"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3">
    <w:p w14:paraId="0D985676"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4">
    <w:p w14:paraId="283992B5"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5">
    <w:p w14:paraId="43BDF92E"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6">
    <w:p w14:paraId="6A0D21DD"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7">
    <w:p w14:paraId="539AAD65" w14:textId="36015F4E" w:rsidR="007F3CB3" w:rsidRPr="0056343A" w:rsidRDefault="007F3CB3"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8">
    <w:p w14:paraId="33DCE27C" w14:textId="61C83023"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9">
    <w:p w14:paraId="70EC2CB7" w14:textId="7696CC11"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0">
    <w:p w14:paraId="4DF7904F" w14:textId="6F068213" w:rsidR="007F3CB3" w:rsidRPr="0056343A" w:rsidRDefault="007F3CB3"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1">
    <w:p w14:paraId="6ED865F9"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52">
    <w:p w14:paraId="14D9186B"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3">
    <w:p w14:paraId="678A8162" w14:textId="77777777" w:rsidR="007F3CB3" w:rsidRPr="0056343A" w:rsidRDefault="007F3CB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4">
    <w:p w14:paraId="056A374C"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5">
    <w:p w14:paraId="56D8032C"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6">
    <w:p w14:paraId="37FEA167"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7">
    <w:p w14:paraId="3E82ADE8" w14:textId="77777777" w:rsidR="007F3CB3" w:rsidRPr="0056343A" w:rsidRDefault="007F3CB3"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58">
    <w:p w14:paraId="36566DAE"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59">
    <w:p w14:paraId="2CBA823B" w14:textId="77777777" w:rsidR="007F3CB3" w:rsidRPr="0056343A" w:rsidRDefault="007F3CB3" w:rsidP="00C90B01">
      <w:pPr>
        <w:ind w:left="360" w:hanging="360"/>
        <w:rPr>
          <w:rFonts w:cs="Arial"/>
          <w:sz w:val="20"/>
          <w:szCs w:val="20"/>
        </w:rPr>
      </w:pPr>
      <w:r w:rsidRPr="0056343A">
        <w:rPr>
          <w:rStyle w:val="EndnoteReference"/>
          <w:rFonts w:cs="Arial"/>
          <w:szCs w:val="20"/>
        </w:rPr>
        <w:endnoteRef/>
      </w:r>
      <w:r w:rsidRPr="0056343A">
        <w:rPr>
          <w:rFonts w:cs="Arial"/>
          <w:sz w:val="20"/>
          <w:szCs w:val="20"/>
        </w:rPr>
        <w:tab/>
      </w:r>
      <w:r w:rsidRPr="0056343A">
        <w:rPr>
          <w:rFonts w:cs="Arial"/>
          <w:b/>
          <w:sz w:val="20"/>
          <w:szCs w:val="20"/>
        </w:rPr>
        <w:t>Total Margin</w:t>
      </w:r>
      <w:r w:rsidRPr="0056343A">
        <w:rPr>
          <w:rFonts w:cs="Arial"/>
          <w:sz w:val="20"/>
          <w:szCs w:val="20"/>
        </w:rPr>
        <w:t>: "This is the bottom line . . . the one [measure] that tough, no-nonsense managers of all stripes supposedly focus on single-mindedly"</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83)</w:t>
      </w:r>
      <w:r w:rsidRPr="0056343A">
        <w:rPr>
          <w:rFonts w:cs="Arial"/>
          <w:sz w:val="20"/>
          <w:szCs w:val="20"/>
        </w:rPr>
        <w:fldChar w:fldCharType="end"/>
      </w:r>
      <w:r w:rsidRPr="0056343A">
        <w:rPr>
          <w:rFonts w:cs="Arial"/>
          <w:sz w:val="20"/>
          <w:szCs w:val="20"/>
        </w:rPr>
        <w:t>. Formula = Revenue minus Expenses [line 19] divided by Revenue [line 12]</w:t>
      </w:r>
    </w:p>
    <w:p w14:paraId="0A22D8FE" w14:textId="77777777" w:rsidR="007F3CB3" w:rsidRPr="0056343A" w:rsidRDefault="007F3CB3" w:rsidP="00C90B01">
      <w:pPr>
        <w:ind w:left="360" w:hanging="360"/>
        <w:rPr>
          <w:rFonts w:cs="Arial"/>
          <w:sz w:val="20"/>
          <w:szCs w:val="20"/>
        </w:rPr>
      </w:pPr>
      <w:r w:rsidRPr="0056343A">
        <w:rPr>
          <w:rFonts w:cs="Arial"/>
          <w:b/>
          <w:sz w:val="20"/>
          <w:szCs w:val="20"/>
        </w:rPr>
        <w:tab/>
        <w:t>Current Ratio</w:t>
      </w:r>
      <w:r w:rsidRPr="0056343A">
        <w:rPr>
          <w:rFonts w:cs="Arial"/>
          <w:sz w:val="20"/>
          <w:szCs w:val="20"/>
        </w:rPr>
        <w:t xml:space="preserve">: "the most widely recognized measure of liquidity . . . the ratio should be at least 1” </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75)</w:t>
      </w:r>
      <w:r w:rsidRPr="0056343A">
        <w:rPr>
          <w:rFonts w:cs="Arial"/>
          <w:sz w:val="20"/>
          <w:szCs w:val="20"/>
        </w:rPr>
        <w:fldChar w:fldCharType="end"/>
      </w:r>
      <w:r w:rsidRPr="0056343A">
        <w:rPr>
          <w:rFonts w:cs="Arial"/>
          <w:sz w:val="20"/>
          <w:szCs w:val="20"/>
        </w:rPr>
        <w:t>. Formula = Current Assets (lines 1-9) divided by Current Liabilities (lines 17 to 19)</w:t>
      </w:r>
    </w:p>
    <w:p w14:paraId="75EB4DA7" w14:textId="77777777" w:rsidR="007F3CB3" w:rsidRPr="0056343A" w:rsidRDefault="007F3CB3" w:rsidP="00C90B01">
      <w:pPr>
        <w:ind w:left="360" w:hanging="360"/>
        <w:rPr>
          <w:rFonts w:cs="Arial"/>
          <w:sz w:val="20"/>
          <w:szCs w:val="20"/>
        </w:rPr>
      </w:pPr>
      <w:r w:rsidRPr="0056343A">
        <w:rPr>
          <w:rFonts w:cs="Arial"/>
          <w:b/>
          <w:sz w:val="20"/>
          <w:szCs w:val="20"/>
        </w:rPr>
        <w:tab/>
        <w:t>Working Capital</w:t>
      </w:r>
      <w:r w:rsidRPr="0056343A">
        <w:rPr>
          <w:rFonts w:cs="Arial"/>
          <w:sz w:val="20"/>
          <w:szCs w:val="20"/>
        </w:rPr>
        <w:t xml:space="preserve">: "Determines how long a charity could sustain its level of spending using its net available assets, or working capital, as reported on its most recently filed Form 990” </w:t>
      </w:r>
      <w:r w:rsidRPr="0056343A">
        <w:rPr>
          <w:rFonts w:cs="Arial"/>
          <w:sz w:val="20"/>
          <w:szCs w:val="20"/>
        </w:rPr>
        <w:fldChar w:fldCharType="begin"/>
      </w:r>
      <w:r w:rsidRPr="0056343A">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56343A">
        <w:rPr>
          <w:rFonts w:cs="Arial"/>
          <w:sz w:val="20"/>
          <w:szCs w:val="20"/>
        </w:rPr>
        <w:fldChar w:fldCharType="separate"/>
      </w:r>
      <w:r w:rsidRPr="0056343A">
        <w:rPr>
          <w:rFonts w:cs="Arial"/>
          <w:noProof/>
          <w:sz w:val="20"/>
          <w:szCs w:val="20"/>
        </w:rPr>
        <w:t>("Glossary," 2010)</w:t>
      </w:r>
      <w:r w:rsidRPr="0056343A">
        <w:rPr>
          <w:rFonts w:cs="Arial"/>
          <w:sz w:val="20"/>
          <w:szCs w:val="20"/>
        </w:rPr>
        <w:fldChar w:fldCharType="end"/>
      </w:r>
      <w:r w:rsidRPr="0056343A">
        <w:rPr>
          <w:rFonts w:cs="Arial"/>
          <w:sz w:val="20"/>
          <w:szCs w:val="20"/>
        </w:rPr>
        <w:t>. Formula = Unrestricted plus Temporarily Restricted Net Assets</w:t>
      </w:r>
    </w:p>
    <w:p w14:paraId="5F0F0783" w14:textId="77777777" w:rsidR="007F3CB3" w:rsidRPr="0056343A" w:rsidRDefault="007F3CB3" w:rsidP="00C90B01">
      <w:pPr>
        <w:ind w:left="360" w:hanging="360"/>
        <w:rPr>
          <w:rFonts w:cs="Arial"/>
          <w:sz w:val="20"/>
          <w:szCs w:val="20"/>
        </w:rPr>
      </w:pPr>
      <w:r w:rsidRPr="0056343A">
        <w:rPr>
          <w:rFonts w:cs="Arial"/>
          <w:b/>
          <w:sz w:val="20"/>
          <w:szCs w:val="20"/>
        </w:rPr>
        <w:tab/>
        <w:t>Operating Reserves</w:t>
      </w:r>
      <w:r w:rsidRPr="0056343A">
        <w:rPr>
          <w:rFonts w:cs="Arial"/>
          <w:sz w:val="20"/>
          <w:szCs w:val="20"/>
        </w:rPr>
        <w:t xml:space="preserve">: A more conservative view of working capital because you use unrestricted net assets and exclude land, building, and equipment, and temporarily restricted assets </w:t>
      </w:r>
      <w:r w:rsidRPr="0056343A">
        <w:rPr>
          <w:rFonts w:cs="Arial"/>
          <w:sz w:val="20"/>
          <w:szCs w:val="20"/>
        </w:rPr>
        <w:fldChar w:fldCharType="begin"/>
      </w:r>
      <w:r w:rsidRPr="0056343A">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56343A">
        <w:rPr>
          <w:rFonts w:cs="Arial"/>
          <w:sz w:val="20"/>
          <w:szCs w:val="20"/>
        </w:rPr>
        <w:fldChar w:fldCharType="separate"/>
      </w:r>
      <w:r w:rsidRPr="0056343A">
        <w:rPr>
          <w:rFonts w:cs="Arial"/>
          <w:noProof/>
          <w:sz w:val="20"/>
          <w:szCs w:val="20"/>
        </w:rPr>
        <w:t>(Blackwood &amp; Pollak, 2009, p. 9)</w:t>
      </w:r>
      <w:r w:rsidRPr="0056343A">
        <w:rPr>
          <w:rFonts w:cs="Arial"/>
          <w:sz w:val="20"/>
          <w:szCs w:val="20"/>
        </w:rPr>
        <w:fldChar w:fldCharType="end"/>
      </w:r>
      <w:r w:rsidRPr="0056343A">
        <w:rPr>
          <w:rFonts w:cs="Arial"/>
          <w:sz w:val="20"/>
          <w:szCs w:val="20"/>
        </w:rPr>
        <w:t>. Formula = Unrestricted Net Assets minus Land, Building, and Equipment plus Mortgages &amp; Notes</w:t>
      </w:r>
    </w:p>
  </w:endnote>
  <w:endnote w:id="460">
    <w:p w14:paraId="5EA01291"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61">
    <w:p w14:paraId="3DF526AF"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62">
    <w:p w14:paraId="00D9D188"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63">
    <w:p w14:paraId="3F480C99"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4">
    <w:p w14:paraId="4A181A48"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5">
    <w:p w14:paraId="19B51327" w14:textId="77777777" w:rsidR="007F3CB3" w:rsidRPr="0056343A" w:rsidRDefault="007F3CB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6">
    <w:p w14:paraId="52AC6E39" w14:textId="77777777" w:rsidR="007F3CB3" w:rsidRDefault="007F3CB3"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7F3CB3" w:rsidRDefault="007F3CB3"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7F3CB3" w:rsidRDefault="007F3CB3" w:rsidP="001448E0">
    <w:pPr>
      <w:pStyle w:val="Footer"/>
    </w:pPr>
  </w:p>
  <w:p w14:paraId="6AC69164" w14:textId="77777777" w:rsidR="007F3CB3" w:rsidRDefault="007F3CB3" w:rsidP="001448E0"/>
  <w:p w14:paraId="6E5EF414" w14:textId="77777777" w:rsidR="007F3CB3" w:rsidRDefault="007F3CB3"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61C26" w14:textId="77777777" w:rsidR="005775F2" w:rsidRDefault="005775F2" w:rsidP="001448E0">
      <w:r>
        <w:separator/>
      </w:r>
    </w:p>
  </w:footnote>
  <w:footnote w:type="continuationSeparator" w:id="0">
    <w:p w14:paraId="280B2EF7" w14:textId="77777777" w:rsidR="005775F2" w:rsidRDefault="005775F2" w:rsidP="001448E0">
      <w:r>
        <w:continuationSeparator/>
      </w:r>
    </w:p>
  </w:footnote>
  <w:footnote w:id="1">
    <w:p w14:paraId="0CCEDFA0" w14:textId="0C5F2DFF" w:rsidR="007F3CB3" w:rsidRDefault="007F3CB3"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7F3CB3" w:rsidRDefault="007F3CB3"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7238D9DF" w14:textId="77777777" w:rsidR="007F3CB3" w:rsidRPr="00153A18" w:rsidRDefault="007F3CB3" w:rsidP="009D1D96">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A0B41B7" w14:textId="77777777" w:rsidR="007F3CB3" w:rsidRPr="00153A18" w:rsidRDefault="007F3CB3" w:rsidP="009D1D96">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E4CD23" w14:textId="77777777" w:rsidR="007F3CB3" w:rsidRPr="00153A18" w:rsidRDefault="007F3CB3" w:rsidP="009D1D96">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09EB8BE" w14:textId="77777777" w:rsidR="007F3CB3" w:rsidRDefault="007F3CB3" w:rsidP="009D1D96">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641309B6" w14:textId="088D3E66" w:rsidR="007F3CB3" w:rsidRPr="00153A18" w:rsidRDefault="007F3CB3"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7F3CB3" w:rsidRPr="00153A18" w:rsidRDefault="007F3CB3"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7F3CB3" w:rsidRPr="00153A18" w:rsidRDefault="007F3CB3"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7F3CB3" w:rsidRDefault="007F3CB3"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5">
    <w:p w14:paraId="08F41664" w14:textId="0EB55388" w:rsidR="007F3CB3" w:rsidRDefault="007F3CB3"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6">
    <w:p w14:paraId="5F84DBBE" w14:textId="119241AB" w:rsidR="007F3CB3" w:rsidRPr="00153A18" w:rsidRDefault="007F3CB3" w:rsidP="008153D1">
      <w:pPr>
        <w:pStyle w:val="FootnoteText"/>
      </w:pPr>
      <w:r>
        <w:rPr>
          <w:rStyle w:val="FootnoteReference"/>
        </w:rPr>
        <w:footnoteRef/>
      </w:r>
      <w:r w:rsidR="00BC3878">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6EEF7BF" w14:textId="77777777" w:rsidR="007F3CB3" w:rsidRPr="00153A18" w:rsidRDefault="007F3CB3" w:rsidP="008153D1">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18A30732" w14:textId="77777777" w:rsidR="007F3CB3" w:rsidRPr="00153A18" w:rsidRDefault="007F3CB3" w:rsidP="008153D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157D478" w14:textId="77777777" w:rsidR="007F3CB3" w:rsidRDefault="007F3CB3" w:rsidP="008153D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7">
    <w:p w14:paraId="700FD156" w14:textId="307C28C4" w:rsidR="009A3233" w:rsidRPr="00153A18" w:rsidRDefault="009A3233" w:rsidP="009A3233">
      <w:pPr>
        <w:pStyle w:val="FootnoteText"/>
      </w:pPr>
      <w:r>
        <w:rPr>
          <w:rStyle w:val="FootnoteReference"/>
        </w:rPr>
        <w:footnoteRef/>
      </w:r>
      <w:r w:rsidR="00BC3878">
        <w:t xml:space="preserve"> </w:t>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29DECE0C" w14:textId="77777777" w:rsidR="009A3233" w:rsidRPr="00153A18" w:rsidRDefault="009A3233" w:rsidP="009A3233">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3937B4C" w14:textId="77777777" w:rsidR="009A3233" w:rsidRPr="00153A18" w:rsidRDefault="009A3233" w:rsidP="009A3233">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BEE03C1" w14:textId="77777777" w:rsidR="009A3233" w:rsidRDefault="009A3233" w:rsidP="009A3233">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7F3CB3" w:rsidRDefault="007F3CB3"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7F3CB3" w:rsidRDefault="007F3CB3" w:rsidP="001448E0">
    <w:pPr>
      <w:pStyle w:val="Header"/>
    </w:pPr>
  </w:p>
  <w:p w14:paraId="78A1DC63" w14:textId="77777777" w:rsidR="007F3CB3" w:rsidRDefault="007F3CB3" w:rsidP="001448E0"/>
  <w:p w14:paraId="729E25FC" w14:textId="77777777" w:rsidR="007F3CB3" w:rsidRDefault="007F3CB3"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0877882E" w:rsidR="007F3CB3" w:rsidRPr="007F3CB3" w:rsidRDefault="007F3CB3"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EA464A">
      <w:rPr>
        <w:rStyle w:val="PageNumber"/>
        <w:rFonts w:cs="Arial"/>
        <w:b w:val="0"/>
        <w:noProof/>
      </w:rPr>
      <w:t>21</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7F3CB3" w:rsidRDefault="007F3CB3"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9"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7"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9"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1"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B8C67A2"/>
    <w:multiLevelType w:val="multilevel"/>
    <w:tmpl w:val="061EFC90"/>
    <w:numStyleLink w:val="StyleOutlinenumberedWingdingssymbolBoldLeft0Hangin"/>
  </w:abstractNum>
  <w:abstractNum w:abstractNumId="43"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2"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3"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4"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9"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5"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2"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3"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7"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0"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3"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9"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0"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5"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6"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1"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8"/>
  </w:num>
  <w:num w:numId="2">
    <w:abstractNumId w:val="19"/>
  </w:num>
  <w:num w:numId="3">
    <w:abstractNumId w:val="38"/>
  </w:num>
  <w:num w:numId="4">
    <w:abstractNumId w:val="112"/>
  </w:num>
  <w:num w:numId="5">
    <w:abstractNumId w:val="1"/>
  </w:num>
  <w:num w:numId="6">
    <w:abstractNumId w:val="107"/>
  </w:num>
  <w:num w:numId="7">
    <w:abstractNumId w:val="108"/>
  </w:num>
  <w:num w:numId="8">
    <w:abstractNumId w:val="140"/>
  </w:num>
  <w:num w:numId="9">
    <w:abstractNumId w:val="58"/>
  </w:num>
  <w:num w:numId="10">
    <w:abstractNumId w:val="14"/>
  </w:num>
  <w:num w:numId="11">
    <w:abstractNumId w:val="40"/>
  </w:num>
  <w:num w:numId="12">
    <w:abstractNumId w:val="123"/>
  </w:num>
  <w:num w:numId="13">
    <w:abstractNumId w:val="16"/>
  </w:num>
  <w:num w:numId="14">
    <w:abstractNumId w:val="114"/>
  </w:num>
  <w:num w:numId="15">
    <w:abstractNumId w:val="43"/>
  </w:num>
  <w:num w:numId="16">
    <w:abstractNumId w:val="24"/>
  </w:num>
  <w:num w:numId="17">
    <w:abstractNumId w:val="129"/>
  </w:num>
  <w:num w:numId="18">
    <w:abstractNumId w:val="111"/>
  </w:num>
  <w:num w:numId="19">
    <w:abstractNumId w:val="104"/>
  </w:num>
  <w:num w:numId="20">
    <w:abstractNumId w:val="69"/>
  </w:num>
  <w:num w:numId="21">
    <w:abstractNumId w:val="119"/>
  </w:num>
  <w:num w:numId="22">
    <w:abstractNumId w:val="75"/>
  </w:num>
  <w:num w:numId="23">
    <w:abstractNumId w:val="89"/>
  </w:num>
  <w:num w:numId="24">
    <w:abstractNumId w:val="134"/>
  </w:num>
  <w:num w:numId="25">
    <w:abstractNumId w:val="92"/>
  </w:num>
  <w:num w:numId="26">
    <w:abstractNumId w:val="63"/>
  </w:num>
  <w:num w:numId="27">
    <w:abstractNumId w:val="53"/>
  </w:num>
  <w:num w:numId="28">
    <w:abstractNumId w:val="121"/>
  </w:num>
  <w:num w:numId="29">
    <w:abstractNumId w:val="80"/>
  </w:num>
  <w:num w:numId="30">
    <w:abstractNumId w:val="49"/>
  </w:num>
  <w:num w:numId="31">
    <w:abstractNumId w:val="35"/>
  </w:num>
  <w:num w:numId="32">
    <w:abstractNumId w:val="9"/>
  </w:num>
  <w:num w:numId="33">
    <w:abstractNumId w:val="102"/>
  </w:num>
  <w:num w:numId="34">
    <w:abstractNumId w:val="12"/>
  </w:num>
  <w:num w:numId="35">
    <w:abstractNumId w:val="62"/>
  </w:num>
  <w:num w:numId="36">
    <w:abstractNumId w:val="86"/>
  </w:num>
  <w:num w:numId="37">
    <w:abstractNumId w:val="94"/>
  </w:num>
  <w:num w:numId="38">
    <w:abstractNumId w:val="116"/>
  </w:num>
  <w:num w:numId="39">
    <w:abstractNumId w:val="59"/>
  </w:num>
  <w:num w:numId="40">
    <w:abstractNumId w:val="33"/>
  </w:num>
  <w:num w:numId="41">
    <w:abstractNumId w:val="7"/>
  </w:num>
  <w:num w:numId="42">
    <w:abstractNumId w:val="84"/>
  </w:num>
  <w:num w:numId="43">
    <w:abstractNumId w:val="83"/>
  </w:num>
  <w:num w:numId="44">
    <w:abstractNumId w:val="22"/>
  </w:num>
  <w:num w:numId="45">
    <w:abstractNumId w:val="88"/>
  </w:num>
  <w:num w:numId="46">
    <w:abstractNumId w:val="34"/>
  </w:num>
  <w:num w:numId="47">
    <w:abstractNumId w:val="106"/>
  </w:num>
  <w:num w:numId="48">
    <w:abstractNumId w:val="50"/>
  </w:num>
  <w:num w:numId="49">
    <w:abstractNumId w:val="68"/>
  </w:num>
  <w:num w:numId="50">
    <w:abstractNumId w:val="42"/>
  </w:num>
  <w:num w:numId="51">
    <w:abstractNumId w:val="36"/>
  </w:num>
  <w:num w:numId="52">
    <w:abstractNumId w:val="97"/>
  </w:num>
  <w:num w:numId="53">
    <w:abstractNumId w:val="96"/>
  </w:num>
  <w:num w:numId="54">
    <w:abstractNumId w:val="73"/>
  </w:num>
  <w:num w:numId="55">
    <w:abstractNumId w:val="132"/>
  </w:num>
  <w:num w:numId="56">
    <w:abstractNumId w:val="30"/>
  </w:num>
  <w:num w:numId="57">
    <w:abstractNumId w:val="130"/>
  </w:num>
  <w:num w:numId="58">
    <w:abstractNumId w:val="17"/>
  </w:num>
  <w:num w:numId="59">
    <w:abstractNumId w:val="37"/>
  </w:num>
  <w:num w:numId="60">
    <w:abstractNumId w:val="127"/>
  </w:num>
  <w:num w:numId="61">
    <w:abstractNumId w:val="31"/>
  </w:num>
  <w:num w:numId="62">
    <w:abstractNumId w:val="95"/>
  </w:num>
  <w:num w:numId="63">
    <w:abstractNumId w:val="60"/>
  </w:num>
  <w:num w:numId="64">
    <w:abstractNumId w:val="90"/>
  </w:num>
  <w:num w:numId="65">
    <w:abstractNumId w:val="5"/>
  </w:num>
  <w:num w:numId="66">
    <w:abstractNumId w:val="6"/>
  </w:num>
  <w:num w:numId="67">
    <w:abstractNumId w:val="45"/>
  </w:num>
  <w:num w:numId="68">
    <w:abstractNumId w:val="85"/>
  </w:num>
  <w:num w:numId="69">
    <w:abstractNumId w:val="87"/>
  </w:num>
  <w:num w:numId="70">
    <w:abstractNumId w:val="133"/>
  </w:num>
  <w:num w:numId="71">
    <w:abstractNumId w:val="138"/>
  </w:num>
  <w:num w:numId="72">
    <w:abstractNumId w:val="113"/>
  </w:num>
  <w:num w:numId="73">
    <w:abstractNumId w:val="71"/>
  </w:num>
  <w:num w:numId="74">
    <w:abstractNumId w:val="29"/>
  </w:num>
  <w:num w:numId="75">
    <w:abstractNumId w:val="136"/>
  </w:num>
  <w:num w:numId="76">
    <w:abstractNumId w:val="120"/>
  </w:num>
  <w:num w:numId="77">
    <w:abstractNumId w:val="44"/>
  </w:num>
  <w:num w:numId="78">
    <w:abstractNumId w:val="91"/>
  </w:num>
  <w:num w:numId="79">
    <w:abstractNumId w:val="57"/>
  </w:num>
  <w:num w:numId="80">
    <w:abstractNumId w:val="0"/>
  </w:num>
  <w:num w:numId="81">
    <w:abstractNumId w:val="21"/>
  </w:num>
  <w:num w:numId="82">
    <w:abstractNumId w:val="141"/>
  </w:num>
  <w:num w:numId="83">
    <w:abstractNumId w:val="61"/>
  </w:num>
  <w:num w:numId="84">
    <w:abstractNumId w:val="93"/>
  </w:num>
  <w:num w:numId="85">
    <w:abstractNumId w:val="98"/>
  </w:num>
  <w:num w:numId="86">
    <w:abstractNumId w:val="79"/>
  </w:num>
  <w:num w:numId="87">
    <w:abstractNumId w:val="131"/>
  </w:num>
  <w:num w:numId="88">
    <w:abstractNumId w:val="65"/>
  </w:num>
  <w:num w:numId="89">
    <w:abstractNumId w:val="23"/>
  </w:num>
  <w:num w:numId="90">
    <w:abstractNumId w:val="67"/>
  </w:num>
  <w:num w:numId="91">
    <w:abstractNumId w:val="11"/>
  </w:num>
  <w:num w:numId="92">
    <w:abstractNumId w:val="54"/>
  </w:num>
  <w:num w:numId="93">
    <w:abstractNumId w:val="78"/>
  </w:num>
  <w:num w:numId="94">
    <w:abstractNumId w:val="128"/>
  </w:num>
  <w:num w:numId="95">
    <w:abstractNumId w:val="124"/>
  </w:num>
  <w:num w:numId="96">
    <w:abstractNumId w:val="115"/>
  </w:num>
  <w:num w:numId="97">
    <w:abstractNumId w:val="8"/>
  </w:num>
  <w:num w:numId="98">
    <w:abstractNumId w:val="39"/>
  </w:num>
  <w:num w:numId="99">
    <w:abstractNumId w:val="81"/>
  </w:num>
  <w:num w:numId="100">
    <w:abstractNumId w:val="41"/>
  </w:num>
  <w:num w:numId="101">
    <w:abstractNumId w:val="26"/>
  </w:num>
  <w:num w:numId="102">
    <w:abstractNumId w:val="122"/>
  </w:num>
  <w:num w:numId="103">
    <w:abstractNumId w:val="103"/>
  </w:num>
  <w:num w:numId="104">
    <w:abstractNumId w:val="117"/>
  </w:num>
  <w:num w:numId="105">
    <w:abstractNumId w:val="118"/>
  </w:num>
  <w:num w:numId="106">
    <w:abstractNumId w:val="99"/>
  </w:num>
  <w:num w:numId="107">
    <w:abstractNumId w:val="4"/>
  </w:num>
  <w:num w:numId="108">
    <w:abstractNumId w:val="126"/>
  </w:num>
  <w:num w:numId="109">
    <w:abstractNumId w:val="56"/>
  </w:num>
  <w:num w:numId="110">
    <w:abstractNumId w:val="55"/>
  </w:num>
  <w:num w:numId="111">
    <w:abstractNumId w:val="66"/>
  </w:num>
  <w:num w:numId="112">
    <w:abstractNumId w:val="32"/>
  </w:num>
  <w:num w:numId="113">
    <w:abstractNumId w:val="109"/>
  </w:num>
  <w:num w:numId="114">
    <w:abstractNumId w:val="70"/>
  </w:num>
  <w:num w:numId="115">
    <w:abstractNumId w:val="13"/>
  </w:num>
  <w:num w:numId="116">
    <w:abstractNumId w:val="2"/>
  </w:num>
  <w:num w:numId="117">
    <w:abstractNumId w:val="110"/>
  </w:num>
  <w:num w:numId="118">
    <w:abstractNumId w:val="100"/>
  </w:num>
  <w:num w:numId="119">
    <w:abstractNumId w:val="47"/>
  </w:num>
  <w:num w:numId="120">
    <w:abstractNumId w:val="135"/>
  </w:num>
  <w:num w:numId="121">
    <w:abstractNumId w:val="137"/>
  </w:num>
  <w:num w:numId="122">
    <w:abstractNumId w:val="25"/>
  </w:num>
  <w:num w:numId="123">
    <w:abstractNumId w:val="105"/>
  </w:num>
  <w:num w:numId="124">
    <w:abstractNumId w:val="72"/>
  </w:num>
  <w:num w:numId="125">
    <w:abstractNumId w:val="74"/>
  </w:num>
  <w:num w:numId="126">
    <w:abstractNumId w:val="51"/>
  </w:num>
  <w:num w:numId="127">
    <w:abstractNumId w:val="101"/>
  </w:num>
  <w:num w:numId="128">
    <w:abstractNumId w:val="64"/>
  </w:num>
  <w:num w:numId="129">
    <w:abstractNumId w:val="18"/>
  </w:num>
  <w:num w:numId="130">
    <w:abstractNumId w:val="3"/>
  </w:num>
  <w:num w:numId="131">
    <w:abstractNumId w:val="76"/>
  </w:num>
  <w:num w:numId="132">
    <w:abstractNumId w:val="77"/>
  </w:num>
  <w:num w:numId="133">
    <w:abstractNumId w:val="139"/>
  </w:num>
  <w:num w:numId="134">
    <w:abstractNumId w:val="46"/>
  </w:num>
  <w:num w:numId="135">
    <w:abstractNumId w:val="48"/>
  </w:num>
  <w:num w:numId="136">
    <w:abstractNumId w:val="10"/>
  </w:num>
  <w:num w:numId="137">
    <w:abstractNumId w:val="52"/>
  </w:num>
  <w:num w:numId="138">
    <w:abstractNumId w:val="27"/>
  </w:num>
  <w:num w:numId="139">
    <w:abstractNumId w:val="82"/>
  </w:num>
  <w:num w:numId="140">
    <w:abstractNumId w:val="20"/>
  </w:num>
  <w:num w:numId="141">
    <w:abstractNumId w:val="125"/>
  </w:num>
  <w:num w:numId="142">
    <w:abstractNumId w:val="15"/>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item&gt;1544&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22F0"/>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A014B"/>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1DA"/>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DB4"/>
    <w:rsid w:val="00506DC6"/>
    <w:rsid w:val="0050792C"/>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C51"/>
    <w:rsid w:val="00557794"/>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7013A"/>
    <w:rsid w:val="00570D73"/>
    <w:rsid w:val="00571012"/>
    <w:rsid w:val="00571086"/>
    <w:rsid w:val="005714FC"/>
    <w:rsid w:val="00571A1C"/>
    <w:rsid w:val="00571DF6"/>
    <w:rsid w:val="0057219C"/>
    <w:rsid w:val="00573982"/>
    <w:rsid w:val="005739C1"/>
    <w:rsid w:val="00574F51"/>
    <w:rsid w:val="0057758F"/>
    <w:rsid w:val="005775F2"/>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1625"/>
    <w:rsid w:val="00772607"/>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41D9"/>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43F1"/>
    <w:rsid w:val="00974606"/>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26AE"/>
    <w:rsid w:val="0099314E"/>
    <w:rsid w:val="00993B5B"/>
    <w:rsid w:val="00994BC8"/>
    <w:rsid w:val="00994D7B"/>
    <w:rsid w:val="00995BFA"/>
    <w:rsid w:val="00997C26"/>
    <w:rsid w:val="009A0917"/>
    <w:rsid w:val="009A10C8"/>
    <w:rsid w:val="009A1138"/>
    <w:rsid w:val="009A28CC"/>
    <w:rsid w:val="009A3233"/>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583"/>
    <w:rsid w:val="009D09C8"/>
    <w:rsid w:val="009D1B6A"/>
    <w:rsid w:val="009D1C66"/>
    <w:rsid w:val="009D1D96"/>
    <w:rsid w:val="009D2AA2"/>
    <w:rsid w:val="009D3092"/>
    <w:rsid w:val="009D4C01"/>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658"/>
    <w:rsid w:val="009F7DB0"/>
    <w:rsid w:val="00A00B7B"/>
    <w:rsid w:val="00A01E98"/>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0A4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27E2"/>
    <w:rsid w:val="00BF29CD"/>
    <w:rsid w:val="00BF37DA"/>
    <w:rsid w:val="00BF3DFA"/>
    <w:rsid w:val="00BF4538"/>
    <w:rsid w:val="00BF4924"/>
    <w:rsid w:val="00BF4D1A"/>
    <w:rsid w:val="00BF51C7"/>
    <w:rsid w:val="00BF5D8F"/>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20591"/>
    <w:rsid w:val="00D20D7E"/>
    <w:rsid w:val="00D21036"/>
    <w:rsid w:val="00D21124"/>
    <w:rsid w:val="00D211B2"/>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8C6"/>
    <w:rsid w:val="00EB7CAE"/>
    <w:rsid w:val="00EB7F15"/>
    <w:rsid w:val="00EC0927"/>
    <w:rsid w:val="00EC0D7E"/>
    <w:rsid w:val="00EC109E"/>
    <w:rsid w:val="00EC16BD"/>
    <w:rsid w:val="00EC198B"/>
    <w:rsid w:val="00EC293C"/>
    <w:rsid w:val="00EC29D6"/>
    <w:rsid w:val="00EC3839"/>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rstlightgroup.com/Resources-Presentations/MPS529%20Strategic%20Management/Tempates/Success%20Measures%20Template%201-24-16.xls" TargetMode="External"/><Relationship Id="rId18" Type="http://schemas.openxmlformats.org/officeDocument/2006/relationships/hyperlink" Target="http://www.firstlightgroup.com/Resources-Presentations/MPS529%20Strategic%20Management/Tempates/Weighed%20Decision%20Matrix%20Tool%2010-22-15.xlsx" TargetMode="External"/><Relationship Id="rId26" Type="http://schemas.openxmlformats.org/officeDocument/2006/relationships/hyperlink" Target="http://www.allianceonline.org/assets/library/5_2005msobenchmarking.pdf" TargetMode="External"/><Relationship Id="rId39" Type="http://schemas.openxmlformats.org/officeDocument/2006/relationships/hyperlink" Target="http://www.urban.org/sites/default/files/alfresco/publication-pdfs/2000497-The-Nonprofit-Sector-in-Brief-2015-Public-Charities-Giving-and-Volunteering.pdf" TargetMode="External"/><Relationship Id="rId21" Type="http://schemas.openxmlformats.org/officeDocument/2006/relationships/hyperlink" Target="http://www.sba.gov" TargetMode="External"/><Relationship Id="rId34" Type="http://schemas.openxmlformats.org/officeDocument/2006/relationships/hyperlink" Target="http://urm.org/services/gateway-project/" TargetMode="External"/><Relationship Id="rId42" Type="http://schemas.openxmlformats.org/officeDocument/2006/relationships/hyperlink" Target="http://www.nonprofitfinancefund.org/docs/Linking_MissionWebVersion.pdf" TargetMode="External"/><Relationship Id="rId47" Type="http://schemas.openxmlformats.org/officeDocument/2006/relationships/hyperlink" Target="http://www.sba.gov/smallbusinessplanner/plan/writeabusinessplan/SERV_WRRITINGBUSPLAN.html"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mckinseyonsociety.com/ocat/" TargetMode="External"/><Relationship Id="rId25" Type="http://schemas.openxmlformats.org/officeDocument/2006/relationships/image" Target="media/image9.png"/><Relationship Id="rId33" Type="http://schemas.openxmlformats.org/officeDocument/2006/relationships/hyperlink" Target="http://www.nfl.com/draft/story?id=09000d5d807d12f0&amp;template=with-video&amp;confirm=true" TargetMode="External"/><Relationship Id="rId38" Type="http://schemas.openxmlformats.org/officeDocument/2006/relationships/hyperlink" Target="http://www.bain.com/management_tools/BainTopTenTools/default.asp" TargetMode="External"/><Relationship Id="rId46" Type="http://schemas.openxmlformats.org/officeDocument/2006/relationships/hyperlink" Target="http://www.nonprofits.org/npofaq/18/82.html" TargetMode="External"/><Relationship Id="rId2" Type="http://schemas.openxmlformats.org/officeDocument/2006/relationships/numbering" Target="numbering.xml"/><Relationship Id="rId16" Type="http://schemas.openxmlformats.org/officeDocument/2006/relationships/hyperlink" Target="http://www.sba.gov" TargetMode="External"/><Relationship Id="rId20" Type="http://schemas.openxmlformats.org/officeDocument/2006/relationships/hyperlink" Target="http://www.census.gov" TargetMode="External"/><Relationship Id="rId29" Type="http://schemas.openxmlformats.org/officeDocument/2006/relationships/hyperlink" Target="http://www.mckinseyquarterly.com/Strategy/Strategic_Thinking/Tired_of_strategic_planning_1191#top" TargetMode="External"/><Relationship Id="rId41" Type="http://schemas.openxmlformats.org/officeDocument/2006/relationships/hyperlink" Target="http://www.nptimes.com/Jun02/npt3.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hyperlink" Target="http://www.investopedia.com/terms/c/capitalstructure.asp" TargetMode="External"/><Relationship Id="rId37" Type="http://schemas.openxmlformats.org/officeDocument/2006/relationships/hyperlink" Target="http://proquest.umi.com/pqdweb?did=1445041221&amp;Fmt=7&amp;clientId=14884&amp;RQT=309&amp;VName=PQD" TargetMode="External"/><Relationship Id="rId40" Type="http://schemas.openxmlformats.org/officeDocument/2006/relationships/hyperlink" Target="http://mckinseyonsociety.com/ocat/" TargetMode="External"/><Relationship Id="rId45" Type="http://schemas.openxmlformats.org/officeDocument/2006/relationships/hyperlink" Target="http://ccss.jhu.edu/?page_id=61&amp;did=249"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census.gov" TargetMode="External"/><Relationship Id="rId23" Type="http://schemas.openxmlformats.org/officeDocument/2006/relationships/hyperlink" Target="http://www.sba.gov" TargetMode="External"/><Relationship Id="rId28" Type="http://schemas.openxmlformats.org/officeDocument/2006/relationships/hyperlink" Target="http://www.bloomberg.com/apps/harvardbusiness?sid=Hdce46ee0bd8fdb46e5b60dd41038aacf" TargetMode="External"/><Relationship Id="rId36" Type="http://schemas.openxmlformats.org/officeDocument/2006/relationships/hyperlink" Target="http://www.usatoday.com/money/industries/food/2010-06-27-panera-pay-what-you-wish_N.htm" TargetMode="External"/><Relationship Id="rId49" Type="http://schemas.openxmlformats.org/officeDocument/2006/relationships/hyperlink" Target="http://www.yelp.com" TargetMode="Externa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hyperlink" Target="http://www.brainyquote.com" TargetMode="External"/><Relationship Id="rId44" Type="http://schemas.openxmlformats.org/officeDocument/2006/relationships/hyperlink" Target="https://www.youtube.com/watch?v=KvYwKM5bY0s"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census.gov" TargetMode="External"/><Relationship Id="rId27" Type="http://schemas.openxmlformats.org/officeDocument/2006/relationships/hyperlink" Target="http://resources.depaul.edu/distinctions/about/Pages/default.aspx" TargetMode="External"/><Relationship Id="rId30" Type="http://schemas.openxmlformats.org/officeDocument/2006/relationships/hyperlink" Target="http://www.urban.org/research/publication/washington-area-nonprofit-operating-reserves" TargetMode="External"/><Relationship Id="rId35" Type="http://schemas.openxmlformats.org/officeDocument/2006/relationships/hyperlink" Target="http://www.charitynavigator.org/index.cfm?bay=glossary.list#W" TargetMode="External"/><Relationship Id="rId43" Type="http://schemas.openxmlformats.org/officeDocument/2006/relationships/hyperlink" Target="http://paneracares.org/our-mission/" TargetMode="External"/><Relationship Id="rId48" Type="http://schemas.openxmlformats.org/officeDocument/2006/relationships/hyperlink" Target="http://www.compansspoint.org"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40114-573E-4856-82E7-19ED004CF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54071</Words>
  <Characters>308205</Characters>
  <Application>Microsoft Office Word</Application>
  <DocSecurity>0</DocSecurity>
  <Lines>2568</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21T16:19:00Z</dcterms:created>
  <dcterms:modified xsi:type="dcterms:W3CDTF">2016-12-26T22:18:00Z</dcterms:modified>
</cp:coreProperties>
</file>